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5D6D08" w14:textId="162FA826" w:rsidR="0061195E" w:rsidRDefault="0061195E" w:rsidP="0061195E">
      <w:pPr>
        <w:snapToGrid w:val="0"/>
        <w:spacing w:after="200" w:line="480" w:lineRule="auto"/>
        <w:contextualSpacing/>
        <w:rPr>
          <w:b/>
        </w:rPr>
      </w:pPr>
      <w:r w:rsidRPr="00B25EC8">
        <w:rPr>
          <w:b/>
        </w:rPr>
        <w:t>RESOURCE AVAILABILITY</w:t>
      </w:r>
    </w:p>
    <w:p w14:paraId="6E5CFF11" w14:textId="77777777" w:rsidR="0061195E" w:rsidRPr="001335AB" w:rsidRDefault="0061195E" w:rsidP="0061195E">
      <w:pPr>
        <w:snapToGrid w:val="0"/>
        <w:spacing w:after="200" w:line="480" w:lineRule="auto"/>
        <w:contextualSpacing/>
        <w:rPr>
          <w:bCs/>
        </w:rPr>
      </w:pPr>
    </w:p>
    <w:p w14:paraId="00B21D79" w14:textId="77777777" w:rsidR="0061195E" w:rsidRPr="00F33771" w:rsidRDefault="0061195E" w:rsidP="0061195E">
      <w:pPr>
        <w:snapToGrid w:val="0"/>
        <w:spacing w:after="200" w:line="480" w:lineRule="auto"/>
        <w:ind w:left="720"/>
        <w:contextualSpacing/>
        <w:rPr>
          <w:b/>
        </w:rPr>
      </w:pPr>
      <w:r w:rsidRPr="00F33771">
        <w:rPr>
          <w:b/>
        </w:rPr>
        <w:t>Data and Code Availability</w:t>
      </w:r>
    </w:p>
    <w:p w14:paraId="4C216CD2" w14:textId="77777777" w:rsidR="0061195E" w:rsidRDefault="0061195E" w:rsidP="0061195E">
      <w:pPr>
        <w:snapToGrid w:val="0"/>
        <w:spacing w:after="200" w:line="480" w:lineRule="auto"/>
        <w:ind w:left="720"/>
        <w:contextualSpacing/>
        <w:rPr>
          <w:bCs/>
        </w:rPr>
      </w:pPr>
      <w:r>
        <w:rPr>
          <w:bCs/>
        </w:rPr>
        <w:t>F</w:t>
      </w:r>
      <w:r w:rsidRPr="001335AB">
        <w:rPr>
          <w:bCs/>
        </w:rPr>
        <w:t xml:space="preserve">low Cytometry Standard (FCS) files </w:t>
      </w:r>
      <w:r>
        <w:rPr>
          <w:bCs/>
        </w:rPr>
        <w:t>generated in this study are</w:t>
      </w:r>
      <w:r w:rsidRPr="00495F26">
        <w:rPr>
          <w:bCs/>
        </w:rPr>
        <w:t xml:space="preserve"> freely-available </w:t>
      </w:r>
      <w:r>
        <w:rPr>
          <w:bCs/>
        </w:rPr>
        <w:t xml:space="preserve">at the </w:t>
      </w:r>
      <w:r w:rsidRPr="00495F26">
        <w:rPr>
          <w:bCs/>
        </w:rPr>
        <w:t xml:space="preserve">Sage Synapse </w:t>
      </w:r>
      <w:r>
        <w:rPr>
          <w:bCs/>
        </w:rPr>
        <w:t>data r</w:t>
      </w:r>
      <w:r w:rsidRPr="00495F26">
        <w:rPr>
          <w:bCs/>
        </w:rPr>
        <w:t xml:space="preserve">epository (Synapse ID: </w:t>
      </w:r>
      <w:r w:rsidRPr="00480C8A">
        <w:rPr>
          <w:bCs/>
        </w:rPr>
        <w:t>syn21038562</w:t>
      </w:r>
      <w:r w:rsidRPr="00495F26">
        <w:rPr>
          <w:bCs/>
        </w:rPr>
        <w:t>,</w:t>
      </w:r>
      <w:r>
        <w:rPr>
          <w:bCs/>
        </w:rPr>
        <w:t xml:space="preserve"> </w:t>
      </w:r>
      <w:r w:rsidRPr="001335AB">
        <w:t>https://www.synapse.org/#!Synapse:syn21038562/files/</w:t>
      </w:r>
      <w:r w:rsidRPr="00495F26">
        <w:rPr>
          <w:bCs/>
        </w:rPr>
        <w:t>)</w:t>
      </w:r>
      <w:r w:rsidRPr="001335AB">
        <w:rPr>
          <w:bCs/>
        </w:rPr>
        <w:t>.</w:t>
      </w:r>
      <w:r>
        <w:rPr>
          <w:bCs/>
        </w:rPr>
        <w:t xml:space="preserve"> </w:t>
      </w:r>
      <w:r w:rsidRPr="001335AB">
        <w:rPr>
          <w:bCs/>
        </w:rPr>
        <w:t xml:space="preserve">SYLARAS source code </w:t>
      </w:r>
      <w:r>
        <w:rPr>
          <w:bCs/>
        </w:rPr>
        <w:t xml:space="preserve">is written in the Python programming language and is available for academic re-use </w:t>
      </w:r>
      <w:r w:rsidRPr="00495F26">
        <w:rPr>
          <w:bCs/>
        </w:rPr>
        <w:t>under an MIT license</w:t>
      </w:r>
      <w:r>
        <w:rPr>
          <w:bCs/>
        </w:rPr>
        <w:t xml:space="preserve"> agreement at </w:t>
      </w:r>
      <w:proofErr w:type="spellStart"/>
      <w:r>
        <w:rPr>
          <w:bCs/>
        </w:rPr>
        <w:t>Github</w:t>
      </w:r>
      <w:proofErr w:type="spellEnd"/>
      <w:r>
        <w:rPr>
          <w:bCs/>
        </w:rPr>
        <w:t xml:space="preserve"> (</w:t>
      </w:r>
      <w:r w:rsidRPr="001335AB">
        <w:rPr>
          <w:bCs/>
        </w:rPr>
        <w:t>https://github.com/gjbaker/sylaras).</w:t>
      </w:r>
    </w:p>
    <w:p w14:paraId="3958812B" w14:textId="77777777" w:rsidR="0061195E" w:rsidRDefault="0061195E" w:rsidP="0061195E">
      <w:pPr>
        <w:snapToGrid w:val="0"/>
        <w:spacing w:after="200" w:line="480" w:lineRule="auto"/>
        <w:contextualSpacing/>
        <w:rPr>
          <w:b/>
        </w:rPr>
      </w:pPr>
    </w:p>
    <w:p w14:paraId="13601B80" w14:textId="77777777" w:rsidR="0061195E" w:rsidRDefault="0061195E" w:rsidP="0061195E">
      <w:pPr>
        <w:snapToGrid w:val="0"/>
        <w:spacing w:after="200" w:line="480" w:lineRule="auto"/>
        <w:contextualSpacing/>
        <w:rPr>
          <w:b/>
        </w:rPr>
      </w:pPr>
      <w:r w:rsidRPr="00F33771">
        <w:rPr>
          <w:b/>
        </w:rPr>
        <w:t>EXPERIMENTAL MODEL AND SUBJECT DETAILS</w:t>
      </w:r>
    </w:p>
    <w:p w14:paraId="690BBEE9" w14:textId="77777777" w:rsidR="0061195E" w:rsidRPr="00F33771" w:rsidRDefault="0061195E" w:rsidP="0061195E">
      <w:pPr>
        <w:snapToGrid w:val="0"/>
        <w:spacing w:after="200" w:line="480" w:lineRule="auto"/>
        <w:contextualSpacing/>
        <w:rPr>
          <w:b/>
        </w:rPr>
      </w:pPr>
    </w:p>
    <w:p w14:paraId="02A7E071" w14:textId="77777777" w:rsidR="0061195E" w:rsidRPr="00F33771" w:rsidRDefault="0061195E" w:rsidP="0061195E">
      <w:pPr>
        <w:snapToGrid w:val="0"/>
        <w:spacing w:after="200" w:line="480" w:lineRule="auto"/>
        <w:ind w:left="720"/>
        <w:contextualSpacing/>
        <w:rPr>
          <w:b/>
        </w:rPr>
      </w:pPr>
      <w:r w:rsidRPr="00F33771">
        <w:rPr>
          <w:b/>
        </w:rPr>
        <w:t>Mice</w:t>
      </w:r>
    </w:p>
    <w:p w14:paraId="7D5A02D3" w14:textId="77777777" w:rsidR="0061195E" w:rsidRDefault="0061195E" w:rsidP="0061195E">
      <w:pPr>
        <w:snapToGrid w:val="0"/>
        <w:spacing w:after="200" w:line="480" w:lineRule="auto"/>
        <w:ind w:left="720"/>
        <w:contextualSpacing/>
        <w:rPr>
          <w:bCs/>
        </w:rPr>
      </w:pPr>
      <w:r>
        <w:rPr>
          <w:bCs/>
        </w:rPr>
        <w:t>Twelve (</w:t>
      </w:r>
      <w:r w:rsidRPr="001335AB">
        <w:rPr>
          <w:bCs/>
        </w:rPr>
        <w:t>12</w:t>
      </w:r>
      <w:r>
        <w:rPr>
          <w:bCs/>
        </w:rPr>
        <w:t>)</w:t>
      </w:r>
      <w:r w:rsidRPr="001335AB">
        <w:rPr>
          <w:bCs/>
        </w:rPr>
        <w:t>-week-old female C57BL/6J mice</w:t>
      </w:r>
      <w:r>
        <w:rPr>
          <w:bCs/>
        </w:rPr>
        <w:t xml:space="preserve"> (</w:t>
      </w:r>
      <w:r w:rsidRPr="001335AB">
        <w:rPr>
          <w:bCs/>
        </w:rPr>
        <w:t>syngeneic to the GL261 mouse glioma cell line</w:t>
      </w:r>
      <w:r>
        <w:rPr>
          <w:bCs/>
        </w:rPr>
        <w:t>)</w:t>
      </w:r>
      <w:r w:rsidRPr="001335AB">
        <w:rPr>
          <w:bCs/>
        </w:rPr>
        <w:t xml:space="preserve"> were purchased commercially from the Jackson Laboratory (Stock Number: 000664, Bar Harbor, ME)</w:t>
      </w:r>
      <w:r>
        <w:rPr>
          <w:bCs/>
        </w:rPr>
        <w:t>. Mice were</w:t>
      </w:r>
      <w:r w:rsidRPr="001335AB">
        <w:rPr>
          <w:bCs/>
        </w:rPr>
        <w:t xml:space="preserve"> </w:t>
      </w:r>
      <w:r>
        <w:rPr>
          <w:bCs/>
        </w:rPr>
        <w:t>r</w:t>
      </w:r>
      <w:r w:rsidRPr="00495F26">
        <w:rPr>
          <w:bCs/>
        </w:rPr>
        <w:t>andomly assigned to experimental groups</w:t>
      </w:r>
      <w:r w:rsidRPr="00E74F6F">
        <w:rPr>
          <w:bCs/>
        </w:rPr>
        <w:t xml:space="preserve"> </w:t>
      </w:r>
      <w:r>
        <w:rPr>
          <w:bCs/>
        </w:rPr>
        <w:t xml:space="preserve">and </w:t>
      </w:r>
      <w:r w:rsidRPr="001335AB">
        <w:rPr>
          <w:bCs/>
        </w:rPr>
        <w:t xml:space="preserve">housed under standard conditions. </w:t>
      </w:r>
      <w:r>
        <w:rPr>
          <w:bCs/>
        </w:rPr>
        <w:t>A</w:t>
      </w:r>
      <w:r w:rsidRPr="001335AB">
        <w:rPr>
          <w:bCs/>
        </w:rPr>
        <w:t xml:space="preserve">nimal procedures </w:t>
      </w:r>
      <w:r>
        <w:rPr>
          <w:bCs/>
        </w:rPr>
        <w:t xml:space="preserve">were </w:t>
      </w:r>
      <w:r w:rsidRPr="001335AB">
        <w:rPr>
          <w:bCs/>
        </w:rPr>
        <w:t>documented in</w:t>
      </w:r>
      <w:r>
        <w:rPr>
          <w:bCs/>
        </w:rPr>
        <w:t xml:space="preserve"> a</w:t>
      </w:r>
      <w:r w:rsidRPr="001335AB">
        <w:rPr>
          <w:bCs/>
        </w:rPr>
        <w:t xml:space="preserve"> </w:t>
      </w:r>
      <w:r>
        <w:rPr>
          <w:bCs/>
        </w:rPr>
        <w:t xml:space="preserve">protocol </w:t>
      </w:r>
      <w:r w:rsidRPr="00495F26">
        <w:rPr>
          <w:bCs/>
        </w:rPr>
        <w:t>(IS00000178) pre-approved</w:t>
      </w:r>
      <w:r>
        <w:rPr>
          <w:bCs/>
        </w:rPr>
        <w:t xml:space="preserve"> </w:t>
      </w:r>
      <w:r w:rsidRPr="001335AB">
        <w:rPr>
          <w:bCs/>
        </w:rPr>
        <w:t>by the Institutional Animal Care and Use Committee (IACUC)</w:t>
      </w:r>
      <w:r>
        <w:rPr>
          <w:bCs/>
        </w:rPr>
        <w:t xml:space="preserve"> at Harvard Medical School.</w:t>
      </w:r>
      <w:r w:rsidRPr="001335AB">
        <w:rPr>
          <w:bCs/>
        </w:rPr>
        <w:t xml:space="preserve"> </w:t>
      </w:r>
      <w:r>
        <w:rPr>
          <w:bCs/>
        </w:rPr>
        <w:t>M</w:t>
      </w:r>
      <w:r w:rsidRPr="001335AB">
        <w:rPr>
          <w:bCs/>
        </w:rPr>
        <w:t>ice were housed</w:t>
      </w:r>
      <w:r>
        <w:rPr>
          <w:bCs/>
        </w:rPr>
        <w:t xml:space="preserve"> five per microisolator cage</w:t>
      </w:r>
      <w:r w:rsidRPr="001335AB">
        <w:rPr>
          <w:bCs/>
        </w:rPr>
        <w:t xml:space="preserve"> </w:t>
      </w:r>
      <w:r>
        <w:rPr>
          <w:bCs/>
        </w:rPr>
        <w:t xml:space="preserve">adhering to the </w:t>
      </w:r>
      <w:r w:rsidRPr="001335AB">
        <w:rPr>
          <w:bCs/>
        </w:rPr>
        <w:t>guidelines outlined by the Association for Assessment and Accreditation of Laboratory Animal Care (AAALAC)</w:t>
      </w:r>
      <w:r>
        <w:rPr>
          <w:bCs/>
        </w:rPr>
        <w:t xml:space="preserve"> and the </w:t>
      </w:r>
      <w:r w:rsidRPr="00495F26">
        <w:rPr>
          <w:bCs/>
        </w:rPr>
        <w:t>Harvard Center for Comparative Medicine (HCCM)</w:t>
      </w:r>
      <w:r w:rsidRPr="001335AB">
        <w:rPr>
          <w:bCs/>
        </w:rPr>
        <w:t xml:space="preserve">. </w:t>
      </w:r>
    </w:p>
    <w:p w14:paraId="012B4634" w14:textId="77777777" w:rsidR="0061195E" w:rsidRPr="001335AB" w:rsidRDefault="0061195E" w:rsidP="0061195E">
      <w:pPr>
        <w:snapToGrid w:val="0"/>
        <w:spacing w:after="200" w:line="480" w:lineRule="auto"/>
        <w:contextualSpacing/>
        <w:rPr>
          <w:bCs/>
        </w:rPr>
      </w:pPr>
    </w:p>
    <w:p w14:paraId="7430F282" w14:textId="77777777" w:rsidR="0061195E" w:rsidRPr="00F33771" w:rsidRDefault="0061195E" w:rsidP="0061195E">
      <w:pPr>
        <w:snapToGrid w:val="0"/>
        <w:spacing w:after="200" w:line="480" w:lineRule="auto"/>
        <w:ind w:left="720"/>
        <w:contextualSpacing/>
        <w:rPr>
          <w:b/>
        </w:rPr>
      </w:pPr>
      <w:r w:rsidRPr="00F33771">
        <w:rPr>
          <w:b/>
        </w:rPr>
        <w:t>Glioma Cells</w:t>
      </w:r>
    </w:p>
    <w:p w14:paraId="14D45938" w14:textId="77777777" w:rsidR="0061195E" w:rsidRPr="001335AB" w:rsidRDefault="0061195E" w:rsidP="0061195E">
      <w:pPr>
        <w:snapToGrid w:val="0"/>
        <w:spacing w:after="200" w:line="480" w:lineRule="auto"/>
        <w:ind w:left="720"/>
        <w:contextualSpacing/>
        <w:rPr>
          <w:bCs/>
        </w:rPr>
      </w:pPr>
      <w:r w:rsidRPr="001335AB">
        <w:rPr>
          <w:bCs/>
        </w:rPr>
        <w:t>GL261 (Glioma 261</w:t>
      </w:r>
      <w:r>
        <w:rPr>
          <w:bCs/>
        </w:rPr>
        <w:t xml:space="preserve">; </w:t>
      </w:r>
      <w:r w:rsidRPr="00495F26">
        <w:rPr>
          <w:bCs/>
        </w:rPr>
        <w:t>RRID: CVCL_Y003</w:t>
      </w:r>
      <w:r w:rsidRPr="001335AB">
        <w:rPr>
          <w:bCs/>
        </w:rPr>
        <w:t xml:space="preserve">) mouse glioma cells were obtained from the Developmental Therapeutics Program (DTP), Division of Cancer Treatment and Diagnosis (DCTD) Tumor Repository through a material transfer agreement with the Biological Testing </w:t>
      </w:r>
      <w:r w:rsidRPr="001335AB">
        <w:rPr>
          <w:bCs/>
        </w:rPr>
        <w:lastRenderedPageBreak/>
        <w:t>Branch (BTB) of the National Cancer Institute</w:t>
      </w:r>
      <w:r>
        <w:rPr>
          <w:bCs/>
        </w:rPr>
        <w:t xml:space="preserve"> (NCI)</w:t>
      </w:r>
      <w:r w:rsidRPr="001335AB">
        <w:rPr>
          <w:bCs/>
        </w:rPr>
        <w:t>.</w:t>
      </w:r>
      <w:r>
        <w:rPr>
          <w:bCs/>
        </w:rPr>
        <w:t xml:space="preserve"> </w:t>
      </w:r>
      <w:r w:rsidRPr="001335AB">
        <w:rPr>
          <w:bCs/>
        </w:rPr>
        <w:t>The cell</w:t>
      </w:r>
      <w:r>
        <w:rPr>
          <w:bCs/>
        </w:rPr>
        <w:t xml:space="preserve">s were determined by </w:t>
      </w:r>
      <w:r w:rsidRPr="00495F26">
        <w:rPr>
          <w:bCs/>
        </w:rPr>
        <w:t>the Section of Comparative Medicine at Yale University’s School of Medicine</w:t>
      </w:r>
      <w:r>
        <w:rPr>
          <w:bCs/>
        </w:rPr>
        <w:t xml:space="preserve"> to be free of </w:t>
      </w:r>
      <w:r w:rsidRPr="00495F26">
        <w:rPr>
          <w:bCs/>
        </w:rPr>
        <w:t>common viruses and mycoplasma bacteria (MPV, LCMV, TMEV, SENDAI, MVM, MHV, ECTRO, REO, MYCO)</w:t>
      </w:r>
      <w:r>
        <w:rPr>
          <w:bCs/>
        </w:rPr>
        <w:t xml:space="preserve"> </w:t>
      </w:r>
      <w:r w:rsidRPr="00495F26">
        <w:rPr>
          <w:bCs/>
        </w:rPr>
        <w:t>on December 11, 2015</w:t>
      </w:r>
      <w:r>
        <w:rPr>
          <w:bCs/>
        </w:rPr>
        <w:t>. The</w:t>
      </w:r>
      <w:r w:rsidRPr="001335AB">
        <w:rPr>
          <w:bCs/>
        </w:rPr>
        <w:t xml:space="preserve"> cells were cultured </w:t>
      </w:r>
      <w:r>
        <w:rPr>
          <w:bCs/>
        </w:rPr>
        <w:t xml:space="preserve">in </w:t>
      </w:r>
      <w:r w:rsidRPr="00495F26">
        <w:rPr>
          <w:bCs/>
        </w:rPr>
        <w:t>T75 or T175 tissue culture flask</w:t>
      </w:r>
      <w:r>
        <w:rPr>
          <w:bCs/>
        </w:rPr>
        <w:t xml:space="preserve">s </w:t>
      </w:r>
      <w:r w:rsidRPr="001335AB">
        <w:rPr>
          <w:bCs/>
        </w:rPr>
        <w:t>under humidified conditions in 95% air/5% CO</w:t>
      </w:r>
      <w:r w:rsidRPr="001335AB">
        <w:rPr>
          <w:bCs/>
          <w:vertAlign w:val="subscript"/>
        </w:rPr>
        <w:t>2</w:t>
      </w:r>
      <w:r w:rsidRPr="001335AB">
        <w:rPr>
          <w:bCs/>
        </w:rPr>
        <w:t xml:space="preserve"> at 37</w:t>
      </w:r>
      <w:r w:rsidRPr="00495F26">
        <w:rPr>
          <w:bCs/>
        </w:rPr>
        <w:t>°C</w:t>
      </w:r>
      <w:r w:rsidRPr="001335AB">
        <w:rPr>
          <w:bCs/>
        </w:rPr>
        <w:t>. Culture medium consisted of Dulbecco's Modified Eagle Medium (DMEM) supplemented with 10% heat-inactivated fetal bovine serum (FBS), 0.3 mg/mL L-glutamine, 50 U/mL penicillin, and 50 mg/mL streptomycin.</w:t>
      </w:r>
      <w:r>
        <w:rPr>
          <w:bCs/>
        </w:rPr>
        <w:t xml:space="preserve"> </w:t>
      </w:r>
      <w:r w:rsidRPr="001335AB">
        <w:rPr>
          <w:bCs/>
        </w:rPr>
        <w:t xml:space="preserve">Cells were </w:t>
      </w:r>
      <w:r>
        <w:rPr>
          <w:bCs/>
        </w:rPr>
        <w:t xml:space="preserve">passaged </w:t>
      </w:r>
      <w:r w:rsidRPr="001335AB">
        <w:rPr>
          <w:bCs/>
        </w:rPr>
        <w:t xml:space="preserve">every 3-5 days depending on </w:t>
      </w:r>
      <w:r>
        <w:rPr>
          <w:bCs/>
        </w:rPr>
        <w:t xml:space="preserve">initial </w:t>
      </w:r>
      <w:r w:rsidRPr="001335AB">
        <w:rPr>
          <w:bCs/>
        </w:rPr>
        <w:t>seeding density.</w:t>
      </w:r>
    </w:p>
    <w:p w14:paraId="316F7F41" w14:textId="77777777" w:rsidR="0061195E" w:rsidRDefault="0061195E" w:rsidP="0061195E">
      <w:pPr>
        <w:snapToGrid w:val="0"/>
        <w:spacing w:after="200" w:line="480" w:lineRule="auto"/>
        <w:contextualSpacing/>
        <w:rPr>
          <w:b/>
        </w:rPr>
      </w:pPr>
    </w:p>
    <w:p w14:paraId="1D71A626" w14:textId="77777777" w:rsidR="0061195E" w:rsidRDefault="0061195E" w:rsidP="0061195E">
      <w:pPr>
        <w:snapToGrid w:val="0"/>
        <w:spacing w:after="200" w:line="480" w:lineRule="auto"/>
        <w:contextualSpacing/>
        <w:rPr>
          <w:b/>
        </w:rPr>
      </w:pPr>
      <w:r w:rsidRPr="00B25EC8">
        <w:rPr>
          <w:b/>
        </w:rPr>
        <w:t>METHOD DETAILS</w:t>
      </w:r>
    </w:p>
    <w:p w14:paraId="2BFFC8DC" w14:textId="77777777" w:rsidR="0061195E" w:rsidRPr="00B25EC8" w:rsidRDefault="0061195E" w:rsidP="0061195E">
      <w:pPr>
        <w:snapToGrid w:val="0"/>
        <w:spacing w:after="200" w:line="480" w:lineRule="auto"/>
        <w:contextualSpacing/>
        <w:rPr>
          <w:b/>
        </w:rPr>
      </w:pPr>
    </w:p>
    <w:p w14:paraId="0EC97D96" w14:textId="77777777" w:rsidR="0061195E" w:rsidRPr="00F33771" w:rsidRDefault="0061195E" w:rsidP="0061195E">
      <w:pPr>
        <w:snapToGrid w:val="0"/>
        <w:spacing w:after="200" w:line="480" w:lineRule="auto"/>
        <w:ind w:left="720"/>
        <w:contextualSpacing/>
        <w:rPr>
          <w:b/>
        </w:rPr>
      </w:pPr>
      <w:r w:rsidRPr="00F33771">
        <w:rPr>
          <w:b/>
        </w:rPr>
        <w:t>Study Design</w:t>
      </w:r>
    </w:p>
    <w:p w14:paraId="62E398EA" w14:textId="0D756120" w:rsidR="0061195E" w:rsidRPr="001335AB" w:rsidRDefault="0061195E" w:rsidP="0061195E">
      <w:pPr>
        <w:snapToGrid w:val="0"/>
        <w:spacing w:after="200" w:line="480" w:lineRule="auto"/>
        <w:ind w:left="720"/>
        <w:contextualSpacing/>
        <w:rPr>
          <w:bCs/>
        </w:rPr>
      </w:pPr>
      <w:r w:rsidRPr="001335AB">
        <w:rPr>
          <w:bCs/>
        </w:rPr>
        <w:t>T</w:t>
      </w:r>
      <w:r>
        <w:rPr>
          <w:bCs/>
        </w:rPr>
        <w:t xml:space="preserve">o </w:t>
      </w:r>
      <w:r w:rsidRPr="001335AB">
        <w:rPr>
          <w:bCs/>
        </w:rPr>
        <w:t xml:space="preserve">screen the GL261 glioma </w:t>
      </w:r>
      <w:r w:rsidRPr="001335AB">
        <w:rPr>
          <w:bCs/>
          <w:color w:val="000000" w:themeColor="text1"/>
        </w:rPr>
        <w:t xml:space="preserve">model </w:t>
      </w:r>
      <w:r>
        <w:rPr>
          <w:bCs/>
          <w:color w:val="000000" w:themeColor="text1"/>
        </w:rPr>
        <w:t xml:space="preserve">with </w:t>
      </w:r>
      <w:r w:rsidRPr="001335AB">
        <w:rPr>
          <w:bCs/>
          <w:color w:val="000000" w:themeColor="text1"/>
        </w:rPr>
        <w:t>SYLARAS</w:t>
      </w:r>
      <w:r w:rsidRPr="001335AB">
        <w:rPr>
          <w:bCs/>
        </w:rPr>
        <w:t>, we randomized a cohort of</w:t>
      </w:r>
      <w:r>
        <w:rPr>
          <w:bCs/>
        </w:rPr>
        <w:t xml:space="preserve"> </w:t>
      </w:r>
      <w:r w:rsidRPr="001335AB">
        <w:rPr>
          <w:bCs/>
        </w:rPr>
        <w:t>age-matched</w:t>
      </w:r>
      <w:r>
        <w:rPr>
          <w:bCs/>
        </w:rPr>
        <w:t xml:space="preserve"> C57BL/6J </w:t>
      </w:r>
      <w:r w:rsidRPr="001335AB">
        <w:rPr>
          <w:bCs/>
        </w:rPr>
        <w:t>mice (N=48) to one of two treatment arms</w:t>
      </w:r>
      <w:r>
        <w:rPr>
          <w:bCs/>
        </w:rPr>
        <w:t>. In one arm, mice were engrafted with GL261 glioma cells suspended in cell culture media. The other arm served as an experimental control and was injected with vehicle alone to account for neuroinflammation caused by tumor implantation and physiological changes in immune system architecture over time</w:t>
      </w:r>
      <w:r w:rsidRPr="001335AB">
        <w:rPr>
          <w:bCs/>
        </w:rPr>
        <w:t>. T</w:t>
      </w:r>
      <w:r>
        <w:rPr>
          <w:bCs/>
        </w:rPr>
        <w:t>he two cohorts</w:t>
      </w:r>
      <w:r w:rsidRPr="001335AB">
        <w:rPr>
          <w:bCs/>
        </w:rPr>
        <w:t xml:space="preserve"> were </w:t>
      </w:r>
      <w:r>
        <w:rPr>
          <w:bCs/>
        </w:rPr>
        <w:t xml:space="preserve">then </w:t>
      </w:r>
      <w:r w:rsidR="0006419C">
        <w:rPr>
          <w:bCs/>
        </w:rPr>
        <w:t>divided among</w:t>
      </w:r>
      <w:r w:rsidRPr="001335AB">
        <w:rPr>
          <w:bCs/>
        </w:rPr>
        <w:t xml:space="preserve"> one of three </w:t>
      </w:r>
      <w:r>
        <w:rPr>
          <w:bCs/>
        </w:rPr>
        <w:t>sub</w:t>
      </w:r>
      <w:r w:rsidRPr="001335AB">
        <w:rPr>
          <w:bCs/>
        </w:rPr>
        <w:t>groups</w:t>
      </w:r>
      <w:r>
        <w:rPr>
          <w:bCs/>
        </w:rPr>
        <w:t xml:space="preserve"> to be euthanized at 3 time points in tumor progression</w:t>
      </w:r>
      <w:r w:rsidRPr="001335AB">
        <w:rPr>
          <w:bCs/>
        </w:rPr>
        <w:t xml:space="preserve"> </w:t>
      </w:r>
      <w:r>
        <w:rPr>
          <w:bCs/>
        </w:rPr>
        <w:t xml:space="preserve">in test vs. control pairs </w:t>
      </w:r>
      <w:r w:rsidRPr="001335AB">
        <w:rPr>
          <w:bCs/>
        </w:rPr>
        <w:t>(n=8</w:t>
      </w:r>
      <w:r>
        <w:rPr>
          <w:bCs/>
        </w:rPr>
        <w:t xml:space="preserve"> mice per subgroup). Time points were </w:t>
      </w:r>
      <w:r w:rsidRPr="001335AB">
        <w:rPr>
          <w:bCs/>
        </w:rPr>
        <w:t xml:space="preserve">7-, 14-, </w:t>
      </w:r>
      <w:r>
        <w:rPr>
          <w:bCs/>
        </w:rPr>
        <w:t>and</w:t>
      </w:r>
      <w:r w:rsidRPr="001335AB">
        <w:rPr>
          <w:bCs/>
        </w:rPr>
        <w:t xml:space="preserve"> 30-days</w:t>
      </w:r>
      <w:r>
        <w:rPr>
          <w:bCs/>
        </w:rPr>
        <w:t xml:space="preserve"> after tumor engrafted.</w:t>
      </w:r>
    </w:p>
    <w:p w14:paraId="506E3667" w14:textId="77777777" w:rsidR="0061195E" w:rsidRPr="001335AB" w:rsidRDefault="0061195E" w:rsidP="0061195E">
      <w:pPr>
        <w:snapToGrid w:val="0"/>
        <w:spacing w:after="200" w:line="480" w:lineRule="auto"/>
        <w:contextualSpacing/>
        <w:rPr>
          <w:bCs/>
        </w:rPr>
      </w:pPr>
    </w:p>
    <w:p w14:paraId="2F29EEC0" w14:textId="77777777" w:rsidR="0061195E" w:rsidRPr="00F33771" w:rsidRDefault="0061195E" w:rsidP="0061195E">
      <w:pPr>
        <w:snapToGrid w:val="0"/>
        <w:spacing w:after="200" w:line="480" w:lineRule="auto"/>
        <w:ind w:left="720"/>
        <w:contextualSpacing/>
        <w:rPr>
          <w:b/>
        </w:rPr>
      </w:pPr>
      <w:r w:rsidRPr="00F33771">
        <w:rPr>
          <w:b/>
        </w:rPr>
        <w:t xml:space="preserve">Stereotactic Brain Tumor Engraftment </w:t>
      </w:r>
    </w:p>
    <w:p w14:paraId="76B913B6" w14:textId="3A9EF5B7" w:rsidR="0061195E" w:rsidRPr="001335AB" w:rsidRDefault="0061195E" w:rsidP="0061195E">
      <w:pPr>
        <w:snapToGrid w:val="0"/>
        <w:spacing w:after="200" w:line="480" w:lineRule="auto"/>
        <w:ind w:left="720"/>
        <w:contextualSpacing/>
        <w:rPr>
          <w:bCs/>
        </w:rPr>
      </w:pPr>
      <w:r>
        <w:rPr>
          <w:bCs/>
        </w:rPr>
        <w:t xml:space="preserve">Details on the </w:t>
      </w:r>
      <w:r w:rsidRPr="00495F26">
        <w:rPr>
          <w:bCs/>
        </w:rPr>
        <w:t>stereotactic engraft</w:t>
      </w:r>
      <w:r>
        <w:rPr>
          <w:bCs/>
        </w:rPr>
        <w:t>ment of</w:t>
      </w:r>
      <w:r w:rsidRPr="00495F26">
        <w:rPr>
          <w:bCs/>
        </w:rPr>
        <w:t xml:space="preserve"> glioma cells into the mouse brain</w:t>
      </w:r>
      <w:r>
        <w:rPr>
          <w:bCs/>
        </w:rPr>
        <w:t xml:space="preserve"> can be found here</w:t>
      </w:r>
      <w:r w:rsidR="00862849">
        <w:rPr>
          <w:bCs/>
        </w:rPr>
        <w:t>:</w:t>
      </w:r>
      <w:r>
        <w:rPr>
          <w:bCs/>
        </w:rPr>
        <w:t xml:space="preserve"> </w:t>
      </w:r>
      <w:r>
        <w:rPr>
          <w:bCs/>
        </w:rPr>
        <w:fldChar w:fldCharType="begin"/>
      </w:r>
      <w:r>
        <w:rPr>
          <w:bCs/>
        </w:rPr>
        <w:instrText xml:space="preserve"> ADDIN ZOTERO_ITEM CSL_CITATION {"citationID":"ozBYECBC","properties":{"formattedCitation":"(Baker et al., 2015)","plainCitation":"(Baker et al., 2015)","noteIndex":0},"citationItems":[{"id":67,"uris":["http://zotero.org/users/local/oR8ZFVJz/items/5V6PGCU9"],"uri":["http://zotero.org/users/local/oR8ZFVJz/items/5V6PGCU9"],"itemData":{"id":67,"type":"article-journal","abstract":"Our laboratory has recently demonstrated that natural killer (NK) cells are capable of eradicating orthotopically implanted mouse GL26 and rat CNS-1 malignant gliomas soon after intracranial engraftment if the cancer cells are rendered deficient in their expression of the β-galactoside-binding lectin galectin-1 (gal-1). More recent work now shows that a population of Gr-1+/CD11b+ myeloid cells is critical to this effect. To better understand the mechanisms by which NK and myeloid cells cooperate to confer gal-1-deficient tumor rejection we have developed a comprehensive protocol for the isolation and analysis of glioma-infiltrating peripheral blood mononuclear cells (PBMC). The method is demonstrated here by comparing PBMC infiltration into the tumor microenvironment of gal-1-expressing GL26 gliomas with those rendered gal-1-deficient via shRNA knockdown. The protocol begins with a description of how to culture and prepare GL26 cells for inoculation into the syngeneic C57BL/6J mouse brain. It then explains the steps involved in the isolation and flow cytometric analysis of glioma-infiltrating PBMCs from the early brain tumor microenvironment. The method is adaptable to a number of in vivo experimental designs in which temporal data on immune infiltration into the brain is required. The method is sensitive and highly reproducible, as glioma-infiltrating PBMCs can be isolated from intracranial tumors as soon as 24 hr post-tumor engraftment with similar cell counts observed from time point matched tumors throughout independent experiments. A single experimentalist can perform the method from brain harvesting to flow cytometric analysis of glioma-infiltrating PBMCs in roughly 4-6 hr depending on the number of samples to be analyzed. Alternative glioma models and/or cell-specific detection antibodies may also be used at the experimentalists' discretion to assess the infiltration of several other immune cell types of interest without the need for alterations to the overall procedure.","container-title":"Journal of Visualized Experiments: JoVE","DOI":"10.3791/53676","ISSN":"1940-087X","issue":"105","journalAbbreviation":"J Vis Exp","language":"eng","note":"PMID: 26650233\nPMCID: PMC4692754","source":"PubMed","title":"Isolation and Flow Cytometric Analysis of Glioma-infiltrating Peripheral Blood Mononuclear Cells","author":[{"family":"Baker","given":"Gregory J."},{"family":"Castro","given":"Maria G."},{"family":"Lowenstein","given":"Pedro R."}],"issued":{"date-parts":[["2015",11,28]]}}}],"schema":"https://github.com/citation-style-language/schema/raw/master/csl-citation.json"} </w:instrText>
      </w:r>
      <w:r>
        <w:rPr>
          <w:bCs/>
        </w:rPr>
        <w:fldChar w:fldCharType="separate"/>
      </w:r>
      <w:r>
        <w:rPr>
          <w:bCs/>
          <w:noProof/>
        </w:rPr>
        <w:t>(Baker et al., 2015)</w:t>
      </w:r>
      <w:r>
        <w:rPr>
          <w:bCs/>
        </w:rPr>
        <w:fldChar w:fldCharType="end"/>
      </w:r>
      <w:r w:rsidRPr="001335AB">
        <w:rPr>
          <w:bCs/>
        </w:rPr>
        <w:t>.</w:t>
      </w:r>
      <w:r>
        <w:rPr>
          <w:bCs/>
        </w:rPr>
        <w:t xml:space="preserve"> Briefly, mice were a</w:t>
      </w:r>
      <w:r w:rsidRPr="00820F29">
        <w:rPr>
          <w:bCs/>
        </w:rPr>
        <w:t>nesthetize</w:t>
      </w:r>
      <w:r>
        <w:rPr>
          <w:bCs/>
        </w:rPr>
        <w:t>d</w:t>
      </w:r>
      <w:r w:rsidRPr="00820F29">
        <w:rPr>
          <w:bCs/>
        </w:rPr>
        <w:t xml:space="preserve"> with a</w:t>
      </w:r>
      <w:r>
        <w:rPr>
          <w:bCs/>
        </w:rPr>
        <w:t>n</w:t>
      </w:r>
      <w:r w:rsidRPr="00820F29">
        <w:rPr>
          <w:bCs/>
        </w:rPr>
        <w:t xml:space="preserve"> intraperitoneal injection of 75 </w:t>
      </w:r>
      <w:r w:rsidRPr="00820F29">
        <w:rPr>
          <w:bCs/>
        </w:rPr>
        <w:lastRenderedPageBreak/>
        <w:t>mg/kg ketamine and 0.5 mg/kg dexmedetomidine</w:t>
      </w:r>
      <w:r>
        <w:rPr>
          <w:bCs/>
        </w:rPr>
        <w:t xml:space="preserve"> followed by </w:t>
      </w:r>
      <w:r w:rsidRPr="00820F29">
        <w:rPr>
          <w:bCs/>
        </w:rPr>
        <w:t>a</w:t>
      </w:r>
      <w:r>
        <w:rPr>
          <w:bCs/>
        </w:rPr>
        <w:t xml:space="preserve"> subcutaneous injection of</w:t>
      </w:r>
      <w:r w:rsidRPr="00820F29">
        <w:rPr>
          <w:bCs/>
        </w:rPr>
        <w:t xml:space="preserve"> 5 mg/kg carprofe</w:t>
      </w:r>
      <w:r>
        <w:rPr>
          <w:bCs/>
        </w:rPr>
        <w:t xml:space="preserve">n and </w:t>
      </w:r>
      <w:r w:rsidR="00B02A19">
        <w:rPr>
          <w:bCs/>
        </w:rPr>
        <w:t xml:space="preserve">were </w:t>
      </w:r>
      <w:r>
        <w:rPr>
          <w:bCs/>
        </w:rPr>
        <w:t xml:space="preserve">non-responsive to </w:t>
      </w:r>
      <w:r w:rsidRPr="00820F29">
        <w:rPr>
          <w:bCs/>
        </w:rPr>
        <w:t>toe and tail pinch prior to proceeding.</w:t>
      </w:r>
      <w:r>
        <w:rPr>
          <w:bCs/>
        </w:rPr>
        <w:t xml:space="preserve"> F</w:t>
      </w:r>
      <w:r w:rsidRPr="00820F29">
        <w:rPr>
          <w:bCs/>
        </w:rPr>
        <w:t>ur</w:t>
      </w:r>
      <w:r>
        <w:rPr>
          <w:bCs/>
        </w:rPr>
        <w:t xml:space="preserve"> above the </w:t>
      </w:r>
      <w:r w:rsidRPr="00820F29">
        <w:rPr>
          <w:bCs/>
        </w:rPr>
        <w:t>cranium</w:t>
      </w:r>
      <w:r>
        <w:rPr>
          <w:bCs/>
        </w:rPr>
        <w:t xml:space="preserve"> was trimmed using surgical </w:t>
      </w:r>
      <w:r w:rsidRPr="00820F29">
        <w:rPr>
          <w:bCs/>
        </w:rPr>
        <w:t>clip</w:t>
      </w:r>
      <w:r>
        <w:rPr>
          <w:bCs/>
        </w:rPr>
        <w:t xml:space="preserve">pers and the cranium was prepped with </w:t>
      </w:r>
      <w:r w:rsidRPr="00820F29">
        <w:rPr>
          <w:bCs/>
        </w:rPr>
        <w:t>povidone-iodine</w:t>
      </w:r>
      <w:r>
        <w:rPr>
          <w:bCs/>
        </w:rPr>
        <w:t xml:space="preserve"> and s</w:t>
      </w:r>
      <w:r w:rsidRPr="00820F29">
        <w:rPr>
          <w:bCs/>
        </w:rPr>
        <w:t>crub</w:t>
      </w:r>
      <w:r>
        <w:rPr>
          <w:bCs/>
        </w:rPr>
        <w:t>bed</w:t>
      </w:r>
      <w:r w:rsidRPr="00820F29">
        <w:rPr>
          <w:bCs/>
        </w:rPr>
        <w:t xml:space="preserve"> with 70% isopropyl alcohol</w:t>
      </w:r>
      <w:r>
        <w:rPr>
          <w:bCs/>
        </w:rPr>
        <w:t>. P</w:t>
      </w:r>
      <w:r w:rsidRPr="00820F29">
        <w:rPr>
          <w:bCs/>
        </w:rPr>
        <w:t xml:space="preserve">etrolatum ophthalmic ointment </w:t>
      </w:r>
      <w:r w:rsidR="003D57ED">
        <w:rPr>
          <w:bCs/>
        </w:rPr>
        <w:t xml:space="preserve">was </w:t>
      </w:r>
      <w:r>
        <w:rPr>
          <w:bCs/>
        </w:rPr>
        <w:t xml:space="preserve">applied to the eyes to </w:t>
      </w:r>
      <w:r w:rsidRPr="00820F29">
        <w:rPr>
          <w:bCs/>
        </w:rPr>
        <w:t>prevent</w:t>
      </w:r>
      <w:r>
        <w:rPr>
          <w:bCs/>
        </w:rPr>
        <w:t xml:space="preserve"> </w:t>
      </w:r>
      <w:r w:rsidRPr="00820F29">
        <w:rPr>
          <w:bCs/>
        </w:rPr>
        <w:t>drying</w:t>
      </w:r>
      <w:r>
        <w:rPr>
          <w:bCs/>
        </w:rPr>
        <w:t xml:space="preserve"> before the </w:t>
      </w:r>
      <w:r w:rsidR="003616B1">
        <w:rPr>
          <w:bCs/>
        </w:rPr>
        <w:t xml:space="preserve">mouse </w:t>
      </w:r>
      <w:r>
        <w:rPr>
          <w:bCs/>
        </w:rPr>
        <w:t xml:space="preserve">skull was secured in the </w:t>
      </w:r>
      <w:r w:rsidRPr="00820F29">
        <w:rPr>
          <w:bCs/>
        </w:rPr>
        <w:t>stereotactic frame</w:t>
      </w:r>
      <w:r>
        <w:rPr>
          <w:bCs/>
        </w:rPr>
        <w:t xml:space="preserve">. Using a scalpel, a </w:t>
      </w:r>
      <w:r w:rsidRPr="00820F29">
        <w:rPr>
          <w:bCs/>
        </w:rPr>
        <w:t>1 cm midline incision from the frontal</w:t>
      </w:r>
      <w:r>
        <w:rPr>
          <w:bCs/>
        </w:rPr>
        <w:t xml:space="preserve"> bone</w:t>
      </w:r>
      <w:r w:rsidRPr="00820F29">
        <w:rPr>
          <w:bCs/>
        </w:rPr>
        <w:t xml:space="preserve"> </w:t>
      </w:r>
      <w:r>
        <w:rPr>
          <w:bCs/>
        </w:rPr>
        <w:t xml:space="preserve">to the occipital </w:t>
      </w:r>
      <w:r w:rsidRPr="00820F29">
        <w:rPr>
          <w:bCs/>
        </w:rPr>
        <w:t>bone</w:t>
      </w:r>
      <w:r>
        <w:rPr>
          <w:bCs/>
        </w:rPr>
        <w:t xml:space="preserve"> was made</w:t>
      </w:r>
      <w:r w:rsidRPr="00820F29">
        <w:rPr>
          <w:bCs/>
        </w:rPr>
        <w:t xml:space="preserve">. </w:t>
      </w:r>
      <w:r>
        <w:rPr>
          <w:bCs/>
        </w:rPr>
        <w:t>The s</w:t>
      </w:r>
      <w:r w:rsidRPr="00820F29">
        <w:rPr>
          <w:bCs/>
        </w:rPr>
        <w:t>kin</w:t>
      </w:r>
      <w:r>
        <w:rPr>
          <w:bCs/>
        </w:rPr>
        <w:t xml:space="preserve"> above the cranium was retracted with </w:t>
      </w:r>
      <w:r w:rsidRPr="00820F29">
        <w:rPr>
          <w:bCs/>
        </w:rPr>
        <w:t>Colibri retractors</w:t>
      </w:r>
      <w:r>
        <w:rPr>
          <w:bCs/>
        </w:rPr>
        <w:t>, and a</w:t>
      </w:r>
      <w:r w:rsidRPr="006049D1">
        <w:rPr>
          <w:bCs/>
        </w:rPr>
        <w:t xml:space="preserve"> hole</w:t>
      </w:r>
      <w:r>
        <w:rPr>
          <w:bCs/>
        </w:rPr>
        <w:t xml:space="preserve"> was drilled</w:t>
      </w:r>
      <w:r w:rsidRPr="006049D1">
        <w:rPr>
          <w:bCs/>
        </w:rPr>
        <w:t xml:space="preserve"> into the cranium at the</w:t>
      </w:r>
      <w:r>
        <w:rPr>
          <w:bCs/>
        </w:rPr>
        <w:t xml:space="preserve"> stereotactic coordinates: </w:t>
      </w:r>
      <w:r w:rsidRPr="00820F29">
        <w:rPr>
          <w:bCs/>
        </w:rPr>
        <w:t>+0.5 mm AP</w:t>
      </w:r>
      <w:r>
        <w:rPr>
          <w:bCs/>
        </w:rPr>
        <w:t xml:space="preserve">, </w:t>
      </w:r>
      <w:r w:rsidRPr="00820F29">
        <w:rPr>
          <w:bCs/>
        </w:rPr>
        <w:t>+2.5 mm ML</w:t>
      </w:r>
      <w:r>
        <w:rPr>
          <w:bCs/>
        </w:rPr>
        <w:t>. A bolus of 3x10</w:t>
      </w:r>
      <w:r w:rsidRPr="001335AB">
        <w:rPr>
          <w:bCs/>
          <w:vertAlign w:val="superscript"/>
        </w:rPr>
        <w:t>4</w:t>
      </w:r>
      <w:r>
        <w:rPr>
          <w:bCs/>
        </w:rPr>
        <w:t xml:space="preserve"> GL261 cells suspended in FBS-free </w:t>
      </w:r>
      <w:r w:rsidRPr="00495F26">
        <w:rPr>
          <w:bCs/>
        </w:rPr>
        <w:t>DMEM</w:t>
      </w:r>
      <w:r>
        <w:rPr>
          <w:bCs/>
        </w:rPr>
        <w:t xml:space="preserve"> was then injected </w:t>
      </w:r>
      <w:r w:rsidRPr="00820F29">
        <w:rPr>
          <w:bCs/>
        </w:rPr>
        <w:t>3.</w:t>
      </w:r>
      <w:r>
        <w:rPr>
          <w:bCs/>
        </w:rPr>
        <w:t>0</w:t>
      </w:r>
      <w:r w:rsidRPr="00820F29">
        <w:rPr>
          <w:bCs/>
        </w:rPr>
        <w:t xml:space="preserve"> mm</w:t>
      </w:r>
      <w:r>
        <w:rPr>
          <w:bCs/>
        </w:rPr>
        <w:t xml:space="preserve"> below the surface of the brain using</w:t>
      </w:r>
      <w:r w:rsidRPr="00820F29">
        <w:rPr>
          <w:bCs/>
        </w:rPr>
        <w:t xml:space="preserve"> </w:t>
      </w:r>
      <w:r>
        <w:rPr>
          <w:bCs/>
        </w:rPr>
        <w:t xml:space="preserve">a </w:t>
      </w:r>
      <w:r w:rsidRPr="00820F29">
        <w:rPr>
          <w:bCs/>
        </w:rPr>
        <w:t>microliter syringe</w:t>
      </w:r>
      <w:r>
        <w:rPr>
          <w:bCs/>
        </w:rPr>
        <w:t xml:space="preserve"> and a 33G needle. The scalp was sutured with</w:t>
      </w:r>
      <w:r w:rsidRPr="00820F29">
        <w:rPr>
          <w:bCs/>
        </w:rPr>
        <w:t xml:space="preserve"> three 3-0 nylon monofilament sutures</w:t>
      </w:r>
      <w:r>
        <w:rPr>
          <w:bCs/>
        </w:rPr>
        <w:t xml:space="preserve">. Post-operative mice were </w:t>
      </w:r>
      <w:r w:rsidR="00BE0056">
        <w:rPr>
          <w:bCs/>
        </w:rPr>
        <w:t xml:space="preserve">administered </w:t>
      </w:r>
      <w:r w:rsidRPr="00820F29">
        <w:rPr>
          <w:bCs/>
        </w:rPr>
        <w:t xml:space="preserve">0.1 mg/kg of buprenorphine hydrochloride subcutaneously </w:t>
      </w:r>
      <w:r>
        <w:rPr>
          <w:bCs/>
        </w:rPr>
        <w:t xml:space="preserve">and </w:t>
      </w:r>
      <w:r w:rsidRPr="00820F29">
        <w:rPr>
          <w:bCs/>
        </w:rPr>
        <w:t>2.5 mg/kg atipamezole hydrochloride intramuscularly fo</w:t>
      </w:r>
      <w:r>
        <w:rPr>
          <w:bCs/>
        </w:rPr>
        <w:t>r</w:t>
      </w:r>
      <w:r w:rsidRPr="00820F29">
        <w:rPr>
          <w:bCs/>
        </w:rPr>
        <w:t xml:space="preserve"> pain</w:t>
      </w:r>
      <w:r>
        <w:rPr>
          <w:bCs/>
        </w:rPr>
        <w:t xml:space="preserve"> </w:t>
      </w:r>
      <w:r w:rsidRPr="00820F29">
        <w:rPr>
          <w:bCs/>
        </w:rPr>
        <w:t>and anesthesia reversa</w:t>
      </w:r>
      <w:r>
        <w:rPr>
          <w:bCs/>
        </w:rPr>
        <w:t>l then allowed to recover in fresh cages with access to food and water</w:t>
      </w:r>
      <w:r w:rsidRPr="00820F29">
        <w:rPr>
          <w:bCs/>
        </w:rPr>
        <w:t>.</w:t>
      </w:r>
    </w:p>
    <w:p w14:paraId="353636C3" w14:textId="77777777" w:rsidR="0061195E" w:rsidRDefault="0061195E" w:rsidP="0061195E">
      <w:pPr>
        <w:snapToGrid w:val="0"/>
        <w:spacing w:after="200" w:line="480" w:lineRule="auto"/>
        <w:ind w:left="720"/>
        <w:contextualSpacing/>
        <w:rPr>
          <w:bCs/>
        </w:rPr>
      </w:pPr>
    </w:p>
    <w:p w14:paraId="7BDFA43D" w14:textId="77777777" w:rsidR="0061195E" w:rsidRPr="00495F26" w:rsidRDefault="0061195E" w:rsidP="0061195E">
      <w:pPr>
        <w:snapToGrid w:val="0"/>
        <w:spacing w:after="200" w:line="480" w:lineRule="auto"/>
        <w:ind w:left="720"/>
        <w:contextualSpacing/>
        <w:rPr>
          <w:b/>
        </w:rPr>
      </w:pPr>
      <w:r w:rsidRPr="00495F26">
        <w:rPr>
          <w:b/>
        </w:rPr>
        <w:t>General</w:t>
      </w:r>
      <w:r>
        <w:rPr>
          <w:b/>
        </w:rPr>
        <w:t xml:space="preserve"> Reagents</w:t>
      </w:r>
    </w:p>
    <w:p w14:paraId="4DACAA5A" w14:textId="77777777" w:rsidR="0061195E" w:rsidRPr="002F23D5" w:rsidRDefault="0061195E" w:rsidP="0061195E">
      <w:pPr>
        <w:snapToGrid w:val="0"/>
        <w:spacing w:after="200" w:line="480" w:lineRule="auto"/>
        <w:ind w:left="720"/>
        <w:contextualSpacing/>
        <w:rPr>
          <w:bCs/>
        </w:rPr>
      </w:pPr>
      <w:r w:rsidRPr="002F23D5">
        <w:rPr>
          <w:bCs/>
        </w:rPr>
        <w:t>ddH</w:t>
      </w:r>
      <w:r w:rsidRPr="001335AB">
        <w:rPr>
          <w:bCs/>
          <w:vertAlign w:val="subscript"/>
        </w:rPr>
        <w:t>2</w:t>
      </w:r>
      <w:r w:rsidRPr="002F23D5">
        <w:rPr>
          <w:bCs/>
        </w:rPr>
        <w:t>0; RPMI-1640 (Corning, Cat. No. 10-040-CV); L-glutamine (Gibco, Cat. No. 25030-081); penicillin-streptomycin (10,000 U/mL) (</w:t>
      </w:r>
      <w:proofErr w:type="spellStart"/>
      <w:r w:rsidRPr="002F23D5">
        <w:rPr>
          <w:bCs/>
        </w:rPr>
        <w:t>ThermoFisher</w:t>
      </w:r>
      <w:proofErr w:type="spellEnd"/>
      <w:r w:rsidRPr="002F23D5">
        <w:rPr>
          <w:bCs/>
        </w:rPr>
        <w:t xml:space="preserve"> Scientific, Cat. No. 15140-163); heat-inactivated (HI) fetal bovine serum (FBS) (Gibco, Cat. No. 16140-071); Dulbecco’s phosphate buffered saline (DPBS) w/o CaCl</w:t>
      </w:r>
      <w:r w:rsidRPr="001335AB">
        <w:rPr>
          <w:bCs/>
          <w:vertAlign w:val="subscript"/>
        </w:rPr>
        <w:t>2</w:t>
      </w:r>
      <w:r w:rsidRPr="002F23D5">
        <w:rPr>
          <w:bCs/>
        </w:rPr>
        <w:t>, MgCl</w:t>
      </w:r>
      <w:r w:rsidRPr="001335AB">
        <w:rPr>
          <w:bCs/>
          <w:vertAlign w:val="subscript"/>
        </w:rPr>
        <w:t>2</w:t>
      </w:r>
      <w:r w:rsidRPr="002F23D5">
        <w:rPr>
          <w:bCs/>
        </w:rPr>
        <w:t xml:space="preserve"> (Corning, Cat. No. 21-040-CV); 5% (w/v) sodium </w:t>
      </w:r>
      <w:proofErr w:type="spellStart"/>
      <w:r w:rsidRPr="002F23D5">
        <w:rPr>
          <w:bCs/>
        </w:rPr>
        <w:t>azide</w:t>
      </w:r>
      <w:proofErr w:type="spellEnd"/>
      <w:r w:rsidRPr="002F23D5">
        <w:rPr>
          <w:bCs/>
        </w:rPr>
        <w:t xml:space="preserve"> (NaN</w:t>
      </w:r>
      <w:r w:rsidRPr="001335AB">
        <w:rPr>
          <w:bCs/>
          <w:vertAlign w:val="subscript"/>
        </w:rPr>
        <w:t>3</w:t>
      </w:r>
      <w:r w:rsidRPr="002F23D5">
        <w:rPr>
          <w:bCs/>
        </w:rPr>
        <w:t>) (BDH, Cat. No. BDH7465-2); ethylenediaminetetraacetic acid (EDTA) disodium salt dehydrate (C</w:t>
      </w:r>
      <w:r w:rsidRPr="001335AB">
        <w:rPr>
          <w:bCs/>
          <w:vertAlign w:val="subscript"/>
        </w:rPr>
        <w:t>10</w:t>
      </w:r>
      <w:r w:rsidRPr="002F23D5">
        <w:rPr>
          <w:bCs/>
        </w:rPr>
        <w:t>H</w:t>
      </w:r>
      <w:r w:rsidRPr="001335AB">
        <w:rPr>
          <w:bCs/>
          <w:vertAlign w:val="subscript"/>
        </w:rPr>
        <w:t>14</w:t>
      </w:r>
      <w:r w:rsidRPr="002F23D5">
        <w:rPr>
          <w:bCs/>
        </w:rPr>
        <w:t>N</w:t>
      </w:r>
      <w:r w:rsidRPr="001335AB">
        <w:rPr>
          <w:bCs/>
          <w:vertAlign w:val="subscript"/>
        </w:rPr>
        <w:t>2</w:t>
      </w:r>
      <w:r w:rsidRPr="002F23D5">
        <w:rPr>
          <w:bCs/>
        </w:rPr>
        <w:t>Na</w:t>
      </w:r>
      <w:r w:rsidRPr="001335AB">
        <w:rPr>
          <w:bCs/>
          <w:vertAlign w:val="subscript"/>
        </w:rPr>
        <w:t>2</w:t>
      </w:r>
      <w:r w:rsidRPr="002F23D5">
        <w:rPr>
          <w:bCs/>
        </w:rPr>
        <w:t>O</w:t>
      </w:r>
      <w:r w:rsidRPr="001335AB">
        <w:rPr>
          <w:bCs/>
          <w:vertAlign w:val="subscript"/>
        </w:rPr>
        <w:t>8</w:t>
      </w:r>
      <w:r w:rsidRPr="002F23D5">
        <w:rPr>
          <w:bCs/>
        </w:rPr>
        <w:t>•2H</w:t>
      </w:r>
      <w:r w:rsidRPr="001335AB">
        <w:rPr>
          <w:bCs/>
          <w:vertAlign w:val="subscript"/>
        </w:rPr>
        <w:t>2</w:t>
      </w:r>
      <w:r w:rsidRPr="002F23D5">
        <w:rPr>
          <w:bCs/>
        </w:rPr>
        <w:t xml:space="preserve">O) (Sigma Aldrich, Cat. No. ED2SS); 15 mL polypropylene conical tubes (Falcon, Cat. No. 352097); 50 mL polypropylene conical tubes (Falcon, Cat. No. 352098); 5 mL polystyrene serological pipettes (Corning, Cat. No. 4050); 10 mL polystyrene serological pipettes (Corning, Cat. No. 4100); micropipettes (1000 </w:t>
      </w:r>
      <w:proofErr w:type="spellStart"/>
      <w:r w:rsidRPr="002F23D5">
        <w:rPr>
          <w:bCs/>
        </w:rPr>
        <w:t>μL</w:t>
      </w:r>
      <w:proofErr w:type="spellEnd"/>
      <w:r w:rsidRPr="002F23D5">
        <w:rPr>
          <w:bCs/>
        </w:rPr>
        <w:t xml:space="preserve">, 200 </w:t>
      </w:r>
      <w:proofErr w:type="spellStart"/>
      <w:r w:rsidRPr="002F23D5">
        <w:rPr>
          <w:bCs/>
        </w:rPr>
        <w:t>μL</w:t>
      </w:r>
      <w:proofErr w:type="spellEnd"/>
      <w:r w:rsidRPr="002F23D5">
        <w:rPr>
          <w:bCs/>
        </w:rPr>
        <w:t xml:space="preserve">, 20 </w:t>
      </w:r>
      <w:proofErr w:type="spellStart"/>
      <w:r w:rsidRPr="002F23D5">
        <w:rPr>
          <w:bCs/>
        </w:rPr>
        <w:t>μL</w:t>
      </w:r>
      <w:proofErr w:type="spellEnd"/>
      <w:r w:rsidRPr="002F23D5">
        <w:rPr>
          <w:bCs/>
        </w:rPr>
        <w:t xml:space="preserve">, 10 </w:t>
      </w:r>
      <w:proofErr w:type="spellStart"/>
      <w:r w:rsidRPr="002F23D5">
        <w:rPr>
          <w:bCs/>
        </w:rPr>
        <w:t>μL</w:t>
      </w:r>
      <w:proofErr w:type="spellEnd"/>
      <w:r w:rsidRPr="002F23D5">
        <w:rPr>
          <w:bCs/>
        </w:rPr>
        <w:t xml:space="preserve">) </w:t>
      </w:r>
      <w:r w:rsidRPr="002F23D5">
        <w:rPr>
          <w:bCs/>
        </w:rPr>
        <w:lastRenderedPageBreak/>
        <w:t xml:space="preserve">(Gilson); research plus 12-channel pipette (50-300 µl), (Eppendorf, Cat. No. 3122000060); 0.1-10 µl </w:t>
      </w:r>
      <w:proofErr w:type="spellStart"/>
      <w:r w:rsidRPr="002F23D5">
        <w:rPr>
          <w:bCs/>
        </w:rPr>
        <w:t>TipOne</w:t>
      </w:r>
      <w:proofErr w:type="spellEnd"/>
      <w:r w:rsidRPr="002F23D5">
        <w:rPr>
          <w:bCs/>
        </w:rPr>
        <w:t xml:space="preserve"> natural pipet tips (USA Scientific, Cat. No. 1111-3200); 1.0-20 µl </w:t>
      </w:r>
      <w:proofErr w:type="spellStart"/>
      <w:r w:rsidRPr="002F23D5">
        <w:rPr>
          <w:bCs/>
        </w:rPr>
        <w:t>TipOne</w:t>
      </w:r>
      <w:proofErr w:type="spellEnd"/>
      <w:r w:rsidRPr="002F23D5">
        <w:rPr>
          <w:bCs/>
        </w:rPr>
        <w:t xml:space="preserve"> natural pipet tips (USA Scientific, Cat. No. 1120-1810); 1-200 µl </w:t>
      </w:r>
      <w:proofErr w:type="spellStart"/>
      <w:r w:rsidRPr="002F23D5">
        <w:rPr>
          <w:bCs/>
        </w:rPr>
        <w:t>TipOne</w:t>
      </w:r>
      <w:proofErr w:type="spellEnd"/>
      <w:r w:rsidRPr="002F23D5">
        <w:rPr>
          <w:bCs/>
        </w:rPr>
        <w:t xml:space="preserve"> natural pipet tips (USA Scientific, Cat. No. 1111-1200); 101-1,000 µl </w:t>
      </w:r>
      <w:proofErr w:type="spellStart"/>
      <w:r w:rsidRPr="002F23D5">
        <w:rPr>
          <w:bCs/>
        </w:rPr>
        <w:t>TipOne</w:t>
      </w:r>
      <w:proofErr w:type="spellEnd"/>
      <w:r w:rsidRPr="002F23D5">
        <w:rPr>
          <w:bCs/>
        </w:rPr>
        <w:t xml:space="preserve"> natural pipet tips (USA Scientific, Cat. No. 1111-2820); 40 </w:t>
      </w:r>
      <w:proofErr w:type="spellStart"/>
      <w:r w:rsidRPr="002F23D5">
        <w:rPr>
          <w:bCs/>
        </w:rPr>
        <w:t>μm</w:t>
      </w:r>
      <w:proofErr w:type="spellEnd"/>
      <w:r w:rsidRPr="002F23D5">
        <w:rPr>
          <w:bCs/>
        </w:rPr>
        <w:t xml:space="preserve"> nylon mesh cell strainers (Falcon, Cat. No. 352340); 2 L polyethylene Dewar flask (Nalgene, Cat. No. 4150-2000); sterile cryogenic storage vials (Sigma-Aldrich, Cat. No. V7634); mini </w:t>
      </w:r>
      <w:proofErr w:type="spellStart"/>
      <w:r w:rsidRPr="002F23D5">
        <w:rPr>
          <w:bCs/>
        </w:rPr>
        <w:t>vortexer</w:t>
      </w:r>
      <w:proofErr w:type="spellEnd"/>
      <w:r w:rsidRPr="002F23D5">
        <w:rPr>
          <w:bCs/>
        </w:rPr>
        <w:t xml:space="preserve"> 120V (VWR, Cat. No. 58816-121); polypropylene general-purpose test tube racks (Nalgene, Cat. No. 5930-0020); 96-well reversible microcentrifuge tube rack (Bio </w:t>
      </w:r>
      <w:proofErr w:type="spellStart"/>
      <w:r w:rsidRPr="002F23D5">
        <w:rPr>
          <w:bCs/>
        </w:rPr>
        <w:t>Plas</w:t>
      </w:r>
      <w:proofErr w:type="spellEnd"/>
      <w:r w:rsidRPr="002F23D5">
        <w:rPr>
          <w:bCs/>
        </w:rPr>
        <w:t>, Cat. No. 0091); S1 pipet filler (</w:t>
      </w:r>
      <w:proofErr w:type="spellStart"/>
      <w:r w:rsidRPr="002F23D5">
        <w:rPr>
          <w:bCs/>
        </w:rPr>
        <w:t>ThermoFisher</w:t>
      </w:r>
      <w:proofErr w:type="spellEnd"/>
      <w:r w:rsidRPr="002F23D5">
        <w:rPr>
          <w:bCs/>
        </w:rPr>
        <w:t xml:space="preserve"> Scientific, Cat. No. 9531); 9 L </w:t>
      </w:r>
      <w:proofErr w:type="spellStart"/>
      <w:r w:rsidRPr="002F23D5">
        <w:rPr>
          <w:bCs/>
        </w:rPr>
        <w:t>TruCool</w:t>
      </w:r>
      <w:proofErr w:type="spellEnd"/>
      <w:r w:rsidRPr="002F23D5">
        <w:rPr>
          <w:bCs/>
        </w:rPr>
        <w:t xml:space="preserve"> rectangular ethylene-vinyl acetate foam ice pans (</w:t>
      </w:r>
      <w:proofErr w:type="spellStart"/>
      <w:r w:rsidRPr="002F23D5">
        <w:rPr>
          <w:bCs/>
        </w:rPr>
        <w:t>BioCision</w:t>
      </w:r>
      <w:proofErr w:type="spellEnd"/>
      <w:r w:rsidRPr="002F23D5">
        <w:rPr>
          <w:bCs/>
        </w:rPr>
        <w:t xml:space="preserve">, Cat. No. BCS-112); 1.5 mL microcentrifuge tubes (USA Scientific, Cat. No. 1615-5500); gel loading tips (Costar, Cat. No. 4853); 60 mm x 15 mm polystyrene tissue culture dishes (Falcon, Cat. No. 353002); 0.4% </w:t>
      </w:r>
      <w:r>
        <w:rPr>
          <w:bCs/>
        </w:rPr>
        <w:t>T</w:t>
      </w:r>
      <w:r w:rsidRPr="002F23D5">
        <w:rPr>
          <w:bCs/>
        </w:rPr>
        <w:t xml:space="preserve">rypan </w:t>
      </w:r>
      <w:r>
        <w:rPr>
          <w:bCs/>
        </w:rPr>
        <w:t>B</w:t>
      </w:r>
      <w:r w:rsidRPr="002F23D5">
        <w:rPr>
          <w:bCs/>
        </w:rPr>
        <w:t>lue solution (Gibco, Cat. No. 15250061)</w:t>
      </w:r>
    </w:p>
    <w:p w14:paraId="741011A3" w14:textId="77777777" w:rsidR="0061195E" w:rsidRPr="002F23D5" w:rsidRDefault="0061195E" w:rsidP="0061195E">
      <w:pPr>
        <w:snapToGrid w:val="0"/>
        <w:spacing w:after="200" w:line="480" w:lineRule="auto"/>
        <w:ind w:left="720"/>
        <w:contextualSpacing/>
        <w:rPr>
          <w:bCs/>
        </w:rPr>
      </w:pPr>
    </w:p>
    <w:p w14:paraId="27819D57" w14:textId="77777777" w:rsidR="0061195E" w:rsidRPr="00495F26" w:rsidRDefault="0061195E" w:rsidP="0061195E">
      <w:pPr>
        <w:snapToGrid w:val="0"/>
        <w:spacing w:after="200" w:line="480" w:lineRule="auto"/>
        <w:ind w:left="720"/>
        <w:contextualSpacing/>
        <w:rPr>
          <w:b/>
        </w:rPr>
      </w:pPr>
      <w:r w:rsidRPr="00495F26">
        <w:rPr>
          <w:b/>
        </w:rPr>
        <w:t>Reagents Germane to Mouse Euthanasia, Perfusion, and Tissue Processing</w:t>
      </w:r>
    </w:p>
    <w:p w14:paraId="327DE7A6" w14:textId="77777777" w:rsidR="0061195E" w:rsidRPr="002F23D5" w:rsidRDefault="0061195E" w:rsidP="0061195E">
      <w:pPr>
        <w:snapToGrid w:val="0"/>
        <w:spacing w:after="200" w:line="480" w:lineRule="auto"/>
        <w:ind w:left="720"/>
        <w:contextualSpacing/>
        <w:rPr>
          <w:bCs/>
        </w:rPr>
      </w:pPr>
      <w:r>
        <w:rPr>
          <w:bCs/>
        </w:rPr>
        <w:t>k</w:t>
      </w:r>
      <w:r w:rsidRPr="002F23D5">
        <w:rPr>
          <w:bCs/>
        </w:rPr>
        <w:t>etamine hydrochloride injection (VEDCO, NDC: 50989-996-06); xylazine hydrochloride injection (AKORN INC, NDC: 59399-111-50); 0.9% sodium chloride (NaCl) injection, USP (Hospira, NDC 0409-4888-10); 1 mL Norm-</w:t>
      </w:r>
      <w:proofErr w:type="spellStart"/>
      <w:r w:rsidRPr="002F23D5">
        <w:rPr>
          <w:bCs/>
        </w:rPr>
        <w:t>Ject</w:t>
      </w:r>
      <w:proofErr w:type="spellEnd"/>
      <w:r w:rsidRPr="002F23D5">
        <w:rPr>
          <w:bCs/>
        </w:rPr>
        <w:t xml:space="preserve">® sterile </w:t>
      </w:r>
      <w:proofErr w:type="spellStart"/>
      <w:r w:rsidRPr="002F23D5">
        <w:rPr>
          <w:bCs/>
        </w:rPr>
        <w:t>Luer</w:t>
      </w:r>
      <w:proofErr w:type="spellEnd"/>
      <w:r w:rsidRPr="002F23D5">
        <w:rPr>
          <w:bCs/>
        </w:rPr>
        <w:t xml:space="preserve">-slip syringes (Henke Sass Wolf, Cat. No. 4010.200V0); </w:t>
      </w:r>
      <w:proofErr w:type="spellStart"/>
      <w:r w:rsidRPr="002F23D5">
        <w:rPr>
          <w:bCs/>
        </w:rPr>
        <w:t>PrecisionGlide</w:t>
      </w:r>
      <w:proofErr w:type="spellEnd"/>
      <w:r w:rsidRPr="002F23D5">
        <w:rPr>
          <w:bCs/>
        </w:rPr>
        <w:t xml:space="preserve"> needles - 26G x ½ (0.45 mm x 13 mm) (BD, Cat. No. 305111); sodium chloride (NaCl) (Sigma Aldrich, Cat. No. S9888); calcium chloride (CaCl</w:t>
      </w:r>
      <w:r w:rsidRPr="001335AB">
        <w:rPr>
          <w:bCs/>
          <w:vertAlign w:val="subscript"/>
        </w:rPr>
        <w:t>2</w:t>
      </w:r>
      <w:r w:rsidRPr="002F23D5">
        <w:rPr>
          <w:bCs/>
        </w:rPr>
        <w:t>•2H</w:t>
      </w:r>
      <w:r w:rsidRPr="001335AB">
        <w:rPr>
          <w:bCs/>
          <w:vertAlign w:val="subscript"/>
        </w:rPr>
        <w:t>2</w:t>
      </w:r>
      <w:r w:rsidRPr="002F23D5">
        <w:rPr>
          <w:bCs/>
        </w:rPr>
        <w:t>O) (Sigma Aldrich, Cat. No. C8106); sodium phosphate monobasic (NaH</w:t>
      </w:r>
      <w:r w:rsidRPr="001335AB">
        <w:rPr>
          <w:bCs/>
          <w:vertAlign w:val="subscript"/>
        </w:rPr>
        <w:t>2</w:t>
      </w:r>
      <w:r w:rsidRPr="002F23D5">
        <w:rPr>
          <w:bCs/>
        </w:rPr>
        <w:t>PO</w:t>
      </w:r>
      <w:r w:rsidRPr="001335AB">
        <w:rPr>
          <w:bCs/>
          <w:vertAlign w:val="subscript"/>
        </w:rPr>
        <w:t>4</w:t>
      </w:r>
      <w:r w:rsidRPr="002F23D5">
        <w:rPr>
          <w:bCs/>
        </w:rPr>
        <w:t>•2H</w:t>
      </w:r>
      <w:r w:rsidRPr="001335AB">
        <w:rPr>
          <w:bCs/>
          <w:vertAlign w:val="subscript"/>
        </w:rPr>
        <w:t>2</w:t>
      </w:r>
      <w:r w:rsidRPr="002F23D5">
        <w:rPr>
          <w:bCs/>
        </w:rPr>
        <w:t>O) (Sigma Aldrich, Cat. No. 71505); D-glucose (C</w:t>
      </w:r>
      <w:r w:rsidRPr="001335AB">
        <w:rPr>
          <w:bCs/>
          <w:vertAlign w:val="subscript"/>
        </w:rPr>
        <w:t>6</w:t>
      </w:r>
      <w:r w:rsidRPr="002F23D5">
        <w:rPr>
          <w:bCs/>
        </w:rPr>
        <w:t>H</w:t>
      </w:r>
      <w:r w:rsidRPr="001335AB">
        <w:rPr>
          <w:bCs/>
          <w:vertAlign w:val="subscript"/>
        </w:rPr>
        <w:t>12</w:t>
      </w:r>
      <w:r w:rsidRPr="002F23D5">
        <w:rPr>
          <w:bCs/>
        </w:rPr>
        <w:t>O</w:t>
      </w:r>
      <w:r w:rsidRPr="001335AB">
        <w:rPr>
          <w:bCs/>
          <w:vertAlign w:val="subscript"/>
        </w:rPr>
        <w:t>6</w:t>
      </w:r>
      <w:r w:rsidRPr="002F23D5">
        <w:rPr>
          <w:bCs/>
        </w:rPr>
        <w:t>) (Sigma Aldrich, Cat. No. G8270); sodium bicarbonate (NaHCO</w:t>
      </w:r>
      <w:r w:rsidRPr="001335AB">
        <w:rPr>
          <w:bCs/>
          <w:vertAlign w:val="subscript"/>
        </w:rPr>
        <w:t>3</w:t>
      </w:r>
      <w:r w:rsidRPr="002F23D5">
        <w:rPr>
          <w:bCs/>
        </w:rPr>
        <w:t>) (Sigma Aldrich, Cat. No. S5761); potassium chloride (</w:t>
      </w:r>
      <w:proofErr w:type="spellStart"/>
      <w:r w:rsidRPr="002F23D5">
        <w:rPr>
          <w:bCs/>
        </w:rPr>
        <w:t>KCl</w:t>
      </w:r>
      <w:proofErr w:type="spellEnd"/>
      <w:r w:rsidRPr="002F23D5">
        <w:rPr>
          <w:bCs/>
        </w:rPr>
        <w:t>) (Sigma Aldrich, Cat. No. P9333); heparin sodium salt from porcine intestinal mucosa (Sigma-</w:t>
      </w:r>
      <w:r w:rsidRPr="002F23D5">
        <w:rPr>
          <w:bCs/>
        </w:rPr>
        <w:lastRenderedPageBreak/>
        <w:t xml:space="preserve">Aldrich, Cat. No. H4784); extruded polystyrene foam block (2); Halsted-mosquito hemostat (2) (Fine Science Tools, Cat. No. 13008-12); fine scissors—martensitic stainless steel (2) (Fine Science Tools, Cat. No. 14094-11); Friedman rongeur (Fine Science Tools, Cat. No. 16000-14); Littauer bone cutters (Fine Science Tools, Cat. No. 16152-12); cover-glass forceps (Fine Science Tools, Cat. No. 11073-10); Dumont #5 forceps (2) (Fine Science Tools, Cat. No. 11252-40); </w:t>
      </w:r>
      <w:proofErr w:type="spellStart"/>
      <w:r w:rsidRPr="002F23D5">
        <w:rPr>
          <w:bCs/>
        </w:rPr>
        <w:t>Graefe</w:t>
      </w:r>
      <w:proofErr w:type="spellEnd"/>
      <w:r w:rsidRPr="002F23D5">
        <w:rPr>
          <w:bCs/>
        </w:rPr>
        <w:t xml:space="preserve"> forceps (2) (Fine Science Tools, Cat. No. 11051-10); </w:t>
      </w:r>
      <w:proofErr w:type="spellStart"/>
      <w:r w:rsidRPr="002F23D5">
        <w:rPr>
          <w:bCs/>
        </w:rPr>
        <w:t>Masterflex</w:t>
      </w:r>
      <w:proofErr w:type="spellEnd"/>
      <w:r w:rsidRPr="002F23D5">
        <w:rPr>
          <w:bCs/>
        </w:rPr>
        <w:t xml:space="preserve"> L/S digital pump system with easy-load II pump head, 600 RPM, 115/230V (Cole-Parmer, Cat. No. EW-77921-75); 20 G x 1 1⁄2" aluminum hub blunt needles (Kendall, Cat. No. 8881202363); razor blades (VWR, Cat. No. 55411-050); frosted microscope slides (Fisher Scientific, Cat. No. 12-550-343); 3 mL </w:t>
      </w:r>
      <w:proofErr w:type="spellStart"/>
      <w:r w:rsidRPr="002F23D5">
        <w:rPr>
          <w:bCs/>
        </w:rPr>
        <w:t>Luer</w:t>
      </w:r>
      <w:proofErr w:type="spellEnd"/>
      <w:r w:rsidRPr="002F23D5">
        <w:rPr>
          <w:bCs/>
        </w:rPr>
        <w:t xml:space="preserve">-Lok® syringes (BD, Cat. No. 309657); </w:t>
      </w:r>
      <w:proofErr w:type="spellStart"/>
      <w:r w:rsidRPr="002F23D5">
        <w:rPr>
          <w:bCs/>
        </w:rPr>
        <w:t>PrecisionGlide</w:t>
      </w:r>
      <w:proofErr w:type="spellEnd"/>
      <w:r w:rsidRPr="002F23D5">
        <w:rPr>
          <w:bCs/>
        </w:rPr>
        <w:t xml:space="preserve"> needles - 23G x 1 (0.6 mm x 25 mm) (BD, Cat. No. 305145); Falcon 3 mL polyethylene transfer pipets (Corning, Cat. No. 357524)</w:t>
      </w:r>
    </w:p>
    <w:p w14:paraId="232CAB5D" w14:textId="77777777" w:rsidR="0061195E" w:rsidRPr="002F23D5" w:rsidRDefault="0061195E" w:rsidP="0061195E">
      <w:pPr>
        <w:snapToGrid w:val="0"/>
        <w:spacing w:after="200" w:line="480" w:lineRule="auto"/>
        <w:ind w:left="720"/>
        <w:contextualSpacing/>
        <w:rPr>
          <w:bCs/>
        </w:rPr>
      </w:pPr>
    </w:p>
    <w:p w14:paraId="03B6E362" w14:textId="77777777" w:rsidR="0061195E" w:rsidRPr="00495F26" w:rsidRDefault="0061195E" w:rsidP="0061195E">
      <w:pPr>
        <w:snapToGrid w:val="0"/>
        <w:spacing w:after="200" w:line="480" w:lineRule="auto"/>
        <w:ind w:left="720"/>
        <w:contextualSpacing/>
        <w:rPr>
          <w:b/>
        </w:rPr>
      </w:pPr>
      <w:r w:rsidRPr="00495F26">
        <w:rPr>
          <w:b/>
        </w:rPr>
        <w:t>Reagents Germane to Immunolabeling</w:t>
      </w:r>
    </w:p>
    <w:p w14:paraId="1A3DDCDA" w14:textId="77777777" w:rsidR="0061195E" w:rsidRPr="002F23D5" w:rsidRDefault="0061195E" w:rsidP="0061195E">
      <w:pPr>
        <w:snapToGrid w:val="0"/>
        <w:spacing w:after="200" w:line="480" w:lineRule="auto"/>
        <w:ind w:left="720"/>
        <w:contextualSpacing/>
        <w:rPr>
          <w:bCs/>
        </w:rPr>
      </w:pPr>
      <w:r w:rsidRPr="002F23D5">
        <w:rPr>
          <w:bCs/>
        </w:rPr>
        <w:t>Brilliant Stain Buffer</w:t>
      </w:r>
      <w:r>
        <w:rPr>
          <w:bCs/>
        </w:rPr>
        <w:t xml:space="preserve"> (BSB)</w:t>
      </w:r>
      <w:r w:rsidRPr="002F23D5">
        <w:rPr>
          <w:bCs/>
        </w:rPr>
        <w:t xml:space="preserve"> (BD Biosciences, Cat. No. 563794); </w:t>
      </w:r>
      <w:proofErr w:type="spellStart"/>
      <w:r w:rsidRPr="002F23D5">
        <w:rPr>
          <w:bCs/>
        </w:rPr>
        <w:t>TruStain</w:t>
      </w:r>
      <w:proofErr w:type="spellEnd"/>
      <w:r w:rsidRPr="002F23D5">
        <w:rPr>
          <w:bCs/>
        </w:rPr>
        <w:t xml:space="preserve"> </w:t>
      </w:r>
      <w:proofErr w:type="spellStart"/>
      <w:r w:rsidRPr="002F23D5">
        <w:rPr>
          <w:bCs/>
        </w:rPr>
        <w:t>FcX</w:t>
      </w:r>
      <w:proofErr w:type="spellEnd"/>
      <w:r w:rsidRPr="002F23D5">
        <w:rPr>
          <w:bCs/>
        </w:rPr>
        <w:t xml:space="preserve"> anti-mouse CD16/32 antibody (</w:t>
      </w:r>
      <w:proofErr w:type="spellStart"/>
      <w:r w:rsidRPr="002F23D5">
        <w:rPr>
          <w:bCs/>
        </w:rPr>
        <w:t>BioLegend</w:t>
      </w:r>
      <w:proofErr w:type="spellEnd"/>
      <w:r w:rsidRPr="002F23D5">
        <w:rPr>
          <w:bCs/>
        </w:rPr>
        <w:t xml:space="preserve">, Cat. No. 101320); fixable viability dye, </w:t>
      </w:r>
      <w:proofErr w:type="spellStart"/>
      <w:r w:rsidRPr="002F23D5">
        <w:rPr>
          <w:bCs/>
        </w:rPr>
        <w:t>eFluor</w:t>
      </w:r>
      <w:proofErr w:type="spellEnd"/>
      <w:r w:rsidRPr="002F23D5">
        <w:rPr>
          <w:bCs/>
        </w:rPr>
        <w:t xml:space="preserve"> 455UV (</w:t>
      </w:r>
      <w:proofErr w:type="spellStart"/>
      <w:r w:rsidRPr="002F23D5">
        <w:rPr>
          <w:bCs/>
        </w:rPr>
        <w:t>eBioscience</w:t>
      </w:r>
      <w:proofErr w:type="spellEnd"/>
      <w:r w:rsidRPr="002F23D5">
        <w:rPr>
          <w:bCs/>
        </w:rPr>
        <w:t>, Cat. No. 65-0868-14); Brilliant Ultraviolet 737-conjugated anti-mouse CD11b, clone: M1/70, isotype: rat DA/HA IgG2b, κ (BD Biosciences, Cat. No. 564443); V500-conjugated anti-mouse CD45, clone: 30-F11, isotype: rat LOU/M IgG2b, κ (BD Biosciences, Cat. No. 561487); Brilliant Violet 605-conjugated anti-mouse CD4, clone: RM4-5, isotype: rat IgG2a, κ (</w:t>
      </w:r>
      <w:proofErr w:type="spellStart"/>
      <w:r w:rsidRPr="002F23D5">
        <w:rPr>
          <w:bCs/>
        </w:rPr>
        <w:t>BioLegend</w:t>
      </w:r>
      <w:proofErr w:type="spellEnd"/>
      <w:r w:rsidRPr="002F23D5">
        <w:rPr>
          <w:bCs/>
        </w:rPr>
        <w:t>, Cat. No. 100548); Brilliant Violet 711-conjugated anti-mouse Ly6G, clone: 1A8, isotype: rat IgG2a, κ (</w:t>
      </w:r>
      <w:proofErr w:type="spellStart"/>
      <w:r w:rsidRPr="002F23D5">
        <w:rPr>
          <w:bCs/>
        </w:rPr>
        <w:t>BioLegend</w:t>
      </w:r>
      <w:proofErr w:type="spellEnd"/>
      <w:r w:rsidRPr="002F23D5">
        <w:rPr>
          <w:bCs/>
        </w:rPr>
        <w:t>, Cat. No. 127643); Alexa Fluor 488-conjugated anti-mouse CD3ε, clone: 145-2C11, isotype: Armenian hamster IgG (</w:t>
      </w:r>
      <w:proofErr w:type="spellStart"/>
      <w:r w:rsidRPr="002F23D5">
        <w:rPr>
          <w:bCs/>
        </w:rPr>
        <w:t>eBioscience</w:t>
      </w:r>
      <w:proofErr w:type="spellEnd"/>
      <w:r w:rsidRPr="002F23D5">
        <w:rPr>
          <w:bCs/>
        </w:rPr>
        <w:t>, Cat. No. 53-0031-82); PE/Cy7-conjugated anti-mouse CD49b, clone: HMα2, isotype: Armenian hamster IgG (</w:t>
      </w:r>
      <w:proofErr w:type="spellStart"/>
      <w:r w:rsidRPr="002F23D5">
        <w:rPr>
          <w:bCs/>
        </w:rPr>
        <w:t>BioLegend</w:t>
      </w:r>
      <w:proofErr w:type="spellEnd"/>
      <w:r w:rsidRPr="002F23D5">
        <w:rPr>
          <w:bCs/>
        </w:rPr>
        <w:t xml:space="preserve">, Cat. No. 103518); PE-conjugated anti-mouse F4/80, clone: BM8, isotype: rat </w:t>
      </w:r>
      <w:r w:rsidRPr="002F23D5">
        <w:rPr>
          <w:bCs/>
        </w:rPr>
        <w:lastRenderedPageBreak/>
        <w:t>IgG2a, κ (</w:t>
      </w:r>
      <w:proofErr w:type="spellStart"/>
      <w:r w:rsidRPr="002F23D5">
        <w:rPr>
          <w:bCs/>
        </w:rPr>
        <w:t>BioLegend</w:t>
      </w:r>
      <w:proofErr w:type="spellEnd"/>
      <w:r w:rsidRPr="002F23D5">
        <w:rPr>
          <w:bCs/>
        </w:rPr>
        <w:t xml:space="preserve">, Cat. No. 123110); PE-CF594-conjugated anti-mouse CD8α, clone: 53-6.7, isotype: rat LOU/M IgG2a, κ (BD Biosciences, Cat. No. 562283); </w:t>
      </w:r>
      <w:proofErr w:type="spellStart"/>
      <w:r w:rsidRPr="002F23D5">
        <w:rPr>
          <w:bCs/>
        </w:rPr>
        <w:t>PerCP</w:t>
      </w:r>
      <w:proofErr w:type="spellEnd"/>
      <w:r w:rsidRPr="002F23D5">
        <w:rPr>
          <w:bCs/>
        </w:rPr>
        <w:t>/Cy5.5-conjugated anti-mouse/human CD45R/B220, clone: RA3-6B2, isotype: rat IgG2a, κ (</w:t>
      </w:r>
      <w:proofErr w:type="spellStart"/>
      <w:r w:rsidRPr="002F23D5">
        <w:rPr>
          <w:bCs/>
        </w:rPr>
        <w:t>BioLegend</w:t>
      </w:r>
      <w:proofErr w:type="spellEnd"/>
      <w:r w:rsidRPr="002F23D5">
        <w:rPr>
          <w:bCs/>
        </w:rPr>
        <w:t>, Cat. No. 103236); Alexa Fluor 647-conjugated anti-mouse CD11c, clone: N418, isotype: Armenian hamster IgG (</w:t>
      </w:r>
      <w:proofErr w:type="spellStart"/>
      <w:r w:rsidRPr="002F23D5">
        <w:rPr>
          <w:bCs/>
        </w:rPr>
        <w:t>BioLegend</w:t>
      </w:r>
      <w:proofErr w:type="spellEnd"/>
      <w:r w:rsidRPr="002F23D5">
        <w:rPr>
          <w:bCs/>
        </w:rPr>
        <w:t>, Cat. No. 117312); APC/Cy7-conjugated anti-mouse Ly6C, clone: HK1.4, isotype: rat IgG2c, κ (</w:t>
      </w:r>
      <w:proofErr w:type="spellStart"/>
      <w:r w:rsidRPr="002F23D5">
        <w:rPr>
          <w:bCs/>
        </w:rPr>
        <w:t>BioLegend</w:t>
      </w:r>
      <w:proofErr w:type="spellEnd"/>
      <w:r w:rsidRPr="002F23D5">
        <w:rPr>
          <w:bCs/>
        </w:rPr>
        <w:t>, Cat. No. 128026); V500-conjugated rat IgG2b, κ isotype control antibody, clone: A95-1, isotype: rat LOU/M IgG2b, κ (BD Biosciences, Cat. No. 560784); fixation/permeabilization solution kit (BD Biosciences, Cat. No. 554714); 4',6-diamidino-2-phenylindole, dihydrochloride (DAPI) (</w:t>
      </w:r>
      <w:proofErr w:type="spellStart"/>
      <w:r w:rsidRPr="002F23D5">
        <w:rPr>
          <w:bCs/>
        </w:rPr>
        <w:t>ThermoFisher</w:t>
      </w:r>
      <w:proofErr w:type="spellEnd"/>
      <w:r w:rsidRPr="002F23D5">
        <w:rPr>
          <w:bCs/>
        </w:rPr>
        <w:t xml:space="preserve"> Scientific, Cat. No. D1306); 96-well</w:t>
      </w:r>
      <w:r>
        <w:rPr>
          <w:bCs/>
        </w:rPr>
        <w:t xml:space="preserve"> </w:t>
      </w:r>
      <w:r w:rsidRPr="002F23D5">
        <w:rPr>
          <w:bCs/>
        </w:rPr>
        <w:t>V-bottom</w:t>
      </w:r>
      <w:r>
        <w:rPr>
          <w:bCs/>
        </w:rPr>
        <w:t>,</w:t>
      </w:r>
      <w:r w:rsidRPr="002F23D5">
        <w:rPr>
          <w:bCs/>
        </w:rPr>
        <w:t xml:space="preserve"> non-treated, polystyrene microplate (Costar, Cat No. 3897); 12-well</w:t>
      </w:r>
      <w:r>
        <w:rPr>
          <w:bCs/>
        </w:rPr>
        <w:t xml:space="preserve">, </w:t>
      </w:r>
      <w:r w:rsidRPr="002F23D5">
        <w:rPr>
          <w:bCs/>
        </w:rPr>
        <w:t xml:space="preserve">V-bottom reagent reservoir (Argos Technologies, Cat. No. B3135); </w:t>
      </w:r>
      <w:proofErr w:type="spellStart"/>
      <w:r w:rsidRPr="002F23D5">
        <w:rPr>
          <w:bCs/>
        </w:rPr>
        <w:t>Microseal</w:t>
      </w:r>
      <w:proofErr w:type="spellEnd"/>
      <w:r w:rsidRPr="002F23D5">
        <w:rPr>
          <w:bCs/>
        </w:rPr>
        <w:t xml:space="preserve"> ‘F’ foil seal (Bio-Rad; Cat. No. MSF1001)</w:t>
      </w:r>
    </w:p>
    <w:p w14:paraId="524E5E27" w14:textId="77777777" w:rsidR="0061195E" w:rsidRPr="002F23D5" w:rsidRDefault="0061195E" w:rsidP="0061195E">
      <w:pPr>
        <w:snapToGrid w:val="0"/>
        <w:spacing w:after="200" w:line="480" w:lineRule="auto"/>
        <w:ind w:left="720"/>
        <w:contextualSpacing/>
        <w:rPr>
          <w:bCs/>
        </w:rPr>
      </w:pPr>
    </w:p>
    <w:p w14:paraId="237ED889" w14:textId="77777777" w:rsidR="0061195E" w:rsidRDefault="0061195E" w:rsidP="0061195E">
      <w:pPr>
        <w:snapToGrid w:val="0"/>
        <w:spacing w:after="200" w:line="480" w:lineRule="auto"/>
        <w:ind w:left="720"/>
        <w:contextualSpacing/>
        <w:rPr>
          <w:b/>
        </w:rPr>
      </w:pPr>
      <w:r w:rsidRPr="00495F26">
        <w:rPr>
          <w:b/>
        </w:rPr>
        <w:t>Reagents Germane to Flow Cytometry</w:t>
      </w:r>
    </w:p>
    <w:p w14:paraId="5445B57E" w14:textId="77777777" w:rsidR="0061195E" w:rsidRPr="001335AB" w:rsidRDefault="0061195E" w:rsidP="0061195E">
      <w:pPr>
        <w:snapToGrid w:val="0"/>
        <w:spacing w:after="200" w:line="480" w:lineRule="auto"/>
        <w:ind w:left="720"/>
        <w:contextualSpacing/>
        <w:rPr>
          <w:b/>
        </w:rPr>
      </w:pPr>
      <w:r w:rsidRPr="001335AB">
        <w:rPr>
          <w:bCs/>
        </w:rPr>
        <w:t>Sphero rainbow fluorescent particles (3.0-3.4 µm)</w:t>
      </w:r>
      <w:r>
        <w:rPr>
          <w:b/>
        </w:rPr>
        <w:t xml:space="preserve"> (</w:t>
      </w:r>
      <w:r w:rsidRPr="00E74F6F">
        <w:rPr>
          <w:bCs/>
        </w:rPr>
        <w:t>BD Biosciences, C</w:t>
      </w:r>
      <w:r w:rsidRPr="00CE61B2">
        <w:rPr>
          <w:bCs/>
        </w:rPr>
        <w:t>at. No. 556291</w:t>
      </w:r>
      <w:r>
        <w:rPr>
          <w:bCs/>
        </w:rPr>
        <w:t xml:space="preserve">); </w:t>
      </w:r>
      <w:proofErr w:type="spellStart"/>
      <w:r w:rsidRPr="001335AB">
        <w:rPr>
          <w:bCs/>
        </w:rPr>
        <w:t>FACSDiva</w:t>
      </w:r>
      <w:proofErr w:type="spellEnd"/>
      <w:r w:rsidRPr="001335AB">
        <w:rPr>
          <w:bCs/>
        </w:rPr>
        <w:t xml:space="preserve"> CS&amp;T research beads</w:t>
      </w:r>
      <w:r>
        <w:rPr>
          <w:b/>
        </w:rPr>
        <w:t xml:space="preserve"> (</w:t>
      </w:r>
      <w:r w:rsidRPr="002F23D5">
        <w:rPr>
          <w:bCs/>
        </w:rPr>
        <w:t>BD Biosciences, Cat. No. 655051</w:t>
      </w:r>
      <w:r>
        <w:rPr>
          <w:bCs/>
        </w:rPr>
        <w:t>)</w:t>
      </w:r>
    </w:p>
    <w:p w14:paraId="115085AF" w14:textId="77777777" w:rsidR="0061195E" w:rsidRDefault="0061195E" w:rsidP="0061195E">
      <w:pPr>
        <w:snapToGrid w:val="0"/>
        <w:spacing w:after="200" w:line="480" w:lineRule="auto"/>
        <w:contextualSpacing/>
        <w:rPr>
          <w:bCs/>
        </w:rPr>
      </w:pPr>
    </w:p>
    <w:p w14:paraId="5925350F" w14:textId="77777777" w:rsidR="0061195E" w:rsidRPr="00F15B26" w:rsidRDefault="0061195E" w:rsidP="0061195E">
      <w:pPr>
        <w:snapToGrid w:val="0"/>
        <w:spacing w:after="200" w:line="480" w:lineRule="auto"/>
        <w:ind w:left="1440" w:hanging="720"/>
        <w:contextualSpacing/>
        <w:rPr>
          <w:b/>
        </w:rPr>
      </w:pPr>
      <w:r w:rsidRPr="00F33771">
        <w:rPr>
          <w:b/>
        </w:rPr>
        <w:t>Preparation of Reagents</w:t>
      </w:r>
    </w:p>
    <w:p w14:paraId="037159EB" w14:textId="77777777" w:rsidR="0061195E" w:rsidRPr="00495F26" w:rsidRDefault="0061195E" w:rsidP="0061195E">
      <w:pPr>
        <w:snapToGrid w:val="0"/>
        <w:spacing w:after="200" w:line="480" w:lineRule="auto"/>
        <w:contextualSpacing/>
        <w:rPr>
          <w:bCs/>
        </w:rPr>
      </w:pPr>
    </w:p>
    <w:p w14:paraId="2E933B34" w14:textId="77777777" w:rsidR="0061195E" w:rsidRPr="00495F26" w:rsidRDefault="0061195E" w:rsidP="0061195E">
      <w:pPr>
        <w:snapToGrid w:val="0"/>
        <w:spacing w:after="200" w:line="480" w:lineRule="auto"/>
        <w:ind w:left="1440"/>
        <w:contextualSpacing/>
        <w:rPr>
          <w:bCs/>
          <w:i/>
          <w:iCs/>
        </w:rPr>
      </w:pPr>
      <w:r w:rsidRPr="00495F26">
        <w:rPr>
          <w:bCs/>
          <w:i/>
          <w:iCs/>
        </w:rPr>
        <w:t>Supplemented RPMI-1640</w:t>
      </w:r>
    </w:p>
    <w:p w14:paraId="61530185" w14:textId="77777777" w:rsidR="0061195E" w:rsidRPr="00495F26" w:rsidRDefault="0061195E" w:rsidP="0061195E">
      <w:pPr>
        <w:snapToGrid w:val="0"/>
        <w:spacing w:after="200" w:line="480" w:lineRule="auto"/>
        <w:ind w:left="1440"/>
        <w:contextualSpacing/>
        <w:rPr>
          <w:bCs/>
        </w:rPr>
      </w:pPr>
      <w:r w:rsidRPr="00495F26">
        <w:rPr>
          <w:bCs/>
        </w:rPr>
        <w:t xml:space="preserve">A 500 mL bottle of RPMI-1640 with L-glutamine was supplemented to achieve the following </w:t>
      </w:r>
      <w:r>
        <w:rPr>
          <w:bCs/>
        </w:rPr>
        <w:t xml:space="preserve">reagent </w:t>
      </w:r>
      <w:r w:rsidRPr="00495F26">
        <w:rPr>
          <w:bCs/>
        </w:rPr>
        <w:t xml:space="preserve">concentrations: 100 U/mL penicillin, 100 U/mL streptomycin, 10% HI-FBS, 0.05% sodium </w:t>
      </w:r>
      <w:proofErr w:type="spellStart"/>
      <w:r w:rsidRPr="00495F26">
        <w:rPr>
          <w:bCs/>
        </w:rPr>
        <w:t>azide</w:t>
      </w:r>
      <w:proofErr w:type="spellEnd"/>
      <w:r w:rsidRPr="00495F26">
        <w:rPr>
          <w:bCs/>
        </w:rPr>
        <w:t>, and 0.1% (w/v) EDTA.</w:t>
      </w:r>
    </w:p>
    <w:p w14:paraId="486E3E08" w14:textId="77777777" w:rsidR="0061195E" w:rsidRPr="00495F26" w:rsidRDefault="0061195E" w:rsidP="0061195E">
      <w:pPr>
        <w:snapToGrid w:val="0"/>
        <w:spacing w:after="200" w:line="480" w:lineRule="auto"/>
        <w:ind w:left="1440"/>
        <w:contextualSpacing/>
        <w:rPr>
          <w:bCs/>
        </w:rPr>
      </w:pPr>
    </w:p>
    <w:p w14:paraId="484E9644" w14:textId="77777777" w:rsidR="0061195E" w:rsidRPr="00495F26" w:rsidRDefault="0061195E" w:rsidP="0061195E">
      <w:pPr>
        <w:snapToGrid w:val="0"/>
        <w:spacing w:after="200" w:line="480" w:lineRule="auto"/>
        <w:ind w:left="1440"/>
        <w:contextualSpacing/>
        <w:rPr>
          <w:bCs/>
          <w:i/>
          <w:iCs/>
        </w:rPr>
      </w:pPr>
      <w:r w:rsidRPr="00495F26">
        <w:rPr>
          <w:bCs/>
          <w:i/>
          <w:iCs/>
        </w:rPr>
        <w:lastRenderedPageBreak/>
        <w:t>Heparinized Tyrode’s Solution</w:t>
      </w:r>
    </w:p>
    <w:p w14:paraId="09E794FC" w14:textId="77777777" w:rsidR="0061195E" w:rsidRPr="00495F26" w:rsidRDefault="0061195E" w:rsidP="0061195E">
      <w:pPr>
        <w:snapToGrid w:val="0"/>
        <w:spacing w:after="200" w:line="480" w:lineRule="auto"/>
        <w:ind w:left="1440"/>
        <w:contextualSpacing/>
        <w:rPr>
          <w:bCs/>
        </w:rPr>
      </w:pPr>
      <w:r w:rsidRPr="00495F26">
        <w:rPr>
          <w:bCs/>
        </w:rPr>
        <w:t>A 1 L glass screw-cap storage bottle</w:t>
      </w:r>
      <w:r>
        <w:rPr>
          <w:bCs/>
        </w:rPr>
        <w:t xml:space="preserve"> containing </w:t>
      </w:r>
      <w:r w:rsidRPr="00495F26">
        <w:rPr>
          <w:bCs/>
        </w:rPr>
        <w:t>a</w:t>
      </w:r>
      <w:r>
        <w:rPr>
          <w:bCs/>
        </w:rPr>
        <w:t xml:space="preserve"> </w:t>
      </w:r>
      <w:r w:rsidRPr="00495F26">
        <w:rPr>
          <w:bCs/>
        </w:rPr>
        <w:t>stirring bar was filled with ddH</w:t>
      </w:r>
      <w:r w:rsidRPr="001335AB">
        <w:rPr>
          <w:bCs/>
          <w:vertAlign w:val="subscript"/>
        </w:rPr>
        <w:t>2</w:t>
      </w:r>
      <w:r w:rsidRPr="00495F26">
        <w:rPr>
          <w:bCs/>
        </w:rPr>
        <w:t xml:space="preserve">O </w:t>
      </w:r>
      <w:r>
        <w:rPr>
          <w:bCs/>
        </w:rPr>
        <w:t>and</w:t>
      </w:r>
      <w:r w:rsidRPr="00495F26">
        <w:rPr>
          <w:bCs/>
        </w:rPr>
        <w:t xml:space="preserve"> stirred continuously. The following reagents were</w:t>
      </w:r>
      <w:r>
        <w:rPr>
          <w:bCs/>
        </w:rPr>
        <w:t xml:space="preserve"> then</w:t>
      </w:r>
      <w:r w:rsidRPr="00495F26">
        <w:rPr>
          <w:bCs/>
        </w:rPr>
        <w:t xml:space="preserve"> added: 8.0 g sodium chloride, 0.264 g calcium chloride, 0.05 g sodium phosphate monobasic, 1.0 g D-glucose, 1.0 g sodium bicarbonate, 0.2 g potassium chloride, 100 U of heparin sodium. Stored at 4°C.</w:t>
      </w:r>
    </w:p>
    <w:p w14:paraId="144B38B4" w14:textId="77777777" w:rsidR="0061195E" w:rsidRPr="00495F26" w:rsidRDefault="0061195E" w:rsidP="0061195E">
      <w:pPr>
        <w:snapToGrid w:val="0"/>
        <w:spacing w:after="200" w:line="480" w:lineRule="auto"/>
        <w:ind w:left="1440"/>
        <w:contextualSpacing/>
        <w:rPr>
          <w:bCs/>
        </w:rPr>
      </w:pPr>
    </w:p>
    <w:p w14:paraId="24CB0ADD" w14:textId="77777777" w:rsidR="0061195E" w:rsidRPr="00495F26" w:rsidRDefault="0061195E" w:rsidP="0061195E">
      <w:pPr>
        <w:snapToGrid w:val="0"/>
        <w:spacing w:after="200" w:line="480" w:lineRule="auto"/>
        <w:ind w:left="1440"/>
        <w:contextualSpacing/>
        <w:rPr>
          <w:bCs/>
          <w:i/>
          <w:iCs/>
        </w:rPr>
      </w:pPr>
      <w:r w:rsidRPr="00495F26">
        <w:rPr>
          <w:bCs/>
          <w:i/>
          <w:iCs/>
        </w:rPr>
        <w:t>Ammonium-Chloride-Potassium (ACK) Lysis Buffer (1X)</w:t>
      </w:r>
    </w:p>
    <w:p w14:paraId="1C6C7FFA" w14:textId="77777777" w:rsidR="0061195E" w:rsidRPr="00495F26" w:rsidRDefault="0061195E" w:rsidP="0061195E">
      <w:pPr>
        <w:snapToGrid w:val="0"/>
        <w:spacing w:after="200" w:line="480" w:lineRule="auto"/>
        <w:ind w:left="1440"/>
        <w:contextualSpacing/>
        <w:rPr>
          <w:bCs/>
        </w:rPr>
      </w:pPr>
      <w:r w:rsidRPr="00495F26">
        <w:rPr>
          <w:bCs/>
        </w:rPr>
        <w:t>A 1 L glass screw-cap storage bottle</w:t>
      </w:r>
      <w:r w:rsidRPr="002E17C1">
        <w:rPr>
          <w:bCs/>
        </w:rPr>
        <w:t xml:space="preserve"> </w:t>
      </w:r>
      <w:r>
        <w:rPr>
          <w:bCs/>
        </w:rPr>
        <w:t xml:space="preserve">containing </w:t>
      </w:r>
      <w:r w:rsidRPr="00495F26">
        <w:rPr>
          <w:bCs/>
        </w:rPr>
        <w:t>a stirring bar was filled with ddH</w:t>
      </w:r>
      <w:r w:rsidRPr="001335AB">
        <w:rPr>
          <w:bCs/>
          <w:vertAlign w:val="subscript"/>
        </w:rPr>
        <w:t>2</w:t>
      </w:r>
      <w:r w:rsidRPr="00495F26">
        <w:rPr>
          <w:bCs/>
        </w:rPr>
        <w:t xml:space="preserve">0 </w:t>
      </w:r>
      <w:r>
        <w:rPr>
          <w:bCs/>
        </w:rPr>
        <w:t>and</w:t>
      </w:r>
      <w:r w:rsidRPr="00495F26">
        <w:rPr>
          <w:bCs/>
        </w:rPr>
        <w:t xml:space="preserve"> stirred continuously. The following reagents were </w:t>
      </w:r>
      <w:r>
        <w:rPr>
          <w:bCs/>
        </w:rPr>
        <w:t xml:space="preserve">then </w:t>
      </w:r>
      <w:r w:rsidRPr="00495F26">
        <w:rPr>
          <w:bCs/>
        </w:rPr>
        <w:t>added: 8.29 g of ammonium chloride, 1.0 g of potassium bicarbonate, 37.2 mg of sodium EDTA. pH adjusted to 7.4. Stored at room temperature.</w:t>
      </w:r>
    </w:p>
    <w:p w14:paraId="09765C6F" w14:textId="77777777" w:rsidR="0061195E" w:rsidRPr="00495F26" w:rsidRDefault="0061195E" w:rsidP="0061195E">
      <w:pPr>
        <w:snapToGrid w:val="0"/>
        <w:spacing w:after="200" w:line="480" w:lineRule="auto"/>
        <w:ind w:left="1440"/>
        <w:contextualSpacing/>
        <w:rPr>
          <w:bCs/>
        </w:rPr>
      </w:pPr>
    </w:p>
    <w:p w14:paraId="1CC4D429" w14:textId="77777777" w:rsidR="0061195E" w:rsidRPr="00495F26" w:rsidRDefault="0061195E" w:rsidP="0061195E">
      <w:pPr>
        <w:snapToGrid w:val="0"/>
        <w:spacing w:after="200" w:line="480" w:lineRule="auto"/>
        <w:ind w:left="1440"/>
        <w:contextualSpacing/>
        <w:rPr>
          <w:bCs/>
          <w:i/>
          <w:iCs/>
        </w:rPr>
      </w:pPr>
      <w:r w:rsidRPr="00495F26">
        <w:rPr>
          <w:bCs/>
          <w:i/>
          <w:iCs/>
        </w:rPr>
        <w:t>Flow Buffer</w:t>
      </w:r>
    </w:p>
    <w:p w14:paraId="460BE776" w14:textId="77777777" w:rsidR="0061195E" w:rsidRPr="00495F26" w:rsidRDefault="0061195E" w:rsidP="0061195E">
      <w:pPr>
        <w:snapToGrid w:val="0"/>
        <w:spacing w:after="200" w:line="480" w:lineRule="auto"/>
        <w:ind w:left="1440"/>
        <w:contextualSpacing/>
        <w:rPr>
          <w:bCs/>
        </w:rPr>
      </w:pPr>
      <w:r>
        <w:rPr>
          <w:bCs/>
        </w:rPr>
        <w:t xml:space="preserve">1X </w:t>
      </w:r>
      <w:r w:rsidRPr="00495F26">
        <w:rPr>
          <w:bCs/>
        </w:rPr>
        <w:t xml:space="preserve">DPBS </w:t>
      </w:r>
      <w:r>
        <w:rPr>
          <w:bCs/>
        </w:rPr>
        <w:t>containing 0.5% HI-FBS (100-200 mL)</w:t>
      </w:r>
      <w:r w:rsidRPr="00495F26">
        <w:rPr>
          <w:bCs/>
        </w:rPr>
        <w:t>. Stored at 4°C</w:t>
      </w:r>
      <w:r>
        <w:rPr>
          <w:bCs/>
        </w:rPr>
        <w:t>.</w:t>
      </w:r>
    </w:p>
    <w:p w14:paraId="51BB670B" w14:textId="77777777" w:rsidR="0061195E" w:rsidRPr="00495F26" w:rsidRDefault="0061195E" w:rsidP="0061195E">
      <w:pPr>
        <w:snapToGrid w:val="0"/>
        <w:spacing w:after="200" w:line="480" w:lineRule="auto"/>
        <w:ind w:left="1440"/>
        <w:contextualSpacing/>
        <w:rPr>
          <w:bCs/>
        </w:rPr>
      </w:pPr>
    </w:p>
    <w:p w14:paraId="1D6CEE49" w14:textId="77777777" w:rsidR="0061195E" w:rsidRPr="00495F26" w:rsidRDefault="0061195E" w:rsidP="0061195E">
      <w:pPr>
        <w:snapToGrid w:val="0"/>
        <w:spacing w:after="200" w:line="480" w:lineRule="auto"/>
        <w:ind w:left="1440"/>
        <w:contextualSpacing/>
        <w:rPr>
          <w:bCs/>
          <w:i/>
          <w:iCs/>
        </w:rPr>
      </w:pPr>
      <w:r w:rsidRPr="00495F26">
        <w:rPr>
          <w:bCs/>
          <w:i/>
          <w:iCs/>
        </w:rPr>
        <w:t xml:space="preserve">Flow Buffer + </w:t>
      </w:r>
      <w:proofErr w:type="spellStart"/>
      <w:r w:rsidRPr="00495F26">
        <w:rPr>
          <w:bCs/>
          <w:i/>
          <w:iCs/>
        </w:rPr>
        <w:t>Azide</w:t>
      </w:r>
      <w:proofErr w:type="spellEnd"/>
    </w:p>
    <w:p w14:paraId="76FE1F76" w14:textId="77777777" w:rsidR="0061195E" w:rsidRPr="00495F26" w:rsidRDefault="0061195E" w:rsidP="0061195E">
      <w:pPr>
        <w:snapToGrid w:val="0"/>
        <w:spacing w:after="200" w:line="480" w:lineRule="auto"/>
        <w:ind w:left="1440"/>
        <w:contextualSpacing/>
        <w:rPr>
          <w:bCs/>
        </w:rPr>
      </w:pPr>
      <w:r>
        <w:rPr>
          <w:bCs/>
        </w:rPr>
        <w:t>F</w:t>
      </w:r>
      <w:r w:rsidRPr="00495F26">
        <w:rPr>
          <w:bCs/>
        </w:rPr>
        <w:t xml:space="preserve">low </w:t>
      </w:r>
      <w:r>
        <w:rPr>
          <w:bCs/>
        </w:rPr>
        <w:t>B</w:t>
      </w:r>
      <w:r w:rsidRPr="00495F26">
        <w:rPr>
          <w:bCs/>
        </w:rPr>
        <w:t xml:space="preserve">uffer </w:t>
      </w:r>
      <w:r>
        <w:rPr>
          <w:bCs/>
        </w:rPr>
        <w:t xml:space="preserve">containing </w:t>
      </w:r>
      <w:r w:rsidRPr="00495F26">
        <w:rPr>
          <w:bCs/>
        </w:rPr>
        <w:t>0.05% (w/v)</w:t>
      </w:r>
      <w:r>
        <w:rPr>
          <w:bCs/>
        </w:rPr>
        <w:t xml:space="preserve"> </w:t>
      </w:r>
      <w:r w:rsidRPr="00495F26">
        <w:rPr>
          <w:bCs/>
        </w:rPr>
        <w:t xml:space="preserve">sodium </w:t>
      </w:r>
      <w:proofErr w:type="spellStart"/>
      <w:r w:rsidRPr="00495F26">
        <w:rPr>
          <w:bCs/>
        </w:rPr>
        <w:t>azide</w:t>
      </w:r>
      <w:proofErr w:type="spellEnd"/>
      <w:r>
        <w:rPr>
          <w:bCs/>
        </w:rPr>
        <w:t xml:space="preserve"> (100-200 mL)</w:t>
      </w:r>
      <w:r w:rsidRPr="00495F26">
        <w:rPr>
          <w:bCs/>
        </w:rPr>
        <w:t>. Stored at 4°C</w:t>
      </w:r>
      <w:r>
        <w:rPr>
          <w:bCs/>
        </w:rPr>
        <w:t>.</w:t>
      </w:r>
    </w:p>
    <w:p w14:paraId="0E09F3DF" w14:textId="77777777" w:rsidR="0061195E" w:rsidRPr="00495F26" w:rsidRDefault="0061195E" w:rsidP="0061195E">
      <w:pPr>
        <w:snapToGrid w:val="0"/>
        <w:spacing w:after="200" w:line="480" w:lineRule="auto"/>
        <w:ind w:left="1440"/>
        <w:contextualSpacing/>
        <w:rPr>
          <w:bCs/>
        </w:rPr>
      </w:pPr>
    </w:p>
    <w:p w14:paraId="2EDD6B2F" w14:textId="77777777" w:rsidR="0061195E" w:rsidRPr="00495F26" w:rsidRDefault="0061195E" w:rsidP="0061195E">
      <w:pPr>
        <w:snapToGrid w:val="0"/>
        <w:spacing w:after="200" w:line="480" w:lineRule="auto"/>
        <w:ind w:left="1440"/>
        <w:contextualSpacing/>
        <w:rPr>
          <w:bCs/>
          <w:i/>
          <w:iCs/>
        </w:rPr>
      </w:pPr>
      <w:r w:rsidRPr="00495F26">
        <w:rPr>
          <w:bCs/>
          <w:i/>
          <w:iCs/>
        </w:rPr>
        <w:t>EDTA Solution</w:t>
      </w:r>
    </w:p>
    <w:p w14:paraId="7F65B440" w14:textId="77777777" w:rsidR="0061195E" w:rsidRPr="00495F26" w:rsidRDefault="0061195E" w:rsidP="0061195E">
      <w:pPr>
        <w:snapToGrid w:val="0"/>
        <w:spacing w:after="200" w:line="480" w:lineRule="auto"/>
        <w:ind w:left="1440"/>
        <w:contextualSpacing/>
        <w:rPr>
          <w:bCs/>
        </w:rPr>
      </w:pPr>
      <w:r w:rsidRPr="00495F26">
        <w:rPr>
          <w:bCs/>
        </w:rPr>
        <w:t xml:space="preserve">1X DPBS </w:t>
      </w:r>
      <w:r>
        <w:rPr>
          <w:bCs/>
        </w:rPr>
        <w:t xml:space="preserve">containing </w:t>
      </w:r>
      <w:r w:rsidRPr="00495F26">
        <w:rPr>
          <w:bCs/>
        </w:rPr>
        <w:t>10% (w/v)</w:t>
      </w:r>
      <w:r>
        <w:rPr>
          <w:bCs/>
        </w:rPr>
        <w:t xml:space="preserve"> </w:t>
      </w:r>
      <w:r w:rsidRPr="00495F26">
        <w:rPr>
          <w:bCs/>
        </w:rPr>
        <w:t>disodium</w:t>
      </w:r>
      <w:r>
        <w:rPr>
          <w:bCs/>
        </w:rPr>
        <w:t xml:space="preserve"> (100 mL)</w:t>
      </w:r>
      <w:r w:rsidRPr="00495F26">
        <w:rPr>
          <w:bCs/>
        </w:rPr>
        <w:t xml:space="preserve">. Ultrasonicated and stored at 4°C. </w:t>
      </w:r>
    </w:p>
    <w:p w14:paraId="7BC0F4B5" w14:textId="77777777" w:rsidR="0061195E" w:rsidRPr="00495F26" w:rsidRDefault="0061195E" w:rsidP="0061195E">
      <w:pPr>
        <w:snapToGrid w:val="0"/>
        <w:spacing w:after="200" w:line="480" w:lineRule="auto"/>
        <w:ind w:left="1440"/>
        <w:contextualSpacing/>
        <w:rPr>
          <w:bCs/>
        </w:rPr>
      </w:pPr>
    </w:p>
    <w:p w14:paraId="3478AE87" w14:textId="77777777" w:rsidR="0061195E" w:rsidRPr="00495F26" w:rsidRDefault="0061195E" w:rsidP="0061195E">
      <w:pPr>
        <w:snapToGrid w:val="0"/>
        <w:spacing w:after="200" w:line="480" w:lineRule="auto"/>
        <w:ind w:left="1440"/>
        <w:contextualSpacing/>
        <w:rPr>
          <w:bCs/>
          <w:i/>
          <w:iCs/>
        </w:rPr>
      </w:pPr>
      <w:r w:rsidRPr="00495F26">
        <w:rPr>
          <w:bCs/>
          <w:i/>
          <w:iCs/>
        </w:rPr>
        <w:t>Fc Block</w:t>
      </w:r>
    </w:p>
    <w:p w14:paraId="14CC44BE" w14:textId="77777777" w:rsidR="0061195E" w:rsidRPr="00495F26" w:rsidRDefault="0061195E" w:rsidP="0061195E">
      <w:pPr>
        <w:snapToGrid w:val="0"/>
        <w:spacing w:after="200" w:line="480" w:lineRule="auto"/>
        <w:ind w:left="1440"/>
        <w:contextualSpacing/>
        <w:rPr>
          <w:bCs/>
        </w:rPr>
      </w:pPr>
      <w:r w:rsidRPr="00495F26">
        <w:rPr>
          <w:bCs/>
        </w:rPr>
        <w:t xml:space="preserve">Flow </w:t>
      </w:r>
      <w:r>
        <w:rPr>
          <w:bCs/>
        </w:rPr>
        <w:t>B</w:t>
      </w:r>
      <w:r w:rsidRPr="00495F26">
        <w:rPr>
          <w:bCs/>
        </w:rPr>
        <w:t xml:space="preserve">uffer </w:t>
      </w:r>
      <w:r>
        <w:rPr>
          <w:bCs/>
        </w:rPr>
        <w:t>containing</w:t>
      </w:r>
      <w:r w:rsidRPr="00495F26">
        <w:rPr>
          <w:bCs/>
        </w:rPr>
        <w:t xml:space="preserve"> </w:t>
      </w:r>
      <w:r>
        <w:rPr>
          <w:bCs/>
        </w:rPr>
        <w:t xml:space="preserve">15 </w:t>
      </w:r>
      <w:proofErr w:type="spellStart"/>
      <w:r w:rsidRPr="00495F26">
        <w:rPr>
          <w:bCs/>
        </w:rPr>
        <w:t>μg</w:t>
      </w:r>
      <w:proofErr w:type="spellEnd"/>
      <w:r w:rsidRPr="00495F26">
        <w:rPr>
          <w:bCs/>
        </w:rPr>
        <w:t>/mL mouse monoclonal anti-CD16/32 antibodies</w:t>
      </w:r>
      <w:r>
        <w:rPr>
          <w:bCs/>
        </w:rPr>
        <w:t xml:space="preserve"> (see </w:t>
      </w:r>
      <w:r w:rsidRPr="00E74F6F">
        <w:rPr>
          <w:b/>
        </w:rPr>
        <w:t>Table S2</w:t>
      </w:r>
      <w:r>
        <w:rPr>
          <w:bCs/>
        </w:rPr>
        <w:t xml:space="preserve"> for preparation details)</w:t>
      </w:r>
      <w:r w:rsidRPr="00495F26">
        <w:rPr>
          <w:bCs/>
        </w:rPr>
        <w:t>.</w:t>
      </w:r>
    </w:p>
    <w:p w14:paraId="7B75DC60" w14:textId="77777777" w:rsidR="0061195E" w:rsidRPr="00495F26" w:rsidRDefault="0061195E" w:rsidP="0061195E">
      <w:pPr>
        <w:snapToGrid w:val="0"/>
        <w:spacing w:after="200" w:line="480" w:lineRule="auto"/>
        <w:ind w:left="1440"/>
        <w:contextualSpacing/>
        <w:rPr>
          <w:bCs/>
        </w:rPr>
      </w:pPr>
    </w:p>
    <w:p w14:paraId="73944748" w14:textId="77777777" w:rsidR="0061195E" w:rsidRPr="00495F26" w:rsidRDefault="0061195E" w:rsidP="0061195E">
      <w:pPr>
        <w:snapToGrid w:val="0"/>
        <w:spacing w:after="200" w:line="480" w:lineRule="auto"/>
        <w:ind w:left="1440"/>
        <w:contextualSpacing/>
        <w:rPr>
          <w:bCs/>
          <w:i/>
          <w:iCs/>
        </w:rPr>
      </w:pPr>
      <w:r w:rsidRPr="00495F26">
        <w:rPr>
          <w:bCs/>
          <w:i/>
          <w:iCs/>
        </w:rPr>
        <w:t>Fixable Viability Dye</w:t>
      </w:r>
    </w:p>
    <w:p w14:paraId="1A7F9177" w14:textId="77777777" w:rsidR="0061195E" w:rsidRPr="00495F26" w:rsidRDefault="0061195E" w:rsidP="0061195E">
      <w:pPr>
        <w:snapToGrid w:val="0"/>
        <w:spacing w:after="200" w:line="480" w:lineRule="auto"/>
        <w:ind w:left="1440"/>
        <w:contextualSpacing/>
        <w:rPr>
          <w:bCs/>
        </w:rPr>
      </w:pPr>
      <w:proofErr w:type="spellStart"/>
      <w:r w:rsidRPr="00495F26">
        <w:rPr>
          <w:bCs/>
        </w:rPr>
        <w:t>eFluor</w:t>
      </w:r>
      <w:proofErr w:type="spellEnd"/>
      <w:r w:rsidRPr="00495F26">
        <w:rPr>
          <w:bCs/>
        </w:rPr>
        <w:t xml:space="preserve"> 455UV fixable viability dye </w:t>
      </w:r>
      <w:r>
        <w:rPr>
          <w:bCs/>
        </w:rPr>
        <w:t xml:space="preserve">diluted </w:t>
      </w:r>
      <w:r w:rsidRPr="00495F26">
        <w:rPr>
          <w:bCs/>
        </w:rPr>
        <w:t>1.5:1,000</w:t>
      </w:r>
      <w:r>
        <w:rPr>
          <w:bCs/>
        </w:rPr>
        <w:t xml:space="preserve"> with </w:t>
      </w:r>
      <w:r w:rsidRPr="00495F26">
        <w:rPr>
          <w:bCs/>
        </w:rPr>
        <w:t>1X DPBS</w:t>
      </w:r>
      <w:r>
        <w:rPr>
          <w:bCs/>
        </w:rPr>
        <w:t xml:space="preserve"> (see </w:t>
      </w:r>
      <w:r w:rsidRPr="00E74F6F">
        <w:rPr>
          <w:b/>
        </w:rPr>
        <w:t>Table S2</w:t>
      </w:r>
      <w:r>
        <w:rPr>
          <w:bCs/>
        </w:rPr>
        <w:t xml:space="preserve"> for preparation details)</w:t>
      </w:r>
      <w:r w:rsidRPr="00495F26">
        <w:rPr>
          <w:bCs/>
        </w:rPr>
        <w:t>.</w:t>
      </w:r>
    </w:p>
    <w:p w14:paraId="2AFC42E5" w14:textId="77777777" w:rsidR="0061195E" w:rsidRDefault="0061195E" w:rsidP="0061195E">
      <w:pPr>
        <w:snapToGrid w:val="0"/>
        <w:spacing w:line="480" w:lineRule="auto"/>
        <w:ind w:left="360"/>
        <w:contextualSpacing/>
        <w:rPr>
          <w:b/>
        </w:rPr>
      </w:pPr>
    </w:p>
    <w:p w14:paraId="2A9F1BAB" w14:textId="77777777" w:rsidR="0061195E" w:rsidRPr="00940B24" w:rsidRDefault="0061195E" w:rsidP="0061195E">
      <w:pPr>
        <w:snapToGrid w:val="0"/>
        <w:spacing w:line="480" w:lineRule="auto"/>
        <w:ind w:left="720"/>
        <w:contextualSpacing/>
        <w:rPr>
          <w:b/>
        </w:rPr>
      </w:pPr>
      <w:r w:rsidRPr="00940B24">
        <w:rPr>
          <w:b/>
        </w:rPr>
        <w:t>Major Equipment and Parameter Settings</w:t>
      </w:r>
    </w:p>
    <w:p w14:paraId="34F525BF" w14:textId="77777777" w:rsidR="0061195E" w:rsidRPr="00940B24" w:rsidRDefault="0061195E" w:rsidP="0061195E">
      <w:pPr>
        <w:snapToGrid w:val="0"/>
        <w:spacing w:line="480" w:lineRule="auto"/>
        <w:ind w:left="360"/>
        <w:contextualSpacing/>
        <w:rPr>
          <w:b/>
        </w:rPr>
      </w:pPr>
    </w:p>
    <w:p w14:paraId="3BB5D3D3" w14:textId="77777777" w:rsidR="0061195E" w:rsidRPr="00495F26" w:rsidRDefault="0061195E" w:rsidP="0061195E">
      <w:pPr>
        <w:snapToGrid w:val="0"/>
        <w:spacing w:line="480" w:lineRule="auto"/>
        <w:ind w:left="1440"/>
        <w:contextualSpacing/>
        <w:rPr>
          <w:bCs/>
          <w:i/>
          <w:iCs/>
        </w:rPr>
      </w:pPr>
      <w:r w:rsidRPr="00495F26">
        <w:rPr>
          <w:bCs/>
          <w:i/>
          <w:iCs/>
        </w:rPr>
        <w:t>Flow Cytometer</w:t>
      </w:r>
    </w:p>
    <w:p w14:paraId="498C0B69" w14:textId="77777777" w:rsidR="0061195E" w:rsidRPr="00495F26" w:rsidRDefault="0061195E" w:rsidP="0061195E">
      <w:pPr>
        <w:snapToGrid w:val="0"/>
        <w:spacing w:line="480" w:lineRule="auto"/>
        <w:ind w:left="1440"/>
        <w:contextualSpacing/>
        <w:rPr>
          <w:bCs/>
        </w:rPr>
      </w:pPr>
      <w:r w:rsidRPr="00495F26">
        <w:rPr>
          <w:bCs/>
        </w:rPr>
        <w:t>BD LSR II Special Order Research Product (SORP) flow cytometer w</w:t>
      </w:r>
      <w:r>
        <w:rPr>
          <w:bCs/>
        </w:rPr>
        <w:t>ith</w:t>
      </w:r>
      <w:r w:rsidRPr="00495F26">
        <w:rPr>
          <w:bCs/>
        </w:rPr>
        <w:t xml:space="preserve"> BD High Throughput Sampler (HTS)</w:t>
      </w:r>
      <w:r>
        <w:rPr>
          <w:bCs/>
        </w:rPr>
        <w:t xml:space="preserve"> — l</w:t>
      </w:r>
      <w:r w:rsidRPr="00495F26">
        <w:rPr>
          <w:bCs/>
        </w:rPr>
        <w:t>aser lines</w:t>
      </w:r>
      <w:r>
        <w:rPr>
          <w:bCs/>
        </w:rPr>
        <w:t xml:space="preserve"> and </w:t>
      </w:r>
      <w:r w:rsidRPr="00495F26">
        <w:rPr>
          <w:bCs/>
        </w:rPr>
        <w:t>wattages</w:t>
      </w:r>
      <w:r>
        <w:rPr>
          <w:bCs/>
        </w:rPr>
        <w:t xml:space="preserve"> were as follows</w:t>
      </w:r>
      <w:r w:rsidRPr="00495F26">
        <w:rPr>
          <w:bCs/>
        </w:rPr>
        <w:t>: 488 nm (20 mw</w:t>
      </w:r>
      <w:r>
        <w:rPr>
          <w:bCs/>
        </w:rPr>
        <w:t xml:space="preserve">, </w:t>
      </w:r>
      <w:r w:rsidRPr="00495F26">
        <w:rPr>
          <w:bCs/>
        </w:rPr>
        <w:t>run at 20 mw)</w:t>
      </w:r>
      <w:r>
        <w:rPr>
          <w:bCs/>
        </w:rPr>
        <w:t>;</w:t>
      </w:r>
      <w:r w:rsidRPr="00495F26">
        <w:rPr>
          <w:bCs/>
        </w:rPr>
        <w:t xml:space="preserve"> 405 nm (50 mw</w:t>
      </w:r>
      <w:r>
        <w:rPr>
          <w:bCs/>
        </w:rPr>
        <w:t>,</w:t>
      </w:r>
      <w:r w:rsidRPr="00495F26">
        <w:rPr>
          <w:bCs/>
        </w:rPr>
        <w:t xml:space="preserve"> run at 50 mw)</w:t>
      </w:r>
      <w:r>
        <w:rPr>
          <w:bCs/>
        </w:rPr>
        <w:t>;</w:t>
      </w:r>
      <w:r w:rsidRPr="00495F26">
        <w:rPr>
          <w:bCs/>
        </w:rPr>
        <w:t xml:space="preserve"> 594 nm (200 mw</w:t>
      </w:r>
      <w:r>
        <w:rPr>
          <w:bCs/>
        </w:rPr>
        <w:t>,</w:t>
      </w:r>
      <w:r w:rsidRPr="00495F26">
        <w:rPr>
          <w:bCs/>
        </w:rPr>
        <w:t xml:space="preserve"> run at 125 mw)</w:t>
      </w:r>
      <w:r>
        <w:rPr>
          <w:bCs/>
        </w:rPr>
        <w:t>;</w:t>
      </w:r>
      <w:r w:rsidRPr="00495F26">
        <w:rPr>
          <w:bCs/>
        </w:rPr>
        <w:t xml:space="preserve"> 355 nm laser (20 mw</w:t>
      </w:r>
      <w:r>
        <w:rPr>
          <w:bCs/>
        </w:rPr>
        <w:t xml:space="preserve">, </w:t>
      </w:r>
      <w:r w:rsidRPr="00495F26">
        <w:rPr>
          <w:bCs/>
        </w:rPr>
        <w:t>run at 20 mw)</w:t>
      </w:r>
      <w:r>
        <w:rPr>
          <w:bCs/>
        </w:rPr>
        <w:t>.</w:t>
      </w:r>
    </w:p>
    <w:p w14:paraId="1C9E991B" w14:textId="77777777" w:rsidR="0061195E" w:rsidRPr="00495F26" w:rsidRDefault="0061195E" w:rsidP="0061195E">
      <w:pPr>
        <w:snapToGrid w:val="0"/>
        <w:spacing w:line="480" w:lineRule="auto"/>
        <w:ind w:left="1440"/>
        <w:contextualSpacing/>
        <w:rPr>
          <w:bCs/>
        </w:rPr>
      </w:pPr>
      <w:r w:rsidRPr="00495F26">
        <w:rPr>
          <w:bCs/>
        </w:rPr>
        <w:tab/>
      </w:r>
    </w:p>
    <w:p w14:paraId="0B64721C" w14:textId="77777777" w:rsidR="0061195E" w:rsidRPr="00495F26" w:rsidRDefault="0061195E" w:rsidP="0061195E">
      <w:pPr>
        <w:snapToGrid w:val="0"/>
        <w:spacing w:line="480" w:lineRule="auto"/>
        <w:ind w:left="1440"/>
        <w:contextualSpacing/>
        <w:rPr>
          <w:bCs/>
          <w:i/>
          <w:iCs/>
        </w:rPr>
      </w:pPr>
      <w:r w:rsidRPr="00495F26">
        <w:rPr>
          <w:bCs/>
          <w:i/>
          <w:iCs/>
        </w:rPr>
        <w:t>Plate Washer</w:t>
      </w:r>
    </w:p>
    <w:p w14:paraId="277A52B9" w14:textId="77777777" w:rsidR="0061195E" w:rsidRPr="00495F26" w:rsidRDefault="0061195E" w:rsidP="0061195E">
      <w:pPr>
        <w:snapToGrid w:val="0"/>
        <w:spacing w:line="480" w:lineRule="auto"/>
        <w:ind w:left="1440"/>
        <w:contextualSpacing/>
        <w:rPr>
          <w:bCs/>
        </w:rPr>
      </w:pPr>
      <w:proofErr w:type="spellStart"/>
      <w:r w:rsidRPr="00495F26">
        <w:rPr>
          <w:bCs/>
        </w:rPr>
        <w:t>BioTek</w:t>
      </w:r>
      <w:proofErr w:type="spellEnd"/>
      <w:r w:rsidRPr="00495F26">
        <w:rPr>
          <w:bCs/>
        </w:rPr>
        <w:t xml:space="preserve"> EL406 automated microplate washer/dispenser</w:t>
      </w:r>
      <w:r>
        <w:rPr>
          <w:bCs/>
        </w:rPr>
        <w:t xml:space="preserve"> — i</w:t>
      </w:r>
      <w:r w:rsidRPr="00495F26">
        <w:rPr>
          <w:bCs/>
        </w:rPr>
        <w:t>nstrument configurations were as follows: plate type = 96-well, W-aspirate, vacuum filtration</w:t>
      </w:r>
      <w:r>
        <w:rPr>
          <w:bCs/>
        </w:rPr>
        <w:t xml:space="preserve"> </w:t>
      </w:r>
      <w:r w:rsidRPr="00495F26">
        <w:rPr>
          <w:bCs/>
        </w:rPr>
        <w:t>=</w:t>
      </w:r>
      <w:r>
        <w:rPr>
          <w:bCs/>
        </w:rPr>
        <w:t xml:space="preserve"> </w:t>
      </w:r>
      <w:r w:rsidRPr="00495F26">
        <w:rPr>
          <w:bCs/>
        </w:rPr>
        <w:t>false, travel rate</w:t>
      </w:r>
      <w:r>
        <w:rPr>
          <w:bCs/>
        </w:rPr>
        <w:t xml:space="preserve"> </w:t>
      </w:r>
      <w:r w:rsidRPr="00495F26">
        <w:rPr>
          <w:bCs/>
        </w:rPr>
        <w:t>=</w:t>
      </w:r>
      <w:r>
        <w:rPr>
          <w:bCs/>
        </w:rPr>
        <w:t xml:space="preserve"> </w:t>
      </w:r>
      <w:r w:rsidRPr="00495F26">
        <w:rPr>
          <w:bCs/>
        </w:rPr>
        <w:t xml:space="preserve">1 (4.1 &amp; 1.0 mm/sec), delay = 0 </w:t>
      </w:r>
      <w:proofErr w:type="spellStart"/>
      <w:r w:rsidRPr="00495F26">
        <w:rPr>
          <w:bCs/>
        </w:rPr>
        <w:t>msec</w:t>
      </w:r>
      <w:proofErr w:type="spellEnd"/>
      <w:r w:rsidRPr="00495F26">
        <w:rPr>
          <w:bCs/>
        </w:rPr>
        <w:t>, z-offset = 55 steps (6.99 mm above carrier), x-offset = 0 steps (center of well), y-offset = 0 steps (center of well), secondary aspirate = no.</w:t>
      </w:r>
    </w:p>
    <w:p w14:paraId="1AC43FAD" w14:textId="77777777" w:rsidR="0061195E" w:rsidRPr="00495F26" w:rsidRDefault="0061195E" w:rsidP="0061195E">
      <w:pPr>
        <w:snapToGrid w:val="0"/>
        <w:spacing w:line="480" w:lineRule="auto"/>
        <w:ind w:left="1440"/>
        <w:contextualSpacing/>
        <w:rPr>
          <w:bCs/>
        </w:rPr>
      </w:pPr>
    </w:p>
    <w:p w14:paraId="75CB99B9" w14:textId="77777777" w:rsidR="0061195E" w:rsidRPr="00495F26" w:rsidRDefault="0061195E" w:rsidP="0061195E">
      <w:pPr>
        <w:snapToGrid w:val="0"/>
        <w:spacing w:line="480" w:lineRule="auto"/>
        <w:ind w:left="1440"/>
        <w:contextualSpacing/>
        <w:rPr>
          <w:bCs/>
          <w:i/>
          <w:iCs/>
        </w:rPr>
      </w:pPr>
      <w:r w:rsidRPr="00495F26">
        <w:rPr>
          <w:bCs/>
          <w:i/>
          <w:iCs/>
        </w:rPr>
        <w:t xml:space="preserve">Centrifuge and </w:t>
      </w:r>
      <w:r>
        <w:rPr>
          <w:bCs/>
          <w:i/>
          <w:iCs/>
        </w:rPr>
        <w:t>R</w:t>
      </w:r>
      <w:r w:rsidRPr="00495F26">
        <w:rPr>
          <w:bCs/>
          <w:i/>
          <w:iCs/>
        </w:rPr>
        <w:t>otor</w:t>
      </w:r>
    </w:p>
    <w:p w14:paraId="1ED55228" w14:textId="77777777" w:rsidR="0061195E" w:rsidRPr="00495F26" w:rsidRDefault="0061195E" w:rsidP="0061195E">
      <w:pPr>
        <w:snapToGrid w:val="0"/>
        <w:spacing w:line="480" w:lineRule="auto"/>
        <w:ind w:left="1440"/>
        <w:contextualSpacing/>
        <w:rPr>
          <w:bCs/>
        </w:rPr>
      </w:pPr>
      <w:r w:rsidRPr="00495F26">
        <w:rPr>
          <w:bCs/>
        </w:rPr>
        <w:t>Beckman Coulter Avanti J-26XP centrifuge</w:t>
      </w:r>
      <w:r>
        <w:rPr>
          <w:bCs/>
        </w:rPr>
        <w:t xml:space="preserve"> equipped with a </w:t>
      </w:r>
      <w:r w:rsidRPr="00495F26">
        <w:rPr>
          <w:bCs/>
        </w:rPr>
        <w:t>Beckman Coulter JS-5.3 anodized aluminum swinging-bucket rotor</w:t>
      </w:r>
    </w:p>
    <w:p w14:paraId="78BD9D6C" w14:textId="77777777" w:rsidR="0061195E" w:rsidRPr="00495F26" w:rsidRDefault="0061195E" w:rsidP="0061195E">
      <w:pPr>
        <w:snapToGrid w:val="0"/>
        <w:spacing w:line="480" w:lineRule="auto"/>
        <w:ind w:left="1440"/>
        <w:contextualSpacing/>
        <w:rPr>
          <w:bCs/>
        </w:rPr>
      </w:pPr>
    </w:p>
    <w:p w14:paraId="1D4D30B9" w14:textId="77777777" w:rsidR="0061195E" w:rsidRPr="00495F26" w:rsidRDefault="0061195E" w:rsidP="0061195E">
      <w:pPr>
        <w:snapToGrid w:val="0"/>
        <w:spacing w:line="480" w:lineRule="auto"/>
        <w:ind w:left="1440"/>
        <w:contextualSpacing/>
        <w:rPr>
          <w:bCs/>
          <w:i/>
          <w:iCs/>
        </w:rPr>
      </w:pPr>
      <w:r w:rsidRPr="00495F26">
        <w:rPr>
          <w:bCs/>
          <w:i/>
          <w:iCs/>
        </w:rPr>
        <w:lastRenderedPageBreak/>
        <w:t>Ultrasonic Bath</w:t>
      </w:r>
    </w:p>
    <w:p w14:paraId="3552DFAE" w14:textId="77777777" w:rsidR="0061195E" w:rsidRPr="00495F26" w:rsidRDefault="0061195E" w:rsidP="0061195E">
      <w:pPr>
        <w:snapToGrid w:val="0"/>
        <w:spacing w:line="480" w:lineRule="auto"/>
        <w:ind w:left="1440"/>
        <w:contextualSpacing/>
        <w:rPr>
          <w:bCs/>
        </w:rPr>
      </w:pPr>
      <w:proofErr w:type="spellStart"/>
      <w:r w:rsidRPr="00495F26">
        <w:rPr>
          <w:bCs/>
        </w:rPr>
        <w:t>Bransonic</w:t>
      </w:r>
      <w:proofErr w:type="spellEnd"/>
      <w:r w:rsidRPr="00495F26">
        <w:rPr>
          <w:bCs/>
        </w:rPr>
        <w:t xml:space="preserve"> CPXH ultrasonic cleaning bath (model 3800)</w:t>
      </w:r>
    </w:p>
    <w:p w14:paraId="475BF213" w14:textId="77777777" w:rsidR="0061195E" w:rsidRPr="001335AB" w:rsidRDefault="0061195E" w:rsidP="0061195E">
      <w:pPr>
        <w:snapToGrid w:val="0"/>
        <w:spacing w:after="200" w:line="480" w:lineRule="auto"/>
        <w:contextualSpacing/>
        <w:rPr>
          <w:bCs/>
        </w:rPr>
      </w:pPr>
      <w:r w:rsidRPr="001335AB">
        <w:rPr>
          <w:bCs/>
        </w:rPr>
        <w:tab/>
      </w:r>
    </w:p>
    <w:p w14:paraId="2D6290E7" w14:textId="77777777" w:rsidR="0061195E" w:rsidRDefault="0061195E" w:rsidP="0061195E">
      <w:pPr>
        <w:snapToGrid w:val="0"/>
        <w:spacing w:after="200" w:line="480" w:lineRule="auto"/>
        <w:ind w:left="720"/>
        <w:contextualSpacing/>
        <w:rPr>
          <w:b/>
        </w:rPr>
      </w:pPr>
      <w:r w:rsidRPr="00F33771">
        <w:rPr>
          <w:b/>
        </w:rPr>
        <w:t>Antibody Titration</w:t>
      </w:r>
    </w:p>
    <w:p w14:paraId="395DCB21" w14:textId="77777777" w:rsidR="0061195E" w:rsidRDefault="0061195E" w:rsidP="0061195E">
      <w:pPr>
        <w:snapToGrid w:val="0"/>
        <w:spacing w:after="200" w:line="480" w:lineRule="auto"/>
        <w:ind w:left="720"/>
        <w:contextualSpacing/>
        <w:rPr>
          <w:b/>
        </w:rPr>
      </w:pPr>
    </w:p>
    <w:p w14:paraId="5E468954" w14:textId="77777777" w:rsidR="0061195E" w:rsidRPr="001335AB" w:rsidRDefault="0061195E" w:rsidP="0061195E">
      <w:pPr>
        <w:snapToGrid w:val="0"/>
        <w:spacing w:after="200" w:line="480" w:lineRule="auto"/>
        <w:ind w:left="1440"/>
        <w:contextualSpacing/>
        <w:rPr>
          <w:bCs/>
          <w:i/>
          <w:iCs/>
        </w:rPr>
      </w:pPr>
      <w:r w:rsidRPr="001335AB">
        <w:rPr>
          <w:bCs/>
          <w:i/>
          <w:iCs/>
        </w:rPr>
        <w:t>Preparation</w:t>
      </w:r>
      <w:r>
        <w:rPr>
          <w:bCs/>
          <w:i/>
          <w:iCs/>
        </w:rPr>
        <w:t xml:space="preserve"> of Splenocytes</w:t>
      </w:r>
    </w:p>
    <w:p w14:paraId="530F3B46" w14:textId="44575E8A" w:rsidR="0061195E" w:rsidRDefault="0061195E" w:rsidP="0061195E">
      <w:pPr>
        <w:snapToGrid w:val="0"/>
        <w:spacing w:after="200" w:line="480" w:lineRule="auto"/>
        <w:ind w:left="1440"/>
        <w:contextualSpacing/>
        <w:rPr>
          <w:bCs/>
        </w:rPr>
      </w:pPr>
      <w:r>
        <w:rPr>
          <w:bCs/>
        </w:rPr>
        <w:t>To identify optimal immunolabeling concentrations for 11 mouse immune cell lineage antibodies, t</w:t>
      </w:r>
      <w:r w:rsidRPr="001335AB">
        <w:rPr>
          <w:bCs/>
        </w:rPr>
        <w:t>he spleens of two</w:t>
      </w:r>
      <w:r>
        <w:rPr>
          <w:bCs/>
        </w:rPr>
        <w:t xml:space="preserve"> </w:t>
      </w:r>
      <w:r w:rsidRPr="001335AB">
        <w:rPr>
          <w:bCs/>
        </w:rPr>
        <w:t>12-week-old female C57BL/6J mice</w:t>
      </w:r>
      <w:r>
        <w:rPr>
          <w:bCs/>
        </w:rPr>
        <w:t xml:space="preserve"> were harvested according to the procedure described in the “</w:t>
      </w:r>
      <w:r w:rsidRPr="00A04282">
        <w:rPr>
          <w:bCs/>
        </w:rPr>
        <w:t>Lymphoid Tissue Harvesting and Processing</w:t>
      </w:r>
      <w:r>
        <w:rPr>
          <w:bCs/>
        </w:rPr>
        <w:t>” section of the STAR methods. S</w:t>
      </w:r>
      <w:r w:rsidRPr="00495F26">
        <w:rPr>
          <w:bCs/>
        </w:rPr>
        <w:t>pleen</w:t>
      </w:r>
      <w:r>
        <w:rPr>
          <w:bCs/>
        </w:rPr>
        <w:t>s</w:t>
      </w:r>
      <w:r w:rsidRPr="00495F26">
        <w:rPr>
          <w:bCs/>
        </w:rPr>
        <w:t xml:space="preserve"> w</w:t>
      </w:r>
      <w:r>
        <w:rPr>
          <w:bCs/>
        </w:rPr>
        <w:t>ere</w:t>
      </w:r>
      <w:r w:rsidRPr="00495F26">
        <w:rPr>
          <w:bCs/>
        </w:rPr>
        <w:t xml:space="preserve"> gently macerated </w:t>
      </w:r>
      <w:r>
        <w:rPr>
          <w:bCs/>
        </w:rPr>
        <w:t xml:space="preserve">using </w:t>
      </w:r>
      <w:r w:rsidRPr="001335AB">
        <w:rPr>
          <w:bCs/>
        </w:rPr>
        <w:t xml:space="preserve">opposing frosted </w:t>
      </w:r>
      <w:r>
        <w:rPr>
          <w:bCs/>
        </w:rPr>
        <w:t>sides</w:t>
      </w:r>
      <w:r w:rsidRPr="001335AB">
        <w:rPr>
          <w:bCs/>
        </w:rPr>
        <w:t xml:space="preserve"> of </w:t>
      </w:r>
      <w:r>
        <w:rPr>
          <w:bCs/>
        </w:rPr>
        <w:t>two</w:t>
      </w:r>
      <w:r w:rsidRPr="001335AB">
        <w:rPr>
          <w:bCs/>
        </w:rPr>
        <w:t xml:space="preserve"> glass microscope slides</w:t>
      </w:r>
      <w:r>
        <w:rPr>
          <w:bCs/>
        </w:rPr>
        <w:t>, then</w:t>
      </w:r>
      <w:r w:rsidRPr="001335AB">
        <w:rPr>
          <w:bCs/>
        </w:rPr>
        <w:t xml:space="preserve"> rinsed </w:t>
      </w:r>
      <w:r>
        <w:rPr>
          <w:bCs/>
        </w:rPr>
        <w:t xml:space="preserve">thoroughly into a single </w:t>
      </w:r>
      <w:r w:rsidRPr="00495F26">
        <w:rPr>
          <w:bCs/>
        </w:rPr>
        <w:t>60 x</w:t>
      </w:r>
      <w:r>
        <w:rPr>
          <w:bCs/>
        </w:rPr>
        <w:t xml:space="preserve"> </w:t>
      </w:r>
      <w:r w:rsidRPr="00495F26">
        <w:rPr>
          <w:bCs/>
        </w:rPr>
        <w:t xml:space="preserve">15 mm polystyrene </w:t>
      </w:r>
      <w:r>
        <w:rPr>
          <w:bCs/>
        </w:rPr>
        <w:t>P</w:t>
      </w:r>
      <w:r w:rsidRPr="00495F26">
        <w:rPr>
          <w:bCs/>
        </w:rPr>
        <w:t>etri dish</w:t>
      </w:r>
      <w:r>
        <w:rPr>
          <w:bCs/>
        </w:rPr>
        <w:t xml:space="preserve"> on ice containing </w:t>
      </w:r>
      <w:r w:rsidRPr="001335AB">
        <w:rPr>
          <w:bCs/>
        </w:rPr>
        <w:t>4 mL of supplemented RPMI-1640. Splenocytes were</w:t>
      </w:r>
      <w:r>
        <w:rPr>
          <w:bCs/>
        </w:rPr>
        <w:t xml:space="preserve"> transferred from the Petri dish to a</w:t>
      </w:r>
      <w:r w:rsidRPr="001335AB">
        <w:rPr>
          <w:bCs/>
        </w:rPr>
        <w:t xml:space="preserve"> 15 mL conical tube</w:t>
      </w:r>
      <w:r>
        <w:rPr>
          <w:bCs/>
        </w:rPr>
        <w:t xml:space="preserve"> and </w:t>
      </w:r>
      <w:r w:rsidRPr="001335AB">
        <w:rPr>
          <w:bCs/>
        </w:rPr>
        <w:t xml:space="preserve">centrifuged at 350 x g (max RCF) for 10 minutes at 4°C. </w:t>
      </w:r>
      <w:r>
        <w:rPr>
          <w:bCs/>
        </w:rPr>
        <w:t>The cell supernatant was discarded and t</w:t>
      </w:r>
      <w:r w:rsidRPr="001335AB">
        <w:rPr>
          <w:bCs/>
        </w:rPr>
        <w:t>he</w:t>
      </w:r>
      <w:r>
        <w:rPr>
          <w:bCs/>
        </w:rPr>
        <w:t xml:space="preserve"> </w:t>
      </w:r>
      <w:r w:rsidRPr="001335AB">
        <w:rPr>
          <w:bCs/>
        </w:rPr>
        <w:t xml:space="preserve">pellet was resuspended </w:t>
      </w:r>
      <w:r>
        <w:rPr>
          <w:bCs/>
        </w:rPr>
        <w:t>with</w:t>
      </w:r>
      <w:r w:rsidRPr="001335AB">
        <w:rPr>
          <w:bCs/>
        </w:rPr>
        <w:t xml:space="preserve"> 8 mL of 1X ACK lysi</w:t>
      </w:r>
      <w:r>
        <w:rPr>
          <w:bCs/>
        </w:rPr>
        <w:t>s</w:t>
      </w:r>
      <w:r w:rsidRPr="001335AB">
        <w:rPr>
          <w:bCs/>
        </w:rPr>
        <w:t xml:space="preserve"> buffer</w:t>
      </w:r>
      <w:r>
        <w:rPr>
          <w:bCs/>
        </w:rPr>
        <w:t xml:space="preserve">. The tube was incubated on ice </w:t>
      </w:r>
      <w:r w:rsidRPr="001335AB">
        <w:rPr>
          <w:bCs/>
        </w:rPr>
        <w:t>for 5 minutes</w:t>
      </w:r>
      <w:r>
        <w:rPr>
          <w:bCs/>
        </w:rPr>
        <w:t xml:space="preserve"> before </w:t>
      </w:r>
      <w:r w:rsidRPr="001335AB">
        <w:rPr>
          <w:bCs/>
        </w:rPr>
        <w:t>6</w:t>
      </w:r>
      <w:r>
        <w:rPr>
          <w:bCs/>
        </w:rPr>
        <w:t xml:space="preserve"> </w:t>
      </w:r>
      <w:r w:rsidRPr="001335AB">
        <w:rPr>
          <w:bCs/>
        </w:rPr>
        <w:t xml:space="preserve">mL of </w:t>
      </w:r>
      <w:r>
        <w:rPr>
          <w:bCs/>
        </w:rPr>
        <w:t>F</w:t>
      </w:r>
      <w:r w:rsidRPr="001335AB">
        <w:rPr>
          <w:bCs/>
        </w:rPr>
        <w:t xml:space="preserve">low </w:t>
      </w:r>
      <w:r>
        <w:rPr>
          <w:bCs/>
        </w:rPr>
        <w:t>B</w:t>
      </w:r>
      <w:r w:rsidRPr="001335AB">
        <w:rPr>
          <w:bCs/>
        </w:rPr>
        <w:t xml:space="preserve">uffer + </w:t>
      </w:r>
      <w:proofErr w:type="spellStart"/>
      <w:r>
        <w:rPr>
          <w:bCs/>
        </w:rPr>
        <w:t>A</w:t>
      </w:r>
      <w:r w:rsidRPr="001335AB">
        <w:rPr>
          <w:bCs/>
        </w:rPr>
        <w:t>zide</w:t>
      </w:r>
      <w:proofErr w:type="spellEnd"/>
      <w:r w:rsidRPr="001335AB">
        <w:rPr>
          <w:bCs/>
        </w:rPr>
        <w:t xml:space="preserve"> was added</w:t>
      </w:r>
      <w:r w:rsidR="005B1013">
        <w:rPr>
          <w:bCs/>
        </w:rPr>
        <w:t xml:space="preserve"> to inhibit further lysis</w:t>
      </w:r>
      <w:r>
        <w:rPr>
          <w:bCs/>
        </w:rPr>
        <w:t xml:space="preserve">. The cell suspension was then passed </w:t>
      </w:r>
      <w:r w:rsidRPr="001335AB">
        <w:rPr>
          <w:bCs/>
        </w:rPr>
        <w:t xml:space="preserve">through a 40 </w:t>
      </w:r>
      <w:proofErr w:type="spellStart"/>
      <w:r w:rsidRPr="001335AB">
        <w:rPr>
          <w:bCs/>
        </w:rPr>
        <w:t>μm</w:t>
      </w:r>
      <w:proofErr w:type="spellEnd"/>
      <w:r w:rsidRPr="001335AB">
        <w:rPr>
          <w:bCs/>
        </w:rPr>
        <w:t xml:space="preserve"> nylon mesh into a fresh 15 mL conical tube</w:t>
      </w:r>
      <w:r>
        <w:rPr>
          <w:bCs/>
        </w:rPr>
        <w:t xml:space="preserve">, </w:t>
      </w:r>
      <w:r w:rsidRPr="001335AB">
        <w:rPr>
          <w:bCs/>
        </w:rPr>
        <w:t>centrifuged at 350 x g (max RCF) for 10 minutes at 4°C</w:t>
      </w:r>
      <w:r>
        <w:rPr>
          <w:bCs/>
        </w:rPr>
        <w:t xml:space="preserve"> to pellet the cells, </w:t>
      </w:r>
      <w:r w:rsidR="00272665">
        <w:rPr>
          <w:bCs/>
        </w:rPr>
        <w:t>and</w:t>
      </w:r>
      <w:r>
        <w:rPr>
          <w:bCs/>
        </w:rPr>
        <w:t xml:space="preserve"> r</w:t>
      </w:r>
      <w:r w:rsidRPr="001335AB">
        <w:rPr>
          <w:bCs/>
        </w:rPr>
        <w:t xml:space="preserve">esuspended </w:t>
      </w:r>
      <w:r w:rsidR="00272665">
        <w:rPr>
          <w:bCs/>
        </w:rPr>
        <w:t>with</w:t>
      </w:r>
      <w:r w:rsidR="00272665" w:rsidRPr="001335AB">
        <w:rPr>
          <w:bCs/>
        </w:rPr>
        <w:t xml:space="preserve"> </w:t>
      </w:r>
      <w:r w:rsidRPr="001335AB">
        <w:rPr>
          <w:bCs/>
        </w:rPr>
        <w:t xml:space="preserve">2 mL of </w:t>
      </w:r>
      <w:r>
        <w:rPr>
          <w:bCs/>
        </w:rPr>
        <w:t>F</w:t>
      </w:r>
      <w:r w:rsidRPr="001335AB">
        <w:rPr>
          <w:bCs/>
        </w:rPr>
        <w:t xml:space="preserve">low </w:t>
      </w:r>
      <w:r>
        <w:rPr>
          <w:bCs/>
        </w:rPr>
        <w:t>Bu</w:t>
      </w:r>
      <w:r w:rsidRPr="001335AB">
        <w:rPr>
          <w:bCs/>
        </w:rPr>
        <w:t xml:space="preserve">ffer + </w:t>
      </w:r>
      <w:proofErr w:type="spellStart"/>
      <w:r>
        <w:rPr>
          <w:bCs/>
        </w:rPr>
        <w:t>A</w:t>
      </w:r>
      <w:r w:rsidRPr="001335AB">
        <w:rPr>
          <w:bCs/>
        </w:rPr>
        <w:t>zide</w:t>
      </w:r>
      <w:proofErr w:type="spellEnd"/>
      <w:r w:rsidRPr="001335AB">
        <w:rPr>
          <w:bCs/>
        </w:rPr>
        <w:t>.</w:t>
      </w:r>
      <w:r>
        <w:rPr>
          <w:bCs/>
        </w:rPr>
        <w:t xml:space="preserve"> Cell counting was performed using a hemocytometer and T</w:t>
      </w:r>
      <w:r w:rsidRPr="001335AB">
        <w:rPr>
          <w:bCs/>
        </w:rPr>
        <w:t xml:space="preserve">rypan </w:t>
      </w:r>
      <w:r>
        <w:rPr>
          <w:bCs/>
        </w:rPr>
        <w:t>B</w:t>
      </w:r>
      <w:r w:rsidRPr="001335AB">
        <w:rPr>
          <w:bCs/>
        </w:rPr>
        <w:t>lue</w:t>
      </w:r>
      <w:r>
        <w:rPr>
          <w:bCs/>
        </w:rPr>
        <w:t xml:space="preserve"> viability dye; splenocyte </w:t>
      </w:r>
      <w:r w:rsidRPr="001335AB">
        <w:rPr>
          <w:bCs/>
        </w:rPr>
        <w:t>concentration w</w:t>
      </w:r>
      <w:r>
        <w:rPr>
          <w:bCs/>
        </w:rPr>
        <w:t>as adjusted accordingly with additional F</w:t>
      </w:r>
      <w:r w:rsidRPr="00495F26">
        <w:rPr>
          <w:bCs/>
        </w:rPr>
        <w:t xml:space="preserve">low </w:t>
      </w:r>
      <w:r>
        <w:rPr>
          <w:bCs/>
        </w:rPr>
        <w:t>Bu</w:t>
      </w:r>
      <w:r w:rsidRPr="00495F26">
        <w:rPr>
          <w:bCs/>
        </w:rPr>
        <w:t xml:space="preserve">ffer + </w:t>
      </w:r>
      <w:proofErr w:type="spellStart"/>
      <w:r>
        <w:rPr>
          <w:bCs/>
        </w:rPr>
        <w:t>A</w:t>
      </w:r>
      <w:r w:rsidRPr="00495F26">
        <w:rPr>
          <w:bCs/>
        </w:rPr>
        <w:t>zide</w:t>
      </w:r>
      <w:proofErr w:type="spellEnd"/>
      <w:r>
        <w:rPr>
          <w:bCs/>
        </w:rPr>
        <w:t xml:space="preserve"> t</w:t>
      </w:r>
      <w:r w:rsidRPr="001335AB">
        <w:rPr>
          <w:bCs/>
        </w:rPr>
        <w:t>o</w:t>
      </w:r>
      <w:r>
        <w:rPr>
          <w:bCs/>
        </w:rPr>
        <w:t xml:space="preserve"> achieve </w:t>
      </w:r>
      <w:r w:rsidRPr="001335AB">
        <w:rPr>
          <w:bCs/>
        </w:rPr>
        <w:t>1x10</w:t>
      </w:r>
      <w:r w:rsidRPr="001335AB">
        <w:rPr>
          <w:bCs/>
          <w:vertAlign w:val="superscript"/>
        </w:rPr>
        <w:t>7</w:t>
      </w:r>
      <w:r w:rsidRPr="001335AB">
        <w:rPr>
          <w:bCs/>
        </w:rPr>
        <w:t xml:space="preserve"> cells/</w:t>
      </w:r>
      <w:proofErr w:type="spellStart"/>
      <w:r w:rsidRPr="001335AB">
        <w:rPr>
          <w:bCs/>
        </w:rPr>
        <w:t>mL.</w:t>
      </w:r>
      <w:proofErr w:type="spellEnd"/>
    </w:p>
    <w:p w14:paraId="0A61CB84" w14:textId="77777777" w:rsidR="0061195E" w:rsidRDefault="0061195E" w:rsidP="0061195E">
      <w:pPr>
        <w:snapToGrid w:val="0"/>
        <w:spacing w:after="200" w:line="480" w:lineRule="auto"/>
        <w:ind w:left="1440"/>
        <w:contextualSpacing/>
        <w:rPr>
          <w:bCs/>
        </w:rPr>
      </w:pPr>
    </w:p>
    <w:p w14:paraId="64C94DAF" w14:textId="77777777" w:rsidR="0061195E" w:rsidRPr="00495F26" w:rsidRDefault="0061195E" w:rsidP="0061195E">
      <w:pPr>
        <w:snapToGrid w:val="0"/>
        <w:spacing w:after="200" w:line="480" w:lineRule="auto"/>
        <w:ind w:left="1440"/>
        <w:contextualSpacing/>
        <w:rPr>
          <w:bCs/>
          <w:i/>
          <w:iCs/>
        </w:rPr>
      </w:pPr>
      <w:r>
        <w:rPr>
          <w:bCs/>
          <w:i/>
          <w:iCs/>
        </w:rPr>
        <w:t>Immunolabeling</w:t>
      </w:r>
    </w:p>
    <w:p w14:paraId="19B61E66" w14:textId="4204DD7F" w:rsidR="0061195E" w:rsidRDefault="0061195E" w:rsidP="0061195E">
      <w:pPr>
        <w:snapToGrid w:val="0"/>
        <w:spacing w:after="200" w:line="480" w:lineRule="auto"/>
        <w:ind w:left="1440"/>
        <w:contextualSpacing/>
        <w:rPr>
          <w:bCs/>
        </w:rPr>
      </w:pPr>
      <w:r>
        <w:rPr>
          <w:bCs/>
        </w:rPr>
        <w:lastRenderedPageBreak/>
        <w:t>U</w:t>
      </w:r>
      <w:r w:rsidRPr="00495F26">
        <w:rPr>
          <w:bCs/>
        </w:rPr>
        <w:t>sing a multichannel pipette</w:t>
      </w:r>
      <w:r>
        <w:rPr>
          <w:bCs/>
        </w:rPr>
        <w:t xml:space="preserve">, </w:t>
      </w:r>
      <w:r w:rsidRPr="001335AB">
        <w:rPr>
          <w:bCs/>
        </w:rPr>
        <w:t xml:space="preserve">200 </w:t>
      </w:r>
      <w:proofErr w:type="spellStart"/>
      <w:r w:rsidRPr="001335AB">
        <w:rPr>
          <w:bCs/>
        </w:rPr>
        <w:t>μL</w:t>
      </w:r>
      <w:proofErr w:type="spellEnd"/>
      <w:r w:rsidRPr="001335AB">
        <w:rPr>
          <w:bCs/>
        </w:rPr>
        <w:t xml:space="preserve"> of the 1x10</w:t>
      </w:r>
      <w:r w:rsidRPr="001335AB">
        <w:rPr>
          <w:bCs/>
          <w:vertAlign w:val="superscript"/>
        </w:rPr>
        <w:t>7</w:t>
      </w:r>
      <w:r w:rsidRPr="001335AB">
        <w:rPr>
          <w:bCs/>
        </w:rPr>
        <w:t xml:space="preserve"> cell</w:t>
      </w:r>
      <w:r>
        <w:rPr>
          <w:bCs/>
        </w:rPr>
        <w:t>s</w:t>
      </w:r>
      <w:r w:rsidRPr="001335AB">
        <w:rPr>
          <w:bCs/>
        </w:rPr>
        <w:t>/mL splenocyte suspension w</w:t>
      </w:r>
      <w:r>
        <w:rPr>
          <w:bCs/>
        </w:rPr>
        <w:t>as transferred in</w:t>
      </w:r>
      <w:r w:rsidRPr="001335AB">
        <w:rPr>
          <w:bCs/>
        </w:rPr>
        <w:t xml:space="preserve">to </w:t>
      </w:r>
      <w:r>
        <w:rPr>
          <w:bCs/>
        </w:rPr>
        <w:t>11</w:t>
      </w:r>
      <w:r w:rsidRPr="001335AB">
        <w:rPr>
          <w:bCs/>
        </w:rPr>
        <w:t xml:space="preserve"> concentric columns</w:t>
      </w:r>
      <w:r>
        <w:rPr>
          <w:bCs/>
        </w:rPr>
        <w:t xml:space="preserve"> </w:t>
      </w:r>
      <w:r w:rsidRPr="001335AB">
        <w:rPr>
          <w:bCs/>
        </w:rPr>
        <w:t>of a 96-well</w:t>
      </w:r>
      <w:r>
        <w:rPr>
          <w:bCs/>
        </w:rPr>
        <w:t xml:space="preserve"> </w:t>
      </w:r>
      <w:r w:rsidRPr="001335AB">
        <w:rPr>
          <w:bCs/>
        </w:rPr>
        <w:t>V-bottom microplate</w:t>
      </w:r>
      <w:r>
        <w:rPr>
          <w:bCs/>
        </w:rPr>
        <w:t xml:space="preserve"> on ice (8 rows per column) to test the following 2</w:t>
      </w:r>
      <w:r w:rsidRPr="00495F26">
        <w:rPr>
          <w:bCs/>
        </w:rPr>
        <w:t>-fold serial dilution</w:t>
      </w:r>
      <w:r>
        <w:rPr>
          <w:bCs/>
        </w:rPr>
        <w:t xml:space="preserve"> series for each antibody: </w:t>
      </w:r>
      <w:r w:rsidRPr="00495F26">
        <w:rPr>
          <w:bCs/>
        </w:rPr>
        <w:t>24, 12, 6, 3, 1.5, 0.75, 0.375,</w:t>
      </w:r>
      <w:r>
        <w:rPr>
          <w:bCs/>
        </w:rPr>
        <w:t xml:space="preserve"> </w:t>
      </w:r>
      <w:r w:rsidRPr="00495F26">
        <w:rPr>
          <w:bCs/>
        </w:rPr>
        <w:t>0.1875</w:t>
      </w:r>
      <w:r w:rsidRPr="00AF3E6F">
        <w:rPr>
          <w:bCs/>
        </w:rPr>
        <w:t xml:space="preserve"> </w:t>
      </w:r>
      <w:proofErr w:type="spellStart"/>
      <w:r w:rsidRPr="00495F26">
        <w:rPr>
          <w:bCs/>
        </w:rPr>
        <w:t>μg</w:t>
      </w:r>
      <w:proofErr w:type="spellEnd"/>
      <w:r w:rsidRPr="00495F26">
        <w:rPr>
          <w:bCs/>
        </w:rPr>
        <w:t>/</w:t>
      </w:r>
      <w:proofErr w:type="spellStart"/>
      <w:r w:rsidRPr="00495F26">
        <w:rPr>
          <w:bCs/>
        </w:rPr>
        <w:t>mL</w:t>
      </w:r>
      <w:r>
        <w:rPr>
          <w:bCs/>
        </w:rPr>
        <w:t>.</w:t>
      </w:r>
      <w:proofErr w:type="spellEnd"/>
      <w:r>
        <w:rPr>
          <w:bCs/>
        </w:rPr>
        <w:t xml:space="preserve"> The plate was then </w:t>
      </w:r>
      <w:r w:rsidRPr="001335AB">
        <w:rPr>
          <w:bCs/>
        </w:rPr>
        <w:t>centrifug</w:t>
      </w:r>
      <w:r>
        <w:rPr>
          <w:bCs/>
        </w:rPr>
        <w:t>ed</w:t>
      </w:r>
      <w:r w:rsidRPr="001335AB">
        <w:rPr>
          <w:bCs/>
        </w:rPr>
        <w:t xml:space="preserve"> at 100 x g (max RCF) for 3 minutes at 4°C. One-hundred and fifty (150) </w:t>
      </w:r>
      <w:proofErr w:type="spellStart"/>
      <w:r w:rsidRPr="001335AB">
        <w:rPr>
          <w:bCs/>
        </w:rPr>
        <w:t>μL</w:t>
      </w:r>
      <w:proofErr w:type="spellEnd"/>
      <w:r w:rsidRPr="001335AB">
        <w:rPr>
          <w:bCs/>
        </w:rPr>
        <w:t xml:space="preserve"> of cell supernatant w</w:t>
      </w:r>
      <w:r>
        <w:rPr>
          <w:bCs/>
        </w:rPr>
        <w:t xml:space="preserve">ere </w:t>
      </w:r>
      <w:r w:rsidRPr="001335AB">
        <w:rPr>
          <w:bCs/>
        </w:rPr>
        <w:t xml:space="preserve">aspirated from </w:t>
      </w:r>
      <w:r>
        <w:rPr>
          <w:bCs/>
        </w:rPr>
        <w:t xml:space="preserve">each </w:t>
      </w:r>
      <w:r w:rsidRPr="001335AB">
        <w:rPr>
          <w:bCs/>
        </w:rPr>
        <w:t>well</w:t>
      </w:r>
      <w:r>
        <w:rPr>
          <w:bCs/>
        </w:rPr>
        <w:t xml:space="preserve"> using a </w:t>
      </w:r>
      <w:proofErr w:type="spellStart"/>
      <w:r w:rsidRPr="00495F26">
        <w:rPr>
          <w:bCs/>
        </w:rPr>
        <w:t>BioTek</w:t>
      </w:r>
      <w:proofErr w:type="spellEnd"/>
      <w:r w:rsidRPr="00495F26">
        <w:rPr>
          <w:bCs/>
        </w:rPr>
        <w:t xml:space="preserve"> EL406 automated microplate washer/dispenser</w:t>
      </w:r>
      <w:r>
        <w:rPr>
          <w:bCs/>
        </w:rPr>
        <w:t xml:space="preserve"> and resuspended with</w:t>
      </w:r>
      <w:r w:rsidRPr="001335AB">
        <w:rPr>
          <w:bCs/>
        </w:rPr>
        <w:t xml:space="preserve"> 100 </w:t>
      </w:r>
      <w:proofErr w:type="spellStart"/>
      <w:r w:rsidRPr="001335AB">
        <w:rPr>
          <w:bCs/>
        </w:rPr>
        <w:t>μL</w:t>
      </w:r>
      <w:proofErr w:type="spellEnd"/>
      <w:r w:rsidRPr="001335AB">
        <w:rPr>
          <w:bCs/>
        </w:rPr>
        <w:t xml:space="preserve"> of</w:t>
      </w:r>
      <w:r>
        <w:rPr>
          <w:bCs/>
        </w:rPr>
        <w:t xml:space="preserve"> </w:t>
      </w:r>
      <w:r w:rsidRPr="00495F26">
        <w:rPr>
          <w:bCs/>
        </w:rPr>
        <w:t xml:space="preserve">15 </w:t>
      </w:r>
      <w:proofErr w:type="spellStart"/>
      <w:r w:rsidRPr="00495F26">
        <w:rPr>
          <w:bCs/>
        </w:rPr>
        <w:t>μg</w:t>
      </w:r>
      <w:proofErr w:type="spellEnd"/>
      <w:r w:rsidRPr="00495F26">
        <w:rPr>
          <w:bCs/>
        </w:rPr>
        <w:t xml:space="preserve">/mL </w:t>
      </w:r>
      <w:r w:rsidRPr="001335AB">
        <w:rPr>
          <w:bCs/>
        </w:rPr>
        <w:t xml:space="preserve">Fc </w:t>
      </w:r>
      <w:r>
        <w:rPr>
          <w:bCs/>
        </w:rPr>
        <w:t>B</w:t>
      </w:r>
      <w:r w:rsidRPr="001335AB">
        <w:rPr>
          <w:bCs/>
        </w:rPr>
        <w:t>lock</w:t>
      </w:r>
      <w:r>
        <w:rPr>
          <w:bCs/>
        </w:rPr>
        <w:t xml:space="preserve"> (see </w:t>
      </w:r>
      <w:r w:rsidRPr="00E74F6F">
        <w:rPr>
          <w:b/>
        </w:rPr>
        <w:t>Table S2</w:t>
      </w:r>
      <w:r>
        <w:rPr>
          <w:bCs/>
        </w:rPr>
        <w:t xml:space="preserve"> for preparation details). Splenocytes were allowed to </w:t>
      </w:r>
      <w:r w:rsidRPr="001335AB">
        <w:rPr>
          <w:bCs/>
        </w:rPr>
        <w:t>incubate</w:t>
      </w:r>
      <w:r>
        <w:rPr>
          <w:bCs/>
        </w:rPr>
        <w:t xml:space="preserve"> </w:t>
      </w:r>
      <w:r w:rsidRPr="001335AB">
        <w:rPr>
          <w:bCs/>
        </w:rPr>
        <w:t>on ice for 5 minutes</w:t>
      </w:r>
      <w:r>
        <w:rPr>
          <w:bCs/>
        </w:rPr>
        <w:t xml:space="preserve">, then </w:t>
      </w:r>
      <w:r w:rsidRPr="001335AB">
        <w:rPr>
          <w:bCs/>
        </w:rPr>
        <w:t>centrifug</w:t>
      </w:r>
      <w:r>
        <w:rPr>
          <w:bCs/>
        </w:rPr>
        <w:t>ed</w:t>
      </w:r>
      <w:r w:rsidRPr="001335AB">
        <w:rPr>
          <w:bCs/>
        </w:rPr>
        <w:t xml:space="preserve"> at 100 x g (max RCF) for 3 minutes at 4°C</w:t>
      </w:r>
      <w:r>
        <w:rPr>
          <w:bCs/>
        </w:rPr>
        <w:t xml:space="preserve">. </w:t>
      </w:r>
      <w:r w:rsidRPr="001335AB">
        <w:rPr>
          <w:bCs/>
        </w:rPr>
        <w:t xml:space="preserve">One-hundred (100) </w:t>
      </w:r>
      <w:proofErr w:type="spellStart"/>
      <w:r w:rsidRPr="001335AB">
        <w:rPr>
          <w:bCs/>
        </w:rPr>
        <w:t>μL</w:t>
      </w:r>
      <w:proofErr w:type="spellEnd"/>
      <w:r w:rsidRPr="001335AB">
        <w:rPr>
          <w:bCs/>
        </w:rPr>
        <w:t xml:space="preserve"> w</w:t>
      </w:r>
      <w:r>
        <w:rPr>
          <w:bCs/>
        </w:rPr>
        <w:t>ere</w:t>
      </w:r>
      <w:r w:rsidRPr="001335AB">
        <w:rPr>
          <w:bCs/>
        </w:rPr>
        <w:t xml:space="preserve"> aspirated </w:t>
      </w:r>
      <w:r>
        <w:rPr>
          <w:bCs/>
        </w:rPr>
        <w:t xml:space="preserve">from each well and </w:t>
      </w:r>
      <w:r w:rsidRPr="001335AB">
        <w:rPr>
          <w:bCs/>
        </w:rPr>
        <w:t>resuspen</w:t>
      </w:r>
      <w:r>
        <w:rPr>
          <w:bCs/>
        </w:rPr>
        <w:t xml:space="preserve">ded </w:t>
      </w:r>
      <w:r w:rsidRPr="001335AB">
        <w:rPr>
          <w:bCs/>
        </w:rPr>
        <w:t xml:space="preserve">with 100 </w:t>
      </w:r>
      <w:proofErr w:type="spellStart"/>
      <w:r w:rsidRPr="001335AB">
        <w:rPr>
          <w:bCs/>
        </w:rPr>
        <w:t>μL</w:t>
      </w:r>
      <w:proofErr w:type="spellEnd"/>
      <w:r w:rsidRPr="001335AB">
        <w:rPr>
          <w:bCs/>
        </w:rPr>
        <w:t xml:space="preserve"> of</w:t>
      </w:r>
      <w:r>
        <w:rPr>
          <w:bCs/>
        </w:rPr>
        <w:t xml:space="preserve"> antibodies diluted in BSB. </w:t>
      </w:r>
      <w:r w:rsidRPr="001335AB">
        <w:rPr>
          <w:bCs/>
        </w:rPr>
        <w:t xml:space="preserve">Splenocytes </w:t>
      </w:r>
      <w:r>
        <w:rPr>
          <w:bCs/>
        </w:rPr>
        <w:t xml:space="preserve">were allowed to </w:t>
      </w:r>
      <w:r w:rsidRPr="001335AB">
        <w:rPr>
          <w:bCs/>
        </w:rPr>
        <w:t>immunolabel on ice for 15 minutes in the dark</w:t>
      </w:r>
      <w:r>
        <w:rPr>
          <w:bCs/>
        </w:rPr>
        <w:t>. The plate was</w:t>
      </w:r>
      <w:r w:rsidRPr="001335AB">
        <w:rPr>
          <w:bCs/>
        </w:rPr>
        <w:t xml:space="preserve"> centrifug</w:t>
      </w:r>
      <w:r>
        <w:rPr>
          <w:bCs/>
        </w:rPr>
        <w:t>ed</w:t>
      </w:r>
      <w:r w:rsidRPr="001335AB">
        <w:rPr>
          <w:bCs/>
        </w:rPr>
        <w:t xml:space="preserve"> at 100 x g (max RCF) for 3 minutes at 4°C. Two-hundred (200) </w:t>
      </w:r>
      <w:proofErr w:type="spellStart"/>
      <w:r w:rsidRPr="001335AB">
        <w:rPr>
          <w:bCs/>
        </w:rPr>
        <w:t>μL</w:t>
      </w:r>
      <w:proofErr w:type="spellEnd"/>
      <w:r w:rsidRPr="001335AB">
        <w:rPr>
          <w:bCs/>
        </w:rPr>
        <w:t xml:space="preserve"> of supernatant were aspirated </w:t>
      </w:r>
      <w:r>
        <w:rPr>
          <w:bCs/>
        </w:rPr>
        <w:t xml:space="preserve">from each well and </w:t>
      </w:r>
      <w:r w:rsidRPr="001335AB">
        <w:rPr>
          <w:bCs/>
        </w:rPr>
        <w:t>resuspen</w:t>
      </w:r>
      <w:r>
        <w:rPr>
          <w:bCs/>
        </w:rPr>
        <w:t>ded</w:t>
      </w:r>
      <w:r w:rsidRPr="001335AB">
        <w:rPr>
          <w:bCs/>
        </w:rPr>
        <w:t xml:space="preserve"> with 100 </w:t>
      </w:r>
      <w:proofErr w:type="spellStart"/>
      <w:r w:rsidRPr="001335AB">
        <w:rPr>
          <w:bCs/>
        </w:rPr>
        <w:t>μL</w:t>
      </w:r>
      <w:proofErr w:type="spellEnd"/>
      <w:r w:rsidRPr="001335AB">
        <w:rPr>
          <w:bCs/>
        </w:rPr>
        <w:t xml:space="preserve"> of </w:t>
      </w:r>
      <w:r>
        <w:rPr>
          <w:bCs/>
        </w:rPr>
        <w:t>Fl</w:t>
      </w:r>
      <w:r w:rsidRPr="001335AB">
        <w:rPr>
          <w:bCs/>
        </w:rPr>
        <w:t xml:space="preserve">ow </w:t>
      </w:r>
      <w:r>
        <w:rPr>
          <w:bCs/>
        </w:rPr>
        <w:t>B</w:t>
      </w:r>
      <w:r w:rsidRPr="001335AB">
        <w:rPr>
          <w:bCs/>
        </w:rPr>
        <w:t xml:space="preserve">uffer + </w:t>
      </w:r>
      <w:proofErr w:type="spellStart"/>
      <w:r>
        <w:rPr>
          <w:bCs/>
        </w:rPr>
        <w:t>A</w:t>
      </w:r>
      <w:r w:rsidRPr="001335AB">
        <w:rPr>
          <w:bCs/>
        </w:rPr>
        <w:t>zide</w:t>
      </w:r>
      <w:proofErr w:type="spellEnd"/>
      <w:r>
        <w:rPr>
          <w:bCs/>
        </w:rPr>
        <w:t xml:space="preserve"> as a wash step</w:t>
      </w:r>
      <w:r w:rsidRPr="001335AB">
        <w:rPr>
          <w:bCs/>
        </w:rPr>
        <w:t>.</w:t>
      </w:r>
      <w:r>
        <w:rPr>
          <w:bCs/>
        </w:rPr>
        <w:t xml:space="preserve"> The cells were again </w:t>
      </w:r>
      <w:r w:rsidRPr="00495F26">
        <w:rPr>
          <w:bCs/>
        </w:rPr>
        <w:t>centrifug</w:t>
      </w:r>
      <w:r>
        <w:rPr>
          <w:bCs/>
        </w:rPr>
        <w:t>ed</w:t>
      </w:r>
      <w:r w:rsidRPr="00495F26">
        <w:rPr>
          <w:bCs/>
        </w:rPr>
        <w:t xml:space="preserve"> at 100 x g (max RCF) for 3 minutes at 4°C</w:t>
      </w:r>
      <w:r>
        <w:rPr>
          <w:bCs/>
        </w:rPr>
        <w:t xml:space="preserve"> and washed a second time using</w:t>
      </w:r>
      <w:r w:rsidRPr="001335AB">
        <w:rPr>
          <w:bCs/>
        </w:rPr>
        <w:t xml:space="preserve"> 200 </w:t>
      </w:r>
      <w:proofErr w:type="spellStart"/>
      <w:r w:rsidRPr="001335AB">
        <w:rPr>
          <w:bCs/>
        </w:rPr>
        <w:t>μL</w:t>
      </w:r>
      <w:proofErr w:type="spellEnd"/>
      <w:r w:rsidRPr="001335AB">
        <w:rPr>
          <w:bCs/>
        </w:rPr>
        <w:t xml:space="preserve"> </w:t>
      </w:r>
      <w:r>
        <w:rPr>
          <w:bCs/>
        </w:rPr>
        <w:t>F</w:t>
      </w:r>
      <w:r w:rsidRPr="00495F26">
        <w:rPr>
          <w:bCs/>
        </w:rPr>
        <w:t xml:space="preserve">low </w:t>
      </w:r>
      <w:r>
        <w:rPr>
          <w:bCs/>
        </w:rPr>
        <w:t>B</w:t>
      </w:r>
      <w:r w:rsidRPr="00495F26">
        <w:rPr>
          <w:bCs/>
        </w:rPr>
        <w:t xml:space="preserve">uffer + </w:t>
      </w:r>
      <w:proofErr w:type="spellStart"/>
      <w:r>
        <w:rPr>
          <w:bCs/>
        </w:rPr>
        <w:t>A</w:t>
      </w:r>
      <w:r w:rsidRPr="00495F26">
        <w:rPr>
          <w:bCs/>
        </w:rPr>
        <w:t>zide</w:t>
      </w:r>
      <w:proofErr w:type="spellEnd"/>
      <w:r w:rsidRPr="001335AB">
        <w:rPr>
          <w:bCs/>
        </w:rPr>
        <w:t xml:space="preserve">. </w:t>
      </w:r>
      <w:r>
        <w:rPr>
          <w:bCs/>
        </w:rPr>
        <w:t xml:space="preserve">Immunolabeled cells were incubated in a solution of </w:t>
      </w:r>
      <w:r w:rsidRPr="00495F26">
        <w:rPr>
          <w:bCs/>
        </w:rPr>
        <w:t xml:space="preserve">1μg/mL </w:t>
      </w:r>
      <w:r w:rsidRPr="001335AB">
        <w:rPr>
          <w:bCs/>
        </w:rPr>
        <w:t>DAPI for 5 minutes</w:t>
      </w:r>
      <w:r>
        <w:rPr>
          <w:bCs/>
        </w:rPr>
        <w:t xml:space="preserve"> </w:t>
      </w:r>
      <w:r w:rsidRPr="001335AB">
        <w:rPr>
          <w:bCs/>
        </w:rPr>
        <w:t xml:space="preserve">prior to </w:t>
      </w:r>
      <w:r>
        <w:rPr>
          <w:bCs/>
        </w:rPr>
        <w:t>flow cytometric analysis.</w:t>
      </w:r>
    </w:p>
    <w:p w14:paraId="7AB8F123" w14:textId="77777777" w:rsidR="0061195E" w:rsidRPr="001335AB" w:rsidRDefault="0061195E" w:rsidP="0061195E">
      <w:pPr>
        <w:snapToGrid w:val="0"/>
        <w:spacing w:after="200" w:line="480" w:lineRule="auto"/>
        <w:ind w:left="1440"/>
        <w:contextualSpacing/>
        <w:rPr>
          <w:bCs/>
        </w:rPr>
      </w:pPr>
    </w:p>
    <w:p w14:paraId="2407D3DD" w14:textId="77777777" w:rsidR="0061195E" w:rsidRPr="001335AB" w:rsidRDefault="0061195E" w:rsidP="0061195E">
      <w:pPr>
        <w:snapToGrid w:val="0"/>
        <w:spacing w:after="200" w:line="480" w:lineRule="auto"/>
        <w:ind w:left="1440"/>
        <w:contextualSpacing/>
        <w:rPr>
          <w:bCs/>
          <w:i/>
          <w:iCs/>
        </w:rPr>
      </w:pPr>
      <w:r>
        <w:rPr>
          <w:bCs/>
          <w:i/>
          <w:iCs/>
        </w:rPr>
        <w:t>Data Acquisition</w:t>
      </w:r>
    </w:p>
    <w:p w14:paraId="5B577A68" w14:textId="77777777" w:rsidR="0061195E" w:rsidRPr="001335AB" w:rsidRDefault="0061195E" w:rsidP="0061195E">
      <w:pPr>
        <w:snapToGrid w:val="0"/>
        <w:spacing w:after="200" w:line="480" w:lineRule="auto"/>
        <w:ind w:left="1440"/>
        <w:contextualSpacing/>
        <w:rPr>
          <w:bCs/>
        </w:rPr>
      </w:pPr>
      <w:r w:rsidRPr="001335AB">
        <w:rPr>
          <w:bCs/>
        </w:rPr>
        <w:t xml:space="preserve">Immunolabeled splenocytes were analyzed </w:t>
      </w:r>
      <w:r>
        <w:rPr>
          <w:bCs/>
        </w:rPr>
        <w:t>by flow cytometry using</w:t>
      </w:r>
      <w:r w:rsidRPr="001335AB">
        <w:rPr>
          <w:bCs/>
        </w:rPr>
        <w:t xml:space="preserve"> a BD LSR II SORP flow cytometer </w:t>
      </w:r>
      <w:r>
        <w:rPr>
          <w:bCs/>
        </w:rPr>
        <w:t xml:space="preserve">equipped </w:t>
      </w:r>
      <w:r w:rsidRPr="001335AB">
        <w:rPr>
          <w:bCs/>
        </w:rPr>
        <w:t>with a BD HTS for high-throughput</w:t>
      </w:r>
      <w:r>
        <w:rPr>
          <w:bCs/>
        </w:rPr>
        <w:t xml:space="preserve"> sampler</w:t>
      </w:r>
      <w:r w:rsidRPr="001335AB">
        <w:rPr>
          <w:bCs/>
        </w:rPr>
        <w:t xml:space="preserve"> </w:t>
      </w:r>
      <w:r>
        <w:rPr>
          <w:bCs/>
        </w:rPr>
        <w:t>for the automated acquisition of data from 96-well plates</w:t>
      </w:r>
      <w:r w:rsidRPr="001335AB">
        <w:rPr>
          <w:bCs/>
        </w:rPr>
        <w:t xml:space="preserve">. The following gating strategy was used: (FSC-A vs. SSC-A) </w:t>
      </w:r>
      <w:r w:rsidRPr="001335AB">
        <w:rPr>
          <w:rFonts w:hint="eastAsia"/>
          <w:bCs/>
        </w:rPr>
        <w:t>→</w:t>
      </w:r>
      <w:r w:rsidRPr="001335AB">
        <w:rPr>
          <w:bCs/>
        </w:rPr>
        <w:t xml:space="preserve"> (SSC-H vs. SSC-W) </w:t>
      </w:r>
      <w:r w:rsidRPr="001335AB">
        <w:rPr>
          <w:rFonts w:hint="eastAsia"/>
          <w:bCs/>
        </w:rPr>
        <w:t>→</w:t>
      </w:r>
      <w:r w:rsidRPr="001335AB">
        <w:rPr>
          <w:bCs/>
        </w:rPr>
        <w:t xml:space="preserve"> (FSC-H vs. FSC-W) </w:t>
      </w:r>
      <w:r w:rsidRPr="001335AB">
        <w:rPr>
          <w:rFonts w:hint="eastAsia"/>
          <w:bCs/>
        </w:rPr>
        <w:t>→</w:t>
      </w:r>
      <w:r w:rsidRPr="001335AB">
        <w:rPr>
          <w:bCs/>
        </w:rPr>
        <w:t xml:space="preserve"> (DAPI-A vs. FSC-A) </w:t>
      </w:r>
      <w:r w:rsidRPr="001335AB">
        <w:rPr>
          <w:rFonts w:hint="eastAsia"/>
          <w:bCs/>
        </w:rPr>
        <w:t>→</w:t>
      </w:r>
      <w:r w:rsidRPr="001335AB">
        <w:rPr>
          <w:bCs/>
        </w:rPr>
        <w:t xml:space="preserve"> (</w:t>
      </w:r>
      <w:proofErr w:type="spellStart"/>
      <w:r w:rsidRPr="001335AB">
        <w:rPr>
          <w:bCs/>
        </w:rPr>
        <w:t>CD</w:t>
      </w:r>
      <w:r>
        <w:rPr>
          <w:bCs/>
        </w:rPr>
        <w:t>x</w:t>
      </w:r>
      <w:proofErr w:type="spellEnd"/>
      <w:r w:rsidRPr="001335AB">
        <w:rPr>
          <w:bCs/>
        </w:rPr>
        <w:t xml:space="preserve"> vs. count)</w:t>
      </w:r>
      <w:r>
        <w:rPr>
          <w:bCs/>
        </w:rPr>
        <w:t>. Ten-thousand (</w:t>
      </w:r>
      <w:r w:rsidRPr="001335AB">
        <w:rPr>
          <w:bCs/>
        </w:rPr>
        <w:t>10,000</w:t>
      </w:r>
      <w:r>
        <w:rPr>
          <w:bCs/>
        </w:rPr>
        <w:t>)</w:t>
      </w:r>
      <w:r w:rsidRPr="001335AB">
        <w:rPr>
          <w:bCs/>
        </w:rPr>
        <w:t xml:space="preserve"> viable singlets were analyzed per well. </w:t>
      </w:r>
      <w:r>
        <w:rPr>
          <w:bCs/>
        </w:rPr>
        <w:t>A</w:t>
      </w:r>
      <w:r w:rsidRPr="001335AB">
        <w:rPr>
          <w:bCs/>
        </w:rPr>
        <w:t xml:space="preserve"> </w:t>
      </w:r>
      <w:r>
        <w:rPr>
          <w:bCs/>
        </w:rPr>
        <w:t>staining index (</w:t>
      </w:r>
      <w:r w:rsidRPr="001335AB">
        <w:rPr>
          <w:bCs/>
        </w:rPr>
        <w:t>SI</w:t>
      </w:r>
      <w:r>
        <w:rPr>
          <w:bCs/>
        </w:rPr>
        <w:t>)</w:t>
      </w:r>
      <w:r w:rsidRPr="001335AB">
        <w:rPr>
          <w:bCs/>
        </w:rPr>
        <w:t xml:space="preserve"> </w:t>
      </w:r>
      <w:r>
        <w:rPr>
          <w:bCs/>
        </w:rPr>
        <w:t xml:space="preserve">was then calculated </w:t>
      </w:r>
      <w:r w:rsidRPr="001335AB">
        <w:rPr>
          <w:bCs/>
        </w:rPr>
        <w:t>for each</w:t>
      </w:r>
      <w:r>
        <w:rPr>
          <w:bCs/>
        </w:rPr>
        <w:t xml:space="preserve"> </w:t>
      </w:r>
      <w:r w:rsidRPr="001335AB">
        <w:rPr>
          <w:bCs/>
        </w:rPr>
        <w:t>antibody</w:t>
      </w:r>
      <w:r>
        <w:rPr>
          <w:bCs/>
        </w:rPr>
        <w:t xml:space="preserve"> at each immunolabeling </w:t>
      </w:r>
      <w:r>
        <w:rPr>
          <w:bCs/>
        </w:rPr>
        <w:lastRenderedPageBreak/>
        <w:t>concentration</w:t>
      </w:r>
      <w:r w:rsidRPr="001335AB">
        <w:rPr>
          <w:bCs/>
        </w:rPr>
        <w:t>.</w:t>
      </w:r>
      <w:r>
        <w:rPr>
          <w:bCs/>
        </w:rPr>
        <w:t xml:space="preserve"> C</w:t>
      </w:r>
      <w:r w:rsidRPr="00495F26">
        <w:rPr>
          <w:bCs/>
        </w:rPr>
        <w:t xml:space="preserve">oncentrations yielding the </w:t>
      </w:r>
      <w:r>
        <w:rPr>
          <w:bCs/>
        </w:rPr>
        <w:t>maximum</w:t>
      </w:r>
      <w:r w:rsidRPr="00495F26">
        <w:rPr>
          <w:bCs/>
        </w:rPr>
        <w:t xml:space="preserve"> SI</w:t>
      </w:r>
      <w:r>
        <w:rPr>
          <w:bCs/>
        </w:rPr>
        <w:t xml:space="preserve"> </w:t>
      </w:r>
      <w:r w:rsidRPr="00495F26">
        <w:rPr>
          <w:bCs/>
        </w:rPr>
        <w:t xml:space="preserve">for each antibody </w:t>
      </w:r>
      <w:r>
        <w:rPr>
          <w:bCs/>
        </w:rPr>
        <w:t>were those used in our SYLARAS screen of the GL261 mouse glioma model</w:t>
      </w:r>
      <w:r w:rsidRPr="001335AB">
        <w:rPr>
          <w:bCs/>
        </w:rPr>
        <w:t>.</w:t>
      </w:r>
    </w:p>
    <w:p w14:paraId="45FFDFAB" w14:textId="77777777" w:rsidR="0061195E" w:rsidRDefault="0061195E" w:rsidP="0061195E">
      <w:pPr>
        <w:snapToGrid w:val="0"/>
        <w:spacing w:after="200" w:line="480" w:lineRule="auto"/>
        <w:contextualSpacing/>
        <w:rPr>
          <w:b/>
        </w:rPr>
      </w:pPr>
    </w:p>
    <w:p w14:paraId="04346E94" w14:textId="77777777" w:rsidR="0061195E" w:rsidRDefault="0061195E" w:rsidP="0061195E">
      <w:pPr>
        <w:snapToGrid w:val="0"/>
        <w:spacing w:after="200" w:line="480" w:lineRule="auto"/>
        <w:ind w:left="720"/>
        <w:contextualSpacing/>
        <w:rPr>
          <w:b/>
        </w:rPr>
      </w:pPr>
      <w:r w:rsidRPr="001150CE">
        <w:rPr>
          <w:b/>
        </w:rPr>
        <w:t>Lymphoid Tissue Harvesting and Processing</w:t>
      </w:r>
    </w:p>
    <w:p w14:paraId="6A82D3DE" w14:textId="77777777" w:rsidR="0061195E" w:rsidRDefault="0061195E" w:rsidP="0061195E">
      <w:pPr>
        <w:snapToGrid w:val="0"/>
        <w:spacing w:after="200" w:line="480" w:lineRule="auto"/>
        <w:ind w:left="720"/>
        <w:contextualSpacing/>
        <w:rPr>
          <w:b/>
        </w:rPr>
      </w:pPr>
    </w:p>
    <w:p w14:paraId="3806DD04" w14:textId="77777777" w:rsidR="0061195E" w:rsidRPr="001335AB" w:rsidRDefault="0061195E" w:rsidP="0061195E">
      <w:pPr>
        <w:snapToGrid w:val="0"/>
        <w:spacing w:after="200" w:line="480" w:lineRule="auto"/>
        <w:ind w:left="1440"/>
        <w:contextualSpacing/>
        <w:rPr>
          <w:bCs/>
          <w:i/>
          <w:iCs/>
        </w:rPr>
      </w:pPr>
      <w:r>
        <w:rPr>
          <w:bCs/>
          <w:i/>
          <w:iCs/>
        </w:rPr>
        <w:t>Preparation of Reagents</w:t>
      </w:r>
    </w:p>
    <w:p w14:paraId="7A59B578" w14:textId="6BC01E33" w:rsidR="0061195E" w:rsidRDefault="0061195E" w:rsidP="0061195E">
      <w:pPr>
        <w:snapToGrid w:val="0"/>
        <w:spacing w:after="200" w:line="480" w:lineRule="auto"/>
        <w:ind w:left="1440"/>
        <w:contextualSpacing/>
        <w:rPr>
          <w:bCs/>
        </w:rPr>
      </w:pPr>
      <w:r>
        <w:rPr>
          <w:bCs/>
        </w:rPr>
        <w:t xml:space="preserve">The following disposable reagents were gathered before </w:t>
      </w:r>
      <w:r w:rsidRPr="00495F26">
        <w:rPr>
          <w:bCs/>
        </w:rPr>
        <w:t xml:space="preserve">each </w:t>
      </w:r>
      <w:r>
        <w:rPr>
          <w:bCs/>
        </w:rPr>
        <w:t xml:space="preserve">of three </w:t>
      </w:r>
      <w:r w:rsidRPr="00495F26">
        <w:rPr>
          <w:bCs/>
        </w:rPr>
        <w:t>time point</w:t>
      </w:r>
      <w:r>
        <w:rPr>
          <w:bCs/>
        </w:rPr>
        <w:t xml:space="preserve">s in the study: </w:t>
      </w:r>
      <w:r w:rsidRPr="001335AB">
        <w:rPr>
          <w:bCs/>
        </w:rPr>
        <w:t>(80) 0.5 mL microcentrifuge tubes</w:t>
      </w:r>
      <w:r>
        <w:rPr>
          <w:bCs/>
        </w:rPr>
        <w:t xml:space="preserve">, </w:t>
      </w:r>
      <w:r w:rsidRPr="001335AB">
        <w:rPr>
          <w:bCs/>
        </w:rPr>
        <w:t xml:space="preserve">labeled </w:t>
      </w:r>
      <w:r>
        <w:rPr>
          <w:bCs/>
        </w:rPr>
        <w:t>by</w:t>
      </w:r>
      <w:r w:rsidRPr="001335AB">
        <w:rPr>
          <w:bCs/>
        </w:rPr>
        <w:t xml:space="preserve"> tissue type, treatment condition, and biological replicate</w:t>
      </w:r>
      <w:r>
        <w:rPr>
          <w:bCs/>
        </w:rPr>
        <w:t>; (</w:t>
      </w:r>
      <w:r w:rsidRPr="001335AB">
        <w:rPr>
          <w:bCs/>
        </w:rPr>
        <w:t>64</w:t>
      </w:r>
      <w:r>
        <w:rPr>
          <w:bCs/>
        </w:rPr>
        <w:t>)</w:t>
      </w:r>
      <w:r w:rsidRPr="001335AB">
        <w:rPr>
          <w:bCs/>
        </w:rPr>
        <w:t xml:space="preserve"> 60 x 15 mm polystyrene </w:t>
      </w:r>
      <w:r>
        <w:rPr>
          <w:bCs/>
        </w:rPr>
        <w:t>P</w:t>
      </w:r>
      <w:r w:rsidRPr="001335AB">
        <w:rPr>
          <w:bCs/>
        </w:rPr>
        <w:t>etri dishes</w:t>
      </w:r>
      <w:r>
        <w:rPr>
          <w:bCs/>
        </w:rPr>
        <w:t xml:space="preserve"> on ice, </w:t>
      </w:r>
      <w:r w:rsidRPr="00495F26">
        <w:rPr>
          <w:bCs/>
        </w:rPr>
        <w:t xml:space="preserve">labeled </w:t>
      </w:r>
      <w:r>
        <w:rPr>
          <w:bCs/>
        </w:rPr>
        <w:t>by</w:t>
      </w:r>
      <w:r w:rsidRPr="00495F26">
        <w:rPr>
          <w:bCs/>
        </w:rPr>
        <w:t xml:space="preserve"> tissue type</w:t>
      </w:r>
      <w:r>
        <w:rPr>
          <w:bCs/>
        </w:rPr>
        <w:t xml:space="preserve"> (excluding blood)</w:t>
      </w:r>
      <w:r w:rsidRPr="00495F26">
        <w:rPr>
          <w:bCs/>
        </w:rPr>
        <w:t>, treatment condition, and biological replicate</w:t>
      </w:r>
      <w:r>
        <w:rPr>
          <w:bCs/>
        </w:rPr>
        <w:t>; (</w:t>
      </w:r>
      <w:r w:rsidRPr="001335AB">
        <w:rPr>
          <w:bCs/>
        </w:rPr>
        <w:t>16) 15 mL conical tubes</w:t>
      </w:r>
      <w:r>
        <w:rPr>
          <w:bCs/>
        </w:rPr>
        <w:t xml:space="preserve"> for blood collection, labeled by treatment</w:t>
      </w:r>
      <w:r w:rsidRPr="001335AB">
        <w:rPr>
          <w:bCs/>
        </w:rPr>
        <w:t xml:space="preserve"> condition</w:t>
      </w:r>
      <w:r>
        <w:rPr>
          <w:bCs/>
        </w:rPr>
        <w:t xml:space="preserve"> </w:t>
      </w:r>
      <w:r w:rsidRPr="001335AB">
        <w:rPr>
          <w:bCs/>
        </w:rPr>
        <w:t>and biological replicate</w:t>
      </w:r>
      <w:r>
        <w:rPr>
          <w:bCs/>
        </w:rPr>
        <w:t>; (</w:t>
      </w:r>
      <w:r w:rsidRPr="001335AB">
        <w:rPr>
          <w:bCs/>
        </w:rPr>
        <w:t>16) 3 mL syringes equipped with 23G needles</w:t>
      </w:r>
      <w:r>
        <w:rPr>
          <w:bCs/>
        </w:rPr>
        <w:t xml:space="preserve">, for bone marrow aspiration, labeled by </w:t>
      </w:r>
      <w:r w:rsidRPr="001335AB">
        <w:rPr>
          <w:bCs/>
        </w:rPr>
        <w:t>treatment condition</w:t>
      </w:r>
      <w:r>
        <w:rPr>
          <w:bCs/>
        </w:rPr>
        <w:t xml:space="preserve"> </w:t>
      </w:r>
      <w:r w:rsidRPr="001335AB">
        <w:rPr>
          <w:bCs/>
        </w:rPr>
        <w:t>and biological replicate</w:t>
      </w:r>
      <w:r>
        <w:rPr>
          <w:bCs/>
        </w:rPr>
        <w:t xml:space="preserve">; </w:t>
      </w:r>
      <w:r w:rsidRPr="001335AB">
        <w:rPr>
          <w:bCs/>
        </w:rPr>
        <w:t>(1</w:t>
      </w:r>
      <w:r>
        <w:rPr>
          <w:bCs/>
        </w:rPr>
        <w:t>6</w:t>
      </w:r>
      <w:r w:rsidRPr="001335AB">
        <w:rPr>
          <w:bCs/>
        </w:rPr>
        <w:t>) 1 mL tuberculin syringes equipped with 26G needles</w:t>
      </w:r>
      <w:r>
        <w:rPr>
          <w:bCs/>
        </w:rPr>
        <w:t xml:space="preserve"> for </w:t>
      </w:r>
      <w:proofErr w:type="spellStart"/>
      <w:r>
        <w:rPr>
          <w:bCs/>
        </w:rPr>
        <w:t>transcardial</w:t>
      </w:r>
      <w:proofErr w:type="spellEnd"/>
      <w:r>
        <w:rPr>
          <w:bCs/>
        </w:rPr>
        <w:t xml:space="preserve"> blood draws, </w:t>
      </w:r>
      <w:r w:rsidRPr="001335AB">
        <w:rPr>
          <w:bCs/>
        </w:rPr>
        <w:t xml:space="preserve">labeled </w:t>
      </w:r>
      <w:r>
        <w:rPr>
          <w:bCs/>
        </w:rPr>
        <w:t xml:space="preserve">by </w:t>
      </w:r>
      <w:r w:rsidRPr="001335AB">
        <w:rPr>
          <w:bCs/>
        </w:rPr>
        <w:t>treatment condition, biological replicate</w:t>
      </w:r>
      <w:r>
        <w:rPr>
          <w:bCs/>
        </w:rPr>
        <w:t xml:space="preserve">; an </w:t>
      </w:r>
      <w:r w:rsidR="006C5C09">
        <w:rPr>
          <w:bCs/>
        </w:rPr>
        <w:t xml:space="preserve">single </w:t>
      </w:r>
      <w:r w:rsidRPr="00495F26">
        <w:rPr>
          <w:bCs/>
        </w:rPr>
        <w:t>1 mL tuberculin syringe equipped with</w:t>
      </w:r>
      <w:r>
        <w:rPr>
          <w:bCs/>
        </w:rPr>
        <w:t xml:space="preserve"> a</w:t>
      </w:r>
      <w:r w:rsidRPr="00495F26">
        <w:rPr>
          <w:bCs/>
        </w:rPr>
        <w:t xml:space="preserve"> 26G needle</w:t>
      </w:r>
      <w:r w:rsidRPr="00E74F6F">
        <w:rPr>
          <w:bCs/>
        </w:rPr>
        <w:t xml:space="preserve"> </w:t>
      </w:r>
      <w:r>
        <w:rPr>
          <w:bCs/>
        </w:rPr>
        <w:t xml:space="preserve">for </w:t>
      </w:r>
      <w:r w:rsidRPr="001335AB">
        <w:rPr>
          <w:bCs/>
        </w:rPr>
        <w:t>anesthesia</w:t>
      </w:r>
      <w:r w:rsidR="002A2378">
        <w:rPr>
          <w:bCs/>
        </w:rPr>
        <w:t xml:space="preserve"> administration</w:t>
      </w:r>
      <w:r>
        <w:rPr>
          <w:bCs/>
        </w:rPr>
        <w:t xml:space="preserve">. </w:t>
      </w:r>
    </w:p>
    <w:p w14:paraId="5E93C6AF" w14:textId="59F4E1AE" w:rsidR="0061195E" w:rsidRDefault="0061195E" w:rsidP="0061195E">
      <w:pPr>
        <w:snapToGrid w:val="0"/>
        <w:spacing w:after="200" w:line="480" w:lineRule="auto"/>
        <w:ind w:left="1440"/>
        <w:contextualSpacing/>
        <w:rPr>
          <w:bCs/>
        </w:rPr>
      </w:pPr>
      <w:r>
        <w:rPr>
          <w:bCs/>
        </w:rPr>
        <w:tab/>
      </w:r>
      <w:r w:rsidRPr="001335AB">
        <w:rPr>
          <w:bCs/>
        </w:rPr>
        <w:t xml:space="preserve">One-hundred (100) </w:t>
      </w:r>
      <w:proofErr w:type="spellStart"/>
      <w:r w:rsidRPr="001335AB">
        <w:rPr>
          <w:bCs/>
        </w:rPr>
        <w:t>μL</w:t>
      </w:r>
      <w:proofErr w:type="spellEnd"/>
      <w:r w:rsidRPr="001335AB">
        <w:rPr>
          <w:bCs/>
        </w:rPr>
        <w:t xml:space="preserve"> of a 10% EDTA solution </w:t>
      </w:r>
      <w:r>
        <w:rPr>
          <w:bCs/>
        </w:rPr>
        <w:t xml:space="preserve">were </w:t>
      </w:r>
      <w:r w:rsidRPr="001335AB">
        <w:rPr>
          <w:bCs/>
        </w:rPr>
        <w:t>added to each 15 mL conical tube. Four (4) mL of supplemented RPMI-1640 w</w:t>
      </w:r>
      <w:r>
        <w:rPr>
          <w:bCs/>
        </w:rPr>
        <w:t>ere</w:t>
      </w:r>
      <w:r w:rsidRPr="001335AB">
        <w:rPr>
          <w:bCs/>
        </w:rPr>
        <w:t xml:space="preserve"> added to each </w:t>
      </w:r>
      <w:r>
        <w:rPr>
          <w:bCs/>
        </w:rPr>
        <w:t>P</w:t>
      </w:r>
      <w:r w:rsidRPr="001335AB">
        <w:rPr>
          <w:bCs/>
        </w:rPr>
        <w:t>etri dish</w:t>
      </w:r>
      <w:r>
        <w:rPr>
          <w:bCs/>
        </w:rPr>
        <w:t xml:space="preserve">, with the exception of those </w:t>
      </w:r>
      <w:r w:rsidRPr="001335AB">
        <w:rPr>
          <w:bCs/>
        </w:rPr>
        <w:t>labeled</w:t>
      </w:r>
      <w:r>
        <w:rPr>
          <w:bCs/>
        </w:rPr>
        <w:t xml:space="preserve"> bone </w:t>
      </w:r>
      <w:r w:rsidRPr="001335AB">
        <w:rPr>
          <w:bCs/>
        </w:rPr>
        <w:t>marrow</w:t>
      </w:r>
      <w:r>
        <w:rPr>
          <w:bCs/>
        </w:rPr>
        <w:t xml:space="preserve">. Those received </w:t>
      </w:r>
      <w:r w:rsidRPr="001335AB">
        <w:rPr>
          <w:bCs/>
        </w:rPr>
        <w:t>2 mL of media</w:t>
      </w:r>
      <w:r>
        <w:rPr>
          <w:bCs/>
        </w:rPr>
        <w:t xml:space="preserve">; the other </w:t>
      </w:r>
      <w:r w:rsidRPr="001335AB">
        <w:rPr>
          <w:bCs/>
        </w:rPr>
        <w:t xml:space="preserve">2 mL </w:t>
      </w:r>
      <w:r>
        <w:rPr>
          <w:bCs/>
        </w:rPr>
        <w:t>were</w:t>
      </w:r>
      <w:r w:rsidRPr="001335AB">
        <w:rPr>
          <w:bCs/>
        </w:rPr>
        <w:t xml:space="preserve"> </w:t>
      </w:r>
      <w:r>
        <w:rPr>
          <w:bCs/>
        </w:rPr>
        <w:t xml:space="preserve">deposited </w:t>
      </w:r>
      <w:r w:rsidRPr="001335AB">
        <w:rPr>
          <w:bCs/>
        </w:rPr>
        <w:t xml:space="preserve">into </w:t>
      </w:r>
      <w:r w:rsidR="002A2378">
        <w:rPr>
          <w:bCs/>
        </w:rPr>
        <w:t>the</w:t>
      </w:r>
      <w:r>
        <w:rPr>
          <w:bCs/>
        </w:rPr>
        <w:t xml:space="preserve"> respectively-labeled </w:t>
      </w:r>
      <w:r w:rsidRPr="001335AB">
        <w:rPr>
          <w:bCs/>
        </w:rPr>
        <w:t>3 mL syringe</w:t>
      </w:r>
      <w:r w:rsidR="002A2378">
        <w:rPr>
          <w:bCs/>
        </w:rPr>
        <w:t>s</w:t>
      </w:r>
      <w:r>
        <w:rPr>
          <w:bCs/>
        </w:rPr>
        <w:t xml:space="preserve"> for bone marrow aspiration</w:t>
      </w:r>
      <w:r w:rsidRPr="001335AB">
        <w:rPr>
          <w:bCs/>
        </w:rPr>
        <w:t xml:space="preserve">. One-hundred ninety-eight (198) </w:t>
      </w:r>
      <w:proofErr w:type="spellStart"/>
      <w:r w:rsidRPr="001335AB">
        <w:rPr>
          <w:bCs/>
        </w:rPr>
        <w:t>μL</w:t>
      </w:r>
      <w:proofErr w:type="spellEnd"/>
      <w:r w:rsidRPr="001335AB">
        <w:rPr>
          <w:bCs/>
        </w:rPr>
        <w:t xml:space="preserve"> of </w:t>
      </w:r>
      <w:r>
        <w:rPr>
          <w:bCs/>
        </w:rPr>
        <w:t>F</w:t>
      </w:r>
      <w:r w:rsidRPr="001335AB">
        <w:rPr>
          <w:bCs/>
        </w:rPr>
        <w:t xml:space="preserve">low </w:t>
      </w:r>
      <w:r>
        <w:rPr>
          <w:bCs/>
        </w:rPr>
        <w:t>B</w:t>
      </w:r>
      <w:r w:rsidRPr="001335AB">
        <w:rPr>
          <w:bCs/>
        </w:rPr>
        <w:t xml:space="preserve">uffer was added to each microcentrifuge tube. Fifty (50) </w:t>
      </w:r>
      <w:proofErr w:type="spellStart"/>
      <w:r w:rsidRPr="001335AB">
        <w:rPr>
          <w:bCs/>
        </w:rPr>
        <w:t>μL</w:t>
      </w:r>
      <w:proofErr w:type="spellEnd"/>
      <w:r w:rsidRPr="001335AB">
        <w:rPr>
          <w:bCs/>
        </w:rPr>
        <w:t xml:space="preserve"> of a 10% EDTA solution was added to each 1 mL tuberculin syringe</w:t>
      </w:r>
      <w:r>
        <w:rPr>
          <w:bCs/>
        </w:rPr>
        <w:t xml:space="preserve"> for drawing blood</w:t>
      </w:r>
      <w:r w:rsidRPr="001335AB">
        <w:rPr>
          <w:bCs/>
        </w:rPr>
        <w:t>.</w:t>
      </w:r>
      <w:r>
        <w:rPr>
          <w:bCs/>
        </w:rPr>
        <w:t xml:space="preserve"> Conical t</w:t>
      </w:r>
      <w:r w:rsidRPr="001335AB">
        <w:rPr>
          <w:bCs/>
        </w:rPr>
        <w:t xml:space="preserve">ubes, </w:t>
      </w:r>
      <w:r>
        <w:rPr>
          <w:bCs/>
        </w:rPr>
        <w:t>P</w:t>
      </w:r>
      <w:r w:rsidRPr="001335AB">
        <w:rPr>
          <w:bCs/>
        </w:rPr>
        <w:t>etri dishes,</w:t>
      </w:r>
      <w:r>
        <w:rPr>
          <w:bCs/>
        </w:rPr>
        <w:t xml:space="preserve"> blood drawing </w:t>
      </w:r>
      <w:r w:rsidRPr="001335AB">
        <w:rPr>
          <w:bCs/>
        </w:rPr>
        <w:t>syringes</w:t>
      </w:r>
      <w:r>
        <w:rPr>
          <w:bCs/>
        </w:rPr>
        <w:t xml:space="preserve">, </w:t>
      </w:r>
      <w:r>
        <w:rPr>
          <w:bCs/>
        </w:rPr>
        <w:lastRenderedPageBreak/>
        <w:t xml:space="preserve">etc. </w:t>
      </w:r>
      <w:r w:rsidRPr="001335AB">
        <w:rPr>
          <w:bCs/>
        </w:rPr>
        <w:t xml:space="preserve">were </w:t>
      </w:r>
      <w:r>
        <w:rPr>
          <w:bCs/>
        </w:rPr>
        <w:t>kept</w:t>
      </w:r>
      <w:r w:rsidRPr="001335AB">
        <w:rPr>
          <w:bCs/>
        </w:rPr>
        <w:t xml:space="preserve"> on ice or </w:t>
      </w:r>
      <w:r>
        <w:rPr>
          <w:bCs/>
        </w:rPr>
        <w:t xml:space="preserve">stored </w:t>
      </w:r>
      <w:r w:rsidRPr="001335AB">
        <w:rPr>
          <w:bCs/>
        </w:rPr>
        <w:t xml:space="preserve">at 4°C </w:t>
      </w:r>
      <w:r>
        <w:rPr>
          <w:bCs/>
        </w:rPr>
        <w:t>throughout</w:t>
      </w:r>
      <w:r w:rsidRPr="001335AB">
        <w:rPr>
          <w:bCs/>
        </w:rPr>
        <w:t xml:space="preserve"> </w:t>
      </w:r>
      <w:r>
        <w:rPr>
          <w:bCs/>
        </w:rPr>
        <w:t xml:space="preserve">the </w:t>
      </w:r>
      <w:r w:rsidRPr="001335AB">
        <w:rPr>
          <w:bCs/>
        </w:rPr>
        <w:t>tissue</w:t>
      </w:r>
      <w:r>
        <w:rPr>
          <w:bCs/>
        </w:rPr>
        <w:t xml:space="preserve"> harvesting and</w:t>
      </w:r>
      <w:r w:rsidRPr="001335AB">
        <w:rPr>
          <w:bCs/>
        </w:rPr>
        <w:t xml:space="preserve"> processing</w:t>
      </w:r>
      <w:r>
        <w:rPr>
          <w:bCs/>
        </w:rPr>
        <w:t xml:space="preserve"> procedure</w:t>
      </w:r>
      <w:r w:rsidRPr="001335AB">
        <w:rPr>
          <w:bCs/>
        </w:rPr>
        <w:t>.</w:t>
      </w:r>
    </w:p>
    <w:p w14:paraId="663A1EC8" w14:textId="77777777" w:rsidR="0061195E" w:rsidRDefault="0061195E" w:rsidP="0061195E">
      <w:pPr>
        <w:snapToGrid w:val="0"/>
        <w:spacing w:after="200" w:line="480" w:lineRule="auto"/>
        <w:ind w:left="1440"/>
        <w:contextualSpacing/>
        <w:rPr>
          <w:bCs/>
        </w:rPr>
      </w:pPr>
    </w:p>
    <w:p w14:paraId="5EBBDE7B" w14:textId="77777777" w:rsidR="0061195E" w:rsidRPr="001335AB" w:rsidRDefault="0061195E" w:rsidP="0061195E">
      <w:pPr>
        <w:snapToGrid w:val="0"/>
        <w:spacing w:after="200" w:line="480" w:lineRule="auto"/>
        <w:ind w:left="1440"/>
        <w:contextualSpacing/>
        <w:rPr>
          <w:bCs/>
          <w:i/>
          <w:iCs/>
        </w:rPr>
      </w:pPr>
      <w:r w:rsidRPr="001335AB">
        <w:rPr>
          <w:bCs/>
          <w:i/>
          <w:iCs/>
        </w:rPr>
        <w:t>Mouse Anesthesia</w:t>
      </w:r>
    </w:p>
    <w:p w14:paraId="6853103D" w14:textId="35C68357" w:rsidR="0061195E" w:rsidRDefault="0061195E" w:rsidP="0061195E">
      <w:pPr>
        <w:snapToGrid w:val="0"/>
        <w:spacing w:after="200" w:line="480" w:lineRule="auto"/>
        <w:ind w:left="1440"/>
        <w:contextualSpacing/>
        <w:rPr>
          <w:bCs/>
        </w:rPr>
      </w:pPr>
      <w:r>
        <w:rPr>
          <w:bCs/>
        </w:rPr>
        <w:t xml:space="preserve">At each time point, 8 </w:t>
      </w:r>
      <w:r w:rsidR="00065A44">
        <w:rPr>
          <w:bCs/>
        </w:rPr>
        <w:t>GBM</w:t>
      </w:r>
      <w:r>
        <w:rPr>
          <w:bCs/>
        </w:rPr>
        <w:t xml:space="preserve">-bearing mice and 8 age-matched, mock-engrafted mice </w:t>
      </w:r>
      <w:r w:rsidRPr="001335AB">
        <w:rPr>
          <w:bCs/>
        </w:rPr>
        <w:t>were terminally anesthetized</w:t>
      </w:r>
      <w:r>
        <w:rPr>
          <w:bCs/>
        </w:rPr>
        <w:t xml:space="preserve">, one at a time, with </w:t>
      </w:r>
      <w:r w:rsidRPr="001335AB">
        <w:rPr>
          <w:bCs/>
        </w:rPr>
        <w:t xml:space="preserve">150 mg/kg of ketamine hydrochloride and 20 mg/kg xylazine hydrochloride diluted in sterile 0.9% NaCl </w:t>
      </w:r>
      <w:r>
        <w:rPr>
          <w:bCs/>
        </w:rPr>
        <w:t xml:space="preserve">and </w:t>
      </w:r>
      <w:r w:rsidRPr="001335AB">
        <w:rPr>
          <w:bCs/>
        </w:rPr>
        <w:t xml:space="preserve">delivered </w:t>
      </w:r>
      <w:r>
        <w:rPr>
          <w:bCs/>
        </w:rPr>
        <w:t>intraperitoneally using a</w:t>
      </w:r>
      <w:r w:rsidRPr="001335AB">
        <w:rPr>
          <w:bCs/>
        </w:rPr>
        <w:t xml:space="preserve"> 1 mL tuberculin syringe</w:t>
      </w:r>
      <w:r>
        <w:rPr>
          <w:bCs/>
        </w:rPr>
        <w:t xml:space="preserve"> (See </w:t>
      </w:r>
      <w:r w:rsidRPr="00E74F6F">
        <w:rPr>
          <w:b/>
        </w:rPr>
        <w:t>Table S2</w:t>
      </w:r>
      <w:r>
        <w:rPr>
          <w:bCs/>
        </w:rPr>
        <w:t xml:space="preserve"> </w:t>
      </w:r>
      <w:r w:rsidRPr="001335AB">
        <w:rPr>
          <w:bCs/>
        </w:rPr>
        <w:t xml:space="preserve">for </w:t>
      </w:r>
      <w:r>
        <w:rPr>
          <w:bCs/>
        </w:rPr>
        <w:t xml:space="preserve">preparation </w:t>
      </w:r>
      <w:r w:rsidRPr="001335AB">
        <w:rPr>
          <w:bCs/>
        </w:rPr>
        <w:t>details</w:t>
      </w:r>
      <w:r>
        <w:rPr>
          <w:bCs/>
        </w:rPr>
        <w:t>)</w:t>
      </w:r>
      <w:r w:rsidRPr="001335AB">
        <w:rPr>
          <w:bCs/>
        </w:rPr>
        <w:t>. Once non-responsive to</w:t>
      </w:r>
      <w:r>
        <w:rPr>
          <w:bCs/>
        </w:rPr>
        <w:t xml:space="preserve"> both</w:t>
      </w:r>
      <w:r w:rsidRPr="001335AB">
        <w:rPr>
          <w:bCs/>
        </w:rPr>
        <w:t xml:space="preserve"> toe and tail pinch,</w:t>
      </w:r>
      <w:r>
        <w:rPr>
          <w:bCs/>
        </w:rPr>
        <w:t xml:space="preserve"> </w:t>
      </w:r>
      <w:r w:rsidR="00C372E6">
        <w:rPr>
          <w:bCs/>
        </w:rPr>
        <w:t>each mouse</w:t>
      </w:r>
      <w:r>
        <w:rPr>
          <w:bCs/>
        </w:rPr>
        <w:t xml:space="preserve"> was</w:t>
      </w:r>
      <w:r w:rsidRPr="001335AB">
        <w:rPr>
          <w:bCs/>
        </w:rPr>
        <w:t xml:space="preserve"> pinned ventral-side-up to an extruded polystyrene foam block by </w:t>
      </w:r>
      <w:r>
        <w:rPr>
          <w:bCs/>
        </w:rPr>
        <w:t xml:space="preserve">their </w:t>
      </w:r>
      <w:r w:rsidRPr="001335AB">
        <w:rPr>
          <w:bCs/>
        </w:rPr>
        <w:t>front and hind paws using four 26G needles (one per paw)</w:t>
      </w:r>
      <w:r>
        <w:rPr>
          <w:bCs/>
        </w:rPr>
        <w:t xml:space="preserve">. The abdomen was </w:t>
      </w:r>
      <w:r w:rsidRPr="001335AB">
        <w:rPr>
          <w:bCs/>
        </w:rPr>
        <w:t>sprayed</w:t>
      </w:r>
      <w:r>
        <w:rPr>
          <w:bCs/>
        </w:rPr>
        <w:t xml:space="preserve"> </w:t>
      </w:r>
      <w:r w:rsidRPr="001335AB">
        <w:rPr>
          <w:bCs/>
        </w:rPr>
        <w:t xml:space="preserve">with 70% ethanol </w:t>
      </w:r>
      <w:r>
        <w:rPr>
          <w:bCs/>
        </w:rPr>
        <w:t xml:space="preserve">to disinfect the incision site and obstruct fur from </w:t>
      </w:r>
      <w:r w:rsidRPr="001335AB">
        <w:rPr>
          <w:bCs/>
        </w:rPr>
        <w:t xml:space="preserve">entering the dissection cavity. </w:t>
      </w:r>
    </w:p>
    <w:p w14:paraId="55A2E227" w14:textId="77777777" w:rsidR="0061195E" w:rsidRDefault="0061195E" w:rsidP="0061195E">
      <w:pPr>
        <w:snapToGrid w:val="0"/>
        <w:spacing w:after="200" w:line="480" w:lineRule="auto"/>
        <w:ind w:left="1440"/>
        <w:contextualSpacing/>
        <w:rPr>
          <w:bCs/>
        </w:rPr>
      </w:pPr>
    </w:p>
    <w:p w14:paraId="64CAE4E2" w14:textId="77777777" w:rsidR="0061195E" w:rsidRPr="001335AB" w:rsidRDefault="0061195E" w:rsidP="0061195E">
      <w:pPr>
        <w:snapToGrid w:val="0"/>
        <w:spacing w:after="200" w:line="480" w:lineRule="auto"/>
        <w:ind w:left="1440"/>
        <w:contextualSpacing/>
        <w:rPr>
          <w:bCs/>
          <w:i/>
          <w:iCs/>
        </w:rPr>
      </w:pPr>
      <w:r w:rsidRPr="001335AB">
        <w:rPr>
          <w:bCs/>
          <w:i/>
          <w:iCs/>
        </w:rPr>
        <w:t>Tissue Excision</w:t>
      </w:r>
    </w:p>
    <w:p w14:paraId="56BB8F76" w14:textId="7AED8A72" w:rsidR="0061195E" w:rsidRDefault="0061195E" w:rsidP="0061195E">
      <w:pPr>
        <w:snapToGrid w:val="0"/>
        <w:spacing w:after="200" w:line="480" w:lineRule="auto"/>
        <w:ind w:left="1440"/>
        <w:contextualSpacing/>
        <w:rPr>
          <w:bCs/>
        </w:rPr>
      </w:pPr>
      <w:r>
        <w:rPr>
          <w:bCs/>
        </w:rPr>
        <w:t>Five (5) l</w:t>
      </w:r>
      <w:r w:rsidRPr="001335AB">
        <w:rPr>
          <w:bCs/>
        </w:rPr>
        <w:t>ymphoid organs</w:t>
      </w:r>
      <w:r>
        <w:rPr>
          <w:bCs/>
        </w:rPr>
        <w:t xml:space="preserve"> of each mouse </w:t>
      </w:r>
      <w:r w:rsidRPr="001335AB">
        <w:rPr>
          <w:bCs/>
        </w:rPr>
        <w:t>were harvested in the following order:</w:t>
      </w:r>
      <w:r>
        <w:rPr>
          <w:bCs/>
        </w:rPr>
        <w:t xml:space="preserve"> blood, thymus, spleen, </w:t>
      </w:r>
      <w:r w:rsidR="00701445">
        <w:rPr>
          <w:bCs/>
        </w:rPr>
        <w:t xml:space="preserve">deep and superficial </w:t>
      </w:r>
      <w:r>
        <w:rPr>
          <w:bCs/>
        </w:rPr>
        <w:t xml:space="preserve">cervical lymph nodes, bone marrow. </w:t>
      </w:r>
    </w:p>
    <w:p w14:paraId="747B8824" w14:textId="77777777" w:rsidR="0061195E" w:rsidRDefault="0061195E" w:rsidP="0061195E">
      <w:pPr>
        <w:snapToGrid w:val="0"/>
        <w:spacing w:after="200" w:line="480" w:lineRule="auto"/>
        <w:ind w:left="1440"/>
        <w:contextualSpacing/>
        <w:rPr>
          <w:bCs/>
        </w:rPr>
      </w:pPr>
    </w:p>
    <w:p w14:paraId="4222CAF5" w14:textId="355A477A" w:rsidR="0061195E" w:rsidRDefault="0061195E" w:rsidP="0061195E">
      <w:pPr>
        <w:snapToGrid w:val="0"/>
        <w:spacing w:after="200" w:line="480" w:lineRule="auto"/>
        <w:ind w:left="1440"/>
        <w:contextualSpacing/>
        <w:rPr>
          <w:bCs/>
        </w:rPr>
      </w:pPr>
      <w:r>
        <w:rPr>
          <w:bCs/>
        </w:rPr>
        <w:t xml:space="preserve">Blood: </w:t>
      </w:r>
      <w:r w:rsidRPr="001335AB">
        <w:rPr>
          <w:bCs/>
        </w:rPr>
        <w:t>A</w:t>
      </w:r>
      <w:r>
        <w:rPr>
          <w:bCs/>
        </w:rPr>
        <w:t xml:space="preserve"> </w:t>
      </w:r>
      <w:r w:rsidRPr="001335AB">
        <w:rPr>
          <w:bCs/>
        </w:rPr>
        <w:t>“Y” incision</w:t>
      </w:r>
      <w:r>
        <w:rPr>
          <w:bCs/>
        </w:rPr>
        <w:t xml:space="preserve"> was made</w:t>
      </w:r>
      <w:r w:rsidRPr="001335AB">
        <w:rPr>
          <w:bCs/>
        </w:rPr>
        <w:t xml:space="preserve"> from the</w:t>
      </w:r>
      <w:r>
        <w:rPr>
          <w:bCs/>
        </w:rPr>
        <w:t xml:space="preserve"> abdomen</w:t>
      </w:r>
      <w:r w:rsidRPr="001335AB">
        <w:rPr>
          <w:bCs/>
        </w:rPr>
        <w:t xml:space="preserve"> to the rib cage expos</w:t>
      </w:r>
      <w:r>
        <w:rPr>
          <w:bCs/>
        </w:rPr>
        <w:t>ing</w:t>
      </w:r>
      <w:r w:rsidRPr="001335AB">
        <w:rPr>
          <w:bCs/>
        </w:rPr>
        <w:t xml:space="preserve"> the heart</w:t>
      </w:r>
      <w:r>
        <w:rPr>
          <w:bCs/>
        </w:rPr>
        <w:t>. B</w:t>
      </w:r>
      <w:r w:rsidRPr="001335AB">
        <w:rPr>
          <w:bCs/>
        </w:rPr>
        <w:t>lood was aspirated from the right ventricle into</w:t>
      </w:r>
      <w:r>
        <w:rPr>
          <w:bCs/>
        </w:rPr>
        <w:t xml:space="preserve"> a </w:t>
      </w:r>
      <w:r w:rsidRPr="001335AB">
        <w:rPr>
          <w:bCs/>
        </w:rPr>
        <w:t>1 mL tuberculin syringe. Syringe needles were</w:t>
      </w:r>
      <w:r>
        <w:rPr>
          <w:bCs/>
        </w:rPr>
        <w:t xml:space="preserve"> </w:t>
      </w:r>
      <w:r w:rsidRPr="001335AB">
        <w:rPr>
          <w:bCs/>
        </w:rPr>
        <w:t xml:space="preserve">removed </w:t>
      </w:r>
      <w:r>
        <w:rPr>
          <w:bCs/>
        </w:rPr>
        <w:t>prior to</w:t>
      </w:r>
      <w:r w:rsidRPr="001335AB">
        <w:rPr>
          <w:bCs/>
        </w:rPr>
        <w:t xml:space="preserve"> expelling blood </w:t>
      </w:r>
      <w:r>
        <w:rPr>
          <w:bCs/>
        </w:rPr>
        <w:t>from the</w:t>
      </w:r>
      <w:r w:rsidRPr="00B468B0">
        <w:rPr>
          <w:bCs/>
        </w:rPr>
        <w:t xml:space="preserve"> </w:t>
      </w:r>
      <w:r w:rsidRPr="00495F26">
        <w:rPr>
          <w:bCs/>
        </w:rPr>
        <w:t>tuberculin syringe</w:t>
      </w:r>
      <w:r>
        <w:rPr>
          <w:bCs/>
        </w:rPr>
        <w:t xml:space="preserve"> </w:t>
      </w:r>
      <w:r w:rsidRPr="001335AB">
        <w:rPr>
          <w:bCs/>
        </w:rPr>
        <w:t xml:space="preserve">into </w:t>
      </w:r>
      <w:r>
        <w:rPr>
          <w:bCs/>
        </w:rPr>
        <w:t xml:space="preserve">a </w:t>
      </w:r>
      <w:r w:rsidRPr="001335AB">
        <w:rPr>
          <w:bCs/>
        </w:rPr>
        <w:t>respectively-labeled 15 mL conical tube.</w:t>
      </w:r>
      <w:r>
        <w:rPr>
          <w:bCs/>
        </w:rPr>
        <w:t xml:space="preserve"> Mice </w:t>
      </w:r>
      <w:r w:rsidRPr="001335AB">
        <w:rPr>
          <w:bCs/>
        </w:rPr>
        <w:t xml:space="preserve">underwent </w:t>
      </w:r>
      <w:proofErr w:type="spellStart"/>
      <w:r w:rsidRPr="001335AB">
        <w:rPr>
          <w:bCs/>
        </w:rPr>
        <w:t>transcardial</w:t>
      </w:r>
      <w:proofErr w:type="spellEnd"/>
      <w:r w:rsidRPr="001335AB">
        <w:rPr>
          <w:bCs/>
        </w:rPr>
        <w:t xml:space="preserve"> perfusion with heparinized and oxygenated (95% O</w:t>
      </w:r>
      <w:r w:rsidRPr="001335AB">
        <w:rPr>
          <w:bCs/>
          <w:vertAlign w:val="subscript"/>
        </w:rPr>
        <w:t>2</w:t>
      </w:r>
      <w:r w:rsidRPr="001335AB">
        <w:rPr>
          <w:bCs/>
        </w:rPr>
        <w:t>/5% CO</w:t>
      </w:r>
      <w:r w:rsidRPr="001335AB">
        <w:rPr>
          <w:bCs/>
          <w:vertAlign w:val="subscript"/>
        </w:rPr>
        <w:t>2</w:t>
      </w:r>
      <w:r w:rsidRPr="001335AB">
        <w:rPr>
          <w:bCs/>
        </w:rPr>
        <w:t xml:space="preserve">) Tyrode’s solution at a rate of 4.0 mL/minute for at least 2 minutes in a laminar flow hood to </w:t>
      </w:r>
      <w:r>
        <w:rPr>
          <w:bCs/>
        </w:rPr>
        <w:t xml:space="preserve">achieve complete </w:t>
      </w:r>
      <w:r w:rsidRPr="001335AB">
        <w:rPr>
          <w:bCs/>
        </w:rPr>
        <w:lastRenderedPageBreak/>
        <w:t>exsanguin</w:t>
      </w:r>
      <w:r>
        <w:rPr>
          <w:bCs/>
        </w:rPr>
        <w:t>ation</w:t>
      </w:r>
      <w:r w:rsidRPr="001335AB">
        <w:rPr>
          <w:bCs/>
        </w:rPr>
        <w:t>.</w:t>
      </w:r>
      <w:r>
        <w:rPr>
          <w:bCs/>
        </w:rPr>
        <w:t xml:space="preserve"> More detailed </w:t>
      </w:r>
      <w:r w:rsidRPr="001335AB">
        <w:rPr>
          <w:bCs/>
        </w:rPr>
        <w:t>method</w:t>
      </w:r>
      <w:r>
        <w:rPr>
          <w:bCs/>
        </w:rPr>
        <w:t xml:space="preserve">s on </w:t>
      </w:r>
      <w:proofErr w:type="spellStart"/>
      <w:r w:rsidRPr="001335AB">
        <w:rPr>
          <w:bCs/>
        </w:rPr>
        <w:t>transcardial</w:t>
      </w:r>
      <w:proofErr w:type="spellEnd"/>
      <w:r w:rsidRPr="001335AB">
        <w:rPr>
          <w:bCs/>
        </w:rPr>
        <w:t xml:space="preserve"> perfusion</w:t>
      </w:r>
      <w:r>
        <w:rPr>
          <w:bCs/>
        </w:rPr>
        <w:t xml:space="preserve"> of mice can be found here</w:t>
      </w:r>
      <w:r w:rsidR="00862849">
        <w:rPr>
          <w:bCs/>
        </w:rPr>
        <w:t>:</w:t>
      </w:r>
      <w:r>
        <w:rPr>
          <w:bCs/>
        </w:rPr>
        <w:t xml:space="preserve"> </w:t>
      </w:r>
      <w:r>
        <w:rPr>
          <w:bCs/>
        </w:rPr>
        <w:fldChar w:fldCharType="begin"/>
      </w:r>
      <w:r>
        <w:rPr>
          <w:bCs/>
        </w:rPr>
        <w:instrText xml:space="preserve"> ADDIN ZOTERO_ITEM CSL_CITATION {"citationID":"vFcv2w4Z","properties":{"formattedCitation":"(Baker et al., 2015)","plainCitation":"(Baker et al., 2015)","noteIndex":0},"citationItems":[{"id":67,"uris":["http://zotero.org/users/local/oR8ZFVJz/items/5V6PGCU9"],"uri":["http://zotero.org/users/local/oR8ZFVJz/items/5V6PGCU9"],"itemData":{"id":67,"type":"article-journal","abstract":"Our laboratory has recently demonstrated that natural killer (NK) cells are capable of eradicating orthotopically implanted mouse GL26 and rat CNS-1 malignant gliomas soon after intracranial engraftment if the cancer cells are rendered deficient in their expression of the β-galactoside-binding lectin galectin-1 (gal-1). More recent work now shows that a population of Gr-1+/CD11b+ myeloid cells is critical to this effect. To better understand the mechanisms by which NK and myeloid cells cooperate to confer gal-1-deficient tumor rejection we have developed a comprehensive protocol for the isolation and analysis of glioma-infiltrating peripheral blood mononuclear cells (PBMC). The method is demonstrated here by comparing PBMC infiltration into the tumor microenvironment of gal-1-expressing GL26 gliomas with those rendered gal-1-deficient via shRNA knockdown. The protocol begins with a description of how to culture and prepare GL26 cells for inoculation into the syngeneic C57BL/6J mouse brain. It then explains the steps involved in the isolation and flow cytometric analysis of glioma-infiltrating PBMCs from the early brain tumor microenvironment. The method is adaptable to a number of in vivo experimental designs in which temporal data on immune infiltration into the brain is required. The method is sensitive and highly reproducible, as glioma-infiltrating PBMCs can be isolated from intracranial tumors as soon as 24 hr post-tumor engraftment with similar cell counts observed from time point matched tumors throughout independent experiments. A single experimentalist can perform the method from brain harvesting to flow cytometric analysis of glioma-infiltrating PBMCs in roughly 4-6 hr depending on the number of samples to be analyzed. Alternative glioma models and/or cell-specific detection antibodies may also be used at the experimentalists' discretion to assess the infiltration of several other immune cell types of interest without the need for alterations to the overall procedure.","container-title":"Journal of Visualized Experiments: JoVE","DOI":"10.3791/53676","ISSN":"1940-087X","issue":"105","journalAbbreviation":"J Vis Exp","language":"eng","note":"PMID: 26650233\nPMCID: PMC4692754","source":"PubMed","title":"Isolation and Flow Cytometric Analysis of Glioma-infiltrating Peripheral Blood Mononuclear Cells","author":[{"family":"Baker","given":"Gregory J."},{"family":"Castro","given":"Maria G."},{"family":"Lowenstein","given":"Pedro R."}],"issued":{"date-parts":[["2015",11,28]]}}}],"schema":"https://github.com/citation-style-language/schema/raw/master/csl-citation.json"} </w:instrText>
      </w:r>
      <w:r>
        <w:rPr>
          <w:bCs/>
        </w:rPr>
        <w:fldChar w:fldCharType="separate"/>
      </w:r>
      <w:r>
        <w:rPr>
          <w:bCs/>
          <w:noProof/>
        </w:rPr>
        <w:t>(Baker et al., 2015)</w:t>
      </w:r>
      <w:r>
        <w:rPr>
          <w:bCs/>
        </w:rPr>
        <w:fldChar w:fldCharType="end"/>
      </w:r>
      <w:r w:rsidRPr="001335AB">
        <w:rPr>
          <w:bCs/>
        </w:rPr>
        <w:t>.</w:t>
      </w:r>
    </w:p>
    <w:p w14:paraId="4BD0F8D6" w14:textId="77777777" w:rsidR="0061195E" w:rsidRDefault="0061195E" w:rsidP="0061195E">
      <w:pPr>
        <w:snapToGrid w:val="0"/>
        <w:spacing w:after="200" w:line="480" w:lineRule="auto"/>
        <w:ind w:left="1440"/>
        <w:contextualSpacing/>
        <w:rPr>
          <w:bCs/>
        </w:rPr>
      </w:pPr>
    </w:p>
    <w:p w14:paraId="2AE70FCC" w14:textId="77777777" w:rsidR="0061195E" w:rsidRDefault="0061195E" w:rsidP="0061195E">
      <w:pPr>
        <w:snapToGrid w:val="0"/>
        <w:spacing w:after="200" w:line="480" w:lineRule="auto"/>
        <w:ind w:left="1440"/>
        <w:contextualSpacing/>
        <w:rPr>
          <w:bCs/>
        </w:rPr>
      </w:pPr>
      <w:r w:rsidRPr="001335AB">
        <w:rPr>
          <w:bCs/>
        </w:rPr>
        <w:t>Thymus</w:t>
      </w:r>
      <w:r>
        <w:rPr>
          <w:bCs/>
        </w:rPr>
        <w:t>: Post-</w:t>
      </w:r>
      <w:r w:rsidRPr="00495F26">
        <w:rPr>
          <w:bCs/>
        </w:rPr>
        <w:t>exsanguin</w:t>
      </w:r>
      <w:r>
        <w:rPr>
          <w:bCs/>
        </w:rPr>
        <w:t>ation, mice</w:t>
      </w:r>
      <w:r w:rsidRPr="001335AB">
        <w:rPr>
          <w:bCs/>
        </w:rPr>
        <w:t xml:space="preserve"> w</w:t>
      </w:r>
      <w:r>
        <w:rPr>
          <w:bCs/>
        </w:rPr>
        <w:t>ere</w:t>
      </w:r>
      <w:r w:rsidRPr="001335AB">
        <w:rPr>
          <w:bCs/>
        </w:rPr>
        <w:t xml:space="preserve"> returned to the extruded polystyrene foam block</w:t>
      </w:r>
      <w:r>
        <w:rPr>
          <w:bCs/>
        </w:rPr>
        <w:t xml:space="preserve"> for thymus e</w:t>
      </w:r>
      <w:r w:rsidRPr="001335AB">
        <w:rPr>
          <w:bCs/>
        </w:rPr>
        <w:t>xcis</w:t>
      </w:r>
      <w:r>
        <w:rPr>
          <w:bCs/>
        </w:rPr>
        <w:t>ion with</w:t>
      </w:r>
      <w:r w:rsidRPr="001335AB">
        <w:rPr>
          <w:bCs/>
        </w:rPr>
        <w:t xml:space="preserve"> small dissection scissors and fine-tipped</w:t>
      </w:r>
      <w:r>
        <w:rPr>
          <w:bCs/>
        </w:rPr>
        <w:t xml:space="preserve">, </w:t>
      </w:r>
      <w:r w:rsidRPr="001335AB">
        <w:rPr>
          <w:bCs/>
        </w:rPr>
        <w:t>bent forceps</w:t>
      </w:r>
      <w:r>
        <w:rPr>
          <w:bCs/>
        </w:rPr>
        <w:t xml:space="preserve">. Care was taken </w:t>
      </w:r>
      <w:r w:rsidRPr="001335AB">
        <w:rPr>
          <w:bCs/>
        </w:rPr>
        <w:t>to</w:t>
      </w:r>
      <w:r>
        <w:rPr>
          <w:bCs/>
        </w:rPr>
        <w:t xml:space="preserve"> avoid taking </w:t>
      </w:r>
      <w:r w:rsidRPr="00495F26">
        <w:rPr>
          <w:bCs/>
        </w:rPr>
        <w:t>contaminating adipose</w:t>
      </w:r>
      <w:r>
        <w:rPr>
          <w:bCs/>
        </w:rPr>
        <w:t xml:space="preserve"> tissue and </w:t>
      </w:r>
      <w:r w:rsidRPr="00F17B62">
        <w:rPr>
          <w:bCs/>
        </w:rPr>
        <w:t>mediastinal lymph nodes</w:t>
      </w:r>
      <w:r w:rsidRPr="001335AB">
        <w:rPr>
          <w:bCs/>
        </w:rPr>
        <w:t>.</w:t>
      </w:r>
      <w:r>
        <w:rPr>
          <w:bCs/>
        </w:rPr>
        <w:t xml:space="preserve"> </w:t>
      </w:r>
      <w:proofErr w:type="spellStart"/>
      <w:r w:rsidRPr="001335AB">
        <w:rPr>
          <w:bCs/>
        </w:rPr>
        <w:t>Thymi</w:t>
      </w:r>
      <w:proofErr w:type="spellEnd"/>
      <w:r w:rsidRPr="001335AB">
        <w:rPr>
          <w:bCs/>
        </w:rPr>
        <w:t xml:space="preserve"> were </w:t>
      </w:r>
      <w:r>
        <w:rPr>
          <w:bCs/>
        </w:rPr>
        <w:t>stored</w:t>
      </w:r>
      <w:r w:rsidRPr="001335AB">
        <w:rPr>
          <w:bCs/>
        </w:rPr>
        <w:t xml:space="preserve"> </w:t>
      </w:r>
      <w:r>
        <w:rPr>
          <w:bCs/>
        </w:rPr>
        <w:t>in</w:t>
      </w:r>
      <w:r w:rsidRPr="001335AB">
        <w:rPr>
          <w:bCs/>
        </w:rPr>
        <w:t xml:space="preserve"> respectively</w:t>
      </w:r>
      <w:r>
        <w:rPr>
          <w:bCs/>
        </w:rPr>
        <w:t>-</w:t>
      </w:r>
      <w:r w:rsidRPr="001335AB">
        <w:rPr>
          <w:bCs/>
        </w:rPr>
        <w:t xml:space="preserve">labeled 60 x 15 mm polystyrene </w:t>
      </w:r>
      <w:r>
        <w:rPr>
          <w:bCs/>
        </w:rPr>
        <w:t>P</w:t>
      </w:r>
      <w:r w:rsidRPr="001335AB">
        <w:rPr>
          <w:bCs/>
        </w:rPr>
        <w:t>etri dishes</w:t>
      </w:r>
      <w:r>
        <w:rPr>
          <w:bCs/>
        </w:rPr>
        <w:t xml:space="preserve"> on ice</w:t>
      </w:r>
      <w:r w:rsidRPr="001335AB">
        <w:rPr>
          <w:bCs/>
        </w:rPr>
        <w:t>.</w:t>
      </w:r>
      <w:r>
        <w:rPr>
          <w:bCs/>
        </w:rPr>
        <w:t xml:space="preserve"> </w:t>
      </w:r>
    </w:p>
    <w:p w14:paraId="7D55C7B8" w14:textId="77777777" w:rsidR="0061195E" w:rsidRDefault="0061195E" w:rsidP="0061195E">
      <w:pPr>
        <w:snapToGrid w:val="0"/>
        <w:spacing w:after="200" w:line="480" w:lineRule="auto"/>
        <w:ind w:left="1440"/>
        <w:contextualSpacing/>
        <w:rPr>
          <w:bCs/>
        </w:rPr>
      </w:pPr>
    </w:p>
    <w:p w14:paraId="5EDBCA0A" w14:textId="77777777" w:rsidR="0061195E" w:rsidRDefault="0061195E" w:rsidP="0061195E">
      <w:pPr>
        <w:snapToGrid w:val="0"/>
        <w:spacing w:after="200" w:line="480" w:lineRule="auto"/>
        <w:ind w:left="1440"/>
        <w:contextualSpacing/>
        <w:rPr>
          <w:bCs/>
        </w:rPr>
      </w:pPr>
      <w:r w:rsidRPr="001335AB">
        <w:rPr>
          <w:bCs/>
        </w:rPr>
        <w:t>Spleen:</w:t>
      </w:r>
      <w:r>
        <w:rPr>
          <w:bCs/>
        </w:rPr>
        <w:t xml:space="preserve"> S</w:t>
      </w:r>
      <w:r w:rsidRPr="001335AB">
        <w:rPr>
          <w:bCs/>
        </w:rPr>
        <w:t>pleen</w:t>
      </w:r>
      <w:r>
        <w:rPr>
          <w:bCs/>
        </w:rPr>
        <w:t>s</w:t>
      </w:r>
      <w:r w:rsidRPr="001335AB">
        <w:rPr>
          <w:bCs/>
        </w:rPr>
        <w:t xml:space="preserve"> </w:t>
      </w:r>
      <w:r>
        <w:rPr>
          <w:bCs/>
        </w:rPr>
        <w:t>were</w:t>
      </w:r>
      <w:r w:rsidRPr="001335AB">
        <w:rPr>
          <w:bCs/>
        </w:rPr>
        <w:t xml:space="preserve"> excised </w:t>
      </w:r>
      <w:r>
        <w:rPr>
          <w:bCs/>
        </w:rPr>
        <w:t>using</w:t>
      </w:r>
      <w:r w:rsidRPr="001335AB">
        <w:rPr>
          <w:bCs/>
        </w:rPr>
        <w:t xml:space="preserve"> small dissection scissors and fine-tipped</w:t>
      </w:r>
      <w:r>
        <w:rPr>
          <w:bCs/>
        </w:rPr>
        <w:t>,</w:t>
      </w:r>
      <w:r w:rsidRPr="001335AB">
        <w:rPr>
          <w:bCs/>
        </w:rPr>
        <w:t xml:space="preserve"> bent forceps</w:t>
      </w:r>
      <w:r>
        <w:rPr>
          <w:bCs/>
        </w:rPr>
        <w:t xml:space="preserve"> and stored</w:t>
      </w:r>
      <w:r w:rsidRPr="00E74F6F">
        <w:rPr>
          <w:bCs/>
        </w:rPr>
        <w:t xml:space="preserve"> </w:t>
      </w:r>
      <w:r w:rsidRPr="001335AB">
        <w:rPr>
          <w:bCs/>
        </w:rPr>
        <w:t>in</w:t>
      </w:r>
      <w:r>
        <w:rPr>
          <w:bCs/>
        </w:rPr>
        <w:t xml:space="preserve"> a</w:t>
      </w:r>
      <w:r w:rsidRPr="001335AB">
        <w:rPr>
          <w:bCs/>
        </w:rPr>
        <w:t xml:space="preserve"> respectively</w:t>
      </w:r>
      <w:r>
        <w:rPr>
          <w:bCs/>
        </w:rPr>
        <w:t>-</w:t>
      </w:r>
      <w:r w:rsidRPr="001335AB">
        <w:rPr>
          <w:bCs/>
        </w:rPr>
        <w:t xml:space="preserve">labeled 60 x 15 mm polystyrene </w:t>
      </w:r>
      <w:r>
        <w:rPr>
          <w:bCs/>
        </w:rPr>
        <w:t>P</w:t>
      </w:r>
      <w:r w:rsidRPr="001335AB">
        <w:rPr>
          <w:bCs/>
        </w:rPr>
        <w:t>etri dishes</w:t>
      </w:r>
      <w:r>
        <w:rPr>
          <w:bCs/>
        </w:rPr>
        <w:t xml:space="preserve"> on ice</w:t>
      </w:r>
      <w:r w:rsidRPr="001335AB">
        <w:rPr>
          <w:bCs/>
        </w:rPr>
        <w:t>.</w:t>
      </w:r>
    </w:p>
    <w:p w14:paraId="30E2C690" w14:textId="77777777" w:rsidR="0061195E" w:rsidRDefault="0061195E" w:rsidP="0061195E">
      <w:pPr>
        <w:snapToGrid w:val="0"/>
        <w:spacing w:after="200" w:line="480" w:lineRule="auto"/>
        <w:ind w:left="1440"/>
        <w:contextualSpacing/>
        <w:rPr>
          <w:bCs/>
        </w:rPr>
      </w:pPr>
    </w:p>
    <w:p w14:paraId="06E84F7E" w14:textId="77777777" w:rsidR="0061195E" w:rsidRDefault="0061195E" w:rsidP="0061195E">
      <w:pPr>
        <w:snapToGrid w:val="0"/>
        <w:spacing w:after="200" w:line="480" w:lineRule="auto"/>
        <w:ind w:left="1440"/>
        <w:contextualSpacing/>
        <w:rPr>
          <w:bCs/>
        </w:rPr>
      </w:pPr>
      <w:r w:rsidRPr="001335AB">
        <w:rPr>
          <w:bCs/>
        </w:rPr>
        <w:t>Superficial/deep cervical lymph nodes</w:t>
      </w:r>
      <w:r>
        <w:rPr>
          <w:bCs/>
        </w:rPr>
        <w:t xml:space="preserve">: Under </w:t>
      </w:r>
      <w:r w:rsidRPr="00495F26">
        <w:rPr>
          <w:bCs/>
        </w:rPr>
        <w:t>a dissection microscope</w:t>
      </w:r>
      <w:r>
        <w:rPr>
          <w:bCs/>
        </w:rPr>
        <w:t>, l</w:t>
      </w:r>
      <w:r w:rsidRPr="001335AB">
        <w:rPr>
          <w:bCs/>
        </w:rPr>
        <w:t xml:space="preserve">ymph nodes were </w:t>
      </w:r>
      <w:r>
        <w:rPr>
          <w:bCs/>
        </w:rPr>
        <w:t>removed</w:t>
      </w:r>
      <w:r w:rsidRPr="001335AB">
        <w:rPr>
          <w:bCs/>
        </w:rPr>
        <w:t xml:space="preserve"> </w:t>
      </w:r>
      <w:r>
        <w:rPr>
          <w:bCs/>
        </w:rPr>
        <w:t>with</w:t>
      </w:r>
      <w:r w:rsidRPr="001335AB">
        <w:rPr>
          <w:bCs/>
        </w:rPr>
        <w:t xml:space="preserve"> small dissection scissors and fine-tipped</w:t>
      </w:r>
      <w:r>
        <w:rPr>
          <w:bCs/>
        </w:rPr>
        <w:t>,</w:t>
      </w:r>
      <w:r w:rsidRPr="001335AB">
        <w:rPr>
          <w:bCs/>
        </w:rPr>
        <w:t xml:space="preserve"> bent forceps</w:t>
      </w:r>
      <w:r>
        <w:rPr>
          <w:bCs/>
        </w:rPr>
        <w:t xml:space="preserve"> and stored </w:t>
      </w:r>
      <w:r w:rsidRPr="001335AB">
        <w:rPr>
          <w:bCs/>
        </w:rPr>
        <w:t>i</w:t>
      </w:r>
      <w:r>
        <w:rPr>
          <w:bCs/>
        </w:rPr>
        <w:t xml:space="preserve">n </w:t>
      </w:r>
      <w:r w:rsidRPr="001335AB">
        <w:rPr>
          <w:bCs/>
        </w:rPr>
        <w:t xml:space="preserve">respectively labeled 60 x 15 mm polystyrene </w:t>
      </w:r>
      <w:r>
        <w:rPr>
          <w:bCs/>
        </w:rPr>
        <w:t>P</w:t>
      </w:r>
      <w:r w:rsidRPr="001335AB">
        <w:rPr>
          <w:bCs/>
        </w:rPr>
        <w:t>etri dishes</w:t>
      </w:r>
      <w:r>
        <w:rPr>
          <w:bCs/>
        </w:rPr>
        <w:t xml:space="preserve"> on ice</w:t>
      </w:r>
      <w:r w:rsidRPr="001335AB">
        <w:rPr>
          <w:bCs/>
        </w:rPr>
        <w:t>.</w:t>
      </w:r>
    </w:p>
    <w:p w14:paraId="193E4BB3" w14:textId="77777777" w:rsidR="0061195E" w:rsidRDefault="0061195E" w:rsidP="0061195E">
      <w:pPr>
        <w:snapToGrid w:val="0"/>
        <w:spacing w:after="200" w:line="480" w:lineRule="auto"/>
        <w:ind w:left="1440"/>
        <w:contextualSpacing/>
        <w:rPr>
          <w:bCs/>
        </w:rPr>
      </w:pPr>
    </w:p>
    <w:p w14:paraId="05EACAFA" w14:textId="5FCA63EA" w:rsidR="0061195E" w:rsidRDefault="0061195E" w:rsidP="0061195E">
      <w:pPr>
        <w:snapToGrid w:val="0"/>
        <w:spacing w:after="200" w:line="480" w:lineRule="auto"/>
        <w:ind w:left="1440"/>
        <w:contextualSpacing/>
        <w:rPr>
          <w:bCs/>
        </w:rPr>
      </w:pPr>
      <w:r w:rsidRPr="001335AB">
        <w:rPr>
          <w:bCs/>
        </w:rPr>
        <w:t>Bone marrow:</w:t>
      </w:r>
      <w:r>
        <w:rPr>
          <w:bCs/>
          <w:i/>
          <w:iCs/>
        </w:rPr>
        <w:t xml:space="preserve"> </w:t>
      </w:r>
      <w:r w:rsidRPr="001335AB">
        <w:rPr>
          <w:bCs/>
        </w:rPr>
        <w:t xml:space="preserve">The right hind limb was removed </w:t>
      </w:r>
      <w:r>
        <w:rPr>
          <w:bCs/>
        </w:rPr>
        <w:t>using</w:t>
      </w:r>
      <w:r w:rsidRPr="001335AB">
        <w:rPr>
          <w:bCs/>
        </w:rPr>
        <w:t xml:space="preserve"> bone cutters</w:t>
      </w:r>
      <w:r>
        <w:rPr>
          <w:bCs/>
        </w:rPr>
        <w:t xml:space="preserve">, then trimmed to isolate </w:t>
      </w:r>
      <w:r w:rsidRPr="001335AB">
        <w:rPr>
          <w:bCs/>
        </w:rPr>
        <w:t xml:space="preserve">the femur and tibia. </w:t>
      </w:r>
      <w:r>
        <w:rPr>
          <w:bCs/>
        </w:rPr>
        <w:t>Pr</w:t>
      </w:r>
      <w:r w:rsidRPr="001335AB">
        <w:rPr>
          <w:bCs/>
        </w:rPr>
        <w:t>oximal and distal epiphyses of each bone were</w:t>
      </w:r>
      <w:r>
        <w:rPr>
          <w:bCs/>
        </w:rPr>
        <w:t xml:space="preserve"> removed</w:t>
      </w:r>
      <w:r w:rsidRPr="001335AB">
        <w:rPr>
          <w:bCs/>
        </w:rPr>
        <w:t xml:space="preserve"> using a single-edged razor blade</w:t>
      </w:r>
      <w:r w:rsidR="006A763A">
        <w:rPr>
          <w:bCs/>
        </w:rPr>
        <w:t>. B</w:t>
      </w:r>
      <w:r>
        <w:rPr>
          <w:bCs/>
        </w:rPr>
        <w:t>one m</w:t>
      </w:r>
      <w:r w:rsidRPr="001335AB">
        <w:rPr>
          <w:bCs/>
        </w:rPr>
        <w:t>arrow was</w:t>
      </w:r>
      <w:r>
        <w:rPr>
          <w:bCs/>
        </w:rPr>
        <w:t xml:space="preserve"> flushed </w:t>
      </w:r>
      <w:r w:rsidRPr="001335AB">
        <w:rPr>
          <w:bCs/>
        </w:rPr>
        <w:t>into</w:t>
      </w:r>
      <w:r>
        <w:rPr>
          <w:bCs/>
        </w:rPr>
        <w:t xml:space="preserve"> </w:t>
      </w:r>
      <w:r w:rsidRPr="001335AB">
        <w:rPr>
          <w:bCs/>
        </w:rPr>
        <w:t>respective</w:t>
      </w:r>
      <w:r>
        <w:rPr>
          <w:bCs/>
        </w:rPr>
        <w:t xml:space="preserve">ly-labeled </w:t>
      </w:r>
      <w:r w:rsidRPr="001335AB">
        <w:rPr>
          <w:bCs/>
        </w:rPr>
        <w:t xml:space="preserve">60 x 15 mm polystyrene </w:t>
      </w:r>
      <w:r>
        <w:rPr>
          <w:bCs/>
        </w:rPr>
        <w:t>P</w:t>
      </w:r>
      <w:r w:rsidRPr="001335AB">
        <w:rPr>
          <w:bCs/>
        </w:rPr>
        <w:t>etri dish</w:t>
      </w:r>
      <w:r w:rsidR="006A763A">
        <w:rPr>
          <w:bCs/>
        </w:rPr>
        <w:t>es</w:t>
      </w:r>
      <w:r>
        <w:rPr>
          <w:bCs/>
        </w:rPr>
        <w:t xml:space="preserve"> on ice</w:t>
      </w:r>
      <w:r w:rsidRPr="001335AB">
        <w:rPr>
          <w:bCs/>
        </w:rPr>
        <w:t xml:space="preserve"> using </w:t>
      </w:r>
      <w:r w:rsidRPr="00495F26">
        <w:rPr>
          <w:bCs/>
        </w:rPr>
        <w:t>3 mL syringe</w:t>
      </w:r>
      <w:r w:rsidR="006A763A">
        <w:rPr>
          <w:bCs/>
        </w:rPr>
        <w:t>s</w:t>
      </w:r>
      <w:r w:rsidRPr="001335AB">
        <w:rPr>
          <w:bCs/>
        </w:rPr>
        <w:t xml:space="preserve"> </w:t>
      </w:r>
      <w:r>
        <w:rPr>
          <w:bCs/>
        </w:rPr>
        <w:t xml:space="preserve">containing </w:t>
      </w:r>
      <w:r w:rsidRPr="001335AB">
        <w:rPr>
          <w:bCs/>
        </w:rPr>
        <w:t>2 mL of supplemented RPMI-1640.</w:t>
      </w:r>
    </w:p>
    <w:p w14:paraId="1B798E19" w14:textId="77777777" w:rsidR="0061195E" w:rsidRDefault="0061195E" w:rsidP="0061195E">
      <w:pPr>
        <w:snapToGrid w:val="0"/>
        <w:spacing w:after="200" w:line="480" w:lineRule="auto"/>
        <w:ind w:left="1440"/>
        <w:contextualSpacing/>
        <w:rPr>
          <w:bCs/>
        </w:rPr>
      </w:pPr>
    </w:p>
    <w:p w14:paraId="214D0E2E" w14:textId="77777777" w:rsidR="0061195E" w:rsidRPr="001335AB" w:rsidRDefault="0061195E" w:rsidP="0061195E">
      <w:pPr>
        <w:snapToGrid w:val="0"/>
        <w:spacing w:after="200" w:line="480" w:lineRule="auto"/>
        <w:ind w:left="1440"/>
        <w:contextualSpacing/>
        <w:rPr>
          <w:bCs/>
          <w:i/>
          <w:iCs/>
        </w:rPr>
      </w:pPr>
      <w:r w:rsidRPr="001335AB">
        <w:rPr>
          <w:bCs/>
          <w:i/>
          <w:iCs/>
        </w:rPr>
        <w:t xml:space="preserve">Tissue </w:t>
      </w:r>
      <w:r>
        <w:rPr>
          <w:bCs/>
          <w:i/>
          <w:iCs/>
        </w:rPr>
        <w:t>Processing</w:t>
      </w:r>
      <w:r w:rsidRPr="001335AB">
        <w:rPr>
          <w:bCs/>
          <w:i/>
          <w:iCs/>
        </w:rPr>
        <w:tab/>
      </w:r>
    </w:p>
    <w:p w14:paraId="64969D99" w14:textId="6D145F67" w:rsidR="0061195E" w:rsidRDefault="0061195E" w:rsidP="0061195E">
      <w:pPr>
        <w:snapToGrid w:val="0"/>
        <w:spacing w:after="200" w:line="480" w:lineRule="auto"/>
        <w:ind w:left="1440"/>
        <w:contextualSpacing/>
        <w:rPr>
          <w:bCs/>
        </w:rPr>
      </w:pPr>
      <w:r>
        <w:rPr>
          <w:bCs/>
        </w:rPr>
        <w:lastRenderedPageBreak/>
        <w:t xml:space="preserve">Spleens, </w:t>
      </w:r>
      <w:r w:rsidRPr="00495F26">
        <w:rPr>
          <w:bCs/>
        </w:rPr>
        <w:t>lymph node</w:t>
      </w:r>
      <w:r>
        <w:rPr>
          <w:bCs/>
        </w:rPr>
        <w:t xml:space="preserve">s, and </w:t>
      </w:r>
      <w:proofErr w:type="spellStart"/>
      <w:r>
        <w:rPr>
          <w:bCs/>
        </w:rPr>
        <w:t>t</w:t>
      </w:r>
      <w:r w:rsidRPr="00495F26">
        <w:rPr>
          <w:bCs/>
        </w:rPr>
        <w:t>hym</w:t>
      </w:r>
      <w:r>
        <w:rPr>
          <w:bCs/>
        </w:rPr>
        <w:t>i</w:t>
      </w:r>
      <w:proofErr w:type="spellEnd"/>
      <w:r>
        <w:rPr>
          <w:bCs/>
        </w:rPr>
        <w:t xml:space="preserve"> were gently macerated u</w:t>
      </w:r>
      <w:r w:rsidRPr="001335AB">
        <w:rPr>
          <w:bCs/>
        </w:rPr>
        <w:t xml:space="preserve">sing opposing frosted </w:t>
      </w:r>
      <w:r>
        <w:rPr>
          <w:bCs/>
        </w:rPr>
        <w:t>sides</w:t>
      </w:r>
      <w:r w:rsidRPr="001335AB">
        <w:rPr>
          <w:bCs/>
        </w:rPr>
        <w:t xml:space="preserve"> of </w:t>
      </w:r>
      <w:r>
        <w:rPr>
          <w:bCs/>
        </w:rPr>
        <w:t xml:space="preserve">two </w:t>
      </w:r>
      <w:r w:rsidRPr="001335AB">
        <w:rPr>
          <w:bCs/>
        </w:rPr>
        <w:t>glass microscope slide</w:t>
      </w:r>
      <w:r>
        <w:rPr>
          <w:bCs/>
        </w:rPr>
        <w:t>s, then rinsed</w:t>
      </w:r>
      <w:r w:rsidRPr="001335AB">
        <w:rPr>
          <w:bCs/>
        </w:rPr>
        <w:t xml:space="preserve"> </w:t>
      </w:r>
      <w:r>
        <w:rPr>
          <w:bCs/>
        </w:rPr>
        <w:t>thoroughly into</w:t>
      </w:r>
      <w:r w:rsidRPr="007F3BD0">
        <w:rPr>
          <w:bCs/>
        </w:rPr>
        <w:t xml:space="preserve"> </w:t>
      </w:r>
      <w:r>
        <w:rPr>
          <w:bCs/>
        </w:rPr>
        <w:t xml:space="preserve">respectively-labeled </w:t>
      </w:r>
      <w:r w:rsidRPr="00495F26">
        <w:rPr>
          <w:bCs/>
        </w:rPr>
        <w:t>60 x</w:t>
      </w:r>
      <w:r>
        <w:rPr>
          <w:bCs/>
        </w:rPr>
        <w:t xml:space="preserve"> </w:t>
      </w:r>
      <w:r w:rsidRPr="00495F26">
        <w:rPr>
          <w:bCs/>
        </w:rPr>
        <w:t xml:space="preserve">15 mm polystyrene </w:t>
      </w:r>
      <w:r>
        <w:rPr>
          <w:bCs/>
        </w:rPr>
        <w:t>P</w:t>
      </w:r>
      <w:r w:rsidRPr="00495F26">
        <w:rPr>
          <w:bCs/>
        </w:rPr>
        <w:t>etri dish</w:t>
      </w:r>
      <w:r>
        <w:rPr>
          <w:bCs/>
        </w:rPr>
        <w:t xml:space="preserve">es on ice containing </w:t>
      </w:r>
      <w:r w:rsidRPr="00495F26">
        <w:rPr>
          <w:bCs/>
        </w:rPr>
        <w:t>4 mL of supplemented RPMI-1640</w:t>
      </w:r>
      <w:r w:rsidRPr="001335AB">
        <w:rPr>
          <w:bCs/>
        </w:rPr>
        <w:t>.</w:t>
      </w:r>
      <w:r>
        <w:rPr>
          <w:bCs/>
        </w:rPr>
        <w:t xml:space="preserve"> For cervical lymph nodes, p</w:t>
      </w:r>
      <w:r w:rsidRPr="001335AB">
        <w:rPr>
          <w:bCs/>
        </w:rPr>
        <w:t>lastic Pasteur pipettes were used to transfer</w:t>
      </w:r>
      <w:r>
        <w:rPr>
          <w:bCs/>
        </w:rPr>
        <w:t xml:space="preserve"> the</w:t>
      </w:r>
      <w:r w:rsidRPr="001335AB">
        <w:rPr>
          <w:bCs/>
        </w:rPr>
        <w:t xml:space="preserve"> nodes onto the frosted </w:t>
      </w:r>
      <w:r>
        <w:rPr>
          <w:bCs/>
        </w:rPr>
        <w:t>side</w:t>
      </w:r>
      <w:r w:rsidRPr="001335AB">
        <w:rPr>
          <w:bCs/>
        </w:rPr>
        <w:t xml:space="preserve"> of</w:t>
      </w:r>
      <w:r>
        <w:rPr>
          <w:bCs/>
        </w:rPr>
        <w:t xml:space="preserve"> a</w:t>
      </w:r>
      <w:r w:rsidRPr="001335AB">
        <w:rPr>
          <w:bCs/>
        </w:rPr>
        <w:t xml:space="preserve"> </w:t>
      </w:r>
      <w:r>
        <w:rPr>
          <w:bCs/>
        </w:rPr>
        <w:t xml:space="preserve">single </w:t>
      </w:r>
      <w:r w:rsidRPr="001335AB">
        <w:rPr>
          <w:bCs/>
        </w:rPr>
        <w:t xml:space="preserve">microscope slide </w:t>
      </w:r>
      <w:r w:rsidR="00C20B87">
        <w:rPr>
          <w:bCs/>
        </w:rPr>
        <w:t>for</w:t>
      </w:r>
      <w:r w:rsidR="00C20B87" w:rsidRPr="001335AB">
        <w:rPr>
          <w:bCs/>
        </w:rPr>
        <w:t xml:space="preserve"> </w:t>
      </w:r>
      <w:r w:rsidRPr="001335AB">
        <w:rPr>
          <w:bCs/>
        </w:rPr>
        <w:t>maceration.</w:t>
      </w:r>
      <w:r>
        <w:rPr>
          <w:bCs/>
        </w:rPr>
        <w:t xml:space="preserve"> </w:t>
      </w:r>
      <w:r w:rsidRPr="001335AB">
        <w:rPr>
          <w:bCs/>
        </w:rPr>
        <w:t>Five (5) mL of ice-</w:t>
      </w:r>
      <w:r w:rsidRPr="001335AB">
        <w:rPr>
          <w:bCs/>
          <w:color w:val="000000" w:themeColor="text1"/>
        </w:rPr>
        <w:t xml:space="preserve">cold </w:t>
      </w:r>
      <w:r>
        <w:rPr>
          <w:bCs/>
          <w:color w:val="000000" w:themeColor="text1"/>
        </w:rPr>
        <w:t xml:space="preserve">1X </w:t>
      </w:r>
      <w:r w:rsidRPr="001335AB">
        <w:rPr>
          <w:bCs/>
          <w:color w:val="000000" w:themeColor="text1"/>
        </w:rPr>
        <w:t>DPBS</w:t>
      </w:r>
      <w:r>
        <w:rPr>
          <w:bCs/>
          <w:color w:val="000000" w:themeColor="text1"/>
        </w:rPr>
        <w:t xml:space="preserve"> </w:t>
      </w:r>
      <w:r w:rsidRPr="001335AB">
        <w:rPr>
          <w:bCs/>
          <w:color w:val="000000" w:themeColor="text1"/>
        </w:rPr>
        <w:t xml:space="preserve">was </w:t>
      </w:r>
      <w:r w:rsidRPr="001335AB">
        <w:rPr>
          <w:bCs/>
        </w:rPr>
        <w:t xml:space="preserve">added to each </w:t>
      </w:r>
      <w:r>
        <w:rPr>
          <w:bCs/>
        </w:rPr>
        <w:t>P</w:t>
      </w:r>
      <w:r w:rsidRPr="001335AB">
        <w:rPr>
          <w:bCs/>
        </w:rPr>
        <w:t>etri dish</w:t>
      </w:r>
      <w:r>
        <w:rPr>
          <w:bCs/>
        </w:rPr>
        <w:t xml:space="preserve"> and cell suspensions were filtered</w:t>
      </w:r>
      <w:r w:rsidRPr="001335AB">
        <w:rPr>
          <w:bCs/>
        </w:rPr>
        <w:t xml:space="preserve"> through clean 40 </w:t>
      </w:r>
      <w:proofErr w:type="spellStart"/>
      <w:r w:rsidRPr="001335AB">
        <w:rPr>
          <w:bCs/>
        </w:rPr>
        <w:t>μm</w:t>
      </w:r>
      <w:proofErr w:type="spellEnd"/>
      <w:r w:rsidRPr="001335AB">
        <w:rPr>
          <w:bCs/>
        </w:rPr>
        <w:t xml:space="preserve"> nylon mesh</w:t>
      </w:r>
      <w:r>
        <w:rPr>
          <w:bCs/>
        </w:rPr>
        <w:t>es</w:t>
      </w:r>
      <w:r w:rsidRPr="001335AB">
        <w:rPr>
          <w:bCs/>
        </w:rPr>
        <w:t xml:space="preserve"> into respectively</w:t>
      </w:r>
      <w:r>
        <w:rPr>
          <w:bCs/>
        </w:rPr>
        <w:t>-</w:t>
      </w:r>
      <w:r w:rsidRPr="001335AB">
        <w:rPr>
          <w:bCs/>
        </w:rPr>
        <w:t xml:space="preserve">labeled 15 mL conical tubes </w:t>
      </w:r>
      <w:r>
        <w:rPr>
          <w:bCs/>
        </w:rPr>
        <w:t xml:space="preserve">using </w:t>
      </w:r>
      <w:r w:rsidRPr="001335AB">
        <w:rPr>
          <w:bCs/>
        </w:rPr>
        <w:t>10 mL serological pipettes.</w:t>
      </w:r>
      <w:r>
        <w:rPr>
          <w:bCs/>
        </w:rPr>
        <w:t xml:space="preserve"> Tubes</w:t>
      </w:r>
      <w:r w:rsidRPr="001335AB">
        <w:rPr>
          <w:bCs/>
        </w:rPr>
        <w:t xml:space="preserve"> were centrifuged at 400 x g (max RCF) for 10 minutes at 4°C</w:t>
      </w:r>
      <w:r>
        <w:rPr>
          <w:bCs/>
        </w:rPr>
        <w:t xml:space="preserve"> </w:t>
      </w:r>
      <w:r w:rsidRPr="001335AB">
        <w:rPr>
          <w:bCs/>
        </w:rPr>
        <w:t>and</w:t>
      </w:r>
      <w:r>
        <w:rPr>
          <w:bCs/>
        </w:rPr>
        <w:t xml:space="preserve"> </w:t>
      </w:r>
      <w:r w:rsidR="000B16D6">
        <w:rPr>
          <w:bCs/>
        </w:rPr>
        <w:t xml:space="preserve">cell </w:t>
      </w:r>
      <w:r w:rsidRPr="001335AB">
        <w:rPr>
          <w:bCs/>
        </w:rPr>
        <w:t>pellets were resuspended in 4 mL of a 1X ACK lys</w:t>
      </w:r>
      <w:r>
        <w:rPr>
          <w:bCs/>
        </w:rPr>
        <w:t>is</w:t>
      </w:r>
      <w:r w:rsidRPr="001335AB">
        <w:rPr>
          <w:bCs/>
        </w:rPr>
        <w:t xml:space="preserve"> buffer </w:t>
      </w:r>
      <w:r w:rsidR="000B16D6">
        <w:rPr>
          <w:bCs/>
        </w:rPr>
        <w:t>adding using</w:t>
      </w:r>
      <w:r w:rsidR="000B16D6" w:rsidRPr="001335AB">
        <w:rPr>
          <w:bCs/>
        </w:rPr>
        <w:t xml:space="preserve"> </w:t>
      </w:r>
      <w:r w:rsidRPr="001335AB">
        <w:rPr>
          <w:bCs/>
        </w:rPr>
        <w:t xml:space="preserve">5 mL serological pipettes. </w:t>
      </w:r>
      <w:r>
        <w:rPr>
          <w:bCs/>
        </w:rPr>
        <w:t>Tubes</w:t>
      </w:r>
      <w:r w:rsidRPr="001335AB">
        <w:rPr>
          <w:bCs/>
        </w:rPr>
        <w:t xml:space="preserve"> were </w:t>
      </w:r>
      <w:r>
        <w:rPr>
          <w:bCs/>
        </w:rPr>
        <w:t xml:space="preserve">allowed to incubate </w:t>
      </w:r>
      <w:r w:rsidRPr="001335AB">
        <w:rPr>
          <w:bCs/>
        </w:rPr>
        <w:t>on ice for 5 minutes</w:t>
      </w:r>
      <w:r>
        <w:rPr>
          <w:bCs/>
        </w:rPr>
        <w:t xml:space="preserve">, centrifuged </w:t>
      </w:r>
      <w:r w:rsidRPr="001335AB">
        <w:rPr>
          <w:bCs/>
        </w:rPr>
        <w:t>at 400 x g (max RCF) for 10 minutes at 4°C</w:t>
      </w:r>
      <w:r>
        <w:rPr>
          <w:bCs/>
        </w:rPr>
        <w:t xml:space="preserve">, and </w:t>
      </w:r>
      <w:r w:rsidRPr="001335AB">
        <w:rPr>
          <w:bCs/>
        </w:rPr>
        <w:t xml:space="preserve">resuspended </w:t>
      </w:r>
      <w:r>
        <w:rPr>
          <w:bCs/>
        </w:rPr>
        <w:t>with varying amounts of F</w:t>
      </w:r>
      <w:r w:rsidRPr="001335AB">
        <w:rPr>
          <w:bCs/>
        </w:rPr>
        <w:t xml:space="preserve">low </w:t>
      </w:r>
      <w:r>
        <w:rPr>
          <w:bCs/>
        </w:rPr>
        <w:t>B</w:t>
      </w:r>
      <w:r w:rsidRPr="001335AB">
        <w:rPr>
          <w:bCs/>
        </w:rPr>
        <w:t xml:space="preserve">uffer + </w:t>
      </w:r>
      <w:proofErr w:type="spellStart"/>
      <w:r>
        <w:rPr>
          <w:bCs/>
        </w:rPr>
        <w:t>A</w:t>
      </w:r>
      <w:r w:rsidRPr="001335AB">
        <w:rPr>
          <w:bCs/>
        </w:rPr>
        <w:t>zide</w:t>
      </w:r>
      <w:proofErr w:type="spellEnd"/>
      <w:r>
        <w:rPr>
          <w:bCs/>
        </w:rPr>
        <w:t>. T</w:t>
      </w:r>
      <w:r w:rsidRPr="001335AB">
        <w:rPr>
          <w:bCs/>
        </w:rPr>
        <w:t>he following tissue-specific volumes</w:t>
      </w:r>
      <w:r>
        <w:rPr>
          <w:bCs/>
        </w:rPr>
        <w:t xml:space="preserve"> were used for initial resuspension</w:t>
      </w:r>
      <w:r w:rsidRPr="001335AB">
        <w:rPr>
          <w:bCs/>
        </w:rPr>
        <w:t xml:space="preserve">: 1000 </w:t>
      </w:r>
      <w:proofErr w:type="spellStart"/>
      <w:r w:rsidRPr="001335AB">
        <w:rPr>
          <w:bCs/>
        </w:rPr>
        <w:t>μL</w:t>
      </w:r>
      <w:proofErr w:type="spellEnd"/>
      <w:r>
        <w:rPr>
          <w:bCs/>
        </w:rPr>
        <w:t xml:space="preserve"> (</w:t>
      </w:r>
      <w:r w:rsidRPr="001335AB">
        <w:rPr>
          <w:bCs/>
        </w:rPr>
        <w:t>thym</w:t>
      </w:r>
      <w:r>
        <w:rPr>
          <w:bCs/>
        </w:rPr>
        <w:t>us),</w:t>
      </w:r>
      <w:r w:rsidRPr="001335AB">
        <w:rPr>
          <w:bCs/>
        </w:rPr>
        <w:t xml:space="preserve"> 1000 </w:t>
      </w:r>
      <w:proofErr w:type="spellStart"/>
      <w:r w:rsidRPr="001335AB">
        <w:rPr>
          <w:bCs/>
        </w:rPr>
        <w:t>μL</w:t>
      </w:r>
      <w:proofErr w:type="spellEnd"/>
      <w:r>
        <w:rPr>
          <w:bCs/>
        </w:rPr>
        <w:t xml:space="preserve"> (</w:t>
      </w:r>
      <w:r w:rsidRPr="001335AB">
        <w:rPr>
          <w:bCs/>
        </w:rPr>
        <w:t>spleen</w:t>
      </w:r>
      <w:r>
        <w:rPr>
          <w:bCs/>
        </w:rPr>
        <w:t>),</w:t>
      </w:r>
      <w:r w:rsidRPr="001335AB">
        <w:rPr>
          <w:bCs/>
        </w:rPr>
        <w:t xml:space="preserve"> 200 </w:t>
      </w:r>
      <w:proofErr w:type="spellStart"/>
      <w:r w:rsidRPr="001335AB">
        <w:rPr>
          <w:bCs/>
        </w:rPr>
        <w:t>μL</w:t>
      </w:r>
      <w:proofErr w:type="spellEnd"/>
      <w:r>
        <w:rPr>
          <w:bCs/>
        </w:rPr>
        <w:t xml:space="preserve"> (</w:t>
      </w:r>
      <w:r w:rsidRPr="001335AB">
        <w:rPr>
          <w:bCs/>
        </w:rPr>
        <w:t>bone marrow</w:t>
      </w:r>
      <w:r>
        <w:rPr>
          <w:bCs/>
        </w:rPr>
        <w:t>),</w:t>
      </w:r>
      <w:r w:rsidRPr="001335AB">
        <w:rPr>
          <w:bCs/>
        </w:rPr>
        <w:t xml:space="preserve"> 100 </w:t>
      </w:r>
      <w:proofErr w:type="spellStart"/>
      <w:r w:rsidRPr="001335AB">
        <w:rPr>
          <w:bCs/>
        </w:rPr>
        <w:t>μL</w:t>
      </w:r>
      <w:proofErr w:type="spellEnd"/>
      <w:r>
        <w:rPr>
          <w:bCs/>
        </w:rPr>
        <w:t xml:space="preserve"> (</w:t>
      </w:r>
      <w:r w:rsidRPr="001335AB">
        <w:rPr>
          <w:bCs/>
        </w:rPr>
        <w:t>deep/superficial cervical lymph nodes</w:t>
      </w:r>
      <w:r>
        <w:rPr>
          <w:bCs/>
        </w:rPr>
        <w:t>)</w:t>
      </w:r>
      <w:r w:rsidRPr="001335AB">
        <w:rPr>
          <w:bCs/>
        </w:rPr>
        <w:t>.</w:t>
      </w:r>
      <w:r>
        <w:rPr>
          <w:bCs/>
        </w:rPr>
        <w:t xml:space="preserve"> </w:t>
      </w:r>
    </w:p>
    <w:p w14:paraId="0128ED1F" w14:textId="7D2E795F" w:rsidR="0061195E" w:rsidRDefault="0061195E" w:rsidP="0061195E">
      <w:pPr>
        <w:snapToGrid w:val="0"/>
        <w:spacing w:after="200" w:line="480" w:lineRule="auto"/>
        <w:ind w:left="1440"/>
        <w:contextualSpacing/>
        <w:rPr>
          <w:bCs/>
        </w:rPr>
      </w:pPr>
      <w:r>
        <w:rPr>
          <w:bCs/>
        </w:rPr>
        <w:tab/>
        <w:t xml:space="preserve">Blood samples underwent RBC lysis for 5 minutes on ice by adding </w:t>
      </w:r>
      <w:r w:rsidRPr="001335AB">
        <w:rPr>
          <w:bCs/>
        </w:rPr>
        <w:t xml:space="preserve">10 mL of </w:t>
      </w:r>
      <w:r w:rsidRPr="001335AB">
        <w:rPr>
          <w:bCs/>
          <w:color w:val="000000" w:themeColor="text1"/>
        </w:rPr>
        <w:t>1X ACK lysi</w:t>
      </w:r>
      <w:r>
        <w:rPr>
          <w:bCs/>
          <w:color w:val="000000" w:themeColor="text1"/>
        </w:rPr>
        <w:t xml:space="preserve">s </w:t>
      </w:r>
      <w:r w:rsidRPr="001335AB">
        <w:rPr>
          <w:bCs/>
        </w:rPr>
        <w:t>buffer to each 15 mL conical tube</w:t>
      </w:r>
      <w:r>
        <w:rPr>
          <w:bCs/>
        </w:rPr>
        <w:t xml:space="preserve"> (</w:t>
      </w:r>
      <w:r w:rsidRPr="001335AB">
        <w:rPr>
          <w:bCs/>
        </w:rPr>
        <w:t>or until</w:t>
      </w:r>
      <w:r>
        <w:rPr>
          <w:bCs/>
        </w:rPr>
        <w:t xml:space="preserve"> </w:t>
      </w:r>
      <w:r w:rsidRPr="001335AB">
        <w:rPr>
          <w:bCs/>
        </w:rPr>
        <w:t>blood changed from dark burgundy to bright</w:t>
      </w:r>
      <w:r>
        <w:rPr>
          <w:bCs/>
        </w:rPr>
        <w:t>-r</w:t>
      </w:r>
      <w:r w:rsidRPr="001335AB">
        <w:rPr>
          <w:bCs/>
        </w:rPr>
        <w:t xml:space="preserve">ed). </w:t>
      </w:r>
      <w:r w:rsidR="00AE662F">
        <w:rPr>
          <w:bCs/>
        </w:rPr>
        <w:t>The s</w:t>
      </w:r>
      <w:r w:rsidRPr="001335AB">
        <w:rPr>
          <w:bCs/>
        </w:rPr>
        <w:t>amples were</w:t>
      </w:r>
      <w:r w:rsidR="00AE662F">
        <w:rPr>
          <w:bCs/>
        </w:rPr>
        <w:t xml:space="preserve"> then</w:t>
      </w:r>
      <w:r>
        <w:rPr>
          <w:bCs/>
        </w:rPr>
        <w:t xml:space="preserve"> </w:t>
      </w:r>
      <w:r w:rsidRPr="001335AB">
        <w:rPr>
          <w:bCs/>
        </w:rPr>
        <w:t>centrifuged at 400 x g (max RCF) for 10 minutes at 4°C</w:t>
      </w:r>
      <w:r>
        <w:rPr>
          <w:bCs/>
        </w:rPr>
        <w:t xml:space="preserve"> </w:t>
      </w:r>
      <w:r w:rsidRPr="001335AB">
        <w:rPr>
          <w:bCs/>
        </w:rPr>
        <w:t xml:space="preserve">and resuspended with 200 </w:t>
      </w:r>
      <w:proofErr w:type="spellStart"/>
      <w:r w:rsidRPr="001335AB">
        <w:rPr>
          <w:bCs/>
        </w:rPr>
        <w:t>μL</w:t>
      </w:r>
      <w:proofErr w:type="spellEnd"/>
      <w:r w:rsidRPr="001335AB">
        <w:rPr>
          <w:bCs/>
        </w:rPr>
        <w:t xml:space="preserve"> of </w:t>
      </w:r>
      <w:r>
        <w:rPr>
          <w:bCs/>
        </w:rPr>
        <w:t>F</w:t>
      </w:r>
      <w:r w:rsidRPr="001335AB">
        <w:rPr>
          <w:bCs/>
        </w:rPr>
        <w:t xml:space="preserve">low </w:t>
      </w:r>
      <w:r>
        <w:rPr>
          <w:bCs/>
        </w:rPr>
        <w:t>B</w:t>
      </w:r>
      <w:r w:rsidRPr="001335AB">
        <w:rPr>
          <w:bCs/>
        </w:rPr>
        <w:t xml:space="preserve">uffer + </w:t>
      </w:r>
      <w:proofErr w:type="spellStart"/>
      <w:r>
        <w:rPr>
          <w:bCs/>
        </w:rPr>
        <w:t>A</w:t>
      </w:r>
      <w:r w:rsidRPr="001335AB">
        <w:rPr>
          <w:bCs/>
        </w:rPr>
        <w:t>zide</w:t>
      </w:r>
      <w:proofErr w:type="spellEnd"/>
      <w:r w:rsidRPr="001335AB">
        <w:rPr>
          <w:bCs/>
        </w:rPr>
        <w:t>.</w:t>
      </w:r>
    </w:p>
    <w:p w14:paraId="1A1D7F61" w14:textId="77777777" w:rsidR="0061195E" w:rsidRDefault="0061195E" w:rsidP="0061195E">
      <w:pPr>
        <w:snapToGrid w:val="0"/>
        <w:spacing w:after="200" w:line="480" w:lineRule="auto"/>
        <w:ind w:left="1440"/>
        <w:contextualSpacing/>
        <w:rPr>
          <w:bCs/>
        </w:rPr>
      </w:pPr>
    </w:p>
    <w:p w14:paraId="78AC59CB" w14:textId="77777777" w:rsidR="0061195E" w:rsidRPr="001335AB" w:rsidRDefault="0061195E" w:rsidP="0061195E">
      <w:pPr>
        <w:snapToGrid w:val="0"/>
        <w:spacing w:after="200" w:line="480" w:lineRule="auto"/>
        <w:ind w:left="1440"/>
        <w:contextualSpacing/>
        <w:rPr>
          <w:bCs/>
          <w:i/>
          <w:iCs/>
        </w:rPr>
      </w:pPr>
      <w:r w:rsidRPr="001335AB">
        <w:rPr>
          <w:bCs/>
          <w:i/>
          <w:iCs/>
        </w:rPr>
        <w:t>Cell Counting</w:t>
      </w:r>
      <w:r w:rsidRPr="001335AB">
        <w:rPr>
          <w:bCs/>
          <w:i/>
          <w:iCs/>
        </w:rPr>
        <w:tab/>
      </w:r>
    </w:p>
    <w:p w14:paraId="06FDB6E0" w14:textId="7AF31D2E" w:rsidR="0061195E" w:rsidRDefault="0061195E" w:rsidP="0061195E">
      <w:pPr>
        <w:snapToGrid w:val="0"/>
        <w:spacing w:after="200" w:line="480" w:lineRule="auto"/>
        <w:ind w:left="1440"/>
        <w:contextualSpacing/>
        <w:rPr>
          <w:bCs/>
        </w:rPr>
      </w:pPr>
      <w:r>
        <w:rPr>
          <w:bCs/>
        </w:rPr>
        <w:t>U</w:t>
      </w:r>
      <w:r w:rsidRPr="00495F26">
        <w:rPr>
          <w:bCs/>
        </w:rPr>
        <w:t>sing a P20 micropipette equipped with a gel loading tip</w:t>
      </w:r>
      <w:r>
        <w:rPr>
          <w:bCs/>
        </w:rPr>
        <w:t xml:space="preserve">, </w:t>
      </w:r>
      <w:r w:rsidRPr="001335AB">
        <w:rPr>
          <w:bCs/>
        </w:rPr>
        <w:t xml:space="preserve">2 </w:t>
      </w:r>
      <w:proofErr w:type="spellStart"/>
      <w:r w:rsidRPr="001335AB">
        <w:rPr>
          <w:bCs/>
        </w:rPr>
        <w:t>μL</w:t>
      </w:r>
      <w:proofErr w:type="spellEnd"/>
      <w:r w:rsidRPr="001335AB">
        <w:rPr>
          <w:bCs/>
        </w:rPr>
        <w:t xml:space="preserve"> of each tissue sample were added to</w:t>
      </w:r>
      <w:r>
        <w:rPr>
          <w:bCs/>
        </w:rPr>
        <w:t xml:space="preserve"> </w:t>
      </w:r>
      <w:r w:rsidRPr="001335AB">
        <w:rPr>
          <w:bCs/>
        </w:rPr>
        <w:t>respectively</w:t>
      </w:r>
      <w:r>
        <w:rPr>
          <w:bCs/>
        </w:rPr>
        <w:t>-</w:t>
      </w:r>
      <w:r w:rsidRPr="001335AB">
        <w:rPr>
          <w:bCs/>
        </w:rPr>
        <w:t>labeled 0.5 mL microcentrifuge tubes</w:t>
      </w:r>
      <w:r>
        <w:rPr>
          <w:bCs/>
        </w:rPr>
        <w:t xml:space="preserve"> containing </w:t>
      </w:r>
      <w:r w:rsidRPr="00495F26">
        <w:rPr>
          <w:bCs/>
        </w:rPr>
        <w:t xml:space="preserve">198 </w:t>
      </w:r>
      <w:proofErr w:type="spellStart"/>
      <w:r w:rsidRPr="00495F26">
        <w:rPr>
          <w:bCs/>
        </w:rPr>
        <w:t>μL</w:t>
      </w:r>
      <w:proofErr w:type="spellEnd"/>
      <w:r w:rsidRPr="00495F26">
        <w:rPr>
          <w:bCs/>
        </w:rPr>
        <w:t xml:space="preserve"> of </w:t>
      </w:r>
      <w:r>
        <w:rPr>
          <w:bCs/>
        </w:rPr>
        <w:t>F</w:t>
      </w:r>
      <w:r w:rsidRPr="00495F26">
        <w:rPr>
          <w:bCs/>
        </w:rPr>
        <w:t xml:space="preserve">low </w:t>
      </w:r>
      <w:r>
        <w:rPr>
          <w:bCs/>
        </w:rPr>
        <w:t>B</w:t>
      </w:r>
      <w:r w:rsidRPr="00495F26">
        <w:rPr>
          <w:bCs/>
        </w:rPr>
        <w:t>uffer</w:t>
      </w:r>
      <w:r w:rsidRPr="001335AB">
        <w:rPr>
          <w:bCs/>
        </w:rPr>
        <w:t xml:space="preserve">. Ten (10) </w:t>
      </w:r>
      <w:proofErr w:type="spellStart"/>
      <w:r w:rsidRPr="001335AB">
        <w:rPr>
          <w:bCs/>
        </w:rPr>
        <w:t>μL</w:t>
      </w:r>
      <w:proofErr w:type="spellEnd"/>
      <w:r w:rsidRPr="001335AB">
        <w:rPr>
          <w:bCs/>
        </w:rPr>
        <w:t xml:space="preserve"> of </w:t>
      </w:r>
      <w:r>
        <w:rPr>
          <w:bCs/>
        </w:rPr>
        <w:t>the resulting 1</w:t>
      </w:r>
      <w:r w:rsidRPr="001335AB">
        <w:rPr>
          <w:bCs/>
        </w:rPr>
        <w:t>:100 dilution</w:t>
      </w:r>
      <w:r>
        <w:rPr>
          <w:bCs/>
        </w:rPr>
        <w:t xml:space="preserve">s </w:t>
      </w:r>
      <w:r w:rsidRPr="001335AB">
        <w:rPr>
          <w:bCs/>
        </w:rPr>
        <w:t>w</w:t>
      </w:r>
      <w:r>
        <w:rPr>
          <w:bCs/>
        </w:rPr>
        <w:t xml:space="preserve">ere further </w:t>
      </w:r>
      <w:r w:rsidRPr="001335AB">
        <w:rPr>
          <w:bCs/>
        </w:rPr>
        <w:t>diluted 1:1 with</w:t>
      </w:r>
      <w:r>
        <w:rPr>
          <w:bCs/>
        </w:rPr>
        <w:t xml:space="preserve"> </w:t>
      </w:r>
      <w:r w:rsidRPr="001335AB">
        <w:rPr>
          <w:bCs/>
        </w:rPr>
        <w:t xml:space="preserve">0.4% </w:t>
      </w:r>
      <w:r>
        <w:rPr>
          <w:bCs/>
        </w:rPr>
        <w:t>T</w:t>
      </w:r>
      <w:r w:rsidRPr="001335AB">
        <w:rPr>
          <w:bCs/>
        </w:rPr>
        <w:t xml:space="preserve">rypan </w:t>
      </w:r>
      <w:r>
        <w:rPr>
          <w:bCs/>
        </w:rPr>
        <w:t>B</w:t>
      </w:r>
      <w:r w:rsidRPr="001335AB">
        <w:rPr>
          <w:bCs/>
        </w:rPr>
        <w:t xml:space="preserve">lue. Ten (10) </w:t>
      </w:r>
      <w:proofErr w:type="spellStart"/>
      <w:r w:rsidRPr="001335AB">
        <w:rPr>
          <w:bCs/>
        </w:rPr>
        <w:t>μL</w:t>
      </w:r>
      <w:proofErr w:type="spellEnd"/>
      <w:r w:rsidRPr="001335AB">
        <w:rPr>
          <w:bCs/>
        </w:rPr>
        <w:t xml:space="preserve"> of th</w:t>
      </w:r>
      <w:r>
        <w:rPr>
          <w:bCs/>
        </w:rPr>
        <w:t xml:space="preserve">ese dilutions were </w:t>
      </w:r>
      <w:r w:rsidRPr="001335AB">
        <w:rPr>
          <w:bCs/>
        </w:rPr>
        <w:t xml:space="preserve">used </w:t>
      </w:r>
      <w:r>
        <w:rPr>
          <w:bCs/>
        </w:rPr>
        <w:t>for cell counting with a</w:t>
      </w:r>
      <w:r w:rsidRPr="001335AB">
        <w:rPr>
          <w:bCs/>
        </w:rPr>
        <w:t xml:space="preserve"> </w:t>
      </w:r>
      <w:r w:rsidRPr="001335AB">
        <w:rPr>
          <w:bCs/>
        </w:rPr>
        <w:lastRenderedPageBreak/>
        <w:t>hemocytometer.</w:t>
      </w:r>
      <w:r>
        <w:rPr>
          <w:bCs/>
        </w:rPr>
        <w:t xml:space="preserve"> C</w:t>
      </w:r>
      <w:r w:rsidRPr="001335AB">
        <w:rPr>
          <w:bCs/>
        </w:rPr>
        <w:t>ell yields</w:t>
      </w:r>
      <w:r>
        <w:rPr>
          <w:bCs/>
        </w:rPr>
        <w:t xml:space="preserve"> varied by tissue type</w:t>
      </w:r>
      <w:r w:rsidRPr="001335AB">
        <w:rPr>
          <w:bCs/>
        </w:rPr>
        <w:t xml:space="preserve">: </w:t>
      </w:r>
      <w:r>
        <w:rPr>
          <w:bCs/>
        </w:rPr>
        <w:t>~</w:t>
      </w:r>
      <w:r w:rsidRPr="001335AB">
        <w:rPr>
          <w:bCs/>
        </w:rPr>
        <w:t>3x10</w:t>
      </w:r>
      <w:r w:rsidRPr="001335AB">
        <w:rPr>
          <w:bCs/>
          <w:vertAlign w:val="superscript"/>
        </w:rPr>
        <w:t>5</w:t>
      </w:r>
      <w:r w:rsidRPr="001335AB">
        <w:rPr>
          <w:bCs/>
        </w:rPr>
        <w:t xml:space="preserve"> – 1x10</w:t>
      </w:r>
      <w:r w:rsidRPr="001335AB">
        <w:rPr>
          <w:bCs/>
          <w:vertAlign w:val="superscript"/>
        </w:rPr>
        <w:t>6</w:t>
      </w:r>
      <w:r>
        <w:rPr>
          <w:bCs/>
        </w:rPr>
        <w:t xml:space="preserve"> (</w:t>
      </w:r>
      <w:r w:rsidRPr="001335AB">
        <w:rPr>
          <w:bCs/>
        </w:rPr>
        <w:t>blood</w:t>
      </w:r>
      <w:r>
        <w:rPr>
          <w:bCs/>
        </w:rPr>
        <w:t>), ~</w:t>
      </w:r>
      <w:r w:rsidRPr="001335AB">
        <w:rPr>
          <w:bCs/>
        </w:rPr>
        <w:t>3x10</w:t>
      </w:r>
      <w:r w:rsidRPr="001335AB">
        <w:rPr>
          <w:bCs/>
          <w:vertAlign w:val="superscript"/>
        </w:rPr>
        <w:t>7</w:t>
      </w:r>
      <w:r w:rsidRPr="001335AB">
        <w:rPr>
          <w:bCs/>
        </w:rPr>
        <w:t xml:space="preserve"> – 8x10</w:t>
      </w:r>
      <w:r w:rsidRPr="001335AB">
        <w:rPr>
          <w:bCs/>
          <w:vertAlign w:val="superscript"/>
        </w:rPr>
        <w:t>7</w:t>
      </w:r>
      <w:r>
        <w:rPr>
          <w:bCs/>
        </w:rPr>
        <w:t xml:space="preserve"> (</w:t>
      </w:r>
      <w:r w:rsidRPr="001335AB">
        <w:rPr>
          <w:bCs/>
        </w:rPr>
        <w:t>spleen</w:t>
      </w:r>
      <w:r>
        <w:rPr>
          <w:bCs/>
        </w:rPr>
        <w:t>s),</w:t>
      </w:r>
      <w:r w:rsidRPr="001335AB">
        <w:rPr>
          <w:bCs/>
        </w:rPr>
        <w:t xml:space="preserve"> </w:t>
      </w:r>
      <w:r>
        <w:rPr>
          <w:bCs/>
        </w:rPr>
        <w:t>~</w:t>
      </w:r>
      <w:r w:rsidRPr="001335AB">
        <w:rPr>
          <w:bCs/>
        </w:rPr>
        <w:t>6x10</w:t>
      </w:r>
      <w:r w:rsidRPr="001335AB">
        <w:rPr>
          <w:bCs/>
          <w:vertAlign w:val="superscript"/>
        </w:rPr>
        <w:t>7</w:t>
      </w:r>
      <w:r w:rsidRPr="001335AB">
        <w:rPr>
          <w:bCs/>
        </w:rPr>
        <w:t xml:space="preserve"> – 8x10</w:t>
      </w:r>
      <w:r w:rsidRPr="001335AB">
        <w:rPr>
          <w:bCs/>
          <w:vertAlign w:val="superscript"/>
        </w:rPr>
        <w:t>7</w:t>
      </w:r>
      <w:r>
        <w:rPr>
          <w:bCs/>
        </w:rPr>
        <w:t xml:space="preserve"> (</w:t>
      </w:r>
      <w:proofErr w:type="spellStart"/>
      <w:r w:rsidRPr="001335AB">
        <w:rPr>
          <w:bCs/>
        </w:rPr>
        <w:t>thym</w:t>
      </w:r>
      <w:r>
        <w:rPr>
          <w:bCs/>
        </w:rPr>
        <w:t>i</w:t>
      </w:r>
      <w:proofErr w:type="spellEnd"/>
      <w:r>
        <w:rPr>
          <w:bCs/>
        </w:rPr>
        <w:t>),</w:t>
      </w:r>
      <w:r w:rsidRPr="001335AB">
        <w:rPr>
          <w:bCs/>
        </w:rPr>
        <w:t xml:space="preserve"> </w:t>
      </w:r>
      <w:r>
        <w:rPr>
          <w:bCs/>
        </w:rPr>
        <w:t>~</w:t>
      </w:r>
      <w:r w:rsidRPr="001335AB">
        <w:rPr>
          <w:bCs/>
        </w:rPr>
        <w:t>6x10</w:t>
      </w:r>
      <w:r w:rsidRPr="001335AB">
        <w:rPr>
          <w:bCs/>
          <w:vertAlign w:val="superscript"/>
        </w:rPr>
        <w:t>6</w:t>
      </w:r>
      <w:r w:rsidRPr="001335AB">
        <w:rPr>
          <w:bCs/>
        </w:rPr>
        <w:t xml:space="preserve"> – 1.5x10</w:t>
      </w:r>
      <w:r w:rsidRPr="001335AB">
        <w:rPr>
          <w:bCs/>
          <w:vertAlign w:val="superscript"/>
        </w:rPr>
        <w:t>7</w:t>
      </w:r>
      <w:r>
        <w:rPr>
          <w:bCs/>
        </w:rPr>
        <w:t xml:space="preserve"> (</w:t>
      </w:r>
      <w:r w:rsidRPr="001335AB">
        <w:rPr>
          <w:bCs/>
        </w:rPr>
        <w:t>deep/superficial cervical lymph nodes</w:t>
      </w:r>
      <w:r>
        <w:rPr>
          <w:bCs/>
        </w:rPr>
        <w:t>), ~</w:t>
      </w:r>
      <w:r w:rsidRPr="001335AB">
        <w:rPr>
          <w:bCs/>
        </w:rPr>
        <w:t>9x10</w:t>
      </w:r>
      <w:r w:rsidRPr="001335AB">
        <w:rPr>
          <w:bCs/>
          <w:vertAlign w:val="superscript"/>
        </w:rPr>
        <w:t>6</w:t>
      </w:r>
      <w:r w:rsidRPr="001335AB">
        <w:rPr>
          <w:bCs/>
        </w:rPr>
        <w:t xml:space="preserve"> – 1.5x10</w:t>
      </w:r>
      <w:r w:rsidRPr="001335AB">
        <w:rPr>
          <w:bCs/>
          <w:vertAlign w:val="superscript"/>
        </w:rPr>
        <w:t>7</w:t>
      </w:r>
      <w:r>
        <w:rPr>
          <w:bCs/>
        </w:rPr>
        <w:t xml:space="preserve"> (</w:t>
      </w:r>
      <w:r w:rsidRPr="001335AB">
        <w:rPr>
          <w:bCs/>
        </w:rPr>
        <w:t>bone marrow</w:t>
      </w:r>
      <w:r>
        <w:rPr>
          <w:bCs/>
        </w:rPr>
        <w:t>)</w:t>
      </w:r>
      <w:r w:rsidRPr="001335AB">
        <w:rPr>
          <w:bCs/>
        </w:rPr>
        <w:t>.</w:t>
      </w:r>
      <w:r>
        <w:rPr>
          <w:bCs/>
        </w:rPr>
        <w:t xml:space="preserve"> Counts were recorded in an Excel spreadsheet formatted to compute the necessary dilutions to achieve a concentration of </w:t>
      </w:r>
      <w:r w:rsidRPr="00495F26">
        <w:rPr>
          <w:bCs/>
        </w:rPr>
        <w:t>2x10</w:t>
      </w:r>
      <w:r w:rsidRPr="00495F26">
        <w:rPr>
          <w:bCs/>
          <w:vertAlign w:val="superscript"/>
        </w:rPr>
        <w:t>7</w:t>
      </w:r>
      <w:r w:rsidRPr="00495F26">
        <w:rPr>
          <w:bCs/>
        </w:rPr>
        <w:t xml:space="preserve"> cells/mL</w:t>
      </w:r>
      <w:r>
        <w:rPr>
          <w:bCs/>
        </w:rPr>
        <w:t xml:space="preserve"> across all samples </w:t>
      </w:r>
      <w:r w:rsidRPr="00495F26">
        <w:rPr>
          <w:bCs/>
        </w:rPr>
        <w:t>(</w:t>
      </w:r>
      <w:r w:rsidRPr="00495F26">
        <w:rPr>
          <w:b/>
        </w:rPr>
        <w:t>Table S2</w:t>
      </w:r>
      <w:r w:rsidRPr="00495F26">
        <w:rPr>
          <w:bCs/>
        </w:rPr>
        <w:t>)</w:t>
      </w:r>
      <w:r>
        <w:rPr>
          <w:bCs/>
        </w:rPr>
        <w:t>. B</w:t>
      </w:r>
      <w:r w:rsidRPr="001335AB">
        <w:rPr>
          <w:bCs/>
        </w:rPr>
        <w:t xml:space="preserve">lood </w:t>
      </w:r>
      <w:r>
        <w:rPr>
          <w:bCs/>
        </w:rPr>
        <w:t xml:space="preserve">samples typically </w:t>
      </w:r>
      <w:r w:rsidRPr="001335AB">
        <w:rPr>
          <w:bCs/>
        </w:rPr>
        <w:t>contained less than 2x10</w:t>
      </w:r>
      <w:r w:rsidRPr="001335AB">
        <w:rPr>
          <w:bCs/>
          <w:vertAlign w:val="superscript"/>
        </w:rPr>
        <w:t>6</w:t>
      </w:r>
      <w:r w:rsidRPr="001335AB">
        <w:rPr>
          <w:bCs/>
        </w:rPr>
        <w:t xml:space="preserve"> cells</w:t>
      </w:r>
      <w:r>
        <w:rPr>
          <w:bCs/>
        </w:rPr>
        <w:t xml:space="preserve"> and were not diluted further.</w:t>
      </w:r>
    </w:p>
    <w:p w14:paraId="4E5D5D75" w14:textId="77777777" w:rsidR="0061195E" w:rsidRDefault="0061195E" w:rsidP="0061195E">
      <w:pPr>
        <w:snapToGrid w:val="0"/>
        <w:spacing w:after="200" w:line="480" w:lineRule="auto"/>
        <w:ind w:left="720"/>
        <w:contextualSpacing/>
        <w:rPr>
          <w:bCs/>
        </w:rPr>
      </w:pPr>
    </w:p>
    <w:p w14:paraId="6ED7202D" w14:textId="77777777" w:rsidR="0061195E" w:rsidRDefault="0061195E" w:rsidP="0061195E">
      <w:pPr>
        <w:snapToGrid w:val="0"/>
        <w:spacing w:after="200" w:line="480" w:lineRule="auto"/>
        <w:ind w:left="720"/>
        <w:contextualSpacing/>
        <w:rPr>
          <w:b/>
        </w:rPr>
      </w:pPr>
      <w:r w:rsidRPr="001335AB">
        <w:rPr>
          <w:b/>
        </w:rPr>
        <w:t>Immunolabeling</w:t>
      </w:r>
    </w:p>
    <w:p w14:paraId="4DFA53E9" w14:textId="77777777" w:rsidR="0061195E" w:rsidRDefault="0061195E" w:rsidP="0061195E">
      <w:pPr>
        <w:snapToGrid w:val="0"/>
        <w:spacing w:after="200" w:line="480" w:lineRule="auto"/>
        <w:ind w:left="1440"/>
        <w:contextualSpacing/>
        <w:rPr>
          <w:b/>
        </w:rPr>
      </w:pPr>
    </w:p>
    <w:p w14:paraId="1771EB56" w14:textId="77777777" w:rsidR="0061195E" w:rsidRDefault="0061195E" w:rsidP="0061195E">
      <w:pPr>
        <w:snapToGrid w:val="0"/>
        <w:spacing w:after="200" w:line="480" w:lineRule="auto"/>
        <w:ind w:left="1440"/>
        <w:contextualSpacing/>
        <w:rPr>
          <w:bCs/>
          <w:i/>
          <w:iCs/>
        </w:rPr>
      </w:pPr>
      <w:r w:rsidRPr="001335AB">
        <w:rPr>
          <w:bCs/>
          <w:i/>
          <w:iCs/>
        </w:rPr>
        <w:t>Reagent Preparation</w:t>
      </w:r>
    </w:p>
    <w:p w14:paraId="085E05FB" w14:textId="6DACBD16" w:rsidR="0061195E" w:rsidRDefault="0061195E" w:rsidP="0061195E">
      <w:pPr>
        <w:snapToGrid w:val="0"/>
        <w:spacing w:after="200" w:line="480" w:lineRule="auto"/>
        <w:ind w:left="1440"/>
        <w:contextualSpacing/>
        <w:rPr>
          <w:bCs/>
        </w:rPr>
      </w:pPr>
      <w:r>
        <w:rPr>
          <w:bCs/>
        </w:rPr>
        <w:t xml:space="preserve">The following disposable reagents were gathered at </w:t>
      </w:r>
      <w:r w:rsidRPr="00495F26">
        <w:rPr>
          <w:bCs/>
        </w:rPr>
        <w:t>each time point in the study</w:t>
      </w:r>
      <w:r>
        <w:rPr>
          <w:bCs/>
        </w:rPr>
        <w:t xml:space="preserve">: </w:t>
      </w:r>
      <w:r w:rsidRPr="00EE59B1">
        <w:rPr>
          <w:bCs/>
        </w:rPr>
        <w:t>(</w:t>
      </w:r>
      <w:r>
        <w:rPr>
          <w:bCs/>
        </w:rPr>
        <w:t>22</w:t>
      </w:r>
      <w:r w:rsidRPr="00EE59B1">
        <w:rPr>
          <w:bCs/>
        </w:rPr>
        <w:t>) 1.5 mL microcentrifuge tubes</w:t>
      </w:r>
      <w:r>
        <w:rPr>
          <w:bCs/>
        </w:rPr>
        <w:t>,</w:t>
      </w:r>
      <w:r w:rsidRPr="00855965">
        <w:rPr>
          <w:bCs/>
        </w:rPr>
        <w:t xml:space="preserve"> </w:t>
      </w:r>
      <w:r>
        <w:rPr>
          <w:bCs/>
        </w:rPr>
        <w:t>labeled in duplicate with antibody names (</w:t>
      </w:r>
      <w:r w:rsidRPr="00EE59B1">
        <w:rPr>
          <w:bCs/>
        </w:rPr>
        <w:t>includ</w:t>
      </w:r>
      <w:r>
        <w:rPr>
          <w:bCs/>
        </w:rPr>
        <w:t>ing</w:t>
      </w:r>
      <w:r w:rsidRPr="00EE59B1">
        <w:rPr>
          <w:bCs/>
        </w:rPr>
        <w:t xml:space="preserve"> </w:t>
      </w:r>
      <w:r>
        <w:rPr>
          <w:bCs/>
        </w:rPr>
        <w:t xml:space="preserve">the </w:t>
      </w:r>
      <w:r w:rsidRPr="00EE59B1">
        <w:rPr>
          <w:bCs/>
        </w:rPr>
        <w:t>CD45 isotype</w:t>
      </w:r>
      <w:r>
        <w:rPr>
          <w:bCs/>
        </w:rPr>
        <w:t xml:space="preserve"> control) and organized </w:t>
      </w:r>
      <w:r w:rsidRPr="00EE59B1">
        <w:rPr>
          <w:bCs/>
        </w:rPr>
        <w:t>in</w:t>
      </w:r>
      <w:r>
        <w:rPr>
          <w:bCs/>
        </w:rPr>
        <w:t>to two duplicate rows of</w:t>
      </w:r>
      <w:r w:rsidRPr="00EE59B1">
        <w:rPr>
          <w:bCs/>
        </w:rPr>
        <w:t xml:space="preserve"> a microcentrifuge rack </w:t>
      </w:r>
      <w:r w:rsidR="004F4C7D">
        <w:rPr>
          <w:bCs/>
        </w:rPr>
        <w:t xml:space="preserve">stored </w:t>
      </w:r>
      <w:r w:rsidRPr="00EE59B1">
        <w:rPr>
          <w:bCs/>
        </w:rPr>
        <w:t>on ice</w:t>
      </w:r>
      <w:r>
        <w:rPr>
          <w:bCs/>
        </w:rPr>
        <w:t>;  (1)</w:t>
      </w:r>
      <w:r w:rsidRPr="00EE59B1">
        <w:rPr>
          <w:bCs/>
        </w:rPr>
        <w:t xml:space="preserve"> 12-well</w:t>
      </w:r>
      <w:r>
        <w:rPr>
          <w:bCs/>
        </w:rPr>
        <w:t xml:space="preserve">, </w:t>
      </w:r>
      <w:r w:rsidRPr="00EE59B1">
        <w:rPr>
          <w:bCs/>
        </w:rPr>
        <w:t>V-bottom reagent reservoir</w:t>
      </w:r>
      <w:r>
        <w:rPr>
          <w:bCs/>
        </w:rPr>
        <w:t>, labeled with antibody names (</w:t>
      </w:r>
      <w:r w:rsidRPr="00EE59B1">
        <w:rPr>
          <w:bCs/>
        </w:rPr>
        <w:t>includ</w:t>
      </w:r>
      <w:r>
        <w:rPr>
          <w:bCs/>
        </w:rPr>
        <w:t>ing</w:t>
      </w:r>
      <w:r w:rsidRPr="00EE59B1">
        <w:rPr>
          <w:bCs/>
        </w:rPr>
        <w:t xml:space="preserve"> </w:t>
      </w:r>
      <w:r>
        <w:rPr>
          <w:bCs/>
        </w:rPr>
        <w:t xml:space="preserve">the </w:t>
      </w:r>
      <w:r w:rsidRPr="00EE59B1">
        <w:rPr>
          <w:bCs/>
        </w:rPr>
        <w:t>CD45 isotype</w:t>
      </w:r>
      <w:r>
        <w:rPr>
          <w:bCs/>
        </w:rPr>
        <w:t xml:space="preserve"> control);</w:t>
      </w:r>
      <w:r w:rsidRPr="00EE59B1">
        <w:rPr>
          <w:bCs/>
        </w:rPr>
        <w:t xml:space="preserve"> (</w:t>
      </w:r>
      <w:r>
        <w:rPr>
          <w:bCs/>
        </w:rPr>
        <w:t>3</w:t>
      </w:r>
      <w:r w:rsidRPr="00EE59B1">
        <w:rPr>
          <w:bCs/>
        </w:rPr>
        <w:t>) 15 mL conical tube</w:t>
      </w:r>
      <w:r>
        <w:rPr>
          <w:bCs/>
        </w:rPr>
        <w:t xml:space="preserve">s, one labeled “FVD”, one labeled “Fc Block”, and one labeled </w:t>
      </w:r>
      <w:r w:rsidRPr="00EE59B1">
        <w:rPr>
          <w:bCs/>
        </w:rPr>
        <w:t>“</w:t>
      </w:r>
      <w:r>
        <w:rPr>
          <w:bCs/>
        </w:rPr>
        <w:t>C</w:t>
      </w:r>
      <w:r w:rsidRPr="00EE59B1">
        <w:rPr>
          <w:bCs/>
        </w:rPr>
        <w:t>ocktail”</w:t>
      </w:r>
      <w:r>
        <w:rPr>
          <w:bCs/>
        </w:rPr>
        <w:t xml:space="preserve">; (1) 96-well, V-bottom microplate. </w:t>
      </w:r>
    </w:p>
    <w:p w14:paraId="1A182974" w14:textId="77777777" w:rsidR="0061195E" w:rsidRDefault="0061195E" w:rsidP="0061195E">
      <w:pPr>
        <w:snapToGrid w:val="0"/>
        <w:spacing w:after="200" w:line="480" w:lineRule="auto"/>
        <w:ind w:left="1440"/>
        <w:contextualSpacing/>
        <w:rPr>
          <w:bCs/>
          <w:i/>
          <w:iCs/>
        </w:rPr>
      </w:pPr>
    </w:p>
    <w:p w14:paraId="2BFB149E" w14:textId="77777777" w:rsidR="0061195E" w:rsidRPr="001335AB" w:rsidRDefault="0061195E" w:rsidP="0061195E">
      <w:pPr>
        <w:snapToGrid w:val="0"/>
        <w:spacing w:after="200" w:line="480" w:lineRule="auto"/>
        <w:ind w:left="1440"/>
        <w:contextualSpacing/>
        <w:rPr>
          <w:bCs/>
          <w:i/>
          <w:iCs/>
        </w:rPr>
      </w:pPr>
      <w:r>
        <w:rPr>
          <w:bCs/>
          <w:i/>
          <w:iCs/>
        </w:rPr>
        <w:t xml:space="preserve">Antibody </w:t>
      </w:r>
      <w:r w:rsidRPr="001335AB">
        <w:rPr>
          <w:bCs/>
          <w:i/>
          <w:iCs/>
        </w:rPr>
        <w:t>Dilution</w:t>
      </w:r>
      <w:r w:rsidRPr="001335AB">
        <w:rPr>
          <w:bCs/>
          <w:i/>
          <w:iCs/>
        </w:rPr>
        <w:tab/>
      </w:r>
    </w:p>
    <w:p w14:paraId="5A52C431" w14:textId="2C459F3E" w:rsidR="0061195E" w:rsidRDefault="0061195E" w:rsidP="0061195E">
      <w:pPr>
        <w:snapToGrid w:val="0"/>
        <w:spacing w:after="200" w:line="480" w:lineRule="auto"/>
        <w:ind w:left="1440"/>
        <w:contextualSpacing/>
        <w:rPr>
          <w:bCs/>
        </w:rPr>
      </w:pPr>
      <w:r>
        <w:rPr>
          <w:bCs/>
        </w:rPr>
        <w:t>Antibodies</w:t>
      </w:r>
      <w:r w:rsidR="001E6873">
        <w:rPr>
          <w:bCs/>
        </w:rPr>
        <w:t xml:space="preserve"> (</w:t>
      </w:r>
      <w:r>
        <w:rPr>
          <w:bCs/>
        </w:rPr>
        <w:t xml:space="preserve">11 immune lineage markers </w:t>
      </w:r>
      <w:r w:rsidR="001E6873">
        <w:rPr>
          <w:bCs/>
        </w:rPr>
        <w:t>plus</w:t>
      </w:r>
      <w:r>
        <w:rPr>
          <w:bCs/>
        </w:rPr>
        <w:t xml:space="preserve"> CD45 isotype control</w:t>
      </w:r>
      <w:r w:rsidR="001E6873">
        <w:rPr>
          <w:bCs/>
        </w:rPr>
        <w:t>)</w:t>
      </w:r>
      <w:r>
        <w:rPr>
          <w:bCs/>
        </w:rPr>
        <w:t xml:space="preserve"> were diluted 1:10 with BSB in respectively-labeled </w:t>
      </w:r>
      <w:r w:rsidRPr="00EE59B1">
        <w:rPr>
          <w:bCs/>
        </w:rPr>
        <w:t>microcentrifuge tubes</w:t>
      </w:r>
      <w:r>
        <w:rPr>
          <w:bCs/>
        </w:rPr>
        <w:t xml:space="preserve"> on ice</w:t>
      </w:r>
      <w:r w:rsidR="00405980">
        <w:rPr>
          <w:bCs/>
        </w:rPr>
        <w:t xml:space="preserve"> (see </w:t>
      </w:r>
      <w:r w:rsidR="00405980" w:rsidRPr="00E74F6F">
        <w:rPr>
          <w:b/>
        </w:rPr>
        <w:t>Table S2</w:t>
      </w:r>
      <w:r w:rsidR="00405980">
        <w:rPr>
          <w:bCs/>
        </w:rPr>
        <w:t xml:space="preserve"> for preparation details)</w:t>
      </w:r>
      <w:r>
        <w:rPr>
          <w:bCs/>
        </w:rPr>
        <w:t>. A fraction of each working dilution was used in preparing single-color compensation controls. The remaining working dilutions (</w:t>
      </w:r>
      <w:r w:rsidRPr="00EE59B1">
        <w:rPr>
          <w:bCs/>
        </w:rPr>
        <w:t>exclud</w:t>
      </w:r>
      <w:r>
        <w:rPr>
          <w:bCs/>
        </w:rPr>
        <w:t xml:space="preserve">ing the </w:t>
      </w:r>
      <w:r w:rsidRPr="00EE59B1">
        <w:rPr>
          <w:bCs/>
        </w:rPr>
        <w:t>CD45 isotype</w:t>
      </w:r>
      <w:r>
        <w:rPr>
          <w:bCs/>
        </w:rPr>
        <w:t xml:space="preserve"> control) were combined in</w:t>
      </w:r>
      <w:r w:rsidR="00C54851">
        <w:rPr>
          <w:bCs/>
        </w:rPr>
        <w:t>to</w:t>
      </w:r>
      <w:r>
        <w:rPr>
          <w:bCs/>
        </w:rPr>
        <w:t xml:space="preserve"> the 15 mL conical tube labeled “Cocktail”</w:t>
      </w:r>
      <w:r w:rsidR="00520E3B">
        <w:rPr>
          <w:bCs/>
        </w:rPr>
        <w:t xml:space="preserve">, which </w:t>
      </w:r>
      <w:r>
        <w:rPr>
          <w:bCs/>
        </w:rPr>
        <w:lastRenderedPageBreak/>
        <w:t xml:space="preserve">served as the antibody master mix for multiplex immunolabeling. </w:t>
      </w:r>
      <w:r w:rsidR="00520E3B">
        <w:rPr>
          <w:bCs/>
        </w:rPr>
        <w:t xml:space="preserve">Antibody stocks and dilutions </w:t>
      </w:r>
      <w:r w:rsidRPr="00EE59B1">
        <w:rPr>
          <w:bCs/>
        </w:rPr>
        <w:t>we</w:t>
      </w:r>
      <w:r>
        <w:rPr>
          <w:bCs/>
        </w:rPr>
        <w:t xml:space="preserve">re kept </w:t>
      </w:r>
      <w:r w:rsidRPr="00EE59B1">
        <w:rPr>
          <w:bCs/>
        </w:rPr>
        <w:t>on ice in the dark.</w:t>
      </w:r>
    </w:p>
    <w:p w14:paraId="343D80FD" w14:textId="77777777" w:rsidR="0061195E" w:rsidRDefault="0061195E" w:rsidP="0061195E">
      <w:pPr>
        <w:snapToGrid w:val="0"/>
        <w:spacing w:after="200" w:line="480" w:lineRule="auto"/>
        <w:ind w:left="720"/>
        <w:contextualSpacing/>
        <w:rPr>
          <w:bCs/>
        </w:rPr>
      </w:pPr>
    </w:p>
    <w:p w14:paraId="368A470C" w14:textId="77777777" w:rsidR="0061195E" w:rsidRPr="001335AB" w:rsidRDefault="0061195E" w:rsidP="0061195E">
      <w:pPr>
        <w:snapToGrid w:val="0"/>
        <w:spacing w:after="200" w:line="480" w:lineRule="auto"/>
        <w:ind w:left="1440"/>
        <w:contextualSpacing/>
        <w:rPr>
          <w:bCs/>
          <w:i/>
          <w:iCs/>
        </w:rPr>
      </w:pPr>
      <w:r>
        <w:rPr>
          <w:bCs/>
          <w:i/>
          <w:iCs/>
        </w:rPr>
        <w:t>Labeling</w:t>
      </w:r>
      <w:r w:rsidRPr="001335AB">
        <w:rPr>
          <w:bCs/>
          <w:i/>
          <w:iCs/>
        </w:rPr>
        <w:tab/>
      </w:r>
    </w:p>
    <w:p w14:paraId="71D468BB" w14:textId="67DC42BA" w:rsidR="0061195E" w:rsidRDefault="0061195E" w:rsidP="0061195E">
      <w:pPr>
        <w:snapToGrid w:val="0"/>
        <w:spacing w:after="200" w:line="480" w:lineRule="auto"/>
        <w:ind w:left="1440"/>
        <w:contextualSpacing/>
        <w:rPr>
          <w:bCs/>
        </w:rPr>
      </w:pPr>
      <w:r>
        <w:rPr>
          <w:bCs/>
        </w:rPr>
        <w:t>U</w:t>
      </w:r>
      <w:r w:rsidRPr="00EE59B1">
        <w:rPr>
          <w:bCs/>
        </w:rPr>
        <w:t>sing a multichannel pipette</w:t>
      </w:r>
      <w:r>
        <w:rPr>
          <w:bCs/>
        </w:rPr>
        <w:t xml:space="preserve">, </w:t>
      </w:r>
      <w:r w:rsidRPr="00EE59B1">
        <w:rPr>
          <w:bCs/>
        </w:rPr>
        <w:t xml:space="preserve">(100) </w:t>
      </w:r>
      <w:proofErr w:type="spellStart"/>
      <w:r w:rsidRPr="00EE59B1">
        <w:rPr>
          <w:bCs/>
        </w:rPr>
        <w:t>μL</w:t>
      </w:r>
      <w:proofErr w:type="spellEnd"/>
      <w:r w:rsidRPr="00EE59B1">
        <w:rPr>
          <w:bCs/>
        </w:rPr>
        <w:t xml:space="preserve"> </w:t>
      </w:r>
      <w:r>
        <w:rPr>
          <w:bCs/>
        </w:rPr>
        <w:t xml:space="preserve">of </w:t>
      </w:r>
      <w:r w:rsidRPr="00EE59B1">
        <w:rPr>
          <w:bCs/>
        </w:rPr>
        <w:t>each</w:t>
      </w:r>
      <w:r>
        <w:rPr>
          <w:bCs/>
        </w:rPr>
        <w:t xml:space="preserve"> lymphoid</w:t>
      </w:r>
      <w:r w:rsidRPr="00EE59B1">
        <w:rPr>
          <w:bCs/>
        </w:rPr>
        <w:t xml:space="preserve"> </w:t>
      </w:r>
      <w:r>
        <w:rPr>
          <w:bCs/>
        </w:rPr>
        <w:t>tissue sample (1x10</w:t>
      </w:r>
      <w:r w:rsidRPr="001335AB">
        <w:rPr>
          <w:bCs/>
          <w:vertAlign w:val="superscript"/>
        </w:rPr>
        <w:t>6</w:t>
      </w:r>
      <w:r>
        <w:rPr>
          <w:bCs/>
        </w:rPr>
        <w:t xml:space="preserve"> cells)</w:t>
      </w:r>
      <w:r w:rsidRPr="00EE59B1">
        <w:rPr>
          <w:bCs/>
        </w:rPr>
        <w:t xml:space="preserve"> were added to</w:t>
      </w:r>
      <w:r>
        <w:rPr>
          <w:bCs/>
        </w:rPr>
        <w:t xml:space="preserve"> respective </w:t>
      </w:r>
      <w:r w:rsidRPr="00EE59B1">
        <w:rPr>
          <w:bCs/>
        </w:rPr>
        <w:t xml:space="preserve">wells of </w:t>
      </w:r>
      <w:r>
        <w:rPr>
          <w:bCs/>
        </w:rPr>
        <w:t xml:space="preserve">a </w:t>
      </w:r>
      <w:r w:rsidRPr="00EE59B1">
        <w:rPr>
          <w:bCs/>
        </w:rPr>
        <w:t>96-well</w:t>
      </w:r>
      <w:r>
        <w:rPr>
          <w:bCs/>
        </w:rPr>
        <w:t xml:space="preserve"> </w:t>
      </w:r>
      <w:r w:rsidRPr="00EE59B1">
        <w:rPr>
          <w:bCs/>
        </w:rPr>
        <w:t xml:space="preserve">V-bottom microplate according to </w:t>
      </w:r>
      <w:r>
        <w:rPr>
          <w:bCs/>
        </w:rPr>
        <w:t xml:space="preserve">a predefined </w:t>
      </w:r>
      <w:r w:rsidRPr="00EE59B1">
        <w:rPr>
          <w:bCs/>
        </w:rPr>
        <w:t xml:space="preserve">plate </w:t>
      </w:r>
      <w:r>
        <w:rPr>
          <w:bCs/>
        </w:rPr>
        <w:t>layout</w:t>
      </w:r>
      <w:r w:rsidRPr="00EE59B1">
        <w:rPr>
          <w:bCs/>
        </w:rPr>
        <w:t xml:space="preserve"> (</w:t>
      </w:r>
      <w:r w:rsidRPr="001335AB">
        <w:rPr>
          <w:b/>
        </w:rPr>
        <w:t>Fig. 1</w:t>
      </w:r>
      <w:r w:rsidRPr="00EE59B1">
        <w:rPr>
          <w:bCs/>
        </w:rPr>
        <w:t>)</w:t>
      </w:r>
      <w:r>
        <w:rPr>
          <w:bCs/>
        </w:rPr>
        <w:t>. To obtain enough CD49b</w:t>
      </w:r>
      <w:r w:rsidRPr="00495F26">
        <w:rPr>
          <w:bCs/>
          <w:vertAlign w:val="superscript"/>
        </w:rPr>
        <w:t>+</w:t>
      </w:r>
      <w:r>
        <w:rPr>
          <w:bCs/>
        </w:rPr>
        <w:t xml:space="preserve"> cells for fluorescence compensation of the CD49b flow cytometer channel, 100</w:t>
      </w:r>
      <w:r w:rsidR="00F54AB4" w:rsidRPr="00F54AB4">
        <w:rPr>
          <w:bCs/>
        </w:rPr>
        <w:t xml:space="preserve"> </w:t>
      </w:r>
      <w:proofErr w:type="spellStart"/>
      <w:r w:rsidR="00F54AB4" w:rsidRPr="00495F26">
        <w:rPr>
          <w:bCs/>
        </w:rPr>
        <w:t>μL</w:t>
      </w:r>
      <w:proofErr w:type="spellEnd"/>
      <w:r>
        <w:rPr>
          <w:bCs/>
        </w:rPr>
        <w:t xml:space="preserve"> of each 2</w:t>
      </w:r>
      <w:r w:rsidRPr="00495F26">
        <w:rPr>
          <w:bCs/>
        </w:rPr>
        <w:t xml:space="preserve">00 </w:t>
      </w:r>
      <w:proofErr w:type="spellStart"/>
      <w:r w:rsidRPr="00495F26">
        <w:rPr>
          <w:bCs/>
        </w:rPr>
        <w:t>μL</w:t>
      </w:r>
      <w:proofErr w:type="spellEnd"/>
      <w:r>
        <w:rPr>
          <w:bCs/>
        </w:rPr>
        <w:t xml:space="preserve"> white blood cell suspension was</w:t>
      </w:r>
      <w:r w:rsidRPr="00495F26">
        <w:rPr>
          <w:bCs/>
        </w:rPr>
        <w:t xml:space="preserve"> </w:t>
      </w:r>
      <w:r>
        <w:rPr>
          <w:bCs/>
        </w:rPr>
        <w:t>deposited into</w:t>
      </w:r>
      <w:r w:rsidRPr="00495F26">
        <w:rPr>
          <w:bCs/>
        </w:rPr>
        <w:t xml:space="preserve"> </w:t>
      </w:r>
      <w:r>
        <w:rPr>
          <w:bCs/>
        </w:rPr>
        <w:t>a</w:t>
      </w:r>
      <w:r w:rsidRPr="00495F26">
        <w:rPr>
          <w:bCs/>
        </w:rPr>
        <w:t xml:space="preserve"> </w:t>
      </w:r>
      <w:r>
        <w:rPr>
          <w:bCs/>
        </w:rPr>
        <w:t xml:space="preserve">common </w:t>
      </w:r>
      <w:r w:rsidRPr="00495F26">
        <w:rPr>
          <w:bCs/>
        </w:rPr>
        <w:t xml:space="preserve">CD49b single-positive </w:t>
      </w:r>
      <w:r>
        <w:rPr>
          <w:bCs/>
        </w:rPr>
        <w:t>control</w:t>
      </w:r>
      <w:r w:rsidRPr="00495F26">
        <w:rPr>
          <w:bCs/>
        </w:rPr>
        <w:t xml:space="preserve"> </w:t>
      </w:r>
      <w:r>
        <w:rPr>
          <w:bCs/>
        </w:rPr>
        <w:t>well (G9); the other 10</w:t>
      </w:r>
      <w:r w:rsidRPr="00495F26">
        <w:rPr>
          <w:bCs/>
        </w:rPr>
        <w:t xml:space="preserve">0 </w:t>
      </w:r>
      <w:proofErr w:type="spellStart"/>
      <w:r w:rsidRPr="00495F26">
        <w:rPr>
          <w:bCs/>
        </w:rPr>
        <w:t>μL</w:t>
      </w:r>
      <w:proofErr w:type="spellEnd"/>
      <w:r>
        <w:rPr>
          <w:bCs/>
        </w:rPr>
        <w:t xml:space="preserve"> was deposited into the respectively-labeled experimental well. The plate was then </w:t>
      </w:r>
      <w:r w:rsidRPr="00EE59B1">
        <w:rPr>
          <w:bCs/>
        </w:rPr>
        <w:t xml:space="preserve">centrifuged at 100 x g (max RCF) for 6 minutes at 4°C. </w:t>
      </w:r>
      <w:r>
        <w:rPr>
          <w:bCs/>
        </w:rPr>
        <w:t>Fifty (</w:t>
      </w:r>
      <w:r w:rsidRPr="00EE59B1">
        <w:rPr>
          <w:bCs/>
        </w:rPr>
        <w:t>50</w:t>
      </w:r>
      <w:r>
        <w:rPr>
          <w:bCs/>
        </w:rPr>
        <w:t>)</w:t>
      </w:r>
      <w:r w:rsidRPr="00EE59B1">
        <w:rPr>
          <w:bCs/>
        </w:rPr>
        <w:t xml:space="preserve"> </w:t>
      </w:r>
      <w:proofErr w:type="spellStart"/>
      <w:r w:rsidRPr="00EE59B1">
        <w:rPr>
          <w:bCs/>
        </w:rPr>
        <w:t>μL</w:t>
      </w:r>
      <w:proofErr w:type="spellEnd"/>
      <w:r w:rsidRPr="00EE59B1">
        <w:rPr>
          <w:bCs/>
        </w:rPr>
        <w:t xml:space="preserve"> of </w:t>
      </w:r>
      <w:r>
        <w:rPr>
          <w:bCs/>
        </w:rPr>
        <w:t xml:space="preserve">cell </w:t>
      </w:r>
      <w:r w:rsidRPr="00EE59B1">
        <w:rPr>
          <w:bCs/>
        </w:rPr>
        <w:t>supernatant w</w:t>
      </w:r>
      <w:r>
        <w:rPr>
          <w:bCs/>
        </w:rPr>
        <w:t>ere</w:t>
      </w:r>
      <w:r w:rsidRPr="00EE59B1">
        <w:rPr>
          <w:bCs/>
        </w:rPr>
        <w:t xml:space="preserve"> aspirated </w:t>
      </w:r>
      <w:r>
        <w:rPr>
          <w:bCs/>
        </w:rPr>
        <w:t xml:space="preserve">from each well using a </w:t>
      </w:r>
      <w:proofErr w:type="spellStart"/>
      <w:r w:rsidRPr="00495F26">
        <w:rPr>
          <w:bCs/>
        </w:rPr>
        <w:t>BioTek</w:t>
      </w:r>
      <w:proofErr w:type="spellEnd"/>
      <w:r w:rsidRPr="00495F26">
        <w:rPr>
          <w:bCs/>
        </w:rPr>
        <w:t xml:space="preserve"> EL406 automated microplate washer/dispenser</w:t>
      </w:r>
      <w:r>
        <w:rPr>
          <w:bCs/>
        </w:rPr>
        <w:t xml:space="preserve"> such that </w:t>
      </w:r>
      <w:r w:rsidRPr="00495F26">
        <w:rPr>
          <w:bCs/>
        </w:rPr>
        <w:t>a</w:t>
      </w:r>
      <w:r>
        <w:rPr>
          <w:bCs/>
        </w:rPr>
        <w:t xml:space="preserve"> residual </w:t>
      </w:r>
      <w:r w:rsidRPr="00495F26">
        <w:rPr>
          <w:bCs/>
        </w:rPr>
        <w:t xml:space="preserve">50 </w:t>
      </w:r>
      <w:proofErr w:type="spellStart"/>
      <w:r w:rsidRPr="00495F26">
        <w:rPr>
          <w:bCs/>
        </w:rPr>
        <w:t>μL</w:t>
      </w:r>
      <w:proofErr w:type="spellEnd"/>
      <w:r w:rsidRPr="00495F26">
        <w:rPr>
          <w:bCs/>
        </w:rPr>
        <w:t xml:space="preserve"> </w:t>
      </w:r>
      <w:r>
        <w:rPr>
          <w:bCs/>
        </w:rPr>
        <w:t>was left in each well</w:t>
      </w:r>
      <w:r w:rsidRPr="00495F26">
        <w:rPr>
          <w:bCs/>
        </w:rPr>
        <w:t>.</w:t>
      </w:r>
      <w:r>
        <w:rPr>
          <w:bCs/>
        </w:rPr>
        <w:t xml:space="preserve"> One-hundred (</w:t>
      </w:r>
      <w:r w:rsidRPr="00EE59B1">
        <w:rPr>
          <w:bCs/>
        </w:rPr>
        <w:t>100</w:t>
      </w:r>
      <w:r>
        <w:rPr>
          <w:bCs/>
        </w:rPr>
        <w:t>)</w:t>
      </w:r>
      <w:r w:rsidRPr="00EE59B1">
        <w:rPr>
          <w:bCs/>
        </w:rPr>
        <w:t xml:space="preserve"> </w:t>
      </w:r>
      <w:proofErr w:type="spellStart"/>
      <w:r w:rsidRPr="00EE59B1">
        <w:rPr>
          <w:bCs/>
        </w:rPr>
        <w:t>μL</w:t>
      </w:r>
      <w:proofErr w:type="spellEnd"/>
      <w:r w:rsidRPr="00EE59B1">
        <w:rPr>
          <w:bCs/>
        </w:rPr>
        <w:t xml:space="preserve"> of</w:t>
      </w:r>
      <w:r>
        <w:rPr>
          <w:bCs/>
        </w:rPr>
        <w:t xml:space="preserve"> </w:t>
      </w:r>
      <w:r w:rsidRPr="00EE59B1">
        <w:rPr>
          <w:bCs/>
        </w:rPr>
        <w:t xml:space="preserve">15 </w:t>
      </w:r>
      <w:proofErr w:type="spellStart"/>
      <w:r w:rsidRPr="00EE59B1">
        <w:rPr>
          <w:bCs/>
        </w:rPr>
        <w:t>μg</w:t>
      </w:r>
      <w:proofErr w:type="spellEnd"/>
      <w:r w:rsidRPr="00EE59B1">
        <w:rPr>
          <w:bCs/>
        </w:rPr>
        <w:t>/mL Fc</w:t>
      </w:r>
      <w:r>
        <w:rPr>
          <w:bCs/>
        </w:rPr>
        <w:t xml:space="preserve"> Block (see </w:t>
      </w:r>
      <w:r w:rsidRPr="00495F26">
        <w:rPr>
          <w:b/>
        </w:rPr>
        <w:t>Table S2</w:t>
      </w:r>
      <w:r>
        <w:rPr>
          <w:bCs/>
        </w:rPr>
        <w:t xml:space="preserve"> for preparation details) were added to </w:t>
      </w:r>
      <w:r w:rsidR="00293C9A">
        <w:rPr>
          <w:bCs/>
        </w:rPr>
        <w:t xml:space="preserve">each </w:t>
      </w:r>
      <w:r>
        <w:rPr>
          <w:bCs/>
        </w:rPr>
        <w:t xml:space="preserve">well of the 96-well plate using a multichannel pipette, mixed by pipetting, and </w:t>
      </w:r>
      <w:r w:rsidRPr="00EE59B1">
        <w:rPr>
          <w:bCs/>
        </w:rPr>
        <w:t>incubate</w:t>
      </w:r>
      <w:r>
        <w:rPr>
          <w:bCs/>
        </w:rPr>
        <w:t xml:space="preserve">d </w:t>
      </w:r>
      <w:r w:rsidRPr="00EE59B1">
        <w:rPr>
          <w:bCs/>
        </w:rPr>
        <w:t>on ice for 5 minutes</w:t>
      </w:r>
      <w:r>
        <w:rPr>
          <w:bCs/>
        </w:rPr>
        <w:t xml:space="preserve">. The plate was </w:t>
      </w:r>
      <w:r w:rsidRPr="00EE59B1">
        <w:rPr>
          <w:bCs/>
        </w:rPr>
        <w:t>centrifuged at 100 x g (max RCF) for 5 minutes at 4°C</w:t>
      </w:r>
      <w:r>
        <w:rPr>
          <w:bCs/>
        </w:rPr>
        <w:t xml:space="preserve"> and </w:t>
      </w:r>
      <w:r w:rsidRPr="00EE59B1">
        <w:rPr>
          <w:bCs/>
        </w:rPr>
        <w:t xml:space="preserve">50 </w:t>
      </w:r>
      <w:proofErr w:type="spellStart"/>
      <w:r w:rsidRPr="00EE59B1">
        <w:rPr>
          <w:bCs/>
        </w:rPr>
        <w:t>μL</w:t>
      </w:r>
      <w:proofErr w:type="spellEnd"/>
      <w:r w:rsidRPr="00EE59B1">
        <w:rPr>
          <w:bCs/>
        </w:rPr>
        <w:t xml:space="preserve"> of cell supernatant w</w:t>
      </w:r>
      <w:r>
        <w:rPr>
          <w:bCs/>
        </w:rPr>
        <w:t xml:space="preserve">ere </w:t>
      </w:r>
      <w:r w:rsidRPr="00EE59B1">
        <w:rPr>
          <w:bCs/>
        </w:rPr>
        <w:t>aspirated</w:t>
      </w:r>
      <w:r>
        <w:rPr>
          <w:bCs/>
        </w:rPr>
        <w:t xml:space="preserve"> from each well. Each of 80 experimental tissue samples received 100</w:t>
      </w:r>
      <w:r w:rsidRPr="00EE59B1">
        <w:rPr>
          <w:bCs/>
        </w:rPr>
        <w:t xml:space="preserve"> </w:t>
      </w:r>
      <w:proofErr w:type="spellStart"/>
      <w:r w:rsidRPr="00EE59B1">
        <w:rPr>
          <w:bCs/>
        </w:rPr>
        <w:t>μL</w:t>
      </w:r>
      <w:proofErr w:type="spellEnd"/>
      <w:r w:rsidRPr="00EE59B1">
        <w:rPr>
          <w:bCs/>
        </w:rPr>
        <w:t xml:space="preserve"> of</w:t>
      </w:r>
      <w:r>
        <w:rPr>
          <w:bCs/>
        </w:rPr>
        <w:t xml:space="preserve"> the master antibody mix </w:t>
      </w:r>
      <w:r w:rsidR="00293C9A">
        <w:rPr>
          <w:bCs/>
        </w:rPr>
        <w:t xml:space="preserve">from </w:t>
      </w:r>
      <w:r>
        <w:rPr>
          <w:bCs/>
        </w:rPr>
        <w:t>the 15 mL conical tube labeled “Cocktail”. One-hundred (100)</w:t>
      </w:r>
      <w:r w:rsidRPr="001C6774">
        <w:rPr>
          <w:bCs/>
        </w:rPr>
        <w:t xml:space="preserve"> </w:t>
      </w:r>
      <w:proofErr w:type="spellStart"/>
      <w:r w:rsidRPr="00EE59B1">
        <w:rPr>
          <w:bCs/>
        </w:rPr>
        <w:t>μL</w:t>
      </w:r>
      <w:proofErr w:type="spellEnd"/>
      <w:r>
        <w:rPr>
          <w:bCs/>
        </w:rPr>
        <w:t xml:space="preserve"> of each single-color antibody control were added to </w:t>
      </w:r>
      <w:r w:rsidR="00A47F7F">
        <w:rPr>
          <w:bCs/>
        </w:rPr>
        <w:t>its</w:t>
      </w:r>
      <w:r w:rsidR="00293C9A">
        <w:rPr>
          <w:bCs/>
        </w:rPr>
        <w:t xml:space="preserve"> </w:t>
      </w:r>
      <w:r>
        <w:rPr>
          <w:bCs/>
        </w:rPr>
        <w:t xml:space="preserve">respective well; 100 </w:t>
      </w:r>
      <w:proofErr w:type="spellStart"/>
      <w:r w:rsidRPr="00EE59B1">
        <w:rPr>
          <w:bCs/>
        </w:rPr>
        <w:t>μL</w:t>
      </w:r>
      <w:proofErr w:type="spellEnd"/>
      <w:r>
        <w:rPr>
          <w:bCs/>
        </w:rPr>
        <w:t xml:space="preserve"> </w:t>
      </w:r>
      <w:r w:rsidRPr="00EE59B1">
        <w:rPr>
          <w:bCs/>
        </w:rPr>
        <w:t>CD45 isotype antibodies were added to th</w:t>
      </w:r>
      <w:r>
        <w:rPr>
          <w:bCs/>
        </w:rPr>
        <w:t xml:space="preserve">e </w:t>
      </w:r>
      <w:r w:rsidRPr="00EE59B1">
        <w:rPr>
          <w:bCs/>
        </w:rPr>
        <w:t>“ISO”</w:t>
      </w:r>
      <w:r>
        <w:rPr>
          <w:bCs/>
        </w:rPr>
        <w:t xml:space="preserve"> control well, and 100 </w:t>
      </w:r>
      <w:proofErr w:type="spellStart"/>
      <w:r w:rsidRPr="00EE59B1">
        <w:rPr>
          <w:bCs/>
        </w:rPr>
        <w:t>μL</w:t>
      </w:r>
      <w:proofErr w:type="spellEnd"/>
      <w:r w:rsidRPr="00EE59B1">
        <w:rPr>
          <w:bCs/>
        </w:rPr>
        <w:t xml:space="preserve"> of </w:t>
      </w:r>
      <w:r>
        <w:rPr>
          <w:bCs/>
        </w:rPr>
        <w:t xml:space="preserve">stock </w:t>
      </w:r>
      <w:r w:rsidRPr="00EE59B1">
        <w:rPr>
          <w:bCs/>
        </w:rPr>
        <w:t>BSB</w:t>
      </w:r>
      <w:r>
        <w:rPr>
          <w:bCs/>
        </w:rPr>
        <w:t xml:space="preserve"> were added to the wells labeled </w:t>
      </w:r>
      <w:r w:rsidRPr="00EE59B1">
        <w:rPr>
          <w:bCs/>
        </w:rPr>
        <w:t>“UNS” and “FVD”.</w:t>
      </w:r>
      <w:r>
        <w:rPr>
          <w:bCs/>
        </w:rPr>
        <w:t xml:space="preserve"> </w:t>
      </w:r>
    </w:p>
    <w:p w14:paraId="7CC2B1CF" w14:textId="7543F912" w:rsidR="0061195E" w:rsidRDefault="0061195E" w:rsidP="0061195E">
      <w:pPr>
        <w:snapToGrid w:val="0"/>
        <w:spacing w:after="200" w:line="480" w:lineRule="auto"/>
        <w:ind w:left="1440"/>
        <w:contextualSpacing/>
        <w:rPr>
          <w:bCs/>
        </w:rPr>
      </w:pPr>
      <w:r>
        <w:rPr>
          <w:bCs/>
        </w:rPr>
        <w:tab/>
        <w:t xml:space="preserve">Cells were allowed to incubate for </w:t>
      </w:r>
      <w:r w:rsidRPr="00EE59B1">
        <w:rPr>
          <w:bCs/>
        </w:rPr>
        <w:t>15 minutes on ice in the dar</w:t>
      </w:r>
      <w:r>
        <w:rPr>
          <w:bCs/>
        </w:rPr>
        <w:t>k before 1</w:t>
      </w:r>
      <w:r w:rsidRPr="00EE59B1">
        <w:rPr>
          <w:bCs/>
        </w:rPr>
        <w:t>00</w:t>
      </w:r>
      <w:r>
        <w:rPr>
          <w:bCs/>
        </w:rPr>
        <w:t xml:space="preserve"> </w:t>
      </w:r>
      <w:proofErr w:type="spellStart"/>
      <w:r w:rsidRPr="00EE59B1">
        <w:rPr>
          <w:bCs/>
        </w:rPr>
        <w:t>μL</w:t>
      </w:r>
      <w:proofErr w:type="spellEnd"/>
      <w:r w:rsidRPr="00EE59B1">
        <w:rPr>
          <w:bCs/>
        </w:rPr>
        <w:t xml:space="preserve"> of </w:t>
      </w:r>
      <w:r>
        <w:rPr>
          <w:bCs/>
        </w:rPr>
        <w:t xml:space="preserve">1X </w:t>
      </w:r>
      <w:r w:rsidRPr="00EE59B1">
        <w:rPr>
          <w:bCs/>
        </w:rPr>
        <w:t xml:space="preserve">DPBS </w:t>
      </w:r>
      <w:r>
        <w:rPr>
          <w:bCs/>
        </w:rPr>
        <w:t>was added using</w:t>
      </w:r>
      <w:r w:rsidRPr="00EE59B1">
        <w:rPr>
          <w:bCs/>
        </w:rPr>
        <w:t xml:space="preserve"> a multichannel pipette</w:t>
      </w:r>
      <w:r w:rsidR="0033703A">
        <w:rPr>
          <w:bCs/>
        </w:rPr>
        <w:t xml:space="preserve"> </w:t>
      </w:r>
      <w:r>
        <w:rPr>
          <w:bCs/>
        </w:rPr>
        <w:t>pipetted</w:t>
      </w:r>
      <w:r w:rsidR="0033703A">
        <w:rPr>
          <w:bCs/>
        </w:rPr>
        <w:t xml:space="preserve"> thoroughly</w:t>
      </w:r>
      <w:r>
        <w:rPr>
          <w:bCs/>
        </w:rPr>
        <w:t xml:space="preserve"> to mix</w:t>
      </w:r>
      <w:r w:rsidR="0033703A">
        <w:rPr>
          <w:bCs/>
        </w:rPr>
        <w:t xml:space="preserve">. The plate was then </w:t>
      </w:r>
      <w:r w:rsidRPr="00EE59B1">
        <w:rPr>
          <w:bCs/>
        </w:rPr>
        <w:t>centrifuged at 100 x g (max RCF) for 5 minutes at 4°C</w:t>
      </w:r>
      <w:r>
        <w:rPr>
          <w:bCs/>
        </w:rPr>
        <w:t>. One-hundred ninety-</w:t>
      </w:r>
      <w:r>
        <w:rPr>
          <w:bCs/>
        </w:rPr>
        <w:lastRenderedPageBreak/>
        <w:t>one (</w:t>
      </w:r>
      <w:r w:rsidRPr="00EE59B1">
        <w:rPr>
          <w:bCs/>
        </w:rPr>
        <w:t>191</w:t>
      </w:r>
      <w:r>
        <w:rPr>
          <w:bCs/>
        </w:rPr>
        <w:t xml:space="preserve">) </w:t>
      </w:r>
      <w:proofErr w:type="spellStart"/>
      <w:r w:rsidRPr="00EE59B1">
        <w:rPr>
          <w:bCs/>
        </w:rPr>
        <w:t>μL</w:t>
      </w:r>
      <w:proofErr w:type="spellEnd"/>
      <w:r w:rsidRPr="00EE59B1">
        <w:rPr>
          <w:bCs/>
        </w:rPr>
        <w:t xml:space="preserve"> </w:t>
      </w:r>
      <w:r>
        <w:rPr>
          <w:bCs/>
        </w:rPr>
        <w:t>of cell supernatant were aspired from each</w:t>
      </w:r>
      <w:r w:rsidRPr="00EE59B1">
        <w:rPr>
          <w:bCs/>
        </w:rPr>
        <w:t xml:space="preserve"> well</w:t>
      </w:r>
      <w:r>
        <w:rPr>
          <w:bCs/>
        </w:rPr>
        <w:t xml:space="preserve"> and resuspended with </w:t>
      </w:r>
      <w:r w:rsidRPr="00EE59B1">
        <w:rPr>
          <w:bCs/>
        </w:rPr>
        <w:t xml:space="preserve">200 </w:t>
      </w:r>
      <w:proofErr w:type="spellStart"/>
      <w:r w:rsidRPr="00EE59B1">
        <w:rPr>
          <w:bCs/>
        </w:rPr>
        <w:t>μL</w:t>
      </w:r>
      <w:proofErr w:type="spellEnd"/>
      <w:r w:rsidRPr="00EE59B1">
        <w:rPr>
          <w:bCs/>
        </w:rPr>
        <w:t xml:space="preserve"> of</w:t>
      </w:r>
      <w:r>
        <w:rPr>
          <w:bCs/>
        </w:rPr>
        <w:t xml:space="preserve"> 1X </w:t>
      </w:r>
      <w:r w:rsidRPr="00EE59B1">
        <w:rPr>
          <w:bCs/>
        </w:rPr>
        <w:t>DPBS using a multichannel pipette</w:t>
      </w:r>
      <w:r>
        <w:rPr>
          <w:bCs/>
        </w:rPr>
        <w:t xml:space="preserve"> followed by </w:t>
      </w:r>
      <w:r w:rsidRPr="00EE59B1">
        <w:rPr>
          <w:bCs/>
        </w:rPr>
        <w:t>mix</w:t>
      </w:r>
      <w:r>
        <w:rPr>
          <w:bCs/>
        </w:rPr>
        <w:t>ing</w:t>
      </w:r>
      <w:r w:rsidRPr="00EE59B1">
        <w:rPr>
          <w:bCs/>
        </w:rPr>
        <w:t xml:space="preserve">. The plate was </w:t>
      </w:r>
      <w:r>
        <w:rPr>
          <w:bCs/>
        </w:rPr>
        <w:t xml:space="preserve">again </w:t>
      </w:r>
      <w:r w:rsidRPr="00EE59B1">
        <w:rPr>
          <w:bCs/>
        </w:rPr>
        <w:t>centrifuged at 100 x g (max RCF) for 5 minutes at 4°C</w:t>
      </w:r>
      <w:r w:rsidR="00E12DBB">
        <w:rPr>
          <w:bCs/>
        </w:rPr>
        <w:t>. Two hundred (</w:t>
      </w:r>
      <w:r w:rsidRPr="00EE59B1">
        <w:rPr>
          <w:bCs/>
        </w:rPr>
        <w:t>200</w:t>
      </w:r>
      <w:r w:rsidR="00E12DBB">
        <w:rPr>
          <w:bCs/>
        </w:rPr>
        <w:t>)</w:t>
      </w:r>
      <w:r w:rsidRPr="00EE59B1">
        <w:rPr>
          <w:bCs/>
        </w:rPr>
        <w:t xml:space="preserve"> </w:t>
      </w:r>
      <w:proofErr w:type="spellStart"/>
      <w:r w:rsidRPr="00EE59B1">
        <w:rPr>
          <w:bCs/>
        </w:rPr>
        <w:t>μL</w:t>
      </w:r>
      <w:proofErr w:type="spellEnd"/>
      <w:r>
        <w:rPr>
          <w:bCs/>
        </w:rPr>
        <w:t xml:space="preserve"> of cell supernatant were removed from each well</w:t>
      </w:r>
      <w:r w:rsidRPr="00EE59B1">
        <w:rPr>
          <w:bCs/>
        </w:rPr>
        <w:t xml:space="preserve">. </w:t>
      </w:r>
    </w:p>
    <w:p w14:paraId="542C5759" w14:textId="77777777" w:rsidR="0061195E" w:rsidRDefault="0061195E" w:rsidP="0061195E">
      <w:pPr>
        <w:snapToGrid w:val="0"/>
        <w:spacing w:after="200" w:line="480" w:lineRule="auto"/>
        <w:ind w:left="1440"/>
        <w:contextualSpacing/>
        <w:rPr>
          <w:bCs/>
        </w:rPr>
      </w:pPr>
    </w:p>
    <w:p w14:paraId="441FC2A1" w14:textId="77777777" w:rsidR="0061195E" w:rsidRPr="001335AB" w:rsidRDefault="0061195E" w:rsidP="0061195E">
      <w:pPr>
        <w:snapToGrid w:val="0"/>
        <w:spacing w:after="200" w:line="480" w:lineRule="auto"/>
        <w:ind w:left="1440"/>
        <w:contextualSpacing/>
        <w:rPr>
          <w:bCs/>
          <w:i/>
          <w:iCs/>
        </w:rPr>
      </w:pPr>
      <w:r w:rsidRPr="001335AB">
        <w:rPr>
          <w:bCs/>
          <w:i/>
          <w:iCs/>
        </w:rPr>
        <w:t xml:space="preserve">Viability </w:t>
      </w:r>
      <w:r>
        <w:rPr>
          <w:bCs/>
          <w:i/>
          <w:iCs/>
        </w:rPr>
        <w:t>Staining</w:t>
      </w:r>
      <w:r w:rsidRPr="001335AB">
        <w:rPr>
          <w:bCs/>
          <w:i/>
          <w:iCs/>
        </w:rPr>
        <w:t xml:space="preserve"> </w:t>
      </w:r>
    </w:p>
    <w:p w14:paraId="117A7767" w14:textId="3964314B" w:rsidR="0061195E" w:rsidRDefault="0061195E" w:rsidP="0061195E">
      <w:pPr>
        <w:snapToGrid w:val="0"/>
        <w:spacing w:after="200" w:line="480" w:lineRule="auto"/>
        <w:ind w:left="1440"/>
        <w:contextualSpacing/>
        <w:rPr>
          <w:bCs/>
        </w:rPr>
      </w:pPr>
      <w:r w:rsidRPr="00EE59B1">
        <w:rPr>
          <w:bCs/>
        </w:rPr>
        <w:t xml:space="preserve">One-hundred (100) </w:t>
      </w:r>
      <w:proofErr w:type="spellStart"/>
      <w:r w:rsidRPr="00EE59B1">
        <w:rPr>
          <w:bCs/>
        </w:rPr>
        <w:t>μL</w:t>
      </w:r>
      <w:proofErr w:type="spellEnd"/>
      <w:r w:rsidRPr="00EE59B1">
        <w:rPr>
          <w:bCs/>
        </w:rPr>
        <w:t xml:space="preserve"> </w:t>
      </w:r>
      <w:r>
        <w:rPr>
          <w:bCs/>
        </w:rPr>
        <w:t>of a 1.5:1,000 dilution of f</w:t>
      </w:r>
      <w:r w:rsidRPr="00EE59B1">
        <w:rPr>
          <w:bCs/>
        </w:rPr>
        <w:t>ixable viability dye</w:t>
      </w:r>
      <w:r>
        <w:rPr>
          <w:bCs/>
        </w:rPr>
        <w:t xml:space="preserve"> from the 15 mL conical tube labeled “FVD” </w:t>
      </w:r>
      <w:r w:rsidRPr="00EE59B1">
        <w:rPr>
          <w:bCs/>
        </w:rPr>
        <w:t>(</w:t>
      </w:r>
      <w:r>
        <w:rPr>
          <w:bCs/>
        </w:rPr>
        <w:t xml:space="preserve">see </w:t>
      </w:r>
      <w:r w:rsidRPr="00495F26">
        <w:rPr>
          <w:b/>
        </w:rPr>
        <w:t>Table S2</w:t>
      </w:r>
      <w:r>
        <w:rPr>
          <w:bCs/>
        </w:rPr>
        <w:t xml:space="preserve"> for preparation details</w:t>
      </w:r>
      <w:r w:rsidRPr="00EE59B1">
        <w:rPr>
          <w:bCs/>
        </w:rPr>
        <w:t>)</w:t>
      </w:r>
      <w:r>
        <w:rPr>
          <w:bCs/>
        </w:rPr>
        <w:t xml:space="preserve"> were </w:t>
      </w:r>
      <w:r w:rsidRPr="00EE59B1">
        <w:rPr>
          <w:bCs/>
        </w:rPr>
        <w:t>added to each well</w:t>
      </w:r>
      <w:r>
        <w:rPr>
          <w:bCs/>
        </w:rPr>
        <w:t xml:space="preserve"> of the 96-well V-bottom microplate with the </w:t>
      </w:r>
      <w:r w:rsidRPr="00EE59B1">
        <w:rPr>
          <w:bCs/>
        </w:rPr>
        <w:t>except</w:t>
      </w:r>
      <w:r>
        <w:rPr>
          <w:bCs/>
        </w:rPr>
        <w:t>ion of</w:t>
      </w:r>
      <w:r w:rsidRPr="00EE59B1">
        <w:rPr>
          <w:bCs/>
        </w:rPr>
        <w:t xml:space="preserve"> </w:t>
      </w:r>
      <w:r>
        <w:rPr>
          <w:bCs/>
        </w:rPr>
        <w:t xml:space="preserve">the well labeled </w:t>
      </w:r>
      <w:r w:rsidRPr="00EE59B1">
        <w:rPr>
          <w:bCs/>
        </w:rPr>
        <w:t>“UNS”</w:t>
      </w:r>
      <w:r w:rsidR="00AC668B">
        <w:rPr>
          <w:bCs/>
        </w:rPr>
        <w:t xml:space="preserve">. This </w:t>
      </w:r>
      <w:r>
        <w:rPr>
          <w:bCs/>
        </w:rPr>
        <w:t>achieve</w:t>
      </w:r>
      <w:r w:rsidR="00AC668B">
        <w:rPr>
          <w:bCs/>
        </w:rPr>
        <w:t>d</w:t>
      </w:r>
      <w:r>
        <w:rPr>
          <w:bCs/>
        </w:rPr>
        <w:t xml:space="preserve"> a final staining concentration of 1:1,1000. C</w:t>
      </w:r>
      <w:r w:rsidRPr="00EE59B1">
        <w:rPr>
          <w:bCs/>
        </w:rPr>
        <w:t xml:space="preserve">ells were </w:t>
      </w:r>
      <w:r w:rsidR="00AC668B">
        <w:rPr>
          <w:bCs/>
        </w:rPr>
        <w:t>then</w:t>
      </w:r>
      <w:r>
        <w:rPr>
          <w:bCs/>
        </w:rPr>
        <w:t xml:space="preserve"> </w:t>
      </w:r>
      <w:r w:rsidRPr="00EE59B1">
        <w:rPr>
          <w:bCs/>
        </w:rPr>
        <w:t>incubate</w:t>
      </w:r>
      <w:r w:rsidR="00AC668B">
        <w:rPr>
          <w:bCs/>
        </w:rPr>
        <w:t>d</w:t>
      </w:r>
      <w:r>
        <w:rPr>
          <w:bCs/>
        </w:rPr>
        <w:t xml:space="preserve"> </w:t>
      </w:r>
      <w:r w:rsidRPr="00EE59B1">
        <w:rPr>
          <w:bCs/>
        </w:rPr>
        <w:t>on ice in the dark for 30 minutes.</w:t>
      </w:r>
      <w:r>
        <w:rPr>
          <w:bCs/>
        </w:rPr>
        <w:t xml:space="preserve"> One-hundred (</w:t>
      </w:r>
      <w:r w:rsidRPr="00EE59B1">
        <w:rPr>
          <w:bCs/>
        </w:rPr>
        <w:t>100</w:t>
      </w:r>
      <w:r>
        <w:rPr>
          <w:bCs/>
        </w:rPr>
        <w:t>)</w:t>
      </w:r>
      <w:r w:rsidRPr="00EE59B1">
        <w:rPr>
          <w:bCs/>
        </w:rPr>
        <w:t xml:space="preserve"> </w:t>
      </w:r>
      <w:proofErr w:type="spellStart"/>
      <w:r w:rsidRPr="00EE59B1">
        <w:rPr>
          <w:bCs/>
        </w:rPr>
        <w:t>μL</w:t>
      </w:r>
      <w:proofErr w:type="spellEnd"/>
      <w:r w:rsidRPr="00EE59B1">
        <w:rPr>
          <w:bCs/>
        </w:rPr>
        <w:t xml:space="preserve"> of</w:t>
      </w:r>
      <w:r>
        <w:rPr>
          <w:bCs/>
        </w:rPr>
        <w:t xml:space="preserve"> 1X </w:t>
      </w:r>
      <w:r w:rsidRPr="00EE59B1">
        <w:rPr>
          <w:bCs/>
        </w:rPr>
        <w:t>DPBS were</w:t>
      </w:r>
      <w:r>
        <w:rPr>
          <w:bCs/>
        </w:rPr>
        <w:t xml:space="preserve"> </w:t>
      </w:r>
      <w:r w:rsidRPr="00EE59B1">
        <w:rPr>
          <w:bCs/>
        </w:rPr>
        <w:t xml:space="preserve">added to each </w:t>
      </w:r>
      <w:r>
        <w:rPr>
          <w:bCs/>
        </w:rPr>
        <w:t>well and p</w:t>
      </w:r>
      <w:r w:rsidRPr="00EE59B1">
        <w:rPr>
          <w:bCs/>
        </w:rPr>
        <w:t>ipett</w:t>
      </w:r>
      <w:r>
        <w:rPr>
          <w:bCs/>
        </w:rPr>
        <w:t xml:space="preserve">ed </w:t>
      </w:r>
      <w:r w:rsidR="00D8302E">
        <w:rPr>
          <w:bCs/>
        </w:rPr>
        <w:t>to</w:t>
      </w:r>
      <w:r>
        <w:rPr>
          <w:bCs/>
        </w:rPr>
        <w:t xml:space="preserve"> wash. </w:t>
      </w:r>
      <w:r w:rsidRPr="00EE59B1">
        <w:rPr>
          <w:bCs/>
        </w:rPr>
        <w:t>The plate was</w:t>
      </w:r>
      <w:r>
        <w:rPr>
          <w:bCs/>
        </w:rPr>
        <w:t xml:space="preserve"> c</w:t>
      </w:r>
      <w:r w:rsidRPr="00EE59B1">
        <w:rPr>
          <w:bCs/>
        </w:rPr>
        <w:t>entrifuged at 100 x g (max RCF) for 5 minutes at 4°C</w:t>
      </w:r>
      <w:r>
        <w:rPr>
          <w:bCs/>
        </w:rPr>
        <w:t>. Two-hundred (</w:t>
      </w:r>
      <w:r w:rsidRPr="00EE59B1">
        <w:rPr>
          <w:bCs/>
        </w:rPr>
        <w:t>200</w:t>
      </w:r>
      <w:r>
        <w:rPr>
          <w:bCs/>
        </w:rPr>
        <w:t>)</w:t>
      </w:r>
      <w:r w:rsidRPr="00EE59B1">
        <w:rPr>
          <w:bCs/>
        </w:rPr>
        <w:t xml:space="preserve"> </w:t>
      </w:r>
      <w:proofErr w:type="spellStart"/>
      <w:r w:rsidRPr="00EE59B1">
        <w:rPr>
          <w:bCs/>
        </w:rPr>
        <w:t>μL</w:t>
      </w:r>
      <w:proofErr w:type="spellEnd"/>
      <w:r w:rsidRPr="00EE59B1">
        <w:rPr>
          <w:bCs/>
        </w:rPr>
        <w:t xml:space="preserve"> </w:t>
      </w:r>
      <w:r>
        <w:rPr>
          <w:bCs/>
        </w:rPr>
        <w:t xml:space="preserve">of cell supernatant were </w:t>
      </w:r>
      <w:r w:rsidRPr="00EE59B1">
        <w:rPr>
          <w:bCs/>
        </w:rPr>
        <w:t>aspirat</w:t>
      </w:r>
      <w:r>
        <w:rPr>
          <w:bCs/>
        </w:rPr>
        <w:t xml:space="preserve">ed from each well and resuspended with </w:t>
      </w:r>
      <w:r w:rsidRPr="00EE59B1">
        <w:rPr>
          <w:bCs/>
        </w:rPr>
        <w:t xml:space="preserve">200 </w:t>
      </w:r>
      <w:proofErr w:type="spellStart"/>
      <w:r w:rsidRPr="00EE59B1">
        <w:rPr>
          <w:bCs/>
        </w:rPr>
        <w:t>μL</w:t>
      </w:r>
      <w:proofErr w:type="spellEnd"/>
      <w:r w:rsidRPr="00EE59B1">
        <w:rPr>
          <w:bCs/>
        </w:rPr>
        <w:t xml:space="preserve"> of </w:t>
      </w:r>
      <w:r>
        <w:rPr>
          <w:bCs/>
        </w:rPr>
        <w:t xml:space="preserve">1X </w:t>
      </w:r>
      <w:r w:rsidRPr="00EE59B1">
        <w:rPr>
          <w:bCs/>
        </w:rPr>
        <w:t>DPBS</w:t>
      </w:r>
      <w:r>
        <w:rPr>
          <w:bCs/>
        </w:rPr>
        <w:t xml:space="preserve">. The plate was again </w:t>
      </w:r>
      <w:r w:rsidRPr="00EE59B1">
        <w:rPr>
          <w:bCs/>
        </w:rPr>
        <w:t>centrifuged at 100 x g (max RCF) for 5 minutes at 4°C</w:t>
      </w:r>
      <w:r>
        <w:rPr>
          <w:bCs/>
        </w:rPr>
        <w:t xml:space="preserve"> followed by the aspiration of </w:t>
      </w:r>
      <w:r w:rsidRPr="00EE59B1">
        <w:rPr>
          <w:bCs/>
        </w:rPr>
        <w:t xml:space="preserve">200 </w:t>
      </w:r>
      <w:proofErr w:type="spellStart"/>
      <w:r w:rsidRPr="00EE59B1">
        <w:rPr>
          <w:bCs/>
        </w:rPr>
        <w:t>μL</w:t>
      </w:r>
      <w:proofErr w:type="spellEnd"/>
      <w:r w:rsidRPr="00EE59B1">
        <w:rPr>
          <w:bCs/>
        </w:rPr>
        <w:t xml:space="preserve"> </w:t>
      </w:r>
      <w:r>
        <w:rPr>
          <w:bCs/>
        </w:rPr>
        <w:t>of cell supernatant</w:t>
      </w:r>
      <w:r w:rsidRPr="00EE59B1">
        <w:rPr>
          <w:bCs/>
        </w:rPr>
        <w:t>.</w:t>
      </w:r>
    </w:p>
    <w:p w14:paraId="224366E3" w14:textId="77777777" w:rsidR="0061195E" w:rsidRDefault="0061195E" w:rsidP="0061195E">
      <w:pPr>
        <w:snapToGrid w:val="0"/>
        <w:spacing w:after="200" w:line="480" w:lineRule="auto"/>
        <w:ind w:left="1440"/>
        <w:contextualSpacing/>
        <w:rPr>
          <w:bCs/>
        </w:rPr>
      </w:pPr>
    </w:p>
    <w:p w14:paraId="0ECEDC59" w14:textId="77777777" w:rsidR="0061195E" w:rsidRPr="001335AB" w:rsidRDefault="0061195E" w:rsidP="0061195E">
      <w:pPr>
        <w:snapToGrid w:val="0"/>
        <w:spacing w:after="200" w:line="480" w:lineRule="auto"/>
        <w:ind w:left="1440"/>
        <w:contextualSpacing/>
        <w:rPr>
          <w:bCs/>
          <w:i/>
          <w:iCs/>
        </w:rPr>
      </w:pPr>
      <w:r w:rsidRPr="001335AB">
        <w:rPr>
          <w:bCs/>
          <w:i/>
          <w:iCs/>
        </w:rPr>
        <w:t xml:space="preserve">Cell Fixation </w:t>
      </w:r>
      <w:r>
        <w:rPr>
          <w:bCs/>
          <w:i/>
          <w:iCs/>
        </w:rPr>
        <w:t>and Short-term Storage</w:t>
      </w:r>
    </w:p>
    <w:p w14:paraId="30E7F98E" w14:textId="1E34449B" w:rsidR="0061195E" w:rsidRDefault="0061195E" w:rsidP="0061195E">
      <w:pPr>
        <w:snapToGrid w:val="0"/>
        <w:spacing w:after="200" w:line="480" w:lineRule="auto"/>
        <w:ind w:left="1440"/>
        <w:contextualSpacing/>
        <w:rPr>
          <w:bCs/>
        </w:rPr>
      </w:pPr>
      <w:r w:rsidRPr="00EE59B1">
        <w:rPr>
          <w:bCs/>
        </w:rPr>
        <w:t xml:space="preserve">One-hundred (100) </w:t>
      </w:r>
      <w:proofErr w:type="spellStart"/>
      <w:r w:rsidRPr="00EE59B1">
        <w:rPr>
          <w:bCs/>
        </w:rPr>
        <w:t>μL</w:t>
      </w:r>
      <w:proofErr w:type="spellEnd"/>
      <w:r w:rsidRPr="00EE59B1">
        <w:rPr>
          <w:bCs/>
        </w:rPr>
        <w:t xml:space="preserve"> of </w:t>
      </w:r>
      <w:r>
        <w:rPr>
          <w:bCs/>
        </w:rPr>
        <w:t xml:space="preserve">BD </w:t>
      </w:r>
      <w:r w:rsidRPr="00EE59B1">
        <w:rPr>
          <w:bCs/>
        </w:rPr>
        <w:t>fixation/permeabilization solution were added to each well</w:t>
      </w:r>
      <w:r>
        <w:rPr>
          <w:bCs/>
        </w:rPr>
        <w:t xml:space="preserve"> of the 96-well plate and pipetted to prevent cell </w:t>
      </w:r>
      <w:r w:rsidRPr="00EE59B1">
        <w:rPr>
          <w:bCs/>
        </w:rPr>
        <w:t>crosslinking</w:t>
      </w:r>
      <w:r>
        <w:rPr>
          <w:bCs/>
        </w:rPr>
        <w:t xml:space="preserve">. The plate was then incubated </w:t>
      </w:r>
      <w:r w:rsidRPr="00EE59B1">
        <w:rPr>
          <w:bCs/>
        </w:rPr>
        <w:t>on ice in the dark for 20 minutes</w:t>
      </w:r>
      <w:r>
        <w:rPr>
          <w:bCs/>
        </w:rPr>
        <w:t>. One-hundred (</w:t>
      </w:r>
      <w:r w:rsidRPr="00EE59B1">
        <w:rPr>
          <w:bCs/>
        </w:rPr>
        <w:t>100</w:t>
      </w:r>
      <w:r>
        <w:rPr>
          <w:bCs/>
        </w:rPr>
        <w:t>)</w:t>
      </w:r>
      <w:r w:rsidRPr="00EE59B1">
        <w:rPr>
          <w:bCs/>
        </w:rPr>
        <w:t xml:space="preserve"> </w:t>
      </w:r>
      <w:proofErr w:type="spellStart"/>
      <w:r w:rsidRPr="00EE59B1">
        <w:rPr>
          <w:bCs/>
        </w:rPr>
        <w:t>μL</w:t>
      </w:r>
      <w:proofErr w:type="spellEnd"/>
      <w:r w:rsidRPr="00EE59B1">
        <w:rPr>
          <w:bCs/>
        </w:rPr>
        <w:t xml:space="preserve"> of </w:t>
      </w:r>
      <w:r>
        <w:rPr>
          <w:bCs/>
        </w:rPr>
        <w:t>F</w:t>
      </w:r>
      <w:r w:rsidRPr="00EE59B1">
        <w:rPr>
          <w:bCs/>
        </w:rPr>
        <w:t xml:space="preserve">low </w:t>
      </w:r>
      <w:r>
        <w:rPr>
          <w:bCs/>
        </w:rPr>
        <w:t>B</w:t>
      </w:r>
      <w:r w:rsidRPr="00EE59B1">
        <w:rPr>
          <w:bCs/>
        </w:rPr>
        <w:t xml:space="preserve">uffer </w:t>
      </w:r>
      <w:r>
        <w:rPr>
          <w:bCs/>
        </w:rPr>
        <w:t xml:space="preserve">were added to the wells and pipetted to mix before the </w:t>
      </w:r>
      <w:r w:rsidRPr="00EE59B1">
        <w:rPr>
          <w:bCs/>
        </w:rPr>
        <w:t>plate was centrifuged at 100 x g (max RCF) for 5 minutes at 4°C</w:t>
      </w:r>
      <w:r>
        <w:rPr>
          <w:bCs/>
        </w:rPr>
        <w:t>. Two-hundred (</w:t>
      </w:r>
      <w:r w:rsidRPr="00EE59B1">
        <w:rPr>
          <w:bCs/>
        </w:rPr>
        <w:t>200</w:t>
      </w:r>
      <w:r>
        <w:rPr>
          <w:bCs/>
        </w:rPr>
        <w:t>)</w:t>
      </w:r>
      <w:r w:rsidRPr="00EE59B1">
        <w:rPr>
          <w:bCs/>
        </w:rPr>
        <w:t xml:space="preserve"> </w:t>
      </w:r>
      <w:proofErr w:type="spellStart"/>
      <w:r w:rsidRPr="00EE59B1">
        <w:rPr>
          <w:bCs/>
        </w:rPr>
        <w:t>μL</w:t>
      </w:r>
      <w:proofErr w:type="spellEnd"/>
      <w:r>
        <w:rPr>
          <w:bCs/>
        </w:rPr>
        <w:t xml:space="preserve"> of cell supernatant were </w:t>
      </w:r>
      <w:r w:rsidRPr="00EE59B1">
        <w:rPr>
          <w:bCs/>
        </w:rPr>
        <w:t>aspir</w:t>
      </w:r>
      <w:r>
        <w:rPr>
          <w:bCs/>
        </w:rPr>
        <w:t xml:space="preserve">ed from each well and </w:t>
      </w:r>
      <w:r w:rsidRPr="00EE59B1">
        <w:rPr>
          <w:bCs/>
        </w:rPr>
        <w:t>resuspen</w:t>
      </w:r>
      <w:r>
        <w:rPr>
          <w:bCs/>
        </w:rPr>
        <w:t>ded</w:t>
      </w:r>
      <w:r w:rsidRPr="00EE59B1">
        <w:rPr>
          <w:bCs/>
        </w:rPr>
        <w:t xml:space="preserve"> with 200 </w:t>
      </w:r>
      <w:proofErr w:type="spellStart"/>
      <w:r w:rsidRPr="00EE59B1">
        <w:rPr>
          <w:bCs/>
        </w:rPr>
        <w:t>μL</w:t>
      </w:r>
      <w:proofErr w:type="spellEnd"/>
      <w:r w:rsidRPr="00EE59B1">
        <w:rPr>
          <w:bCs/>
        </w:rPr>
        <w:t xml:space="preserve"> of </w:t>
      </w:r>
      <w:r>
        <w:rPr>
          <w:bCs/>
        </w:rPr>
        <w:t>F</w:t>
      </w:r>
      <w:r w:rsidRPr="00EE59B1">
        <w:rPr>
          <w:bCs/>
        </w:rPr>
        <w:t xml:space="preserve">low </w:t>
      </w:r>
      <w:r>
        <w:rPr>
          <w:bCs/>
        </w:rPr>
        <w:t>B</w:t>
      </w:r>
      <w:r w:rsidRPr="00EE59B1">
        <w:rPr>
          <w:bCs/>
        </w:rPr>
        <w:t xml:space="preserve">uffer. </w:t>
      </w:r>
      <w:r>
        <w:rPr>
          <w:bCs/>
        </w:rPr>
        <w:t xml:space="preserve">The </w:t>
      </w:r>
      <w:r w:rsidRPr="00EE59B1">
        <w:rPr>
          <w:bCs/>
        </w:rPr>
        <w:t xml:space="preserve">microplate </w:t>
      </w:r>
      <w:r>
        <w:rPr>
          <w:bCs/>
        </w:rPr>
        <w:t xml:space="preserve">plate samples </w:t>
      </w:r>
      <w:r>
        <w:rPr>
          <w:bCs/>
        </w:rPr>
        <w:lastRenderedPageBreak/>
        <w:t xml:space="preserve">were covered with a </w:t>
      </w:r>
      <w:proofErr w:type="spellStart"/>
      <w:r w:rsidRPr="00EE59B1">
        <w:rPr>
          <w:bCs/>
        </w:rPr>
        <w:t>Microseal</w:t>
      </w:r>
      <w:proofErr w:type="spellEnd"/>
      <w:r w:rsidRPr="00EE59B1">
        <w:rPr>
          <w:bCs/>
        </w:rPr>
        <w:t xml:space="preserve"> ‘F’ foil seal to prevent dehydration</w:t>
      </w:r>
      <w:r>
        <w:rPr>
          <w:bCs/>
        </w:rPr>
        <w:t xml:space="preserve">, </w:t>
      </w:r>
      <w:r w:rsidRPr="00EE59B1">
        <w:rPr>
          <w:bCs/>
        </w:rPr>
        <w:t>wrapp</w:t>
      </w:r>
      <w:r>
        <w:rPr>
          <w:bCs/>
        </w:rPr>
        <w:t xml:space="preserve">ed </w:t>
      </w:r>
      <w:r w:rsidRPr="00EE59B1">
        <w:rPr>
          <w:bCs/>
        </w:rPr>
        <w:t xml:space="preserve">in aluminum foil </w:t>
      </w:r>
      <w:r>
        <w:rPr>
          <w:bCs/>
        </w:rPr>
        <w:t xml:space="preserve">to block light, and stored </w:t>
      </w:r>
      <w:r w:rsidRPr="00EE59B1">
        <w:rPr>
          <w:bCs/>
        </w:rPr>
        <w:t>at 4°C</w:t>
      </w:r>
      <w:r>
        <w:rPr>
          <w:bCs/>
        </w:rPr>
        <w:t xml:space="preserve"> before flow cytometric analysis.</w:t>
      </w:r>
    </w:p>
    <w:p w14:paraId="4E5D9167" w14:textId="77777777" w:rsidR="0061195E" w:rsidRDefault="0061195E" w:rsidP="0061195E">
      <w:pPr>
        <w:snapToGrid w:val="0"/>
        <w:spacing w:after="200" w:line="480" w:lineRule="auto"/>
        <w:ind w:left="720"/>
        <w:contextualSpacing/>
        <w:rPr>
          <w:bCs/>
        </w:rPr>
      </w:pPr>
    </w:p>
    <w:p w14:paraId="76A00DEE" w14:textId="77777777" w:rsidR="0061195E" w:rsidRPr="001335AB" w:rsidRDefault="0061195E" w:rsidP="0061195E">
      <w:pPr>
        <w:snapToGrid w:val="0"/>
        <w:spacing w:after="200" w:line="480" w:lineRule="auto"/>
        <w:ind w:left="720"/>
        <w:contextualSpacing/>
        <w:rPr>
          <w:b/>
        </w:rPr>
      </w:pPr>
      <w:r>
        <w:rPr>
          <w:b/>
        </w:rPr>
        <w:t xml:space="preserve">Cytometer Setup and </w:t>
      </w:r>
      <w:r w:rsidRPr="001335AB">
        <w:rPr>
          <w:b/>
        </w:rPr>
        <w:t>PMT Calibration</w:t>
      </w:r>
    </w:p>
    <w:p w14:paraId="75436AC7" w14:textId="77022F94" w:rsidR="0061195E" w:rsidRDefault="0061195E" w:rsidP="0061195E">
      <w:pPr>
        <w:snapToGrid w:val="0"/>
        <w:spacing w:after="200" w:line="480" w:lineRule="auto"/>
        <w:ind w:left="720"/>
        <w:contextualSpacing/>
        <w:rPr>
          <w:bCs/>
        </w:rPr>
      </w:pPr>
      <w:r w:rsidRPr="009E47D1">
        <w:rPr>
          <w:bCs/>
        </w:rPr>
        <w:t>PMT voltage</w:t>
      </w:r>
      <w:r>
        <w:rPr>
          <w:bCs/>
        </w:rPr>
        <w:t>s</w:t>
      </w:r>
      <w:r w:rsidRPr="009E47D1">
        <w:rPr>
          <w:bCs/>
        </w:rPr>
        <w:t xml:space="preserve"> </w:t>
      </w:r>
      <w:r>
        <w:rPr>
          <w:bCs/>
        </w:rPr>
        <w:t xml:space="preserve">on a </w:t>
      </w:r>
      <w:r w:rsidRPr="00495F26">
        <w:rPr>
          <w:bCs/>
        </w:rPr>
        <w:t>BD LSR II SORP flow cytometer</w:t>
      </w:r>
      <w:r>
        <w:rPr>
          <w:bCs/>
        </w:rPr>
        <w:t xml:space="preserve"> </w:t>
      </w:r>
      <w:r w:rsidRPr="009E47D1">
        <w:rPr>
          <w:bCs/>
        </w:rPr>
        <w:t>w</w:t>
      </w:r>
      <w:r>
        <w:rPr>
          <w:bCs/>
        </w:rPr>
        <w:t>ere</w:t>
      </w:r>
      <w:r w:rsidRPr="009E47D1">
        <w:rPr>
          <w:bCs/>
        </w:rPr>
        <w:t xml:space="preserve"> calibrated </w:t>
      </w:r>
      <w:r>
        <w:rPr>
          <w:bCs/>
        </w:rPr>
        <w:t>s</w:t>
      </w:r>
      <w:r w:rsidR="005258F8">
        <w:rPr>
          <w:bCs/>
        </w:rPr>
        <w:t>uch</w:t>
      </w:r>
      <w:r w:rsidRPr="009E47D1">
        <w:rPr>
          <w:bCs/>
        </w:rPr>
        <w:t xml:space="preserve"> </w:t>
      </w:r>
      <w:r>
        <w:rPr>
          <w:bCs/>
        </w:rPr>
        <w:t xml:space="preserve">that signal intensities corresponding to viable unlabeled splenocytes (well E10) were </w:t>
      </w:r>
      <w:r w:rsidRPr="009E47D1">
        <w:rPr>
          <w:bCs/>
        </w:rPr>
        <w:t>on scale and to the left of center</w:t>
      </w:r>
      <w:r>
        <w:rPr>
          <w:bCs/>
        </w:rPr>
        <w:t xml:space="preserve"> in each detection channel</w:t>
      </w:r>
      <w:r w:rsidRPr="009E47D1">
        <w:rPr>
          <w:bCs/>
        </w:rPr>
        <w:t>. To prevent downstream compensation values from exceeding 100%, optical spillover of single-color compensation control</w:t>
      </w:r>
      <w:r w:rsidR="00530062">
        <w:rPr>
          <w:bCs/>
        </w:rPr>
        <w:t>s</w:t>
      </w:r>
      <w:r w:rsidRPr="009E47D1">
        <w:rPr>
          <w:bCs/>
        </w:rPr>
        <w:t xml:space="preserve"> into off-target detection channels was checked to ensure that peak signal intensit</w:t>
      </w:r>
      <w:r>
        <w:rPr>
          <w:bCs/>
        </w:rPr>
        <w:t>ies</w:t>
      </w:r>
      <w:r w:rsidRPr="009E47D1">
        <w:rPr>
          <w:bCs/>
        </w:rPr>
        <w:t xml:space="preserve"> occurred in </w:t>
      </w:r>
      <w:r>
        <w:rPr>
          <w:bCs/>
        </w:rPr>
        <w:t xml:space="preserve">their respective </w:t>
      </w:r>
      <w:r w:rsidRPr="009E47D1">
        <w:rPr>
          <w:bCs/>
        </w:rPr>
        <w:t xml:space="preserve">detection channel. Sphero Rainbow Fluorescent Particles (i.e. single-positive (SP) beads) were run </w:t>
      </w:r>
      <w:r w:rsidR="00530062">
        <w:rPr>
          <w:bCs/>
        </w:rPr>
        <w:t xml:space="preserve">at the outset of our </w:t>
      </w:r>
      <w:r>
        <w:rPr>
          <w:bCs/>
        </w:rPr>
        <w:t>study to</w:t>
      </w:r>
      <w:r w:rsidRPr="009E47D1">
        <w:rPr>
          <w:bCs/>
        </w:rPr>
        <w:t xml:space="preserve"> predefine tolerability ranges for laser intensity, stability, and alignment</w:t>
      </w:r>
      <w:r>
        <w:rPr>
          <w:bCs/>
        </w:rPr>
        <w:t xml:space="preserve">, and </w:t>
      </w:r>
      <w:r w:rsidRPr="009E47D1">
        <w:rPr>
          <w:bCs/>
        </w:rPr>
        <w:t>prevent run-to-run variation so that</w:t>
      </w:r>
      <w:r>
        <w:rPr>
          <w:bCs/>
        </w:rPr>
        <w:t xml:space="preserve"> fluctuations </w:t>
      </w:r>
      <w:r w:rsidRPr="009E47D1">
        <w:rPr>
          <w:bCs/>
        </w:rPr>
        <w:t>in laser emission power</w:t>
      </w:r>
      <w:r>
        <w:rPr>
          <w:bCs/>
        </w:rPr>
        <w:t xml:space="preserve"> between data acquisition cycles</w:t>
      </w:r>
      <w:r w:rsidRPr="009E47D1">
        <w:rPr>
          <w:bCs/>
        </w:rPr>
        <w:t xml:space="preserve"> could be </w:t>
      </w:r>
      <w:r>
        <w:rPr>
          <w:bCs/>
        </w:rPr>
        <w:t xml:space="preserve">accounted for </w:t>
      </w:r>
      <w:r w:rsidR="00AB45FA">
        <w:rPr>
          <w:bCs/>
        </w:rPr>
        <w:t xml:space="preserve">with </w:t>
      </w:r>
      <w:r>
        <w:rPr>
          <w:bCs/>
        </w:rPr>
        <w:t>calibration</w:t>
      </w:r>
      <w:r w:rsidRPr="009E47D1">
        <w:rPr>
          <w:bCs/>
        </w:rPr>
        <w:t xml:space="preserve">. SP beads were gated using </w:t>
      </w:r>
      <w:r>
        <w:rPr>
          <w:bCs/>
        </w:rPr>
        <w:t>(</w:t>
      </w:r>
      <w:r w:rsidRPr="009E47D1">
        <w:rPr>
          <w:bCs/>
        </w:rPr>
        <w:t>FSC-A vs. SSC-A</w:t>
      </w:r>
      <w:r>
        <w:rPr>
          <w:bCs/>
        </w:rPr>
        <w:t>)</w:t>
      </w:r>
      <w:r w:rsidRPr="009E47D1">
        <w:rPr>
          <w:bCs/>
        </w:rPr>
        <w:t xml:space="preserve"> and visualized as biexponential histograms </w:t>
      </w:r>
      <w:r>
        <w:rPr>
          <w:bCs/>
        </w:rPr>
        <w:t xml:space="preserve">in </w:t>
      </w:r>
      <w:r w:rsidRPr="009E47D1">
        <w:rPr>
          <w:bCs/>
        </w:rPr>
        <w:t xml:space="preserve">each detection channel. </w:t>
      </w:r>
    </w:p>
    <w:p w14:paraId="3664564B" w14:textId="77777777" w:rsidR="0061195E" w:rsidRPr="009E47D1" w:rsidRDefault="0061195E" w:rsidP="0061195E">
      <w:pPr>
        <w:snapToGrid w:val="0"/>
        <w:spacing w:after="200" w:line="480" w:lineRule="auto"/>
        <w:ind w:left="720"/>
        <w:contextualSpacing/>
        <w:rPr>
          <w:bCs/>
        </w:rPr>
      </w:pPr>
    </w:p>
    <w:p w14:paraId="424F5AC8" w14:textId="77777777" w:rsidR="0061195E" w:rsidRPr="001335AB" w:rsidRDefault="0061195E" w:rsidP="0061195E">
      <w:pPr>
        <w:snapToGrid w:val="0"/>
        <w:spacing w:after="200" w:line="480" w:lineRule="auto"/>
        <w:ind w:left="720"/>
        <w:contextualSpacing/>
        <w:rPr>
          <w:b/>
        </w:rPr>
      </w:pPr>
      <w:r w:rsidRPr="001335AB">
        <w:rPr>
          <w:b/>
        </w:rPr>
        <w:t>Data Acquisition</w:t>
      </w:r>
    </w:p>
    <w:p w14:paraId="795A74D5" w14:textId="6E3AAE83" w:rsidR="0061195E" w:rsidRPr="009E47D1" w:rsidRDefault="0061195E" w:rsidP="0061195E">
      <w:pPr>
        <w:snapToGrid w:val="0"/>
        <w:spacing w:after="200" w:line="480" w:lineRule="auto"/>
        <w:ind w:left="720"/>
        <w:contextualSpacing/>
        <w:rPr>
          <w:bCs/>
        </w:rPr>
      </w:pPr>
      <w:r w:rsidRPr="009E47D1">
        <w:rPr>
          <w:bCs/>
        </w:rPr>
        <w:t xml:space="preserve">Cytometer setup &amp; tracking was performed using </w:t>
      </w:r>
      <w:proofErr w:type="spellStart"/>
      <w:r w:rsidRPr="009E47D1">
        <w:rPr>
          <w:bCs/>
        </w:rPr>
        <w:t>FACSDiva</w:t>
      </w:r>
      <w:proofErr w:type="spellEnd"/>
      <w:r w:rsidRPr="009E47D1">
        <w:rPr>
          <w:bCs/>
        </w:rPr>
        <w:t xml:space="preserve"> CS&amp;T </w:t>
      </w:r>
      <w:r w:rsidRPr="00E74F6F">
        <w:rPr>
          <w:bCs/>
        </w:rPr>
        <w:t>research beads</w:t>
      </w:r>
      <w:r w:rsidRPr="00CE61B2">
        <w:rPr>
          <w:bCs/>
        </w:rPr>
        <w:t xml:space="preserve"> </w:t>
      </w:r>
      <w:r w:rsidRPr="001A5F59">
        <w:rPr>
          <w:bCs/>
        </w:rPr>
        <w:t>to</w:t>
      </w:r>
      <w:r w:rsidRPr="009E47D1">
        <w:rPr>
          <w:bCs/>
        </w:rPr>
        <w:t xml:space="preserve"> optimize and standardize instrument performance </w:t>
      </w:r>
      <w:r>
        <w:rPr>
          <w:bCs/>
        </w:rPr>
        <w:t>across</w:t>
      </w:r>
      <w:r w:rsidRPr="009E47D1">
        <w:rPr>
          <w:bCs/>
        </w:rPr>
        <w:t xml:space="preserve"> data acquisition cycle</w:t>
      </w:r>
      <w:r>
        <w:rPr>
          <w:bCs/>
        </w:rPr>
        <w:t>s</w:t>
      </w:r>
      <w:r w:rsidRPr="009E47D1">
        <w:rPr>
          <w:bCs/>
        </w:rPr>
        <w:t>.</w:t>
      </w:r>
      <w:r>
        <w:rPr>
          <w:bCs/>
        </w:rPr>
        <w:t xml:space="preserve"> At each </w:t>
      </w:r>
      <w:r w:rsidR="00036D2E">
        <w:rPr>
          <w:bCs/>
        </w:rPr>
        <w:t>acquisition</w:t>
      </w:r>
      <w:r>
        <w:rPr>
          <w:bCs/>
        </w:rPr>
        <w:t xml:space="preserve">, the 96-well V-bottom microplate was placed in a </w:t>
      </w:r>
      <w:r w:rsidRPr="009E47D1">
        <w:rPr>
          <w:bCs/>
        </w:rPr>
        <w:t xml:space="preserve">BD High Throughput Sampler (HTS) </w:t>
      </w:r>
      <w:r>
        <w:rPr>
          <w:bCs/>
        </w:rPr>
        <w:t xml:space="preserve">affixed to a </w:t>
      </w:r>
      <w:r w:rsidRPr="00495F26">
        <w:rPr>
          <w:bCs/>
        </w:rPr>
        <w:t>BD LSR II SORP</w:t>
      </w:r>
      <w:r>
        <w:rPr>
          <w:bCs/>
        </w:rPr>
        <w:t xml:space="preserve"> flow cytometer. The HTS system was programmed to collect events from all wells of the plate in a predefined order</w:t>
      </w:r>
      <w:r w:rsidRPr="009E47D1">
        <w:rPr>
          <w:bCs/>
        </w:rPr>
        <w:t>.</w:t>
      </w:r>
      <w:r>
        <w:rPr>
          <w:bCs/>
        </w:rPr>
        <w:t xml:space="preserve"> Because</w:t>
      </w:r>
      <w:r w:rsidRPr="009E47D1">
        <w:rPr>
          <w:bCs/>
        </w:rPr>
        <w:t xml:space="preserve"> fluidic anomalies can impact laser delay stability</w:t>
      </w:r>
      <w:r>
        <w:rPr>
          <w:bCs/>
        </w:rPr>
        <w:t>, wells corresponding to single-positive (</w:t>
      </w:r>
      <w:r w:rsidRPr="009E47D1">
        <w:rPr>
          <w:bCs/>
        </w:rPr>
        <w:t>SP</w:t>
      </w:r>
      <w:r>
        <w:rPr>
          <w:bCs/>
        </w:rPr>
        <w:t>)</w:t>
      </w:r>
      <w:r w:rsidRPr="009E47D1">
        <w:rPr>
          <w:bCs/>
        </w:rPr>
        <w:t xml:space="preserve"> beads were run </w:t>
      </w:r>
      <w:r>
        <w:rPr>
          <w:bCs/>
        </w:rPr>
        <w:t>first</w:t>
      </w:r>
      <w:r w:rsidRPr="009E47D1">
        <w:rPr>
          <w:bCs/>
        </w:rPr>
        <w:t xml:space="preserve"> to check that PMT voltages </w:t>
      </w:r>
      <w:r>
        <w:rPr>
          <w:bCs/>
        </w:rPr>
        <w:t>remained</w:t>
      </w:r>
      <w:r w:rsidRPr="009E47D1">
        <w:rPr>
          <w:bCs/>
        </w:rPr>
        <w:t xml:space="preserve"> within previously defined tolerability ranges.</w:t>
      </w:r>
      <w:r>
        <w:rPr>
          <w:bCs/>
        </w:rPr>
        <w:t xml:space="preserve"> Optical controls were </w:t>
      </w:r>
      <w:r w:rsidR="00036D2E">
        <w:rPr>
          <w:bCs/>
        </w:rPr>
        <w:t xml:space="preserve">then </w:t>
      </w:r>
      <w:r>
        <w:rPr>
          <w:bCs/>
        </w:rPr>
        <w:t>run</w:t>
      </w:r>
      <w:r w:rsidR="00036D2E">
        <w:rPr>
          <w:bCs/>
        </w:rPr>
        <w:t xml:space="preserve"> </w:t>
      </w:r>
      <w:r>
        <w:rPr>
          <w:bCs/>
        </w:rPr>
        <w:t xml:space="preserve">in the following order: UNS, FVD, ISO, single-color compensation controls, experimental </w:t>
      </w:r>
      <w:r>
        <w:rPr>
          <w:bCs/>
        </w:rPr>
        <w:lastRenderedPageBreak/>
        <w:t>samples, SP beads—</w:t>
      </w:r>
      <w:r w:rsidRPr="009E47D1">
        <w:rPr>
          <w:bCs/>
        </w:rPr>
        <w:t xml:space="preserve">to </w:t>
      </w:r>
      <w:r w:rsidR="001D7C7E">
        <w:rPr>
          <w:bCs/>
        </w:rPr>
        <w:t xml:space="preserve">again </w:t>
      </w:r>
      <w:r w:rsidRPr="009E47D1">
        <w:rPr>
          <w:bCs/>
        </w:rPr>
        <w:t xml:space="preserve">check that PMT voltages </w:t>
      </w:r>
      <w:r>
        <w:rPr>
          <w:bCs/>
        </w:rPr>
        <w:t xml:space="preserve">were stable over the data acquisition period. </w:t>
      </w:r>
      <w:r w:rsidRPr="009E47D1">
        <w:rPr>
          <w:bCs/>
        </w:rPr>
        <w:t xml:space="preserve">Normal C57BL/6J splenocytes were used for all compensation controls except </w:t>
      </w:r>
      <w:r>
        <w:rPr>
          <w:bCs/>
        </w:rPr>
        <w:t xml:space="preserve">the </w:t>
      </w:r>
      <w:r w:rsidRPr="009E47D1">
        <w:rPr>
          <w:bCs/>
        </w:rPr>
        <w:t>CD49b</w:t>
      </w:r>
      <w:r>
        <w:rPr>
          <w:bCs/>
        </w:rPr>
        <w:t xml:space="preserve"> single-positive control, which consisted of pooled WBCs</w:t>
      </w:r>
      <w:r w:rsidRPr="009E47D1">
        <w:rPr>
          <w:bCs/>
        </w:rPr>
        <w:t xml:space="preserve"> </w:t>
      </w:r>
      <w:r>
        <w:rPr>
          <w:bCs/>
        </w:rPr>
        <w:t xml:space="preserve">from all samples </w:t>
      </w:r>
      <w:r w:rsidRPr="009E47D1">
        <w:rPr>
          <w:bCs/>
        </w:rPr>
        <w:t xml:space="preserve">to </w:t>
      </w:r>
      <w:r>
        <w:rPr>
          <w:bCs/>
        </w:rPr>
        <w:t xml:space="preserve">achieve enough </w:t>
      </w:r>
      <w:r w:rsidRPr="009E47D1">
        <w:rPr>
          <w:bCs/>
        </w:rPr>
        <w:t>CD49b</w:t>
      </w:r>
      <w:r w:rsidRPr="00495F26">
        <w:rPr>
          <w:bCs/>
          <w:vertAlign w:val="superscript"/>
        </w:rPr>
        <w:t>+</w:t>
      </w:r>
      <w:r w:rsidRPr="009E47D1">
        <w:rPr>
          <w:bCs/>
        </w:rPr>
        <w:t xml:space="preserve"> cells for </w:t>
      </w:r>
      <w:r>
        <w:rPr>
          <w:bCs/>
        </w:rPr>
        <w:t xml:space="preserve">fluorescence </w:t>
      </w:r>
      <w:r w:rsidRPr="009E47D1">
        <w:rPr>
          <w:bCs/>
        </w:rPr>
        <w:t xml:space="preserve">compensation. </w:t>
      </w:r>
      <w:r w:rsidRPr="00495F26">
        <w:rPr>
          <w:rFonts w:hint="eastAsia"/>
          <w:bCs/>
        </w:rPr>
        <w:t xml:space="preserve">The following acquisition gating strategy was used: (FSC-A vs. SSC-A) </w:t>
      </w:r>
      <w:r w:rsidRPr="00495F26">
        <w:rPr>
          <w:rFonts w:hint="eastAsia"/>
          <w:bCs/>
        </w:rPr>
        <w:t>→</w:t>
      </w:r>
      <w:r w:rsidRPr="00495F26">
        <w:rPr>
          <w:rFonts w:hint="eastAsia"/>
          <w:bCs/>
        </w:rPr>
        <w:t xml:space="preserve"> (SSC-H vs. SSC-W) </w:t>
      </w:r>
      <w:r w:rsidRPr="00495F26">
        <w:rPr>
          <w:rFonts w:hint="eastAsia"/>
          <w:bCs/>
        </w:rPr>
        <w:t>→</w:t>
      </w:r>
      <w:r w:rsidRPr="00495F26">
        <w:rPr>
          <w:rFonts w:hint="eastAsia"/>
          <w:bCs/>
        </w:rPr>
        <w:t xml:space="preserve"> (FSC-H vs. FSC-W) </w:t>
      </w:r>
      <w:r w:rsidRPr="00495F26">
        <w:rPr>
          <w:rFonts w:hint="eastAsia"/>
          <w:bCs/>
        </w:rPr>
        <w:t>→</w:t>
      </w:r>
      <w:r w:rsidRPr="00495F26">
        <w:rPr>
          <w:rFonts w:hint="eastAsia"/>
          <w:bCs/>
        </w:rPr>
        <w:t xml:space="preserve"> (</w:t>
      </w:r>
      <w:r>
        <w:rPr>
          <w:bCs/>
        </w:rPr>
        <w:t>BUV395</w:t>
      </w:r>
      <w:r w:rsidRPr="00495F26">
        <w:rPr>
          <w:rFonts w:hint="eastAsia"/>
          <w:bCs/>
        </w:rPr>
        <w:t>-A</w:t>
      </w:r>
      <w:r>
        <w:rPr>
          <w:bCs/>
        </w:rPr>
        <w:t xml:space="preserve"> </w:t>
      </w:r>
      <w:r w:rsidRPr="00495F26">
        <w:rPr>
          <w:rFonts w:hint="eastAsia"/>
          <w:bCs/>
        </w:rPr>
        <w:t xml:space="preserve">vs. FSC-A) </w:t>
      </w:r>
      <w:r w:rsidRPr="00495F26">
        <w:rPr>
          <w:rFonts w:hint="eastAsia"/>
          <w:bCs/>
        </w:rPr>
        <w:t>→</w:t>
      </w:r>
      <w:r w:rsidRPr="00495F26">
        <w:rPr>
          <w:rFonts w:hint="eastAsia"/>
          <w:bCs/>
        </w:rPr>
        <w:t xml:space="preserve"> (</w:t>
      </w:r>
      <w:proofErr w:type="spellStart"/>
      <w:r w:rsidRPr="00495F26">
        <w:rPr>
          <w:rFonts w:hint="eastAsia"/>
          <w:bCs/>
        </w:rPr>
        <w:t>CD</w:t>
      </w:r>
      <w:r>
        <w:rPr>
          <w:bCs/>
        </w:rPr>
        <w:t>x</w:t>
      </w:r>
      <w:proofErr w:type="spellEnd"/>
      <w:r w:rsidRPr="00495F26">
        <w:rPr>
          <w:rFonts w:hint="eastAsia"/>
          <w:bCs/>
        </w:rPr>
        <w:t xml:space="preserve"> vs. count).</w:t>
      </w:r>
      <w:r>
        <w:rPr>
          <w:bCs/>
        </w:rPr>
        <w:t xml:space="preserve"> H</w:t>
      </w:r>
      <w:r w:rsidRPr="009E47D1">
        <w:rPr>
          <w:bCs/>
        </w:rPr>
        <w:t xml:space="preserve">istograms </w:t>
      </w:r>
      <w:r>
        <w:rPr>
          <w:bCs/>
        </w:rPr>
        <w:t>were plotted on biexponential scale</w:t>
      </w:r>
      <w:r w:rsidRPr="009E47D1">
        <w:rPr>
          <w:bCs/>
        </w:rPr>
        <w:t xml:space="preserve">. </w:t>
      </w:r>
      <w:r>
        <w:rPr>
          <w:bCs/>
        </w:rPr>
        <w:t>A</w:t>
      </w:r>
      <w:r w:rsidRPr="009E47D1">
        <w:rPr>
          <w:bCs/>
        </w:rPr>
        <w:t>ntibodies were detected using</w:t>
      </w:r>
      <w:r>
        <w:rPr>
          <w:bCs/>
        </w:rPr>
        <w:t xml:space="preserve"> the combinations of </w:t>
      </w:r>
      <w:r w:rsidRPr="009E47D1">
        <w:rPr>
          <w:bCs/>
        </w:rPr>
        <w:t>laser line</w:t>
      </w:r>
      <w:r>
        <w:rPr>
          <w:bCs/>
        </w:rPr>
        <w:t>s</w:t>
      </w:r>
      <w:r w:rsidRPr="009E47D1">
        <w:rPr>
          <w:bCs/>
        </w:rPr>
        <w:t>, band pass filter</w:t>
      </w:r>
      <w:r>
        <w:rPr>
          <w:bCs/>
        </w:rPr>
        <w:t>s</w:t>
      </w:r>
      <w:r w:rsidRPr="009E47D1">
        <w:rPr>
          <w:bCs/>
        </w:rPr>
        <w:t>, and long pass filter</w:t>
      </w:r>
      <w:r>
        <w:rPr>
          <w:bCs/>
        </w:rPr>
        <w:t xml:space="preserve">s shown in </w:t>
      </w:r>
      <w:r w:rsidRPr="009E47D1">
        <w:rPr>
          <w:bCs/>
        </w:rPr>
        <w:t>(</w:t>
      </w:r>
      <w:r w:rsidRPr="001335AB">
        <w:rPr>
          <w:b/>
        </w:rPr>
        <w:t>Fig. S2C</w:t>
      </w:r>
      <w:r w:rsidRPr="009E47D1">
        <w:rPr>
          <w:bCs/>
        </w:rPr>
        <w:t>). Raw data were exported as FCS3.0 files.</w:t>
      </w:r>
    </w:p>
    <w:p w14:paraId="1E4108D7" w14:textId="77777777" w:rsidR="0061195E" w:rsidRPr="009E47D1" w:rsidRDefault="0061195E" w:rsidP="0061195E">
      <w:pPr>
        <w:snapToGrid w:val="0"/>
        <w:spacing w:after="200" w:line="480" w:lineRule="auto"/>
        <w:ind w:left="720"/>
        <w:contextualSpacing/>
        <w:rPr>
          <w:bCs/>
        </w:rPr>
      </w:pPr>
    </w:p>
    <w:p w14:paraId="3FFCE484" w14:textId="77777777" w:rsidR="0061195E" w:rsidRPr="001335AB" w:rsidRDefault="0061195E" w:rsidP="0061195E">
      <w:pPr>
        <w:snapToGrid w:val="0"/>
        <w:spacing w:after="200" w:line="480" w:lineRule="auto"/>
        <w:ind w:left="720"/>
        <w:contextualSpacing/>
        <w:rPr>
          <w:b/>
        </w:rPr>
      </w:pPr>
      <w:r w:rsidRPr="001335AB">
        <w:rPr>
          <w:b/>
        </w:rPr>
        <w:t>Fluorescence Compensation</w:t>
      </w:r>
    </w:p>
    <w:p w14:paraId="63D76F92" w14:textId="6745268D" w:rsidR="0061195E" w:rsidRDefault="0061195E" w:rsidP="0061195E">
      <w:pPr>
        <w:snapToGrid w:val="0"/>
        <w:spacing w:after="200" w:line="480" w:lineRule="auto"/>
        <w:ind w:left="720"/>
        <w:contextualSpacing/>
        <w:rPr>
          <w:bCs/>
        </w:rPr>
      </w:pPr>
      <w:r>
        <w:rPr>
          <w:bCs/>
        </w:rPr>
        <w:t>R</w:t>
      </w:r>
      <w:r w:rsidRPr="009E47D1">
        <w:rPr>
          <w:bCs/>
        </w:rPr>
        <w:t>aw flow cytometry data</w:t>
      </w:r>
      <w:r>
        <w:rPr>
          <w:bCs/>
        </w:rPr>
        <w:t xml:space="preserve"> were </w:t>
      </w:r>
      <w:r w:rsidRPr="009E47D1">
        <w:rPr>
          <w:bCs/>
        </w:rPr>
        <w:t>spectrally deconvolve</w:t>
      </w:r>
      <w:r>
        <w:rPr>
          <w:bCs/>
        </w:rPr>
        <w:t>d using commercial software (</w:t>
      </w:r>
      <w:proofErr w:type="spellStart"/>
      <w:r w:rsidRPr="009E47D1">
        <w:rPr>
          <w:bCs/>
        </w:rPr>
        <w:t>FlowJo</w:t>
      </w:r>
      <w:proofErr w:type="spellEnd"/>
      <w:r>
        <w:rPr>
          <w:bCs/>
        </w:rPr>
        <w:t>)</w:t>
      </w:r>
      <w:r w:rsidRPr="009E47D1">
        <w:rPr>
          <w:bCs/>
        </w:rPr>
        <w:t>.</w:t>
      </w:r>
      <w:r>
        <w:rPr>
          <w:bCs/>
        </w:rPr>
        <w:t xml:space="preserve"> Optical c</w:t>
      </w:r>
      <w:r w:rsidRPr="009E47D1">
        <w:rPr>
          <w:bCs/>
        </w:rPr>
        <w:t>ontrol</w:t>
      </w:r>
      <w:r>
        <w:rPr>
          <w:bCs/>
        </w:rPr>
        <w:t xml:space="preserve">s </w:t>
      </w:r>
      <w:r w:rsidRPr="009E47D1">
        <w:rPr>
          <w:bCs/>
        </w:rPr>
        <w:t xml:space="preserve">were imported into the compensation group of </w:t>
      </w:r>
      <w:r>
        <w:rPr>
          <w:bCs/>
        </w:rPr>
        <w:t xml:space="preserve">a </w:t>
      </w:r>
      <w:proofErr w:type="spellStart"/>
      <w:r w:rsidRPr="009E47D1">
        <w:rPr>
          <w:bCs/>
        </w:rPr>
        <w:t>FlowJo</w:t>
      </w:r>
      <w:proofErr w:type="spellEnd"/>
      <w:r w:rsidRPr="009E47D1">
        <w:rPr>
          <w:bCs/>
        </w:rPr>
        <w:t xml:space="preserve"> workspace.</w:t>
      </w:r>
      <w:r>
        <w:rPr>
          <w:bCs/>
        </w:rPr>
        <w:t xml:space="preserve"> Single-color compensation controls plus cells from the FVD optical-control well (E10) </w:t>
      </w:r>
      <w:r w:rsidRPr="009E47D1">
        <w:rPr>
          <w:bCs/>
        </w:rPr>
        <w:t xml:space="preserve">were gated for viable singlets </w:t>
      </w:r>
      <w:r>
        <w:rPr>
          <w:bCs/>
        </w:rPr>
        <w:t xml:space="preserve">according to the following strategy: </w:t>
      </w:r>
      <w:r w:rsidRPr="00495F26">
        <w:rPr>
          <w:rFonts w:hint="eastAsia"/>
          <w:bCs/>
        </w:rPr>
        <w:t xml:space="preserve">(FSC-A vs. SSC-A) </w:t>
      </w:r>
      <w:r w:rsidRPr="00495F26">
        <w:rPr>
          <w:rFonts w:hint="eastAsia"/>
          <w:bCs/>
        </w:rPr>
        <w:t>→</w:t>
      </w:r>
      <w:r w:rsidRPr="00495F26">
        <w:rPr>
          <w:rFonts w:hint="eastAsia"/>
          <w:bCs/>
        </w:rPr>
        <w:t xml:space="preserve"> </w:t>
      </w:r>
      <w:r>
        <w:rPr>
          <w:bCs/>
        </w:rPr>
        <w:t>(</w:t>
      </w:r>
      <w:r w:rsidRPr="009E47D1">
        <w:rPr>
          <w:bCs/>
        </w:rPr>
        <w:t>SSC-H vs. SSC-W</w:t>
      </w:r>
      <w:r>
        <w:rPr>
          <w:bCs/>
        </w:rPr>
        <w:t xml:space="preserve">) </w:t>
      </w:r>
      <w:r w:rsidRPr="00495F26">
        <w:rPr>
          <w:rFonts w:hint="eastAsia"/>
          <w:bCs/>
        </w:rPr>
        <w:t>→</w:t>
      </w:r>
      <w:r>
        <w:rPr>
          <w:rFonts w:hint="eastAsia"/>
          <w:bCs/>
        </w:rPr>
        <w:t xml:space="preserve"> </w:t>
      </w:r>
      <w:r>
        <w:rPr>
          <w:bCs/>
        </w:rPr>
        <w:t>(</w:t>
      </w:r>
      <w:r w:rsidRPr="009E47D1">
        <w:rPr>
          <w:bCs/>
        </w:rPr>
        <w:t>FSC-H vs. FSC-W</w:t>
      </w:r>
      <w:r>
        <w:rPr>
          <w:bCs/>
        </w:rPr>
        <w:t xml:space="preserve">) </w:t>
      </w:r>
      <w:r w:rsidRPr="00495F26">
        <w:rPr>
          <w:rFonts w:hint="eastAsia"/>
          <w:bCs/>
        </w:rPr>
        <w:t>→</w:t>
      </w:r>
      <w:r>
        <w:rPr>
          <w:bCs/>
        </w:rPr>
        <w:t xml:space="preserve"> (</w:t>
      </w:r>
      <w:r w:rsidRPr="009E47D1">
        <w:rPr>
          <w:bCs/>
        </w:rPr>
        <w:t>BUV395-A</w:t>
      </w:r>
      <w:r>
        <w:rPr>
          <w:bCs/>
        </w:rPr>
        <w:t xml:space="preserve"> </w:t>
      </w:r>
      <w:r w:rsidRPr="009E47D1">
        <w:rPr>
          <w:bCs/>
        </w:rPr>
        <w:t>vs. FSC-A</w:t>
      </w:r>
      <w:r>
        <w:rPr>
          <w:bCs/>
        </w:rPr>
        <w:t>). Data in the last plot of the gating strategy (</w:t>
      </w:r>
      <w:r w:rsidR="00573C12" w:rsidRPr="00573C12">
        <w:rPr>
          <w:bCs/>
        </w:rPr>
        <w:t>BUV395-A vs. FSC-A</w:t>
      </w:r>
      <w:r>
        <w:rPr>
          <w:bCs/>
        </w:rPr>
        <w:t xml:space="preserve">) were </w:t>
      </w:r>
      <w:r w:rsidRPr="009E47D1">
        <w:rPr>
          <w:bCs/>
        </w:rPr>
        <w:t xml:space="preserve">viewed </w:t>
      </w:r>
      <w:r>
        <w:rPr>
          <w:bCs/>
        </w:rPr>
        <w:t>in</w:t>
      </w:r>
      <w:r w:rsidRPr="009E47D1">
        <w:rPr>
          <w:bCs/>
        </w:rPr>
        <w:t xml:space="preserve"> contour at </w:t>
      </w:r>
      <w:r w:rsidR="00573C12">
        <w:rPr>
          <w:bCs/>
        </w:rPr>
        <w:t>the</w:t>
      </w:r>
      <w:r w:rsidRPr="009E47D1">
        <w:rPr>
          <w:bCs/>
        </w:rPr>
        <w:t xml:space="preserve"> 2% leve</w:t>
      </w:r>
      <w:r>
        <w:rPr>
          <w:bCs/>
        </w:rPr>
        <w:t>l</w:t>
      </w:r>
      <w:r w:rsidRPr="009E47D1">
        <w:rPr>
          <w:bCs/>
        </w:rPr>
        <w:t>.</w:t>
      </w:r>
      <w:r>
        <w:rPr>
          <w:bCs/>
        </w:rPr>
        <w:t xml:space="preserve"> V</w:t>
      </w:r>
      <w:r w:rsidRPr="009E47D1">
        <w:rPr>
          <w:bCs/>
        </w:rPr>
        <w:t>iable singlets were</w:t>
      </w:r>
      <w:r>
        <w:rPr>
          <w:bCs/>
        </w:rPr>
        <w:t xml:space="preserve"> then backgated to </w:t>
      </w:r>
      <w:r w:rsidRPr="009E47D1">
        <w:rPr>
          <w:bCs/>
        </w:rPr>
        <w:t>FSC-A vs. SSC-A</w:t>
      </w:r>
      <w:r>
        <w:rPr>
          <w:bCs/>
        </w:rPr>
        <w:t xml:space="preserve"> to isolate subsets of viable singlets suitable</w:t>
      </w:r>
      <w:r w:rsidR="004E34F4">
        <w:rPr>
          <w:bCs/>
        </w:rPr>
        <w:t xml:space="preserve"> for</w:t>
      </w:r>
      <w:r>
        <w:rPr>
          <w:bCs/>
        </w:rPr>
        <w:t xml:space="preserve"> fluorescence compensation of each detection channel</w:t>
      </w:r>
      <w:r w:rsidRPr="009E47D1">
        <w:rPr>
          <w:bCs/>
        </w:rPr>
        <w:t>.</w:t>
      </w:r>
    </w:p>
    <w:p w14:paraId="5AE02927" w14:textId="705B031D" w:rsidR="0061195E" w:rsidRDefault="0061195E" w:rsidP="0061195E">
      <w:pPr>
        <w:snapToGrid w:val="0"/>
        <w:spacing w:after="200" w:line="480" w:lineRule="auto"/>
        <w:ind w:left="720"/>
        <w:contextualSpacing/>
        <w:rPr>
          <w:bCs/>
        </w:rPr>
      </w:pPr>
      <w:r>
        <w:rPr>
          <w:bCs/>
        </w:rPr>
        <w:tab/>
        <w:t>U</w:t>
      </w:r>
      <w:r w:rsidRPr="009E47D1">
        <w:rPr>
          <w:bCs/>
        </w:rPr>
        <w:t>nimodal</w:t>
      </w:r>
      <w:r>
        <w:rPr>
          <w:bCs/>
        </w:rPr>
        <w:t xml:space="preserve"> CD45 histograms made it</w:t>
      </w:r>
      <w:r w:rsidRPr="009E47D1">
        <w:rPr>
          <w:bCs/>
        </w:rPr>
        <w:t xml:space="preserve"> difficult to </w:t>
      </w:r>
      <w:r>
        <w:rPr>
          <w:bCs/>
        </w:rPr>
        <w:t>compensate this channel</w:t>
      </w:r>
      <w:r w:rsidRPr="009E47D1">
        <w:rPr>
          <w:bCs/>
        </w:rPr>
        <w:t xml:space="preserve">. </w:t>
      </w:r>
      <w:r w:rsidR="00F74256">
        <w:rPr>
          <w:bCs/>
        </w:rPr>
        <w:t xml:space="preserve">This was overcome by </w:t>
      </w:r>
      <w:r>
        <w:rPr>
          <w:bCs/>
        </w:rPr>
        <w:t>combin</w:t>
      </w:r>
      <w:r w:rsidR="00F74256">
        <w:rPr>
          <w:bCs/>
        </w:rPr>
        <w:t>ing</w:t>
      </w:r>
      <w:r>
        <w:rPr>
          <w:bCs/>
        </w:rPr>
        <w:t xml:space="preserve"> the data </w:t>
      </w:r>
      <w:r w:rsidRPr="009E47D1">
        <w:rPr>
          <w:bCs/>
        </w:rPr>
        <w:t xml:space="preserve">from </w:t>
      </w:r>
      <w:r>
        <w:rPr>
          <w:bCs/>
        </w:rPr>
        <w:t xml:space="preserve">the CD45 isotype control (well </w:t>
      </w:r>
      <w:r w:rsidRPr="009E47D1">
        <w:rPr>
          <w:bCs/>
        </w:rPr>
        <w:t>E11</w:t>
      </w:r>
      <w:r>
        <w:rPr>
          <w:bCs/>
        </w:rPr>
        <w:t xml:space="preserve">) </w:t>
      </w:r>
      <w:r w:rsidRPr="009E47D1">
        <w:rPr>
          <w:bCs/>
        </w:rPr>
        <w:t xml:space="preserve">with </w:t>
      </w:r>
      <w:r>
        <w:rPr>
          <w:bCs/>
        </w:rPr>
        <w:t xml:space="preserve">that of the CD45 single-color control (well </w:t>
      </w:r>
      <w:r w:rsidRPr="009E47D1">
        <w:rPr>
          <w:bCs/>
        </w:rPr>
        <w:t>F9</w:t>
      </w:r>
      <w:r>
        <w:rPr>
          <w:bCs/>
        </w:rPr>
        <w:t xml:space="preserve">) </w:t>
      </w:r>
      <w:r w:rsidRPr="009E47D1">
        <w:rPr>
          <w:bCs/>
        </w:rPr>
        <w:t xml:space="preserve">using </w:t>
      </w:r>
      <w:proofErr w:type="spellStart"/>
      <w:r w:rsidRPr="009E47D1">
        <w:rPr>
          <w:bCs/>
        </w:rPr>
        <w:t>FlowJo’s</w:t>
      </w:r>
      <w:proofErr w:type="spellEnd"/>
      <w:r w:rsidRPr="009E47D1">
        <w:rPr>
          <w:bCs/>
        </w:rPr>
        <w:t xml:space="preserve"> concatenate feature</w:t>
      </w:r>
      <w:r>
        <w:rPr>
          <w:bCs/>
        </w:rPr>
        <w:t>. This resulted</w:t>
      </w:r>
      <w:r w:rsidRPr="009E47D1">
        <w:rPr>
          <w:bCs/>
        </w:rPr>
        <w:t xml:space="preserve"> i</w:t>
      </w:r>
      <w:r>
        <w:rPr>
          <w:bCs/>
        </w:rPr>
        <w:t>n</w:t>
      </w:r>
      <w:r w:rsidRPr="009E47D1">
        <w:rPr>
          <w:bCs/>
        </w:rPr>
        <w:t xml:space="preserve"> </w:t>
      </w:r>
      <w:r>
        <w:rPr>
          <w:bCs/>
        </w:rPr>
        <w:t>a</w:t>
      </w:r>
      <w:r w:rsidRPr="009E47D1">
        <w:rPr>
          <w:bCs/>
        </w:rPr>
        <w:t xml:space="preserve"> bimodal distribution</w:t>
      </w:r>
      <w:r>
        <w:rPr>
          <w:bCs/>
        </w:rPr>
        <w:t xml:space="preserve"> </w:t>
      </w:r>
      <w:r w:rsidR="004359DF">
        <w:rPr>
          <w:bCs/>
        </w:rPr>
        <w:t xml:space="preserve">which </w:t>
      </w:r>
      <w:r>
        <w:rPr>
          <w:bCs/>
        </w:rPr>
        <w:t xml:space="preserve">was </w:t>
      </w:r>
      <w:r w:rsidRPr="009E47D1">
        <w:rPr>
          <w:bCs/>
        </w:rPr>
        <w:t>saved as a FCS3.0 file</w:t>
      </w:r>
      <w:r>
        <w:rPr>
          <w:bCs/>
        </w:rPr>
        <w:t xml:space="preserve"> to </w:t>
      </w:r>
      <w:r w:rsidRPr="009E47D1">
        <w:rPr>
          <w:bCs/>
        </w:rPr>
        <w:t>the</w:t>
      </w:r>
      <w:r>
        <w:rPr>
          <w:bCs/>
        </w:rPr>
        <w:t xml:space="preserve"> </w:t>
      </w:r>
      <w:r w:rsidRPr="009E47D1">
        <w:rPr>
          <w:bCs/>
        </w:rPr>
        <w:t>compensation group</w:t>
      </w:r>
      <w:r>
        <w:rPr>
          <w:bCs/>
        </w:rPr>
        <w:t xml:space="preserve"> of the </w:t>
      </w:r>
      <w:proofErr w:type="spellStart"/>
      <w:r>
        <w:rPr>
          <w:bCs/>
        </w:rPr>
        <w:t>FlowJo</w:t>
      </w:r>
      <w:proofErr w:type="spellEnd"/>
      <w:r>
        <w:rPr>
          <w:bCs/>
        </w:rPr>
        <w:t xml:space="preserve"> workspace and compensated in an otherwise typical fashion. Data corresponding to wells </w:t>
      </w:r>
      <w:r w:rsidRPr="009E47D1">
        <w:rPr>
          <w:bCs/>
        </w:rPr>
        <w:t>E11 and F9</w:t>
      </w:r>
      <w:r>
        <w:rPr>
          <w:bCs/>
        </w:rPr>
        <w:t>, that were no longer needed</w:t>
      </w:r>
      <w:r w:rsidR="00624050">
        <w:rPr>
          <w:bCs/>
        </w:rPr>
        <w:t xml:space="preserve"> and </w:t>
      </w:r>
      <w:r w:rsidRPr="009E47D1">
        <w:rPr>
          <w:bCs/>
        </w:rPr>
        <w:t xml:space="preserve">were deleted from the workspace. </w:t>
      </w:r>
    </w:p>
    <w:p w14:paraId="64979355" w14:textId="3FFD17CC" w:rsidR="0061195E" w:rsidRPr="009E47D1" w:rsidRDefault="0061195E" w:rsidP="0061195E">
      <w:pPr>
        <w:snapToGrid w:val="0"/>
        <w:spacing w:after="200" w:line="480" w:lineRule="auto"/>
        <w:ind w:left="720"/>
        <w:contextualSpacing/>
        <w:rPr>
          <w:bCs/>
        </w:rPr>
      </w:pPr>
      <w:r>
        <w:rPr>
          <w:bCs/>
        </w:rPr>
        <w:lastRenderedPageBreak/>
        <w:tab/>
        <w:t>C</w:t>
      </w:r>
      <w:r w:rsidRPr="009E47D1">
        <w:rPr>
          <w:bCs/>
        </w:rPr>
        <w:t>ompensation control</w:t>
      </w:r>
      <w:r>
        <w:rPr>
          <w:bCs/>
        </w:rPr>
        <w:t xml:space="preserve"> data</w:t>
      </w:r>
      <w:r w:rsidRPr="009E47D1">
        <w:rPr>
          <w:bCs/>
        </w:rPr>
        <w:t xml:space="preserve"> were visualized as histograms in their respective detection channel</w:t>
      </w:r>
      <w:r>
        <w:rPr>
          <w:bCs/>
        </w:rPr>
        <w:t>s.</w:t>
      </w:r>
      <w:r w:rsidR="00A57635">
        <w:rPr>
          <w:bCs/>
        </w:rPr>
        <w:t xml:space="preserve"> </w:t>
      </w:r>
      <w:r>
        <w:rPr>
          <w:bCs/>
        </w:rPr>
        <w:t>H</w:t>
      </w:r>
      <w:r w:rsidRPr="009E47D1">
        <w:rPr>
          <w:bCs/>
        </w:rPr>
        <w:t>istogram</w:t>
      </w:r>
      <w:r>
        <w:rPr>
          <w:bCs/>
        </w:rPr>
        <w:t>s</w:t>
      </w:r>
      <w:r w:rsidRPr="009E47D1">
        <w:rPr>
          <w:bCs/>
        </w:rPr>
        <w:t xml:space="preserve"> were </w:t>
      </w:r>
      <w:r>
        <w:rPr>
          <w:bCs/>
        </w:rPr>
        <w:t xml:space="preserve">gated </w:t>
      </w:r>
      <w:r w:rsidRPr="009E47D1">
        <w:rPr>
          <w:bCs/>
        </w:rPr>
        <w:t xml:space="preserve">at the interface of the first and second </w:t>
      </w:r>
      <w:r>
        <w:rPr>
          <w:bCs/>
        </w:rPr>
        <w:t>signal intensity peaks</w:t>
      </w:r>
      <w:r w:rsidRPr="009E47D1">
        <w:rPr>
          <w:bCs/>
        </w:rPr>
        <w:t xml:space="preserve"> using </w:t>
      </w:r>
      <w:proofErr w:type="spellStart"/>
      <w:r w:rsidRPr="009E47D1">
        <w:rPr>
          <w:bCs/>
        </w:rPr>
        <w:t>FlowJo’s</w:t>
      </w:r>
      <w:proofErr w:type="spellEnd"/>
      <w:r w:rsidRPr="009E47D1">
        <w:rPr>
          <w:bCs/>
        </w:rPr>
        <w:t xml:space="preserve"> bisector tool. </w:t>
      </w:r>
      <w:r>
        <w:rPr>
          <w:bCs/>
        </w:rPr>
        <w:t xml:space="preserve">Then, using </w:t>
      </w:r>
      <w:proofErr w:type="spellStart"/>
      <w:r>
        <w:rPr>
          <w:bCs/>
        </w:rPr>
        <w:t>FlowJo’s</w:t>
      </w:r>
      <w:proofErr w:type="spellEnd"/>
      <w:r>
        <w:rPr>
          <w:bCs/>
        </w:rPr>
        <w:t xml:space="preserve"> </w:t>
      </w:r>
      <w:r w:rsidRPr="009E47D1">
        <w:rPr>
          <w:bCs/>
        </w:rPr>
        <w:t>compensation tool</w:t>
      </w:r>
      <w:r>
        <w:rPr>
          <w:bCs/>
        </w:rPr>
        <w:t>,</w:t>
      </w:r>
      <w:r w:rsidRPr="009E47D1">
        <w:rPr>
          <w:bCs/>
        </w:rPr>
        <w:t xml:space="preserve"> </w:t>
      </w:r>
      <w:r>
        <w:rPr>
          <w:bCs/>
        </w:rPr>
        <w:t xml:space="preserve">data corresponding to the left and right subsets were dragged into the </w:t>
      </w:r>
      <w:r w:rsidRPr="009E47D1">
        <w:rPr>
          <w:bCs/>
        </w:rPr>
        <w:t>“negative” and “positive”</w:t>
      </w:r>
      <w:r>
        <w:rPr>
          <w:bCs/>
        </w:rPr>
        <w:t xml:space="preserve"> software interface </w:t>
      </w:r>
      <w:r w:rsidRPr="009E47D1">
        <w:rPr>
          <w:bCs/>
        </w:rPr>
        <w:t xml:space="preserve">fields. </w:t>
      </w:r>
      <w:r>
        <w:rPr>
          <w:bCs/>
        </w:rPr>
        <w:t xml:space="preserve">Once this process was performed for each of the 11 </w:t>
      </w:r>
      <w:proofErr w:type="spellStart"/>
      <w:r>
        <w:rPr>
          <w:bCs/>
        </w:rPr>
        <w:t>immunomarkes</w:t>
      </w:r>
      <w:proofErr w:type="spellEnd"/>
      <w:r>
        <w:rPr>
          <w:bCs/>
        </w:rPr>
        <w:t xml:space="preserve"> plus the FVD control</w:t>
      </w:r>
      <w:r w:rsidR="002E1364">
        <w:rPr>
          <w:bCs/>
        </w:rPr>
        <w:t>, a</w:t>
      </w:r>
      <w:r>
        <w:rPr>
          <w:bCs/>
        </w:rPr>
        <w:t xml:space="preserve"> </w:t>
      </w:r>
      <w:r w:rsidRPr="009E47D1">
        <w:rPr>
          <w:bCs/>
        </w:rPr>
        <w:t xml:space="preserve">new group </w:t>
      </w:r>
      <w:r>
        <w:rPr>
          <w:bCs/>
        </w:rPr>
        <w:t xml:space="preserve">was created </w:t>
      </w:r>
      <w:r w:rsidRPr="009E47D1">
        <w:rPr>
          <w:bCs/>
        </w:rPr>
        <w:t>in the workspace</w:t>
      </w:r>
      <w:r>
        <w:rPr>
          <w:bCs/>
        </w:rPr>
        <w:t xml:space="preserve"> </w:t>
      </w:r>
      <w:r w:rsidRPr="009E47D1">
        <w:rPr>
          <w:bCs/>
        </w:rPr>
        <w:t xml:space="preserve">and </w:t>
      </w:r>
      <w:r>
        <w:rPr>
          <w:bCs/>
        </w:rPr>
        <w:t>g</w:t>
      </w:r>
      <w:r w:rsidRPr="009E47D1">
        <w:rPr>
          <w:bCs/>
        </w:rPr>
        <w:t>iven the name “</w:t>
      </w:r>
      <w:r>
        <w:rPr>
          <w:bCs/>
        </w:rPr>
        <w:t>C</w:t>
      </w:r>
      <w:r w:rsidRPr="009E47D1">
        <w:rPr>
          <w:bCs/>
        </w:rPr>
        <w:t>ocktail”</w:t>
      </w:r>
      <w:r>
        <w:rPr>
          <w:bCs/>
        </w:rPr>
        <w:t xml:space="preserve">. Data corresponding to </w:t>
      </w:r>
      <w:r w:rsidRPr="009E47D1">
        <w:rPr>
          <w:bCs/>
        </w:rPr>
        <w:t>the 80 experimental tissue samples were</w:t>
      </w:r>
      <w:r>
        <w:rPr>
          <w:bCs/>
        </w:rPr>
        <w:t xml:space="preserve"> </w:t>
      </w:r>
      <w:r w:rsidRPr="009E47D1">
        <w:rPr>
          <w:bCs/>
        </w:rPr>
        <w:t>imported</w:t>
      </w:r>
      <w:r>
        <w:rPr>
          <w:bCs/>
        </w:rPr>
        <w:t xml:space="preserve"> in</w:t>
      </w:r>
      <w:r w:rsidR="00D651E8">
        <w:rPr>
          <w:bCs/>
        </w:rPr>
        <w:t>to</w:t>
      </w:r>
      <w:r>
        <w:rPr>
          <w:bCs/>
        </w:rPr>
        <w:t xml:space="preserve"> th</w:t>
      </w:r>
      <w:r w:rsidR="00D651E8">
        <w:rPr>
          <w:bCs/>
        </w:rPr>
        <w:t xml:space="preserve">is </w:t>
      </w:r>
      <w:r>
        <w:rPr>
          <w:bCs/>
        </w:rPr>
        <w:t>group</w:t>
      </w:r>
      <w:r w:rsidRPr="009E47D1">
        <w:rPr>
          <w:bCs/>
        </w:rPr>
        <w:t>. The</w:t>
      </w:r>
      <w:r>
        <w:rPr>
          <w:bCs/>
        </w:rPr>
        <w:t xml:space="preserve"> c</w:t>
      </w:r>
      <w:r w:rsidRPr="009E47D1">
        <w:rPr>
          <w:bCs/>
        </w:rPr>
        <w:t xml:space="preserve">ompensation matrix was </w:t>
      </w:r>
      <w:r>
        <w:rPr>
          <w:bCs/>
        </w:rPr>
        <w:t xml:space="preserve">then </w:t>
      </w:r>
      <w:r w:rsidRPr="009E47D1">
        <w:rPr>
          <w:bCs/>
        </w:rPr>
        <w:t>applied to the “</w:t>
      </w:r>
      <w:r>
        <w:rPr>
          <w:bCs/>
        </w:rPr>
        <w:t>C</w:t>
      </w:r>
      <w:r w:rsidRPr="009E47D1">
        <w:rPr>
          <w:bCs/>
        </w:rPr>
        <w:t>ocktai</w:t>
      </w:r>
      <w:r>
        <w:rPr>
          <w:bCs/>
        </w:rPr>
        <w:t>l</w:t>
      </w:r>
      <w:r w:rsidRPr="009E47D1">
        <w:rPr>
          <w:bCs/>
        </w:rPr>
        <w:t>” group</w:t>
      </w:r>
      <w:r>
        <w:rPr>
          <w:bCs/>
        </w:rPr>
        <w:t xml:space="preserve">. The resulting compensated experimental data </w:t>
      </w:r>
      <w:r w:rsidRPr="009E47D1">
        <w:rPr>
          <w:bCs/>
        </w:rPr>
        <w:t xml:space="preserve">were gated </w:t>
      </w:r>
      <w:r>
        <w:rPr>
          <w:bCs/>
        </w:rPr>
        <w:t>according to the same strategy as optical control samples</w:t>
      </w:r>
      <w:r w:rsidR="009E1495">
        <w:rPr>
          <w:bCs/>
        </w:rPr>
        <w:t xml:space="preserve"> </w:t>
      </w:r>
      <w:r>
        <w:rPr>
          <w:bCs/>
        </w:rPr>
        <w:t>to</w:t>
      </w:r>
      <w:r w:rsidR="00D651E8">
        <w:rPr>
          <w:bCs/>
        </w:rPr>
        <w:t xml:space="preserve"> achieve </w:t>
      </w:r>
      <w:r>
        <w:rPr>
          <w:bCs/>
        </w:rPr>
        <w:t xml:space="preserve">compensated, viable singlets which were </w:t>
      </w:r>
      <w:r w:rsidRPr="009E47D1">
        <w:rPr>
          <w:bCs/>
        </w:rPr>
        <w:t>exported as new FCS3.0 files</w:t>
      </w:r>
      <w:r>
        <w:rPr>
          <w:bCs/>
        </w:rPr>
        <w:t>.</w:t>
      </w:r>
    </w:p>
    <w:p w14:paraId="25FC1FBD" w14:textId="77777777" w:rsidR="0061195E" w:rsidRPr="009E47D1" w:rsidRDefault="0061195E" w:rsidP="0061195E">
      <w:pPr>
        <w:snapToGrid w:val="0"/>
        <w:spacing w:after="200" w:line="480" w:lineRule="auto"/>
        <w:ind w:left="720"/>
        <w:contextualSpacing/>
        <w:rPr>
          <w:bCs/>
        </w:rPr>
      </w:pPr>
    </w:p>
    <w:p w14:paraId="545A52CD" w14:textId="77777777" w:rsidR="0061195E" w:rsidRPr="001335AB" w:rsidRDefault="0061195E" w:rsidP="0061195E">
      <w:pPr>
        <w:snapToGrid w:val="0"/>
        <w:spacing w:after="200" w:line="480" w:lineRule="auto"/>
        <w:ind w:left="720"/>
        <w:contextualSpacing/>
        <w:rPr>
          <w:b/>
        </w:rPr>
      </w:pPr>
      <w:r w:rsidRPr="001335AB">
        <w:rPr>
          <w:b/>
        </w:rPr>
        <w:t>Gating Strategy</w:t>
      </w:r>
    </w:p>
    <w:p w14:paraId="129A6DB6" w14:textId="6DC92653" w:rsidR="004A7597" w:rsidRDefault="0061195E" w:rsidP="0061195E">
      <w:pPr>
        <w:snapToGrid w:val="0"/>
        <w:spacing w:after="200" w:line="480" w:lineRule="auto"/>
        <w:ind w:left="720"/>
        <w:contextualSpacing/>
        <w:rPr>
          <w:bCs/>
        </w:rPr>
      </w:pPr>
      <w:r>
        <w:rPr>
          <w:bCs/>
        </w:rPr>
        <w:t>Data from compensated viable singlets were</w:t>
      </w:r>
      <w:r w:rsidRPr="009E47D1">
        <w:rPr>
          <w:bCs/>
        </w:rPr>
        <w:t xml:space="preserve"> </w:t>
      </w:r>
      <w:r>
        <w:rPr>
          <w:bCs/>
        </w:rPr>
        <w:t xml:space="preserve">visualized </w:t>
      </w:r>
      <w:r w:rsidRPr="009E47D1">
        <w:rPr>
          <w:bCs/>
        </w:rPr>
        <w:t>as a set of 2,640 histograms (</w:t>
      </w:r>
      <w:r>
        <w:rPr>
          <w:bCs/>
        </w:rPr>
        <w:t xml:space="preserve">80 experimental </w:t>
      </w:r>
      <w:r w:rsidRPr="009E47D1">
        <w:rPr>
          <w:bCs/>
        </w:rPr>
        <w:t xml:space="preserve">tissue samples </w:t>
      </w:r>
      <w:r>
        <w:rPr>
          <w:bCs/>
        </w:rPr>
        <w:t>displayed in</w:t>
      </w:r>
      <w:r w:rsidRPr="009E47D1">
        <w:rPr>
          <w:bCs/>
        </w:rPr>
        <w:t xml:space="preserve"> 11 </w:t>
      </w:r>
      <w:r>
        <w:rPr>
          <w:bCs/>
        </w:rPr>
        <w:t>immunomarker channels at 3 time points in tumor progression</w:t>
      </w:r>
      <w:r w:rsidRPr="009E47D1">
        <w:rPr>
          <w:bCs/>
        </w:rPr>
        <w:t>)</w:t>
      </w:r>
      <w:r>
        <w:rPr>
          <w:bCs/>
        </w:rPr>
        <w:t xml:space="preserve">. Histograms were </w:t>
      </w:r>
      <w:r w:rsidRPr="009E47D1">
        <w:rPr>
          <w:bCs/>
        </w:rPr>
        <w:t xml:space="preserve">plotted </w:t>
      </w:r>
      <w:r>
        <w:rPr>
          <w:bCs/>
        </w:rPr>
        <w:t>as</w:t>
      </w:r>
      <w:r w:rsidRPr="007B7767">
        <w:rPr>
          <w:bCs/>
        </w:rPr>
        <w:t xml:space="preserve"> </w:t>
      </w:r>
      <w:r w:rsidRPr="009E47D1">
        <w:rPr>
          <w:bCs/>
        </w:rPr>
        <w:t>scalable vector graphics (SVGs)</w:t>
      </w:r>
      <w:r>
        <w:rPr>
          <w:bCs/>
        </w:rPr>
        <w:t xml:space="preserve"> </w:t>
      </w:r>
      <w:r w:rsidRPr="009E47D1">
        <w:rPr>
          <w:bCs/>
        </w:rPr>
        <w:t xml:space="preserve">on </w:t>
      </w:r>
      <w:proofErr w:type="spellStart"/>
      <w:r w:rsidRPr="009E47D1">
        <w:rPr>
          <w:bCs/>
        </w:rPr>
        <w:t>Logicle</w:t>
      </w:r>
      <w:proofErr w:type="spellEnd"/>
      <w:r w:rsidRPr="009E47D1">
        <w:rPr>
          <w:bCs/>
        </w:rPr>
        <w:t xml:space="preserve"> scale</w:t>
      </w:r>
      <w:r>
        <w:rPr>
          <w:bCs/>
        </w:rPr>
        <w:t xml:space="preserve"> </w:t>
      </w:r>
      <w:r>
        <w:rPr>
          <w:bCs/>
        </w:rPr>
        <w:fldChar w:fldCharType="begin"/>
      </w:r>
      <w:r>
        <w:rPr>
          <w:bCs/>
        </w:rPr>
        <w:instrText xml:space="preserve"> ADDIN ZOTERO_ITEM CSL_CITATION {"citationID":"AmLNCKtP","properties":{"formattedCitation":"(Parks et al., 2006)","plainCitation":"(Parks et al., 2006)","noteIndex":0},"citationItems":[{"id":195,"uris":["http://zotero.org/users/local/oR8ZFVJz/items/SALBPQQS"],"uri":["http://zotero.org/users/local/oR8ZFVJz/items/SALBPQQS"],"itemData":{"id":195,"type":"article-journal","abstract":"BACKGROUND: In immunofluorescence measurements and most other flow cytometry applications, fluorescence signals of interest can range down to essentially zero. After fluorescence compensation, some cell populations will have low means and include events with negative data values. Logarithmic presentation has been very useful in providing informative displays of wide-ranging flow cytometry data, but it fails to adequately display cell populations with low means and high variances and, in particular, offers no way to include negative data values. This has led to a great deal of difficulty in interpreting and understanding flow cytometry data, has often resulted in incorrect delineation of cell populations, and has led many people to question the correctness of compensation computations that were, in fact, correct.\nRESULTS: We identified a set of criteria for creating data visualization methods that accommodate the scaling difficulties presented by flow cytometry data. On the basis of these, we developed a new data visualization method that provides important advantages over linear or logarithmic scaling for display of flow cytometry data, a scaling we refer to as \"Logicle\" scaling. Logicle functions represent a particular generalization of the hyperbolic sine function with one more adjustable parameter than linear or logarithmic functions. Finally, we developed methods for objectively and automatically selecting an appropriate value for this parameter.\nCONCLUSIONS: The Logicle display method provides more complete, appropriate, and readily interpretable representations of data that includes populations with low-to-zero means, including distributions resulting from fluorescence compensation procedures, than can be produced using either logarithmic or linear displays. The method includes a specific algorithm for evaluating actual data distributions and deriving parameters of the Logicle scaling function appropriate for optimal display of that data. It is critical to note that Logicle visualization does not change the data values or the descriptive statistics computed from them.","container-title":"Cytometry. Part A: The Journal of the International Society for Analytical Cytology","DOI":"10.1002/cyto.a.20258","ISSN":"1552-4922","issue":"6","journalAbbreviation":"Cytometry A","language":"eng","note":"PMID: 16604519","page":"541-551","source":"PubMed","title":"A new \"Logicle\" display method avoids deceptive effects of logarithmic scaling for low signals and compensated data","volume":"69","author":[{"family":"Parks","given":"David R."},{"family":"Roederer","given":"Mario"},{"family":"Moore","given":"Wayne A."}],"issued":{"date-parts":[["2006",6]]}}}],"schema":"https://github.com/citation-style-language/schema/raw/master/csl-citation.json"} </w:instrText>
      </w:r>
      <w:r>
        <w:rPr>
          <w:bCs/>
        </w:rPr>
        <w:fldChar w:fldCharType="separate"/>
      </w:r>
      <w:r>
        <w:rPr>
          <w:bCs/>
          <w:noProof/>
        </w:rPr>
        <w:t>(Parks et al., 2006)</w:t>
      </w:r>
      <w:r>
        <w:rPr>
          <w:bCs/>
        </w:rPr>
        <w:fldChar w:fldCharType="end"/>
      </w:r>
      <w:r>
        <w:rPr>
          <w:bCs/>
        </w:rPr>
        <w:t xml:space="preserve"> </w:t>
      </w:r>
      <w:r w:rsidRPr="009E47D1">
        <w:rPr>
          <w:bCs/>
        </w:rPr>
        <w:t xml:space="preserve">and </w:t>
      </w:r>
      <w:r>
        <w:rPr>
          <w:bCs/>
        </w:rPr>
        <w:t xml:space="preserve">displayed </w:t>
      </w:r>
      <w:r w:rsidRPr="009E47D1">
        <w:rPr>
          <w:bCs/>
        </w:rPr>
        <w:t>a</w:t>
      </w:r>
      <w:r>
        <w:rPr>
          <w:bCs/>
        </w:rPr>
        <w:t>s a</w:t>
      </w:r>
      <w:r w:rsidRPr="009E47D1">
        <w:rPr>
          <w:bCs/>
        </w:rPr>
        <w:t xml:space="preserve"> scrolling HTML table. Kernel density estimates (KDEs) </w:t>
      </w:r>
      <w:r>
        <w:rPr>
          <w:bCs/>
        </w:rPr>
        <w:t xml:space="preserve">generated for each detection channel using data from well E10 (unlabeled control splenocytes) at each time point </w:t>
      </w:r>
      <w:r w:rsidRPr="009E47D1">
        <w:rPr>
          <w:bCs/>
        </w:rPr>
        <w:t>w</w:t>
      </w:r>
      <w:r>
        <w:rPr>
          <w:bCs/>
        </w:rPr>
        <w:t>ere</w:t>
      </w:r>
      <w:r w:rsidRPr="009E47D1">
        <w:rPr>
          <w:bCs/>
        </w:rPr>
        <w:t xml:space="preserve"> superimposed o</w:t>
      </w:r>
      <w:r>
        <w:rPr>
          <w:bCs/>
        </w:rPr>
        <w:t xml:space="preserve">ver </w:t>
      </w:r>
      <w:r w:rsidR="004A7597">
        <w:rPr>
          <w:bCs/>
        </w:rPr>
        <w:t xml:space="preserve">their corresponding </w:t>
      </w:r>
      <w:r>
        <w:rPr>
          <w:bCs/>
        </w:rPr>
        <w:t xml:space="preserve">experimental histograms </w:t>
      </w:r>
      <w:r w:rsidRPr="009E47D1">
        <w:rPr>
          <w:bCs/>
        </w:rPr>
        <w:t xml:space="preserve">to </w:t>
      </w:r>
      <w:r>
        <w:rPr>
          <w:bCs/>
        </w:rPr>
        <w:t>determine the point at which antibody signal intensities superseded cell-intrinsic autofluorescence</w:t>
      </w:r>
      <w:r w:rsidRPr="009E47D1">
        <w:rPr>
          <w:bCs/>
        </w:rPr>
        <w:t>.</w:t>
      </w:r>
      <w:r>
        <w:rPr>
          <w:bCs/>
        </w:rPr>
        <w:t xml:space="preserve"> Points at the interface </w:t>
      </w:r>
      <w:r w:rsidR="004A7597">
        <w:rPr>
          <w:bCs/>
        </w:rPr>
        <w:t>between</w:t>
      </w:r>
      <w:r>
        <w:rPr>
          <w:bCs/>
        </w:rPr>
        <w:t xml:space="preserve"> signal and noise were manually curated and </w:t>
      </w:r>
      <w:r w:rsidRPr="009E47D1">
        <w:rPr>
          <w:bCs/>
        </w:rPr>
        <w:t>record</w:t>
      </w:r>
      <w:r>
        <w:rPr>
          <w:bCs/>
        </w:rPr>
        <w:t xml:space="preserve">ed </w:t>
      </w:r>
      <w:r w:rsidRPr="009E47D1">
        <w:rPr>
          <w:bCs/>
        </w:rPr>
        <w:t>in a .TXT file.</w:t>
      </w:r>
      <w:r>
        <w:rPr>
          <w:bCs/>
        </w:rPr>
        <w:t xml:space="preserve"> </w:t>
      </w:r>
    </w:p>
    <w:p w14:paraId="282764B5" w14:textId="30094A49" w:rsidR="0061195E" w:rsidRDefault="004A7597" w:rsidP="0061195E">
      <w:pPr>
        <w:snapToGrid w:val="0"/>
        <w:spacing w:after="200" w:line="480" w:lineRule="auto"/>
        <w:ind w:left="720"/>
        <w:contextualSpacing/>
        <w:rPr>
          <w:bCs/>
        </w:rPr>
      </w:pPr>
      <w:r>
        <w:rPr>
          <w:bCs/>
        </w:rPr>
        <w:tab/>
      </w:r>
      <w:r w:rsidR="0061195E" w:rsidRPr="009E47D1">
        <w:rPr>
          <w:bCs/>
        </w:rPr>
        <w:t>CD45 signal intensity distributions were unimodal</w:t>
      </w:r>
      <w:r w:rsidR="0061195E">
        <w:rPr>
          <w:bCs/>
        </w:rPr>
        <w:t xml:space="preserve"> </w:t>
      </w:r>
      <w:r w:rsidR="0061195E" w:rsidRPr="009E47D1">
        <w:rPr>
          <w:bCs/>
        </w:rPr>
        <w:t xml:space="preserve">with no discernable local minima. Thus, for each combination of time point and tissue, a common CD45 gate was curated by pooling the corresponding samples, computing Q25 – [1.5 * [Q75 - Q25]], then rounding to the </w:t>
      </w:r>
      <w:r w:rsidR="0061195E" w:rsidRPr="009E47D1">
        <w:rPr>
          <w:bCs/>
        </w:rPr>
        <w:lastRenderedPageBreak/>
        <w:t xml:space="preserve">nearest multiple of 5 (where Q25 and Q75 were the first and third quartiles of the </w:t>
      </w:r>
      <w:proofErr w:type="spellStart"/>
      <w:r w:rsidR="0061195E" w:rsidRPr="009E47D1">
        <w:rPr>
          <w:bCs/>
        </w:rPr>
        <w:t>Logicle</w:t>
      </w:r>
      <w:proofErr w:type="spellEnd"/>
      <w:r w:rsidR="0061195E" w:rsidRPr="009E47D1">
        <w:rPr>
          <w:bCs/>
        </w:rPr>
        <w:t>-transformed data, respectively).</w:t>
      </w:r>
      <w:r w:rsidR="0061195E">
        <w:rPr>
          <w:bCs/>
        </w:rPr>
        <w:t xml:space="preserve"> The .TXT file of gate </w:t>
      </w:r>
      <w:r w:rsidR="00D04C7A">
        <w:rPr>
          <w:bCs/>
        </w:rPr>
        <w:t>points</w:t>
      </w:r>
      <w:r w:rsidR="00713AEE">
        <w:rPr>
          <w:bCs/>
        </w:rPr>
        <w:t xml:space="preserve"> </w:t>
      </w:r>
      <w:r w:rsidR="0061195E">
        <w:rPr>
          <w:bCs/>
        </w:rPr>
        <w:t>was used to update the HTML table with vertical lines at the</w:t>
      </w:r>
      <w:r w:rsidR="0061195E" w:rsidRPr="009E47D1">
        <w:rPr>
          <w:bCs/>
        </w:rPr>
        <w:t xml:space="preserve"> </w:t>
      </w:r>
      <w:r w:rsidR="0061195E">
        <w:rPr>
          <w:bCs/>
        </w:rPr>
        <w:t>curated gate point</w:t>
      </w:r>
      <w:r w:rsidR="003060FD">
        <w:rPr>
          <w:bCs/>
        </w:rPr>
        <w:t>s</w:t>
      </w:r>
      <w:r w:rsidR="0061195E">
        <w:rPr>
          <w:bCs/>
        </w:rPr>
        <w:t xml:space="preserve"> for </w:t>
      </w:r>
      <w:r w:rsidR="0061195E" w:rsidRPr="009E47D1">
        <w:rPr>
          <w:bCs/>
        </w:rPr>
        <w:t>confirmation or refinement</w:t>
      </w:r>
      <w:r w:rsidR="0061195E">
        <w:rPr>
          <w:bCs/>
        </w:rPr>
        <w:t xml:space="preserve"> through an iterative process by updating the .TXT file and </w:t>
      </w:r>
      <w:r w:rsidR="00386667">
        <w:rPr>
          <w:bCs/>
        </w:rPr>
        <w:t>re-</w:t>
      </w:r>
      <w:r w:rsidR="0061195E">
        <w:rPr>
          <w:bCs/>
        </w:rPr>
        <w:t>plotting</w:t>
      </w:r>
      <w:r w:rsidR="0061195E" w:rsidRPr="009E47D1">
        <w:rPr>
          <w:bCs/>
        </w:rPr>
        <w:t>.</w:t>
      </w:r>
      <w:r w:rsidR="0061195E">
        <w:rPr>
          <w:bCs/>
        </w:rPr>
        <w:t xml:space="preserve"> </w:t>
      </w:r>
    </w:p>
    <w:p w14:paraId="0A4F2C41" w14:textId="6F73AA42" w:rsidR="0061195E" w:rsidRPr="009E47D1" w:rsidRDefault="0061195E" w:rsidP="0061195E">
      <w:pPr>
        <w:snapToGrid w:val="0"/>
        <w:spacing w:after="200" w:line="480" w:lineRule="auto"/>
        <w:ind w:left="720"/>
        <w:contextualSpacing/>
        <w:rPr>
          <w:bCs/>
        </w:rPr>
      </w:pPr>
      <w:r>
        <w:rPr>
          <w:bCs/>
        </w:rPr>
        <w:tab/>
        <w:t xml:space="preserve">Compensated viable singlets and the curated histogram gate points both underwent </w:t>
      </w:r>
      <w:proofErr w:type="spellStart"/>
      <w:r w:rsidRPr="009E47D1">
        <w:rPr>
          <w:bCs/>
        </w:rPr>
        <w:t>Logicle</w:t>
      </w:r>
      <w:proofErr w:type="spellEnd"/>
      <w:r>
        <w:rPr>
          <w:bCs/>
        </w:rPr>
        <w:t xml:space="preserve"> data transformation </w:t>
      </w:r>
      <w:r>
        <w:rPr>
          <w:bCs/>
        </w:rPr>
        <w:fldChar w:fldCharType="begin"/>
      </w:r>
      <w:r>
        <w:rPr>
          <w:bCs/>
        </w:rPr>
        <w:instrText xml:space="preserve"> ADDIN ZOTERO_ITEM CSL_CITATION {"citationID":"LXR3vYvb","properties":{"formattedCitation":"(Parks et al., 2006)","plainCitation":"(Parks et al., 2006)","noteIndex":0},"citationItems":[{"id":195,"uris":["http://zotero.org/users/local/oR8ZFVJz/items/SALBPQQS"],"uri":["http://zotero.org/users/local/oR8ZFVJz/items/SALBPQQS"],"itemData":{"id":195,"type":"article-journal","abstract":"BACKGROUND: In immunofluorescence measurements and most other flow cytometry applications, fluorescence signals of interest can range down to essentially zero. After fluorescence compensation, some cell populations will have low means and include events with negative data values. Logarithmic presentation has been very useful in providing informative displays of wide-ranging flow cytometry data, but it fails to adequately display cell populations with low means and high variances and, in particular, offers no way to include negative data values. This has led to a great deal of difficulty in interpreting and understanding flow cytometry data, has often resulted in incorrect delineation of cell populations, and has led many people to question the correctness of compensation computations that were, in fact, correct.\nRESULTS: We identified a set of criteria for creating data visualization methods that accommodate the scaling difficulties presented by flow cytometry data. On the basis of these, we developed a new data visualization method that provides important advantages over linear or logarithmic scaling for display of flow cytometry data, a scaling we refer to as \"Logicle\" scaling. Logicle functions represent a particular generalization of the hyperbolic sine function with one more adjustable parameter than linear or logarithmic functions. Finally, we developed methods for objectively and automatically selecting an appropriate value for this parameter.\nCONCLUSIONS: The Logicle display method provides more complete, appropriate, and readily interpretable representations of data that includes populations with low-to-zero means, including distributions resulting from fluorescence compensation procedures, than can be produced using either logarithmic or linear displays. The method includes a specific algorithm for evaluating actual data distributions and deriving parameters of the Logicle scaling function appropriate for optimal display of that data. It is critical to note that Logicle visualization does not change the data values or the descriptive statistics computed from them.","container-title":"Cytometry. Part A: The Journal of the International Society for Analytical Cytology","DOI":"10.1002/cyto.a.20258","ISSN":"1552-4922","issue":"6","journalAbbreviation":"Cytometry A","language":"eng","note":"PMID: 16604519","page":"541-551","source":"PubMed","title":"A new \"Logicle\" display method avoids deceptive effects of logarithmic scaling for low signals and compensated data","volume":"69","author":[{"family":"Parks","given":"David R."},{"family":"Roederer","given":"Mario"},{"family":"Moore","given":"Wayne A."}],"issued":{"date-parts":[["2006",6]]}}}],"schema":"https://github.com/citation-style-language/schema/raw/master/csl-citation.json"} </w:instrText>
      </w:r>
      <w:r>
        <w:rPr>
          <w:bCs/>
        </w:rPr>
        <w:fldChar w:fldCharType="separate"/>
      </w:r>
      <w:r>
        <w:rPr>
          <w:bCs/>
          <w:noProof/>
        </w:rPr>
        <w:t>(Parks et al., 2006)</w:t>
      </w:r>
      <w:r>
        <w:rPr>
          <w:bCs/>
        </w:rPr>
        <w:fldChar w:fldCharType="end"/>
      </w:r>
      <w:r>
        <w:rPr>
          <w:bCs/>
        </w:rPr>
        <w:t xml:space="preserve">. The transformed gate points were </w:t>
      </w:r>
      <w:r w:rsidRPr="009E47D1">
        <w:rPr>
          <w:bCs/>
        </w:rPr>
        <w:t xml:space="preserve">subtracted from </w:t>
      </w:r>
      <w:r>
        <w:rPr>
          <w:bCs/>
        </w:rPr>
        <w:t xml:space="preserve">each of the transformed </w:t>
      </w:r>
      <w:r w:rsidRPr="009E47D1">
        <w:rPr>
          <w:bCs/>
        </w:rPr>
        <w:t>signal intensit</w:t>
      </w:r>
      <w:r>
        <w:rPr>
          <w:bCs/>
        </w:rPr>
        <w:t xml:space="preserve">y values of corresponding distributions. This caused the gate points to become zero </w:t>
      </w:r>
      <w:r w:rsidRPr="009E47D1">
        <w:rPr>
          <w:bCs/>
        </w:rPr>
        <w:t>and autofluorescence</w:t>
      </w:r>
      <w:r>
        <w:rPr>
          <w:bCs/>
        </w:rPr>
        <w:t xml:space="preserve"> signal intensities to become </w:t>
      </w:r>
      <w:r w:rsidRPr="009E47D1">
        <w:rPr>
          <w:bCs/>
        </w:rPr>
        <w:t>negative</w:t>
      </w:r>
      <w:r>
        <w:rPr>
          <w:bCs/>
        </w:rPr>
        <w:t xml:space="preserve"> valued</w:t>
      </w:r>
      <w:r w:rsidRPr="009E47D1">
        <w:rPr>
          <w:bCs/>
        </w:rPr>
        <w:t>.</w:t>
      </w:r>
      <w:r>
        <w:rPr>
          <w:bCs/>
        </w:rPr>
        <w:t xml:space="preserve"> A spurious population of CD49b</w:t>
      </w:r>
      <w:r w:rsidRPr="001335AB">
        <w:rPr>
          <w:bCs/>
          <w:vertAlign w:val="superscript"/>
        </w:rPr>
        <w:t>+</w:t>
      </w:r>
      <w:r>
        <w:rPr>
          <w:bCs/>
        </w:rPr>
        <w:t xml:space="preserve"> granulocytes were identified in blood samples. This was a suspected artifact caused by the interaction between residual CD49b</w:t>
      </w:r>
      <w:r w:rsidRPr="00495F26">
        <w:rPr>
          <w:bCs/>
          <w:vertAlign w:val="superscript"/>
        </w:rPr>
        <w:t>+</w:t>
      </w:r>
      <w:r>
        <w:rPr>
          <w:bCs/>
        </w:rPr>
        <w:t xml:space="preserve"> platelets and Ly6G</w:t>
      </w:r>
      <w:r w:rsidRPr="001335AB">
        <w:rPr>
          <w:bCs/>
          <w:vertAlign w:val="superscript"/>
        </w:rPr>
        <w:t>+</w:t>
      </w:r>
      <w:r>
        <w:rPr>
          <w:bCs/>
        </w:rPr>
        <w:t xml:space="preserve"> neutrophils in blood samples </w:t>
      </w:r>
      <w:r w:rsidRPr="00495F26">
        <w:rPr>
          <w:bCs/>
        </w:rPr>
        <w:t>(Barnard et al., 2005</w:t>
      </w:r>
      <w:r w:rsidRPr="00E74F6F">
        <w:rPr>
          <w:bCs/>
        </w:rPr>
        <w:t>)</w:t>
      </w:r>
      <w:r>
        <w:rPr>
          <w:bCs/>
        </w:rPr>
        <w:t xml:space="preserve"> and countered by only considering CD49b </w:t>
      </w:r>
      <w:r w:rsidRPr="00E74F6F">
        <w:rPr>
          <w:bCs/>
        </w:rPr>
        <w:t xml:space="preserve">immunomarker </w:t>
      </w:r>
      <w:r w:rsidRPr="00CE61B2">
        <w:rPr>
          <w:bCs/>
        </w:rPr>
        <w:t>statu</w:t>
      </w:r>
      <w:r w:rsidRPr="001A5F59">
        <w:rPr>
          <w:bCs/>
        </w:rPr>
        <w:t>s</w:t>
      </w:r>
      <w:r w:rsidRPr="000D520A">
        <w:rPr>
          <w:bCs/>
        </w:rPr>
        <w:t xml:space="preserve"> </w:t>
      </w:r>
      <w:r>
        <w:rPr>
          <w:bCs/>
        </w:rPr>
        <w:t xml:space="preserve">when the immunophenotype of an immune cell </w:t>
      </w:r>
      <w:r w:rsidRPr="009E47D1">
        <w:rPr>
          <w:bCs/>
        </w:rPr>
        <w:t>was otherwise consistent with</w:t>
      </w:r>
      <w:r>
        <w:rPr>
          <w:bCs/>
        </w:rPr>
        <w:t xml:space="preserve"> that of</w:t>
      </w:r>
      <w:r w:rsidRPr="009E47D1">
        <w:rPr>
          <w:bCs/>
        </w:rPr>
        <w:t xml:space="preserve"> </w:t>
      </w:r>
      <w:r>
        <w:rPr>
          <w:bCs/>
        </w:rPr>
        <w:t xml:space="preserve">an </w:t>
      </w:r>
      <w:r w:rsidRPr="009E47D1">
        <w:rPr>
          <w:bCs/>
        </w:rPr>
        <w:t>NK cell</w:t>
      </w:r>
      <w:r>
        <w:rPr>
          <w:bCs/>
        </w:rPr>
        <w:t xml:space="preserve"> </w:t>
      </w:r>
      <w:r w:rsidRPr="009E47D1">
        <w:rPr>
          <w:bCs/>
        </w:rPr>
        <w:t>(e.g. CD45</w:t>
      </w:r>
      <w:r w:rsidRPr="001335AB">
        <w:rPr>
          <w:bCs/>
          <w:vertAlign w:val="superscript"/>
        </w:rPr>
        <w:t>+</w:t>
      </w:r>
      <w:r w:rsidRPr="009E47D1">
        <w:rPr>
          <w:bCs/>
        </w:rPr>
        <w:t>, CD49b</w:t>
      </w:r>
      <w:r w:rsidRPr="001335AB">
        <w:rPr>
          <w:bCs/>
          <w:vertAlign w:val="superscript"/>
        </w:rPr>
        <w:t>+</w:t>
      </w:r>
      <w:r w:rsidRPr="009E47D1">
        <w:rPr>
          <w:bCs/>
        </w:rPr>
        <w:t>, CD11b</w:t>
      </w:r>
      <w:r w:rsidRPr="001335AB">
        <w:rPr>
          <w:bCs/>
          <w:vertAlign w:val="superscript"/>
        </w:rPr>
        <w:t>+</w:t>
      </w:r>
      <w:r w:rsidRPr="00E74F6F">
        <w:rPr>
          <w:bCs/>
        </w:rPr>
        <w:t>).</w:t>
      </w:r>
      <w:r>
        <w:rPr>
          <w:bCs/>
        </w:rPr>
        <w:t xml:space="preserve"> The background-adjusted data were initially saved as .TSV files and later converted to FCS3.0 using a helper script. These files served as input into the </w:t>
      </w:r>
      <w:r w:rsidRPr="009E47D1">
        <w:rPr>
          <w:bCs/>
        </w:rPr>
        <w:t xml:space="preserve">SYLARAS </w:t>
      </w:r>
      <w:r>
        <w:rPr>
          <w:bCs/>
        </w:rPr>
        <w:t xml:space="preserve">software and have been deposited to the Sage Synapse data depository </w:t>
      </w:r>
      <w:r w:rsidRPr="00495F26">
        <w:rPr>
          <w:bCs/>
        </w:rPr>
        <w:t xml:space="preserve">(Synapse ID: </w:t>
      </w:r>
      <w:r w:rsidRPr="00480C8A">
        <w:rPr>
          <w:bCs/>
        </w:rPr>
        <w:t>syn21038562</w:t>
      </w:r>
      <w:r w:rsidRPr="00495F26">
        <w:rPr>
          <w:bCs/>
        </w:rPr>
        <w:t>,</w:t>
      </w:r>
      <w:r>
        <w:rPr>
          <w:bCs/>
        </w:rPr>
        <w:t xml:space="preserve"> </w:t>
      </w:r>
      <w:r w:rsidRPr="00495F26">
        <w:rPr>
          <w:bCs/>
        </w:rPr>
        <w:t>https://www.synapse.org/#!Synapse:syn21038562/files/)</w:t>
      </w:r>
      <w:r w:rsidRPr="009E47D1">
        <w:rPr>
          <w:bCs/>
        </w:rPr>
        <w:t>.</w:t>
      </w:r>
    </w:p>
    <w:p w14:paraId="1A616B71" w14:textId="77777777" w:rsidR="0061195E" w:rsidRPr="009E47D1" w:rsidRDefault="0061195E" w:rsidP="0061195E">
      <w:pPr>
        <w:snapToGrid w:val="0"/>
        <w:spacing w:after="200" w:line="480" w:lineRule="auto"/>
        <w:ind w:left="720"/>
        <w:contextualSpacing/>
        <w:rPr>
          <w:bCs/>
        </w:rPr>
      </w:pPr>
    </w:p>
    <w:p w14:paraId="26639FE0" w14:textId="77777777" w:rsidR="0061195E" w:rsidRPr="001335AB" w:rsidRDefault="0061195E" w:rsidP="0061195E">
      <w:pPr>
        <w:snapToGrid w:val="0"/>
        <w:spacing w:after="200" w:line="480" w:lineRule="auto"/>
        <w:ind w:left="720"/>
        <w:contextualSpacing/>
        <w:rPr>
          <w:b/>
        </w:rPr>
      </w:pPr>
      <w:r w:rsidRPr="001335AB">
        <w:rPr>
          <w:b/>
        </w:rPr>
        <w:t>t-CyCIF</w:t>
      </w:r>
    </w:p>
    <w:p w14:paraId="56F91556" w14:textId="7CF247A4" w:rsidR="0061195E" w:rsidRDefault="0061195E" w:rsidP="0061195E">
      <w:pPr>
        <w:snapToGrid w:val="0"/>
        <w:spacing w:after="200" w:line="480" w:lineRule="auto"/>
        <w:ind w:left="720"/>
        <w:contextualSpacing/>
        <w:rPr>
          <w:bCs/>
        </w:rPr>
      </w:pPr>
      <w:r w:rsidRPr="009E47D1">
        <w:rPr>
          <w:bCs/>
        </w:rPr>
        <w:t xml:space="preserve">5μm-thick </w:t>
      </w:r>
      <w:r>
        <w:rPr>
          <w:bCs/>
        </w:rPr>
        <w:t xml:space="preserve">coronal </w:t>
      </w:r>
      <w:r w:rsidRPr="009E47D1">
        <w:rPr>
          <w:bCs/>
        </w:rPr>
        <w:t xml:space="preserve">sections </w:t>
      </w:r>
      <w:r>
        <w:rPr>
          <w:bCs/>
        </w:rPr>
        <w:t>of GL261-bearing mouse brain sections were cut from f</w:t>
      </w:r>
      <w:r w:rsidRPr="009E47D1">
        <w:rPr>
          <w:bCs/>
        </w:rPr>
        <w:t xml:space="preserve">ormalin-fixed, paraffin-embedded (FFPE) </w:t>
      </w:r>
      <w:r>
        <w:rPr>
          <w:bCs/>
        </w:rPr>
        <w:t xml:space="preserve">tissue blocks. Tissues were mounted on glass microscope slides and iteratively immunolabeled through multiple rounds of 4-color immunofluorescence (i.e. Hoechst, AF488, AF555, AF657) using the t-CyCIF method </w:t>
      </w:r>
      <w:r w:rsidRPr="009E47D1">
        <w:rPr>
          <w:bCs/>
        </w:rPr>
        <w:t>(Lin et al., 2018)</w:t>
      </w:r>
      <w:r>
        <w:rPr>
          <w:bCs/>
        </w:rPr>
        <w:t xml:space="preserve">. Briefly, tissue sections underwent nuclear counterstaining </w:t>
      </w:r>
      <w:r w:rsidRPr="009E47D1">
        <w:rPr>
          <w:bCs/>
        </w:rPr>
        <w:t>for 30 minutes at room temperature</w:t>
      </w:r>
      <w:r>
        <w:rPr>
          <w:bCs/>
        </w:rPr>
        <w:t xml:space="preserve"> through incubation</w:t>
      </w:r>
      <w:r w:rsidR="00D71881">
        <w:rPr>
          <w:bCs/>
        </w:rPr>
        <w:t xml:space="preserve"> with</w:t>
      </w:r>
      <w:r>
        <w:rPr>
          <w:bCs/>
        </w:rPr>
        <w:t xml:space="preserve"> Hoechst dye (</w:t>
      </w:r>
      <w:r w:rsidRPr="009E47D1">
        <w:rPr>
          <w:bCs/>
        </w:rPr>
        <w:t xml:space="preserve">10 mg/mL </w:t>
      </w:r>
      <w:r>
        <w:rPr>
          <w:bCs/>
        </w:rPr>
        <w:t xml:space="preserve">stock) diluted </w:t>
      </w:r>
      <w:r w:rsidRPr="009E47D1">
        <w:rPr>
          <w:bCs/>
        </w:rPr>
        <w:t xml:space="preserve">1:5,000 </w:t>
      </w:r>
      <w:r>
        <w:rPr>
          <w:bCs/>
        </w:rPr>
        <w:t>in</w:t>
      </w:r>
      <w:r w:rsidRPr="009E47D1">
        <w:rPr>
          <w:bCs/>
        </w:rPr>
        <w:t xml:space="preserve"> 1</w:t>
      </w:r>
      <w:r>
        <w:rPr>
          <w:bCs/>
        </w:rPr>
        <w:t>X</w:t>
      </w:r>
      <w:r w:rsidRPr="009E47D1">
        <w:rPr>
          <w:bCs/>
        </w:rPr>
        <w:t xml:space="preserve"> PBS</w:t>
      </w:r>
      <w:r>
        <w:rPr>
          <w:bCs/>
        </w:rPr>
        <w:t xml:space="preserve">. Slides were washed </w:t>
      </w:r>
      <w:r>
        <w:rPr>
          <w:bCs/>
        </w:rPr>
        <w:lastRenderedPageBreak/>
        <w:t xml:space="preserve">thoroughly in 1X PBS then incubated in </w:t>
      </w:r>
      <w:r w:rsidRPr="009E47D1">
        <w:rPr>
          <w:bCs/>
        </w:rPr>
        <w:t>Odyssey Blocking Buffer at room temperature for 1 hour</w:t>
      </w:r>
      <w:r>
        <w:rPr>
          <w:bCs/>
        </w:rPr>
        <w:t xml:space="preserve"> to reduce non-specific antibody binding. Autofluorescence background was imaged before each immunolabeling cycle to increase signal-to-noise in the final images</w:t>
      </w:r>
      <w:r w:rsidRPr="009E47D1">
        <w:rPr>
          <w:bCs/>
        </w:rPr>
        <w:t>.</w:t>
      </w:r>
      <w:r>
        <w:rPr>
          <w:bCs/>
        </w:rPr>
        <w:t xml:space="preserve"> Antibodies were used against the following targets: Ly6C, CD8α, CD68, CD45R/B220, CD4, CD49b, Ly6G, Foxp3, CD11b, Ki67, Vimentin (See </w:t>
      </w:r>
      <w:r w:rsidRPr="00E74F6F">
        <w:rPr>
          <w:b/>
        </w:rPr>
        <w:t>Table S2</w:t>
      </w:r>
      <w:r>
        <w:rPr>
          <w:bCs/>
        </w:rPr>
        <w:t xml:space="preserve"> </w:t>
      </w:r>
      <w:r w:rsidRPr="00495F26">
        <w:rPr>
          <w:bCs/>
        </w:rPr>
        <w:t xml:space="preserve">for </w:t>
      </w:r>
      <w:r>
        <w:rPr>
          <w:bCs/>
        </w:rPr>
        <w:t xml:space="preserve">antibody </w:t>
      </w:r>
      <w:r w:rsidRPr="00495F26">
        <w:rPr>
          <w:bCs/>
        </w:rPr>
        <w:t>details</w:t>
      </w:r>
      <w:r>
        <w:rPr>
          <w:bCs/>
        </w:rPr>
        <w:t>). Immunolabeli</w:t>
      </w:r>
      <w:r w:rsidR="002E346A">
        <w:rPr>
          <w:bCs/>
        </w:rPr>
        <w:t>ng</w:t>
      </w:r>
      <w:r>
        <w:rPr>
          <w:bCs/>
        </w:rPr>
        <w:t xml:space="preserve"> w</w:t>
      </w:r>
      <w:r w:rsidR="002E346A">
        <w:rPr>
          <w:bCs/>
        </w:rPr>
        <w:t>as</w:t>
      </w:r>
      <w:r>
        <w:rPr>
          <w:bCs/>
        </w:rPr>
        <w:t xml:space="preserve"> performed a</w:t>
      </w:r>
      <w:r w:rsidRPr="009E47D1">
        <w:rPr>
          <w:bCs/>
        </w:rPr>
        <w:t>t 4°C overnight in opaque and humidified chamber</w:t>
      </w:r>
      <w:r>
        <w:rPr>
          <w:bCs/>
        </w:rPr>
        <w:t>s</w:t>
      </w:r>
      <w:r w:rsidRPr="009E47D1">
        <w:rPr>
          <w:bCs/>
        </w:rPr>
        <w:t xml:space="preserve">. </w:t>
      </w:r>
      <w:r>
        <w:rPr>
          <w:bCs/>
        </w:rPr>
        <w:t xml:space="preserve">Tissues were </w:t>
      </w:r>
      <w:r w:rsidRPr="009E47D1">
        <w:rPr>
          <w:bCs/>
        </w:rPr>
        <w:t xml:space="preserve">washed </w:t>
      </w:r>
      <w:r>
        <w:rPr>
          <w:bCs/>
        </w:rPr>
        <w:t xml:space="preserve">thoroughly in </w:t>
      </w:r>
      <w:r w:rsidRPr="009E47D1">
        <w:rPr>
          <w:bCs/>
        </w:rPr>
        <w:t>1</w:t>
      </w:r>
      <w:r>
        <w:rPr>
          <w:bCs/>
        </w:rPr>
        <w:t>X</w:t>
      </w:r>
      <w:r w:rsidRPr="009E47D1">
        <w:rPr>
          <w:bCs/>
        </w:rPr>
        <w:t xml:space="preserve"> PBS</w:t>
      </w:r>
      <w:r>
        <w:rPr>
          <w:bCs/>
        </w:rPr>
        <w:t xml:space="preserve"> and </w:t>
      </w:r>
      <w:r w:rsidRPr="009E47D1">
        <w:rPr>
          <w:bCs/>
        </w:rPr>
        <w:t xml:space="preserve">temporarily </w:t>
      </w:r>
      <w:proofErr w:type="spellStart"/>
      <w:r w:rsidRPr="009E47D1">
        <w:rPr>
          <w:bCs/>
        </w:rPr>
        <w:t>coverslipped</w:t>
      </w:r>
      <w:proofErr w:type="spellEnd"/>
      <w:r w:rsidRPr="009E47D1">
        <w:rPr>
          <w:bCs/>
        </w:rPr>
        <w:t xml:space="preserve"> in 1</w:t>
      </w:r>
      <w:r>
        <w:rPr>
          <w:bCs/>
        </w:rPr>
        <w:t>X</w:t>
      </w:r>
      <w:r w:rsidRPr="009E47D1">
        <w:rPr>
          <w:bCs/>
        </w:rPr>
        <w:t xml:space="preserve"> PBS containing 10% glycerol</w:t>
      </w:r>
      <w:r>
        <w:rPr>
          <w:bCs/>
        </w:rPr>
        <w:t xml:space="preserve"> before imaging with a </w:t>
      </w:r>
      <w:proofErr w:type="spellStart"/>
      <w:r w:rsidRPr="009E47D1">
        <w:rPr>
          <w:bCs/>
        </w:rPr>
        <w:t>CyteFinder</w:t>
      </w:r>
      <w:proofErr w:type="spellEnd"/>
      <w:r w:rsidRPr="009E47D1">
        <w:rPr>
          <w:bCs/>
        </w:rPr>
        <w:t xml:space="preserve"> slide scanning fluorescence microscope (</w:t>
      </w:r>
      <w:proofErr w:type="spellStart"/>
      <w:r w:rsidRPr="009E47D1">
        <w:rPr>
          <w:bCs/>
        </w:rPr>
        <w:t>RareCyte</w:t>
      </w:r>
      <w:proofErr w:type="spellEnd"/>
      <w:r w:rsidRPr="009E47D1">
        <w:rPr>
          <w:bCs/>
        </w:rPr>
        <w:t>, Seattle, WA, USA)</w:t>
      </w:r>
      <w:r>
        <w:rPr>
          <w:bCs/>
        </w:rPr>
        <w:t xml:space="preserve"> using a </w:t>
      </w:r>
      <w:r w:rsidRPr="00926C03">
        <w:rPr>
          <w:bCs/>
        </w:rPr>
        <w:t>40X (0.6NA)</w:t>
      </w:r>
      <w:r>
        <w:rPr>
          <w:bCs/>
        </w:rPr>
        <w:t xml:space="preserve"> objective and 2x2 binning. After imaging was complete, s</w:t>
      </w:r>
      <w:r w:rsidRPr="009E47D1">
        <w:rPr>
          <w:bCs/>
        </w:rPr>
        <w:t xml:space="preserve">lides </w:t>
      </w:r>
      <w:r>
        <w:rPr>
          <w:bCs/>
        </w:rPr>
        <w:t xml:space="preserve">were </w:t>
      </w:r>
      <w:r w:rsidRPr="009E47D1">
        <w:rPr>
          <w:bCs/>
        </w:rPr>
        <w:t>submers</w:t>
      </w:r>
      <w:r>
        <w:rPr>
          <w:bCs/>
        </w:rPr>
        <w:t>ed</w:t>
      </w:r>
      <w:r w:rsidRPr="009E47D1">
        <w:rPr>
          <w:bCs/>
        </w:rPr>
        <w:t xml:space="preserve"> in </w:t>
      </w:r>
      <w:proofErr w:type="spellStart"/>
      <w:r w:rsidRPr="009E47D1">
        <w:rPr>
          <w:bCs/>
        </w:rPr>
        <w:t>Coplin</w:t>
      </w:r>
      <w:proofErr w:type="spellEnd"/>
      <w:r w:rsidRPr="009E47D1">
        <w:rPr>
          <w:bCs/>
        </w:rPr>
        <w:t xml:space="preserve"> jars containing 1</w:t>
      </w:r>
      <w:r>
        <w:rPr>
          <w:bCs/>
        </w:rPr>
        <w:t xml:space="preserve">X </w:t>
      </w:r>
      <w:r w:rsidRPr="009E47D1">
        <w:rPr>
          <w:bCs/>
        </w:rPr>
        <w:t xml:space="preserve">PBS </w:t>
      </w:r>
      <w:r>
        <w:rPr>
          <w:bCs/>
        </w:rPr>
        <w:t xml:space="preserve">so </w:t>
      </w:r>
      <w:r w:rsidRPr="009E47D1">
        <w:rPr>
          <w:bCs/>
        </w:rPr>
        <w:t xml:space="preserve">the coverslip </w:t>
      </w:r>
      <w:r>
        <w:rPr>
          <w:bCs/>
        </w:rPr>
        <w:t xml:space="preserve">would </w:t>
      </w:r>
      <w:r w:rsidRPr="009E47D1">
        <w:rPr>
          <w:bCs/>
        </w:rPr>
        <w:t>f</w:t>
      </w:r>
      <w:r>
        <w:rPr>
          <w:bCs/>
        </w:rPr>
        <w:t>a</w:t>
      </w:r>
      <w:r w:rsidRPr="009E47D1">
        <w:rPr>
          <w:bCs/>
        </w:rPr>
        <w:t xml:space="preserve">ll </w:t>
      </w:r>
      <w:r>
        <w:rPr>
          <w:bCs/>
        </w:rPr>
        <w:t xml:space="preserve">away </w:t>
      </w:r>
      <w:r w:rsidRPr="009E47D1">
        <w:rPr>
          <w:bCs/>
        </w:rPr>
        <w:t xml:space="preserve">from the </w:t>
      </w:r>
      <w:r>
        <w:rPr>
          <w:bCs/>
        </w:rPr>
        <w:t>microscope</w:t>
      </w:r>
      <w:r w:rsidRPr="009E47D1">
        <w:rPr>
          <w:bCs/>
        </w:rPr>
        <w:t xml:space="preserve"> slide</w:t>
      </w:r>
      <w:r>
        <w:rPr>
          <w:bCs/>
        </w:rPr>
        <w:t>. Antibody fluorophores were quenched after each round of imaging by incubating</w:t>
      </w:r>
      <w:r w:rsidRPr="009E47D1">
        <w:rPr>
          <w:bCs/>
        </w:rPr>
        <w:t xml:space="preserve"> </w:t>
      </w:r>
      <w:r>
        <w:rPr>
          <w:bCs/>
        </w:rPr>
        <w:t xml:space="preserve">the tissues </w:t>
      </w:r>
      <w:r w:rsidRPr="009E47D1">
        <w:rPr>
          <w:bCs/>
        </w:rPr>
        <w:t>in</w:t>
      </w:r>
      <w:r>
        <w:rPr>
          <w:bCs/>
        </w:rPr>
        <w:t xml:space="preserve"> a </w:t>
      </w:r>
      <w:r w:rsidRPr="009E47D1">
        <w:rPr>
          <w:bCs/>
        </w:rPr>
        <w:t>3% H</w:t>
      </w:r>
      <w:r w:rsidRPr="00495F26">
        <w:rPr>
          <w:bCs/>
          <w:vertAlign w:val="subscript"/>
        </w:rPr>
        <w:t>2</w:t>
      </w:r>
      <w:r w:rsidRPr="009E47D1">
        <w:rPr>
          <w:bCs/>
        </w:rPr>
        <w:t>O</w:t>
      </w:r>
      <w:r w:rsidRPr="00495F26">
        <w:rPr>
          <w:bCs/>
          <w:vertAlign w:val="subscript"/>
        </w:rPr>
        <w:t>2</w:t>
      </w:r>
      <w:r w:rsidRPr="009E47D1">
        <w:rPr>
          <w:bCs/>
        </w:rPr>
        <w:t xml:space="preserve"> </w:t>
      </w:r>
      <w:r>
        <w:rPr>
          <w:bCs/>
        </w:rPr>
        <w:t xml:space="preserve">solution diluted </w:t>
      </w:r>
      <w:r w:rsidRPr="009E47D1">
        <w:rPr>
          <w:bCs/>
        </w:rPr>
        <w:t>in</w:t>
      </w:r>
      <w:r>
        <w:rPr>
          <w:bCs/>
        </w:rPr>
        <w:t xml:space="preserve"> </w:t>
      </w:r>
      <w:r w:rsidRPr="009E47D1">
        <w:rPr>
          <w:bCs/>
        </w:rPr>
        <w:t>1</w:t>
      </w:r>
      <w:r>
        <w:rPr>
          <w:bCs/>
        </w:rPr>
        <w:t>X</w:t>
      </w:r>
      <w:r w:rsidRPr="009E47D1">
        <w:rPr>
          <w:bCs/>
        </w:rPr>
        <w:t xml:space="preserve"> PBS </w:t>
      </w:r>
      <w:r>
        <w:rPr>
          <w:bCs/>
        </w:rPr>
        <w:t xml:space="preserve">and </w:t>
      </w:r>
      <w:r w:rsidRPr="009E47D1">
        <w:rPr>
          <w:bCs/>
        </w:rPr>
        <w:t xml:space="preserve">containing 20 mM NaOH for 2 hours at </w:t>
      </w:r>
      <w:r>
        <w:rPr>
          <w:bCs/>
        </w:rPr>
        <w:t xml:space="preserve">room temperature </w:t>
      </w:r>
      <w:r w:rsidRPr="009E47D1">
        <w:rPr>
          <w:bCs/>
        </w:rPr>
        <w:t>in the presence of intense fluorescent light</w:t>
      </w:r>
      <w:r>
        <w:rPr>
          <w:bCs/>
        </w:rPr>
        <w:t>.</w:t>
      </w:r>
    </w:p>
    <w:p w14:paraId="2CB47097" w14:textId="7B342866" w:rsidR="0061195E" w:rsidRDefault="0061195E" w:rsidP="0061195E">
      <w:pPr>
        <w:snapToGrid w:val="0"/>
        <w:spacing w:after="200" w:line="480" w:lineRule="auto"/>
        <w:ind w:left="720"/>
        <w:contextualSpacing/>
        <w:rPr>
          <w:bCs/>
        </w:rPr>
      </w:pPr>
      <w:r>
        <w:rPr>
          <w:bCs/>
        </w:rPr>
        <w:tab/>
        <w:t xml:space="preserve">One-hundred sixty-eight (168) </w:t>
      </w:r>
      <w:r w:rsidRPr="009E47D1">
        <w:rPr>
          <w:bCs/>
        </w:rPr>
        <w:t>400x300µm imaging fields</w:t>
      </w:r>
      <w:r>
        <w:rPr>
          <w:bCs/>
        </w:rPr>
        <w:t xml:space="preserve"> were acquired </w:t>
      </w:r>
      <w:r w:rsidR="00366EF2">
        <w:rPr>
          <w:bCs/>
        </w:rPr>
        <w:t>during</w:t>
      </w:r>
      <w:r>
        <w:rPr>
          <w:bCs/>
        </w:rPr>
        <w:t xml:space="preserve"> each imaging cycle. Imaging fields across cycles were aligned and registered on Hoechst signal using </w:t>
      </w:r>
      <w:r w:rsidRPr="009E47D1">
        <w:rPr>
          <w:bCs/>
        </w:rPr>
        <w:t xml:space="preserve">ImageJ’s </w:t>
      </w:r>
      <w:proofErr w:type="spellStart"/>
      <w:r w:rsidRPr="009E47D1">
        <w:rPr>
          <w:bCs/>
        </w:rPr>
        <w:t>Multistack</w:t>
      </w:r>
      <w:proofErr w:type="spellEnd"/>
      <w:r w:rsidRPr="009E47D1">
        <w:rPr>
          <w:bCs/>
        </w:rPr>
        <w:t xml:space="preserve"> Registration Plugin</w:t>
      </w:r>
      <w:r>
        <w:rPr>
          <w:bCs/>
        </w:rPr>
        <w:t xml:space="preserve">. </w:t>
      </w:r>
      <w:r w:rsidRPr="009E47D1">
        <w:rPr>
          <w:bCs/>
        </w:rPr>
        <w:t xml:space="preserve">Registered images </w:t>
      </w:r>
      <w:r>
        <w:rPr>
          <w:bCs/>
        </w:rPr>
        <w:t xml:space="preserve">were </w:t>
      </w:r>
      <w:r w:rsidRPr="009E47D1">
        <w:rPr>
          <w:bCs/>
        </w:rPr>
        <w:t xml:space="preserve">segmented </w:t>
      </w:r>
      <w:r>
        <w:rPr>
          <w:bCs/>
        </w:rPr>
        <w:t>on Hoechst-stained</w:t>
      </w:r>
      <w:r>
        <w:rPr>
          <w:bCs/>
          <w:vertAlign w:val="superscript"/>
        </w:rPr>
        <w:t xml:space="preserve"> </w:t>
      </w:r>
      <w:r>
        <w:rPr>
          <w:bCs/>
        </w:rPr>
        <w:t xml:space="preserve">nuclei using </w:t>
      </w:r>
      <w:r w:rsidRPr="009E47D1">
        <w:rPr>
          <w:bCs/>
        </w:rPr>
        <w:t xml:space="preserve">ImageJ’s Analyze Particles function. </w:t>
      </w:r>
      <w:r>
        <w:rPr>
          <w:bCs/>
        </w:rPr>
        <w:t>The segmentation mask of each cell was dilated</w:t>
      </w:r>
      <w:r w:rsidRPr="009E47D1">
        <w:rPr>
          <w:bCs/>
        </w:rPr>
        <w:t xml:space="preserve"> by </w:t>
      </w:r>
      <w:r>
        <w:rPr>
          <w:bCs/>
        </w:rPr>
        <w:t>three</w:t>
      </w:r>
      <w:r w:rsidRPr="009E47D1">
        <w:rPr>
          <w:bCs/>
        </w:rPr>
        <w:t xml:space="preserve"> pixels to</w:t>
      </w:r>
      <w:r>
        <w:rPr>
          <w:bCs/>
        </w:rPr>
        <w:t xml:space="preserve"> capture antibody signal within the cell cytoplasm and at the plasma membrane. The median immunomarker signal intensities of ~9x10</w:t>
      </w:r>
      <w:r w:rsidRPr="001335AB">
        <w:rPr>
          <w:bCs/>
          <w:vertAlign w:val="superscript"/>
        </w:rPr>
        <w:t>4</w:t>
      </w:r>
      <w:r>
        <w:rPr>
          <w:bCs/>
        </w:rPr>
        <w:t xml:space="preserve"> cells from within the brain tumor microenvironment were then computed and analyzed with SYLARAS software</w:t>
      </w:r>
      <w:r w:rsidRPr="009E47D1">
        <w:rPr>
          <w:bCs/>
        </w:rPr>
        <w:t>.</w:t>
      </w:r>
    </w:p>
    <w:p w14:paraId="21501D5C" w14:textId="77777777" w:rsidR="0061195E" w:rsidRPr="001335AB" w:rsidRDefault="0061195E" w:rsidP="0061195E">
      <w:pPr>
        <w:snapToGrid w:val="0"/>
        <w:spacing w:line="480" w:lineRule="auto"/>
        <w:ind w:left="360"/>
        <w:contextualSpacing/>
        <w:rPr>
          <w:bCs/>
        </w:rPr>
      </w:pPr>
    </w:p>
    <w:p w14:paraId="1983175C" w14:textId="77777777" w:rsidR="0061195E" w:rsidRDefault="0061195E" w:rsidP="0061195E">
      <w:pPr>
        <w:snapToGrid w:val="0"/>
        <w:spacing w:line="480" w:lineRule="auto"/>
        <w:ind w:left="720"/>
        <w:contextualSpacing/>
        <w:rPr>
          <w:b/>
        </w:rPr>
      </w:pPr>
      <w:r w:rsidRPr="00F33771">
        <w:rPr>
          <w:b/>
        </w:rPr>
        <w:t xml:space="preserve">Software </w:t>
      </w:r>
    </w:p>
    <w:p w14:paraId="5523DC18" w14:textId="77777777" w:rsidR="0061195E" w:rsidRPr="00F33771" w:rsidRDefault="0061195E" w:rsidP="0061195E">
      <w:pPr>
        <w:snapToGrid w:val="0"/>
        <w:spacing w:line="480" w:lineRule="auto"/>
        <w:ind w:left="720"/>
        <w:contextualSpacing/>
        <w:rPr>
          <w:b/>
        </w:rPr>
      </w:pPr>
    </w:p>
    <w:p w14:paraId="5BBF5CFC" w14:textId="77777777" w:rsidR="0061195E" w:rsidRPr="001335AB" w:rsidRDefault="0061195E" w:rsidP="0061195E">
      <w:pPr>
        <w:snapToGrid w:val="0"/>
        <w:spacing w:line="480" w:lineRule="auto"/>
        <w:ind w:left="1440"/>
        <w:contextualSpacing/>
        <w:rPr>
          <w:bCs/>
          <w:i/>
          <w:iCs/>
        </w:rPr>
      </w:pPr>
      <w:proofErr w:type="spellStart"/>
      <w:r w:rsidRPr="001335AB">
        <w:rPr>
          <w:bCs/>
          <w:i/>
          <w:iCs/>
        </w:rPr>
        <w:t>FACSDiva</w:t>
      </w:r>
      <w:proofErr w:type="spellEnd"/>
    </w:p>
    <w:p w14:paraId="575F0856" w14:textId="77777777" w:rsidR="0061195E" w:rsidRPr="001335AB" w:rsidRDefault="0061195E" w:rsidP="0061195E">
      <w:pPr>
        <w:snapToGrid w:val="0"/>
        <w:spacing w:line="480" w:lineRule="auto"/>
        <w:ind w:left="1440"/>
        <w:contextualSpacing/>
        <w:rPr>
          <w:bCs/>
        </w:rPr>
      </w:pPr>
      <w:r w:rsidRPr="001335AB">
        <w:rPr>
          <w:bCs/>
        </w:rPr>
        <w:lastRenderedPageBreak/>
        <w:t>version 8.0</w:t>
      </w:r>
    </w:p>
    <w:p w14:paraId="73CFAE72" w14:textId="77777777" w:rsidR="0061195E" w:rsidRPr="001335AB" w:rsidRDefault="0061195E" w:rsidP="0061195E">
      <w:pPr>
        <w:snapToGrid w:val="0"/>
        <w:spacing w:line="480" w:lineRule="auto"/>
        <w:ind w:left="1440"/>
        <w:contextualSpacing/>
        <w:rPr>
          <w:bCs/>
        </w:rPr>
      </w:pPr>
    </w:p>
    <w:p w14:paraId="01643824" w14:textId="77777777" w:rsidR="0061195E" w:rsidRPr="001335AB" w:rsidRDefault="0061195E" w:rsidP="0061195E">
      <w:pPr>
        <w:snapToGrid w:val="0"/>
        <w:spacing w:line="480" w:lineRule="auto"/>
        <w:ind w:left="1440"/>
        <w:contextualSpacing/>
        <w:rPr>
          <w:bCs/>
          <w:i/>
          <w:iCs/>
        </w:rPr>
      </w:pPr>
      <w:proofErr w:type="spellStart"/>
      <w:r w:rsidRPr="001335AB">
        <w:rPr>
          <w:bCs/>
          <w:i/>
          <w:iCs/>
        </w:rPr>
        <w:t>FlowJo</w:t>
      </w:r>
      <w:proofErr w:type="spellEnd"/>
      <w:r w:rsidRPr="001335AB">
        <w:rPr>
          <w:bCs/>
          <w:i/>
          <w:iCs/>
        </w:rPr>
        <w:t xml:space="preserve"> </w:t>
      </w:r>
    </w:p>
    <w:p w14:paraId="7CCA5FC4" w14:textId="77777777" w:rsidR="0061195E" w:rsidRPr="001335AB" w:rsidRDefault="0061195E" w:rsidP="0061195E">
      <w:pPr>
        <w:snapToGrid w:val="0"/>
        <w:spacing w:line="480" w:lineRule="auto"/>
        <w:ind w:left="1440"/>
        <w:contextualSpacing/>
        <w:rPr>
          <w:bCs/>
        </w:rPr>
      </w:pPr>
      <w:r w:rsidRPr="001335AB">
        <w:rPr>
          <w:bCs/>
        </w:rPr>
        <w:t>version 10.3.0</w:t>
      </w:r>
    </w:p>
    <w:p w14:paraId="7AC8E63A" w14:textId="77777777" w:rsidR="0061195E" w:rsidRPr="001335AB" w:rsidRDefault="0061195E" w:rsidP="0061195E">
      <w:pPr>
        <w:snapToGrid w:val="0"/>
        <w:spacing w:line="480" w:lineRule="auto"/>
        <w:ind w:left="1440"/>
        <w:contextualSpacing/>
        <w:rPr>
          <w:bCs/>
        </w:rPr>
      </w:pPr>
    </w:p>
    <w:p w14:paraId="08352666" w14:textId="77777777" w:rsidR="0061195E" w:rsidRPr="001335AB" w:rsidRDefault="0061195E" w:rsidP="0061195E">
      <w:pPr>
        <w:snapToGrid w:val="0"/>
        <w:spacing w:line="480" w:lineRule="auto"/>
        <w:ind w:left="1440"/>
        <w:contextualSpacing/>
        <w:rPr>
          <w:bCs/>
          <w:i/>
          <w:iCs/>
        </w:rPr>
      </w:pPr>
      <w:r w:rsidRPr="001335AB">
        <w:rPr>
          <w:bCs/>
          <w:i/>
          <w:iCs/>
        </w:rPr>
        <w:t>Python</w:t>
      </w:r>
    </w:p>
    <w:p w14:paraId="7A0EDD1C" w14:textId="77777777" w:rsidR="0061195E" w:rsidRPr="001335AB" w:rsidRDefault="0061195E" w:rsidP="0061195E">
      <w:pPr>
        <w:snapToGrid w:val="0"/>
        <w:spacing w:line="480" w:lineRule="auto"/>
        <w:ind w:left="1440"/>
        <w:contextualSpacing/>
        <w:rPr>
          <w:bCs/>
        </w:rPr>
      </w:pPr>
      <w:r w:rsidRPr="001335AB">
        <w:rPr>
          <w:bCs/>
        </w:rPr>
        <w:t>version 3.6.1</w:t>
      </w:r>
    </w:p>
    <w:p w14:paraId="27457502" w14:textId="77777777" w:rsidR="0061195E" w:rsidRPr="001335AB" w:rsidRDefault="0061195E" w:rsidP="0061195E">
      <w:pPr>
        <w:snapToGrid w:val="0"/>
        <w:spacing w:line="480" w:lineRule="auto"/>
        <w:ind w:left="1440"/>
        <w:contextualSpacing/>
        <w:rPr>
          <w:bCs/>
        </w:rPr>
      </w:pPr>
    </w:p>
    <w:p w14:paraId="2EA68EB1" w14:textId="77777777" w:rsidR="0061195E" w:rsidRPr="001335AB" w:rsidRDefault="0061195E" w:rsidP="0061195E">
      <w:pPr>
        <w:snapToGrid w:val="0"/>
        <w:spacing w:line="480" w:lineRule="auto"/>
        <w:ind w:left="1440"/>
        <w:contextualSpacing/>
        <w:rPr>
          <w:bCs/>
          <w:i/>
          <w:iCs/>
        </w:rPr>
      </w:pPr>
      <w:proofErr w:type="spellStart"/>
      <w:r w:rsidRPr="001335AB">
        <w:rPr>
          <w:bCs/>
          <w:i/>
          <w:iCs/>
        </w:rPr>
        <w:t>PhenoGraph</w:t>
      </w:r>
      <w:proofErr w:type="spellEnd"/>
    </w:p>
    <w:p w14:paraId="46BCE249" w14:textId="77777777" w:rsidR="0061195E" w:rsidRPr="001335AB" w:rsidRDefault="0061195E" w:rsidP="0061195E">
      <w:pPr>
        <w:snapToGrid w:val="0"/>
        <w:spacing w:line="480" w:lineRule="auto"/>
        <w:ind w:left="1440"/>
        <w:contextualSpacing/>
        <w:rPr>
          <w:bCs/>
        </w:rPr>
      </w:pPr>
      <w:r w:rsidRPr="001335AB">
        <w:rPr>
          <w:bCs/>
        </w:rPr>
        <w:t>version 1.5.2</w:t>
      </w:r>
    </w:p>
    <w:p w14:paraId="5741D705" w14:textId="77777777" w:rsidR="0061195E" w:rsidRPr="001335AB" w:rsidRDefault="0061195E" w:rsidP="0061195E">
      <w:pPr>
        <w:snapToGrid w:val="0"/>
        <w:spacing w:line="480" w:lineRule="auto"/>
        <w:ind w:left="1440"/>
        <w:contextualSpacing/>
        <w:rPr>
          <w:bCs/>
        </w:rPr>
      </w:pPr>
    </w:p>
    <w:p w14:paraId="13E2C61E" w14:textId="77777777" w:rsidR="0061195E" w:rsidRPr="001335AB" w:rsidRDefault="0061195E" w:rsidP="0061195E">
      <w:pPr>
        <w:snapToGrid w:val="0"/>
        <w:spacing w:line="480" w:lineRule="auto"/>
        <w:ind w:left="1440"/>
        <w:contextualSpacing/>
        <w:rPr>
          <w:bCs/>
          <w:i/>
          <w:iCs/>
        </w:rPr>
      </w:pPr>
      <w:proofErr w:type="spellStart"/>
      <w:r w:rsidRPr="001335AB">
        <w:rPr>
          <w:bCs/>
          <w:i/>
          <w:iCs/>
        </w:rPr>
        <w:t>FlowSOM</w:t>
      </w:r>
      <w:proofErr w:type="spellEnd"/>
    </w:p>
    <w:p w14:paraId="7DD72491" w14:textId="77777777" w:rsidR="0061195E" w:rsidRDefault="0061195E" w:rsidP="0061195E">
      <w:pPr>
        <w:snapToGrid w:val="0"/>
        <w:spacing w:line="480" w:lineRule="auto"/>
        <w:ind w:left="1440"/>
        <w:contextualSpacing/>
        <w:rPr>
          <w:bCs/>
        </w:rPr>
      </w:pPr>
      <w:r w:rsidRPr="001335AB">
        <w:rPr>
          <w:bCs/>
        </w:rPr>
        <w:t>version 1.14.1</w:t>
      </w:r>
    </w:p>
    <w:p w14:paraId="41A2CD4E" w14:textId="77777777" w:rsidR="0061195E" w:rsidRDefault="0061195E" w:rsidP="0061195E">
      <w:pPr>
        <w:snapToGrid w:val="0"/>
        <w:spacing w:line="480" w:lineRule="auto"/>
        <w:contextualSpacing/>
        <w:rPr>
          <w:bCs/>
        </w:rPr>
      </w:pPr>
    </w:p>
    <w:p w14:paraId="1DAB0247" w14:textId="77777777" w:rsidR="0061195E" w:rsidRPr="001335AB" w:rsidRDefault="0061195E" w:rsidP="0061195E">
      <w:pPr>
        <w:snapToGrid w:val="0"/>
        <w:spacing w:line="480" w:lineRule="auto"/>
        <w:contextualSpacing/>
        <w:rPr>
          <w:b/>
        </w:rPr>
      </w:pPr>
      <w:r w:rsidRPr="001335AB">
        <w:rPr>
          <w:b/>
        </w:rPr>
        <w:t>QUANTIFICATION AND STATISTICAL ANALYSIS</w:t>
      </w:r>
    </w:p>
    <w:p w14:paraId="44832892" w14:textId="0A8D6EE3" w:rsidR="0061195E" w:rsidRDefault="0061195E" w:rsidP="0061195E">
      <w:pPr>
        <w:snapToGrid w:val="0"/>
        <w:spacing w:line="480" w:lineRule="auto"/>
        <w:contextualSpacing/>
        <w:rPr>
          <w:bCs/>
        </w:rPr>
      </w:pPr>
      <w:r w:rsidRPr="001335AB">
        <w:rPr>
          <w:bCs/>
        </w:rPr>
        <w:t>Statistical tests were performed using</w:t>
      </w:r>
      <w:r w:rsidRPr="00926E3A">
        <w:rPr>
          <w:bCs/>
        </w:rPr>
        <w:t xml:space="preserve"> </w:t>
      </w:r>
      <w:r>
        <w:rPr>
          <w:bCs/>
        </w:rPr>
        <w:t xml:space="preserve">documented and validated </w:t>
      </w:r>
      <w:r w:rsidRPr="00495F26">
        <w:rPr>
          <w:bCs/>
        </w:rPr>
        <w:t xml:space="preserve">statistical functions </w:t>
      </w:r>
      <w:r>
        <w:rPr>
          <w:bCs/>
        </w:rPr>
        <w:t xml:space="preserve">in the </w:t>
      </w:r>
      <w:proofErr w:type="spellStart"/>
      <w:r w:rsidRPr="001335AB">
        <w:rPr>
          <w:bCs/>
        </w:rPr>
        <w:t>SciPy.stats</w:t>
      </w:r>
      <w:proofErr w:type="spellEnd"/>
      <w:r>
        <w:rPr>
          <w:bCs/>
        </w:rPr>
        <w:t xml:space="preserve"> library for statistical computing </w:t>
      </w:r>
      <w:r w:rsidRPr="001335AB">
        <w:rPr>
          <w:bCs/>
        </w:rPr>
        <w:t>(</w:t>
      </w:r>
      <w:r w:rsidR="00D13B69" w:rsidRPr="00D13B69">
        <w:rPr>
          <w:bCs/>
        </w:rPr>
        <w:t>https://docs.scipy.org/doc/scipy/reference/stats.html</w:t>
      </w:r>
      <w:r w:rsidRPr="001335AB">
        <w:rPr>
          <w:bCs/>
        </w:rPr>
        <w:t xml:space="preserve">). </w:t>
      </w:r>
      <w:r>
        <w:rPr>
          <w:bCs/>
        </w:rPr>
        <w:t>Specific t</w:t>
      </w:r>
      <w:r w:rsidRPr="001335AB">
        <w:rPr>
          <w:bCs/>
        </w:rPr>
        <w:t>est</w:t>
      </w:r>
      <w:r>
        <w:rPr>
          <w:bCs/>
        </w:rPr>
        <w:t>s</w:t>
      </w:r>
      <w:r w:rsidRPr="001335AB">
        <w:rPr>
          <w:bCs/>
        </w:rPr>
        <w:t xml:space="preserve"> </w:t>
      </w:r>
      <w:r>
        <w:rPr>
          <w:bCs/>
        </w:rPr>
        <w:t>and s</w:t>
      </w:r>
      <w:r w:rsidRPr="00495F26">
        <w:rPr>
          <w:bCs/>
        </w:rPr>
        <w:t>ample sizes</w:t>
      </w:r>
      <w:r>
        <w:rPr>
          <w:bCs/>
        </w:rPr>
        <w:t xml:space="preserve"> </w:t>
      </w:r>
      <w:r w:rsidRPr="001335AB">
        <w:rPr>
          <w:bCs/>
        </w:rPr>
        <w:t xml:space="preserve">are </w:t>
      </w:r>
      <w:r>
        <w:rPr>
          <w:bCs/>
        </w:rPr>
        <w:t xml:space="preserve">indicated </w:t>
      </w:r>
      <w:r w:rsidRPr="001335AB">
        <w:rPr>
          <w:bCs/>
        </w:rPr>
        <w:t>at the</w:t>
      </w:r>
      <w:r>
        <w:rPr>
          <w:bCs/>
        </w:rPr>
        <w:t xml:space="preserve">ir </w:t>
      </w:r>
      <w:r w:rsidRPr="001335AB">
        <w:rPr>
          <w:bCs/>
        </w:rPr>
        <w:t xml:space="preserve">point of reference </w:t>
      </w:r>
      <w:r>
        <w:rPr>
          <w:bCs/>
        </w:rPr>
        <w:t xml:space="preserve">either </w:t>
      </w:r>
      <w:r w:rsidRPr="001335AB">
        <w:rPr>
          <w:bCs/>
        </w:rPr>
        <w:t xml:space="preserve">in </w:t>
      </w:r>
      <w:r>
        <w:rPr>
          <w:bCs/>
        </w:rPr>
        <w:t xml:space="preserve">the main </w:t>
      </w:r>
      <w:r w:rsidRPr="001335AB">
        <w:rPr>
          <w:bCs/>
        </w:rPr>
        <w:t>text or</w:t>
      </w:r>
      <w:r>
        <w:rPr>
          <w:bCs/>
        </w:rPr>
        <w:t xml:space="preserve"> related </w:t>
      </w:r>
      <w:r w:rsidRPr="001335AB">
        <w:rPr>
          <w:bCs/>
        </w:rPr>
        <w:t>figure legend</w:t>
      </w:r>
      <w:r>
        <w:rPr>
          <w:bCs/>
        </w:rPr>
        <w:t>s</w:t>
      </w:r>
      <w:r w:rsidRPr="001335AB">
        <w:rPr>
          <w:bCs/>
        </w:rPr>
        <w:t>.</w:t>
      </w:r>
      <w:r w:rsidR="006766E8">
        <w:rPr>
          <w:bCs/>
        </w:rPr>
        <w:t xml:space="preserve"> H</w:t>
      </w:r>
      <w:r w:rsidRPr="00495F26">
        <w:rPr>
          <w:bCs/>
        </w:rPr>
        <w:t>ypothesis tests were two-tailed and performed using independent observations</w:t>
      </w:r>
      <w:r>
        <w:rPr>
          <w:bCs/>
        </w:rPr>
        <w:t xml:space="preserve"> except for the </w:t>
      </w:r>
      <w:r w:rsidRPr="001335AB">
        <w:rPr>
          <w:bCs/>
        </w:rPr>
        <w:t>binomial tests for cluster enrichment</w:t>
      </w:r>
      <w:r>
        <w:rPr>
          <w:bCs/>
        </w:rPr>
        <w:t xml:space="preserve"> associated with data shown in </w:t>
      </w:r>
      <w:r w:rsidRPr="005B65CD">
        <w:rPr>
          <w:bCs/>
        </w:rPr>
        <w:t>Fig. 6C</w:t>
      </w:r>
      <w:r>
        <w:rPr>
          <w:bCs/>
        </w:rPr>
        <w:t xml:space="preserve">. A statistical significance threshold was chosen for all tests at an </w:t>
      </w:r>
      <w:r w:rsidRPr="001335AB">
        <w:rPr>
          <w:bCs/>
        </w:rPr>
        <w:t xml:space="preserve">FDR-adjusted p-value (q-value) of </w:t>
      </w:r>
      <w:r>
        <w:rPr>
          <w:bCs/>
        </w:rPr>
        <w:t xml:space="preserve">less than </w:t>
      </w:r>
      <w:r w:rsidRPr="001335AB">
        <w:rPr>
          <w:bCs/>
        </w:rPr>
        <w:t xml:space="preserve">0.05. Spearman’s rank-order tests </w:t>
      </w:r>
      <w:r>
        <w:rPr>
          <w:bCs/>
        </w:rPr>
        <w:t xml:space="preserve">for correlation </w:t>
      </w:r>
      <w:r w:rsidRPr="001335AB">
        <w:rPr>
          <w:bCs/>
        </w:rPr>
        <w:t>were used under the assumption of monotonically</w:t>
      </w:r>
      <w:r>
        <w:rPr>
          <w:bCs/>
        </w:rPr>
        <w:t>-</w:t>
      </w:r>
      <w:r w:rsidRPr="001335AB">
        <w:rPr>
          <w:bCs/>
        </w:rPr>
        <w:t xml:space="preserve">related ordinal data. Coefficients of </w:t>
      </w:r>
      <w:r>
        <w:rPr>
          <w:bCs/>
        </w:rPr>
        <w:t xml:space="preserve">determination </w:t>
      </w:r>
      <w:r w:rsidRPr="001335AB">
        <w:rPr>
          <w:bCs/>
        </w:rPr>
        <w:t>(R</w:t>
      </w:r>
      <w:r w:rsidRPr="001335AB">
        <w:rPr>
          <w:bCs/>
          <w:vertAlign w:val="superscript"/>
        </w:rPr>
        <w:t>2</w:t>
      </w:r>
      <w:r w:rsidRPr="001335AB">
        <w:rPr>
          <w:bCs/>
        </w:rPr>
        <w:t xml:space="preserve">) </w:t>
      </w:r>
      <w:r>
        <w:rPr>
          <w:bCs/>
        </w:rPr>
        <w:t>are</w:t>
      </w:r>
      <w:r w:rsidRPr="001335AB">
        <w:rPr>
          <w:bCs/>
        </w:rPr>
        <w:t xml:space="preserve"> reported for all regression analyses. Agglomerative hierarchical clustering was performed using the unweighted pair group method with arithmetic mean (UPGMA) linkage algorithm </w:t>
      </w:r>
      <w:r w:rsidRPr="001335AB">
        <w:rPr>
          <w:bCs/>
        </w:rPr>
        <w:lastRenderedPageBreak/>
        <w:t xml:space="preserve">and Euclidean distance metric. </w:t>
      </w:r>
      <w:r>
        <w:rPr>
          <w:bCs/>
        </w:rPr>
        <w:t>Tissue-w</w:t>
      </w:r>
      <w:r w:rsidRPr="001335AB">
        <w:rPr>
          <w:bCs/>
        </w:rPr>
        <w:t>eighted random sampling</w:t>
      </w:r>
      <w:r>
        <w:rPr>
          <w:bCs/>
        </w:rPr>
        <w:t xml:space="preserve"> of flow cytometry data</w:t>
      </w:r>
      <w:r w:rsidRPr="001335AB">
        <w:rPr>
          <w:bCs/>
        </w:rPr>
        <w:t xml:space="preserve"> was performed by assigning a weight to each cell </w:t>
      </w:r>
      <w:r>
        <w:rPr>
          <w:bCs/>
        </w:rPr>
        <w:t xml:space="preserve">in the data </w:t>
      </w:r>
      <w:r w:rsidRPr="001335AB">
        <w:rPr>
          <w:bCs/>
        </w:rPr>
        <w:t>according to th</w:t>
      </w:r>
      <w:r>
        <w:rPr>
          <w:bCs/>
        </w:rPr>
        <w:t>e following</w:t>
      </w:r>
      <w:r w:rsidRPr="001335AB">
        <w:rPr>
          <w:bCs/>
        </w:rPr>
        <w:t xml:space="preserve"> formula</w:t>
      </w:r>
      <w:r>
        <w:rPr>
          <w:bCs/>
        </w:rPr>
        <w:t xml:space="preserve">: </w:t>
      </w:r>
      <w:r w:rsidRPr="001335AB">
        <w:rPr>
          <w:bCs/>
        </w:rPr>
        <w:t>1/(ω x N</w:t>
      </w:r>
      <w:r w:rsidRPr="001335AB">
        <w:rPr>
          <w:bCs/>
          <w:vertAlign w:val="subscript"/>
        </w:rPr>
        <w:t>i</w:t>
      </w:r>
      <w:r w:rsidRPr="001335AB">
        <w:rPr>
          <w:bCs/>
        </w:rPr>
        <w:t>)</w:t>
      </w:r>
      <w:r>
        <w:rPr>
          <w:bCs/>
        </w:rPr>
        <w:t xml:space="preserve">, </w:t>
      </w:r>
      <w:r w:rsidRPr="001335AB">
        <w:rPr>
          <w:bCs/>
        </w:rPr>
        <w:t>where ω is the number of unique tissue types and N</w:t>
      </w:r>
      <w:r w:rsidRPr="001335AB">
        <w:rPr>
          <w:bCs/>
          <w:vertAlign w:val="subscript"/>
        </w:rPr>
        <w:t>i</w:t>
      </w:r>
      <w:r w:rsidRPr="001335AB">
        <w:rPr>
          <w:bCs/>
        </w:rPr>
        <w:t xml:space="preserve"> is the number of events associated with the </w:t>
      </w:r>
      <w:proofErr w:type="spellStart"/>
      <w:r w:rsidRPr="001335AB">
        <w:rPr>
          <w:bCs/>
        </w:rPr>
        <w:t>i</w:t>
      </w:r>
      <w:r w:rsidRPr="001335AB">
        <w:rPr>
          <w:bCs/>
          <w:vertAlign w:val="superscript"/>
        </w:rPr>
        <w:t>th</w:t>
      </w:r>
      <w:proofErr w:type="spellEnd"/>
      <w:r w:rsidRPr="001335AB">
        <w:rPr>
          <w:bCs/>
        </w:rPr>
        <w:t xml:space="preserve"> tissue (</w:t>
      </w:r>
      <w:r>
        <w:rPr>
          <w:bCs/>
        </w:rPr>
        <w:t xml:space="preserve">e.g. </w:t>
      </w:r>
      <w:r w:rsidRPr="001335AB">
        <w:rPr>
          <w:bCs/>
        </w:rPr>
        <w:t>blood, marrow, nodes, spleen, and thymus).</w:t>
      </w:r>
    </w:p>
    <w:p w14:paraId="76B84D84" w14:textId="77777777" w:rsidR="0061195E" w:rsidRDefault="0061195E" w:rsidP="0061195E">
      <w:pPr>
        <w:snapToGrid w:val="0"/>
        <w:spacing w:line="480" w:lineRule="auto"/>
        <w:contextualSpacing/>
        <w:rPr>
          <w:bCs/>
        </w:rPr>
      </w:pPr>
    </w:p>
    <w:p w14:paraId="1782B10C" w14:textId="77777777" w:rsidR="0061195E" w:rsidRPr="00F33771" w:rsidRDefault="0061195E" w:rsidP="0061195E">
      <w:pPr>
        <w:snapToGrid w:val="0"/>
        <w:spacing w:line="480" w:lineRule="auto"/>
        <w:contextualSpacing/>
        <w:rPr>
          <w:b/>
        </w:rPr>
      </w:pPr>
      <w:r w:rsidRPr="00F33771">
        <w:rPr>
          <w:b/>
        </w:rPr>
        <w:t>ADDITIONAL RESOURCES</w:t>
      </w:r>
    </w:p>
    <w:p w14:paraId="546EB3C6" w14:textId="79393C44" w:rsidR="0079427A" w:rsidRPr="00FF1B44" w:rsidRDefault="0061195E" w:rsidP="002D5AE3">
      <w:pPr>
        <w:snapToGrid w:val="0"/>
        <w:spacing w:line="480" w:lineRule="auto"/>
        <w:contextualSpacing/>
        <w:rPr>
          <w:bCs/>
        </w:rPr>
      </w:pPr>
      <w:r w:rsidRPr="00D023E8">
        <w:rPr>
          <w:bCs/>
        </w:rPr>
        <w:t xml:space="preserve">Additional </w:t>
      </w:r>
      <w:r w:rsidRPr="00D13B69">
        <w:rPr>
          <w:bCs/>
          <w:lang w:eastAsia="zh-TW"/>
        </w:rPr>
        <w:t>information</w:t>
      </w:r>
      <w:r w:rsidRPr="00D023E8">
        <w:rPr>
          <w:bCs/>
        </w:rPr>
        <w:t xml:space="preserve"> related to SYLARAS: www.sylaras.org.</w:t>
      </w:r>
    </w:p>
    <w:sectPr w:rsidR="0079427A" w:rsidRPr="00FF1B44" w:rsidSect="000462B2">
      <w:headerReference w:type="default" r:id="rId8"/>
      <w:footerReference w:type="even" r:id="rId9"/>
      <w:footerReference w:type="default" r:id="rId10"/>
      <w:headerReference w:type="first" r:id="rId11"/>
      <w:pgSz w:w="12240" w:h="15840"/>
      <w:pgMar w:top="1080" w:right="1080" w:bottom="936"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2609BC" w14:textId="77777777" w:rsidR="004336F0" w:rsidRDefault="004336F0" w:rsidP="00B66989">
      <w:r>
        <w:separator/>
      </w:r>
    </w:p>
  </w:endnote>
  <w:endnote w:type="continuationSeparator" w:id="0">
    <w:p w14:paraId="23928A88" w14:textId="77777777" w:rsidR="004336F0" w:rsidRDefault="004336F0" w:rsidP="00B669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90C539" w14:textId="77777777" w:rsidR="002924CC" w:rsidRDefault="002924CC" w:rsidP="000E63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568F70" w14:textId="77777777" w:rsidR="002924CC" w:rsidRDefault="002924CC" w:rsidP="000E63F3">
    <w:pPr>
      <w:pStyle w:val="Footer"/>
      <w:ind w:right="360"/>
    </w:pPr>
  </w:p>
  <w:p w14:paraId="219E452E" w14:textId="77777777" w:rsidR="002924CC" w:rsidRDefault="002924CC"/>
  <w:p w14:paraId="3F40A948" w14:textId="77777777" w:rsidR="002924CC" w:rsidRDefault="002924C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AE87D" w14:textId="4E686848" w:rsidR="002924CC" w:rsidRPr="00A17FEC" w:rsidRDefault="002924CC" w:rsidP="000E63F3">
    <w:pPr>
      <w:pStyle w:val="Footer"/>
      <w:framePr w:wrap="around" w:vAnchor="text" w:hAnchor="margin" w:xAlign="right" w:y="1"/>
      <w:rPr>
        <w:rStyle w:val="PageNumber"/>
        <w:rFonts w:ascii="Times New Roman" w:hAnsi="Times New Roman" w:cs="Times New Roman"/>
        <w:sz w:val="24"/>
        <w:szCs w:val="24"/>
      </w:rPr>
    </w:pPr>
    <w:r w:rsidRPr="00A17FEC">
      <w:rPr>
        <w:rStyle w:val="PageNumber"/>
        <w:rFonts w:ascii="Times New Roman" w:hAnsi="Times New Roman" w:cs="Times New Roman"/>
        <w:sz w:val="24"/>
        <w:szCs w:val="24"/>
      </w:rPr>
      <w:fldChar w:fldCharType="begin"/>
    </w:r>
    <w:r w:rsidRPr="00CC796F">
      <w:rPr>
        <w:rStyle w:val="PageNumber"/>
        <w:rFonts w:ascii="Times New Roman" w:hAnsi="Times New Roman" w:cs="Times New Roman"/>
        <w:sz w:val="24"/>
        <w:szCs w:val="24"/>
      </w:rPr>
      <w:instrText xml:space="preserve">PAGE  </w:instrText>
    </w:r>
    <w:r w:rsidRPr="00A17FEC">
      <w:rPr>
        <w:rStyle w:val="PageNumber"/>
        <w:rFonts w:ascii="Times New Roman" w:hAnsi="Times New Roman" w:cs="Times New Roman"/>
        <w:sz w:val="24"/>
        <w:szCs w:val="24"/>
      </w:rPr>
      <w:fldChar w:fldCharType="separate"/>
    </w:r>
    <w:r>
      <w:rPr>
        <w:rStyle w:val="PageNumber"/>
        <w:rFonts w:ascii="Times New Roman" w:hAnsi="Times New Roman" w:cs="Times New Roman"/>
        <w:noProof/>
        <w:sz w:val="24"/>
        <w:szCs w:val="24"/>
      </w:rPr>
      <w:t>23</w:t>
    </w:r>
    <w:r w:rsidRPr="00A17FEC">
      <w:rPr>
        <w:rStyle w:val="PageNumber"/>
        <w:rFonts w:ascii="Times New Roman" w:hAnsi="Times New Roman" w:cs="Times New Roman"/>
        <w:sz w:val="24"/>
        <w:szCs w:val="24"/>
      </w:rPr>
      <w:fldChar w:fldCharType="end"/>
    </w:r>
  </w:p>
  <w:p w14:paraId="6CB9242F" w14:textId="5EA02A48" w:rsidR="002924CC" w:rsidRDefault="002924C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5BB140" w14:textId="77777777" w:rsidR="004336F0" w:rsidRDefault="004336F0" w:rsidP="00B66989">
      <w:r>
        <w:separator/>
      </w:r>
    </w:p>
  </w:footnote>
  <w:footnote w:type="continuationSeparator" w:id="0">
    <w:p w14:paraId="3411F734" w14:textId="77777777" w:rsidR="004336F0" w:rsidRDefault="004336F0" w:rsidP="00B669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135171" w14:textId="498D7C5C" w:rsidR="002924CC" w:rsidRDefault="002924CC" w:rsidP="009F4EBE">
    <w:pPr>
      <w:pStyle w:val="Header"/>
      <w:jc w:val="right"/>
    </w:pPr>
    <w:r w:rsidRPr="00296FA1">
      <w:rPr>
        <w:rFonts w:ascii="Times New Roman" w:hAnsi="Times New Roman" w:cs="Times New Roman"/>
        <w:sz w:val="24"/>
      </w:rPr>
      <w:t>SYLARAS</w:t>
    </w:r>
    <w:r w:rsidR="00256053">
      <w:rPr>
        <w:rFonts w:ascii="Times New Roman" w:hAnsi="Times New Roman" w:cs="Times New Roman"/>
        <w:sz w:val="24"/>
      </w:rPr>
      <w:t xml:space="preserve"> Protocol</w:t>
    </w:r>
  </w:p>
  <w:p w14:paraId="1AC270A5" w14:textId="77777777" w:rsidR="002924CC" w:rsidRDefault="002924CC"/>
  <w:p w14:paraId="6B10F9AE" w14:textId="77777777" w:rsidR="002924CC" w:rsidRDefault="002924C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BD02F2" w14:textId="77777777" w:rsidR="00256053" w:rsidRDefault="00256053" w:rsidP="00256053">
    <w:pPr>
      <w:pStyle w:val="Header"/>
      <w:jc w:val="right"/>
    </w:pPr>
    <w:r w:rsidRPr="00296FA1">
      <w:rPr>
        <w:rFonts w:ascii="Times New Roman" w:hAnsi="Times New Roman" w:cs="Times New Roman"/>
        <w:sz w:val="24"/>
      </w:rPr>
      <w:t>SYLARAS</w:t>
    </w:r>
    <w:r>
      <w:rPr>
        <w:rFonts w:ascii="Times New Roman" w:hAnsi="Times New Roman" w:cs="Times New Roman"/>
        <w:sz w:val="24"/>
      </w:rPr>
      <w:t xml:space="preserve"> Protocol</w:t>
    </w:r>
  </w:p>
  <w:p w14:paraId="4F6520A0" w14:textId="615FE40F" w:rsidR="00256053" w:rsidRPr="00256053" w:rsidRDefault="00256053" w:rsidP="002560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966B6"/>
    <w:multiLevelType w:val="hybridMultilevel"/>
    <w:tmpl w:val="470AB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F0B6C"/>
    <w:multiLevelType w:val="hybridMultilevel"/>
    <w:tmpl w:val="9D6E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1450B4"/>
    <w:multiLevelType w:val="hybridMultilevel"/>
    <w:tmpl w:val="0C36D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81415E"/>
    <w:multiLevelType w:val="hybridMultilevel"/>
    <w:tmpl w:val="A710A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5E029D"/>
    <w:multiLevelType w:val="hybridMultilevel"/>
    <w:tmpl w:val="0BCCFC9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E35F6C"/>
    <w:multiLevelType w:val="hybridMultilevel"/>
    <w:tmpl w:val="1FA2E7FE"/>
    <w:lvl w:ilvl="0" w:tplc="04090001">
      <w:start w:val="1"/>
      <w:numFmt w:val="bullet"/>
      <w:lvlText w:val=""/>
      <w:lvlJc w:val="left"/>
      <w:pPr>
        <w:ind w:left="720" w:hanging="360"/>
      </w:pPr>
      <w:rPr>
        <w:rFonts w:ascii="Symbol" w:hAnsi="Symbol" w:hint="default"/>
      </w:rPr>
    </w:lvl>
    <w:lvl w:ilvl="1" w:tplc="7E6A2D88">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7B4FB8"/>
    <w:multiLevelType w:val="hybridMultilevel"/>
    <w:tmpl w:val="FA182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3443AE"/>
    <w:multiLevelType w:val="hybridMultilevel"/>
    <w:tmpl w:val="09D0BF1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0A2214E"/>
    <w:multiLevelType w:val="hybridMultilevel"/>
    <w:tmpl w:val="F02EAEA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CE3AE5"/>
    <w:multiLevelType w:val="hybridMultilevel"/>
    <w:tmpl w:val="C48CBFE2"/>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 w15:restartNumberingAfterBreak="0">
    <w:nsid w:val="21062AA7"/>
    <w:multiLevelType w:val="hybridMultilevel"/>
    <w:tmpl w:val="9FE8EFD4"/>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8CA7DE8"/>
    <w:multiLevelType w:val="hybridMultilevel"/>
    <w:tmpl w:val="36AE13E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1">
      <w:start w:val="1"/>
      <w:numFmt w:val="bullet"/>
      <w:lvlText w:val=""/>
      <w:lvlJc w:val="left"/>
      <w:pPr>
        <w:ind w:left="144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7221CD"/>
    <w:multiLevelType w:val="hybridMultilevel"/>
    <w:tmpl w:val="F4921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464C2D"/>
    <w:multiLevelType w:val="hybridMultilevel"/>
    <w:tmpl w:val="610436F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8E3B45"/>
    <w:multiLevelType w:val="hybridMultilevel"/>
    <w:tmpl w:val="37D42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267263"/>
    <w:multiLevelType w:val="hybridMultilevel"/>
    <w:tmpl w:val="E78A5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1D75DB"/>
    <w:multiLevelType w:val="hybridMultilevel"/>
    <w:tmpl w:val="B65ED6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12359"/>
    <w:multiLevelType w:val="hybridMultilevel"/>
    <w:tmpl w:val="AAE0D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737FE2"/>
    <w:multiLevelType w:val="hybridMultilevel"/>
    <w:tmpl w:val="8E7EE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F11163"/>
    <w:multiLevelType w:val="hybridMultilevel"/>
    <w:tmpl w:val="77E05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BF4DCD"/>
    <w:multiLevelType w:val="hybridMultilevel"/>
    <w:tmpl w:val="FF643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BE0E9D"/>
    <w:multiLevelType w:val="hybridMultilevel"/>
    <w:tmpl w:val="E68E696A"/>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0846D69"/>
    <w:multiLevelType w:val="hybridMultilevel"/>
    <w:tmpl w:val="2BD04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1112539"/>
    <w:multiLevelType w:val="hybridMultilevel"/>
    <w:tmpl w:val="818C7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1EF5A91"/>
    <w:multiLevelType w:val="hybridMultilevel"/>
    <w:tmpl w:val="7AE4FCA8"/>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04665D"/>
    <w:multiLevelType w:val="hybridMultilevel"/>
    <w:tmpl w:val="A532029A"/>
    <w:lvl w:ilvl="0" w:tplc="04090003">
      <w:start w:val="1"/>
      <w:numFmt w:val="bullet"/>
      <w:lvlText w:val="o"/>
      <w:lvlJc w:val="left"/>
      <w:pPr>
        <w:ind w:left="144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67438D"/>
    <w:multiLevelType w:val="hybridMultilevel"/>
    <w:tmpl w:val="715C3DC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9B78F0"/>
    <w:multiLevelType w:val="hybridMultilevel"/>
    <w:tmpl w:val="1340FB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1C3A9C"/>
    <w:multiLevelType w:val="hybridMultilevel"/>
    <w:tmpl w:val="DA78E60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4FB04E7"/>
    <w:multiLevelType w:val="hybridMultilevel"/>
    <w:tmpl w:val="6A6C3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6295EA2"/>
    <w:multiLevelType w:val="hybridMultilevel"/>
    <w:tmpl w:val="9B5219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FA2BEC"/>
    <w:multiLevelType w:val="hybridMultilevel"/>
    <w:tmpl w:val="BF326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6F3351"/>
    <w:multiLevelType w:val="hybridMultilevel"/>
    <w:tmpl w:val="BA140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2"/>
  </w:num>
  <w:num w:numId="4">
    <w:abstractNumId w:val="6"/>
  </w:num>
  <w:num w:numId="5">
    <w:abstractNumId w:val="5"/>
  </w:num>
  <w:num w:numId="6">
    <w:abstractNumId w:val="4"/>
  </w:num>
  <w:num w:numId="7">
    <w:abstractNumId w:val="20"/>
  </w:num>
  <w:num w:numId="8">
    <w:abstractNumId w:val="10"/>
  </w:num>
  <w:num w:numId="9">
    <w:abstractNumId w:val="9"/>
  </w:num>
  <w:num w:numId="10">
    <w:abstractNumId w:val="18"/>
  </w:num>
  <w:num w:numId="11">
    <w:abstractNumId w:val="14"/>
  </w:num>
  <w:num w:numId="12">
    <w:abstractNumId w:val="24"/>
  </w:num>
  <w:num w:numId="13">
    <w:abstractNumId w:val="30"/>
  </w:num>
  <w:num w:numId="14">
    <w:abstractNumId w:val="19"/>
  </w:num>
  <w:num w:numId="15">
    <w:abstractNumId w:val="11"/>
  </w:num>
  <w:num w:numId="16">
    <w:abstractNumId w:val="25"/>
  </w:num>
  <w:num w:numId="17">
    <w:abstractNumId w:val="26"/>
  </w:num>
  <w:num w:numId="18">
    <w:abstractNumId w:val="8"/>
  </w:num>
  <w:num w:numId="19">
    <w:abstractNumId w:val="15"/>
  </w:num>
  <w:num w:numId="20">
    <w:abstractNumId w:val="13"/>
  </w:num>
  <w:num w:numId="21">
    <w:abstractNumId w:val="23"/>
  </w:num>
  <w:num w:numId="22">
    <w:abstractNumId w:val="27"/>
  </w:num>
  <w:num w:numId="23">
    <w:abstractNumId w:val="1"/>
  </w:num>
  <w:num w:numId="24">
    <w:abstractNumId w:val="31"/>
  </w:num>
  <w:num w:numId="25">
    <w:abstractNumId w:val="29"/>
  </w:num>
  <w:num w:numId="26">
    <w:abstractNumId w:val="16"/>
  </w:num>
  <w:num w:numId="27">
    <w:abstractNumId w:val="7"/>
  </w:num>
  <w:num w:numId="28">
    <w:abstractNumId w:val="21"/>
  </w:num>
  <w:num w:numId="29">
    <w:abstractNumId w:val="32"/>
  </w:num>
  <w:num w:numId="30">
    <w:abstractNumId w:val="22"/>
  </w:num>
  <w:num w:numId="31">
    <w:abstractNumId w:val="0"/>
  </w:num>
  <w:num w:numId="32">
    <w:abstractNumId w:val="3"/>
  </w:num>
  <w:num w:numId="33">
    <w:abstractNumId w:val="2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080F"/>
    <w:rsid w:val="000000FE"/>
    <w:rsid w:val="0000013F"/>
    <w:rsid w:val="000002BD"/>
    <w:rsid w:val="000003F6"/>
    <w:rsid w:val="00000493"/>
    <w:rsid w:val="000005B9"/>
    <w:rsid w:val="00000800"/>
    <w:rsid w:val="00000844"/>
    <w:rsid w:val="000008FD"/>
    <w:rsid w:val="00000AC4"/>
    <w:rsid w:val="00000C9A"/>
    <w:rsid w:val="00000D01"/>
    <w:rsid w:val="00000DA1"/>
    <w:rsid w:val="00000DEA"/>
    <w:rsid w:val="00000FC5"/>
    <w:rsid w:val="00001043"/>
    <w:rsid w:val="00001060"/>
    <w:rsid w:val="00001085"/>
    <w:rsid w:val="0000117E"/>
    <w:rsid w:val="00001273"/>
    <w:rsid w:val="0000137C"/>
    <w:rsid w:val="00001394"/>
    <w:rsid w:val="00001500"/>
    <w:rsid w:val="000016E8"/>
    <w:rsid w:val="000017C2"/>
    <w:rsid w:val="00001999"/>
    <w:rsid w:val="000019EC"/>
    <w:rsid w:val="00001A15"/>
    <w:rsid w:val="00001A31"/>
    <w:rsid w:val="00001AB9"/>
    <w:rsid w:val="00001AEE"/>
    <w:rsid w:val="00001B16"/>
    <w:rsid w:val="00001BD0"/>
    <w:rsid w:val="00001BE5"/>
    <w:rsid w:val="00001C52"/>
    <w:rsid w:val="00001D28"/>
    <w:rsid w:val="00001E0E"/>
    <w:rsid w:val="00001E45"/>
    <w:rsid w:val="00001F0C"/>
    <w:rsid w:val="00001F14"/>
    <w:rsid w:val="00001F4B"/>
    <w:rsid w:val="00002045"/>
    <w:rsid w:val="000020E3"/>
    <w:rsid w:val="00002158"/>
    <w:rsid w:val="00002200"/>
    <w:rsid w:val="000022A2"/>
    <w:rsid w:val="000024AE"/>
    <w:rsid w:val="000025F4"/>
    <w:rsid w:val="000028BB"/>
    <w:rsid w:val="000028F0"/>
    <w:rsid w:val="00002946"/>
    <w:rsid w:val="0000298E"/>
    <w:rsid w:val="00002A38"/>
    <w:rsid w:val="00002C40"/>
    <w:rsid w:val="00002C49"/>
    <w:rsid w:val="00002C56"/>
    <w:rsid w:val="00002DDB"/>
    <w:rsid w:val="00002E7C"/>
    <w:rsid w:val="00002F65"/>
    <w:rsid w:val="000030E0"/>
    <w:rsid w:val="00003124"/>
    <w:rsid w:val="00003161"/>
    <w:rsid w:val="000031E7"/>
    <w:rsid w:val="000032C6"/>
    <w:rsid w:val="00003387"/>
    <w:rsid w:val="0000349B"/>
    <w:rsid w:val="000034C2"/>
    <w:rsid w:val="00003671"/>
    <w:rsid w:val="000036A0"/>
    <w:rsid w:val="000036C2"/>
    <w:rsid w:val="000036FD"/>
    <w:rsid w:val="00003727"/>
    <w:rsid w:val="00003736"/>
    <w:rsid w:val="00003739"/>
    <w:rsid w:val="00003791"/>
    <w:rsid w:val="000037A4"/>
    <w:rsid w:val="0000385F"/>
    <w:rsid w:val="00003903"/>
    <w:rsid w:val="0000390B"/>
    <w:rsid w:val="00003ABE"/>
    <w:rsid w:val="00003B38"/>
    <w:rsid w:val="00003C4A"/>
    <w:rsid w:val="00003C9A"/>
    <w:rsid w:val="00003CDB"/>
    <w:rsid w:val="00003CE6"/>
    <w:rsid w:val="00003D06"/>
    <w:rsid w:val="00003D78"/>
    <w:rsid w:val="00003D9A"/>
    <w:rsid w:val="00003E9E"/>
    <w:rsid w:val="00003EC3"/>
    <w:rsid w:val="00003F52"/>
    <w:rsid w:val="00004013"/>
    <w:rsid w:val="0000401E"/>
    <w:rsid w:val="0000407B"/>
    <w:rsid w:val="0000418A"/>
    <w:rsid w:val="0000418B"/>
    <w:rsid w:val="000041BF"/>
    <w:rsid w:val="00004373"/>
    <w:rsid w:val="00004427"/>
    <w:rsid w:val="000044C9"/>
    <w:rsid w:val="0000454E"/>
    <w:rsid w:val="0000456B"/>
    <w:rsid w:val="0000464A"/>
    <w:rsid w:val="0000468B"/>
    <w:rsid w:val="000047D2"/>
    <w:rsid w:val="00004870"/>
    <w:rsid w:val="00004A16"/>
    <w:rsid w:val="00004A57"/>
    <w:rsid w:val="00004B4C"/>
    <w:rsid w:val="00004B95"/>
    <w:rsid w:val="00004C60"/>
    <w:rsid w:val="00004CAA"/>
    <w:rsid w:val="00004D17"/>
    <w:rsid w:val="00004D5A"/>
    <w:rsid w:val="00004D66"/>
    <w:rsid w:val="00004E1C"/>
    <w:rsid w:val="00004F71"/>
    <w:rsid w:val="00005000"/>
    <w:rsid w:val="00005051"/>
    <w:rsid w:val="0000508B"/>
    <w:rsid w:val="00005126"/>
    <w:rsid w:val="00005173"/>
    <w:rsid w:val="000052E7"/>
    <w:rsid w:val="000053C3"/>
    <w:rsid w:val="00005643"/>
    <w:rsid w:val="00005656"/>
    <w:rsid w:val="00005685"/>
    <w:rsid w:val="000056C7"/>
    <w:rsid w:val="000056D0"/>
    <w:rsid w:val="0000574C"/>
    <w:rsid w:val="0000580D"/>
    <w:rsid w:val="0000581E"/>
    <w:rsid w:val="0000582E"/>
    <w:rsid w:val="000059A9"/>
    <w:rsid w:val="00005AB6"/>
    <w:rsid w:val="00005CCC"/>
    <w:rsid w:val="00005CED"/>
    <w:rsid w:val="00005CFD"/>
    <w:rsid w:val="00005E1C"/>
    <w:rsid w:val="00005FE1"/>
    <w:rsid w:val="0000600A"/>
    <w:rsid w:val="0000601A"/>
    <w:rsid w:val="00006054"/>
    <w:rsid w:val="0000607C"/>
    <w:rsid w:val="0000613C"/>
    <w:rsid w:val="00006179"/>
    <w:rsid w:val="00006182"/>
    <w:rsid w:val="0000633B"/>
    <w:rsid w:val="00006423"/>
    <w:rsid w:val="0000643A"/>
    <w:rsid w:val="000064A8"/>
    <w:rsid w:val="00006519"/>
    <w:rsid w:val="00006713"/>
    <w:rsid w:val="000067BD"/>
    <w:rsid w:val="00006808"/>
    <w:rsid w:val="000068A1"/>
    <w:rsid w:val="0000699C"/>
    <w:rsid w:val="00006ADE"/>
    <w:rsid w:val="00006B4C"/>
    <w:rsid w:val="00006BB8"/>
    <w:rsid w:val="00006CED"/>
    <w:rsid w:val="00006D42"/>
    <w:rsid w:val="00006E05"/>
    <w:rsid w:val="00006E28"/>
    <w:rsid w:val="00006EBC"/>
    <w:rsid w:val="000071DE"/>
    <w:rsid w:val="00007282"/>
    <w:rsid w:val="000072F4"/>
    <w:rsid w:val="0000752A"/>
    <w:rsid w:val="00007593"/>
    <w:rsid w:val="000075E8"/>
    <w:rsid w:val="000076BF"/>
    <w:rsid w:val="000076FA"/>
    <w:rsid w:val="0000771A"/>
    <w:rsid w:val="000077F2"/>
    <w:rsid w:val="000078DD"/>
    <w:rsid w:val="00007965"/>
    <w:rsid w:val="00007CB7"/>
    <w:rsid w:val="00007D01"/>
    <w:rsid w:val="00007D82"/>
    <w:rsid w:val="00007F12"/>
    <w:rsid w:val="00007F3E"/>
    <w:rsid w:val="00007F90"/>
    <w:rsid w:val="00010047"/>
    <w:rsid w:val="0001004A"/>
    <w:rsid w:val="0001006A"/>
    <w:rsid w:val="000100D4"/>
    <w:rsid w:val="0001024C"/>
    <w:rsid w:val="00010310"/>
    <w:rsid w:val="00010378"/>
    <w:rsid w:val="000103E7"/>
    <w:rsid w:val="000108FB"/>
    <w:rsid w:val="00010944"/>
    <w:rsid w:val="0001096A"/>
    <w:rsid w:val="00010986"/>
    <w:rsid w:val="0001099B"/>
    <w:rsid w:val="00010A4A"/>
    <w:rsid w:val="00010C24"/>
    <w:rsid w:val="00010CF1"/>
    <w:rsid w:val="00010D22"/>
    <w:rsid w:val="00010D67"/>
    <w:rsid w:val="00010D6F"/>
    <w:rsid w:val="00010F3B"/>
    <w:rsid w:val="00011034"/>
    <w:rsid w:val="000111F0"/>
    <w:rsid w:val="000112AE"/>
    <w:rsid w:val="00011314"/>
    <w:rsid w:val="0001131F"/>
    <w:rsid w:val="00011393"/>
    <w:rsid w:val="000113EC"/>
    <w:rsid w:val="00011419"/>
    <w:rsid w:val="00011454"/>
    <w:rsid w:val="00011683"/>
    <w:rsid w:val="000116EB"/>
    <w:rsid w:val="0001171A"/>
    <w:rsid w:val="0001173E"/>
    <w:rsid w:val="00011761"/>
    <w:rsid w:val="00011764"/>
    <w:rsid w:val="000117CB"/>
    <w:rsid w:val="0001181B"/>
    <w:rsid w:val="0001189E"/>
    <w:rsid w:val="000118D9"/>
    <w:rsid w:val="00011A3D"/>
    <w:rsid w:val="00011A6B"/>
    <w:rsid w:val="00011A84"/>
    <w:rsid w:val="00011B31"/>
    <w:rsid w:val="00011CAB"/>
    <w:rsid w:val="00011CF9"/>
    <w:rsid w:val="00011D5A"/>
    <w:rsid w:val="00011DC8"/>
    <w:rsid w:val="00011E25"/>
    <w:rsid w:val="00011FC1"/>
    <w:rsid w:val="0001207E"/>
    <w:rsid w:val="000120A7"/>
    <w:rsid w:val="00012184"/>
    <w:rsid w:val="000121F2"/>
    <w:rsid w:val="00012217"/>
    <w:rsid w:val="00012333"/>
    <w:rsid w:val="000123C7"/>
    <w:rsid w:val="0001248C"/>
    <w:rsid w:val="00012572"/>
    <w:rsid w:val="0001259A"/>
    <w:rsid w:val="00012765"/>
    <w:rsid w:val="00012920"/>
    <w:rsid w:val="000129A8"/>
    <w:rsid w:val="00012A74"/>
    <w:rsid w:val="00012C27"/>
    <w:rsid w:val="00012C37"/>
    <w:rsid w:val="00012DA4"/>
    <w:rsid w:val="00012DB0"/>
    <w:rsid w:val="00013020"/>
    <w:rsid w:val="00013094"/>
    <w:rsid w:val="00013156"/>
    <w:rsid w:val="00013390"/>
    <w:rsid w:val="000133A1"/>
    <w:rsid w:val="00013408"/>
    <w:rsid w:val="0001342D"/>
    <w:rsid w:val="0001348F"/>
    <w:rsid w:val="000136A3"/>
    <w:rsid w:val="000136B2"/>
    <w:rsid w:val="00013790"/>
    <w:rsid w:val="000139EC"/>
    <w:rsid w:val="000139F8"/>
    <w:rsid w:val="00013AAD"/>
    <w:rsid w:val="00013AF6"/>
    <w:rsid w:val="00013B01"/>
    <w:rsid w:val="00013BDF"/>
    <w:rsid w:val="00013BE1"/>
    <w:rsid w:val="00013C6B"/>
    <w:rsid w:val="00013CE9"/>
    <w:rsid w:val="00013D49"/>
    <w:rsid w:val="00013D81"/>
    <w:rsid w:val="00013E09"/>
    <w:rsid w:val="00013E22"/>
    <w:rsid w:val="00013E4F"/>
    <w:rsid w:val="00013EE3"/>
    <w:rsid w:val="00013F71"/>
    <w:rsid w:val="00014020"/>
    <w:rsid w:val="00014023"/>
    <w:rsid w:val="00014030"/>
    <w:rsid w:val="00014072"/>
    <w:rsid w:val="000140D3"/>
    <w:rsid w:val="0001414D"/>
    <w:rsid w:val="000141E5"/>
    <w:rsid w:val="00014205"/>
    <w:rsid w:val="0001421E"/>
    <w:rsid w:val="00014290"/>
    <w:rsid w:val="0001464D"/>
    <w:rsid w:val="00014680"/>
    <w:rsid w:val="00014692"/>
    <w:rsid w:val="0001474D"/>
    <w:rsid w:val="00014A57"/>
    <w:rsid w:val="00014A62"/>
    <w:rsid w:val="00014A7B"/>
    <w:rsid w:val="00014B15"/>
    <w:rsid w:val="00014C0D"/>
    <w:rsid w:val="00014C0F"/>
    <w:rsid w:val="00014CF0"/>
    <w:rsid w:val="00014DD9"/>
    <w:rsid w:val="00014E5C"/>
    <w:rsid w:val="00014FB2"/>
    <w:rsid w:val="00014FFE"/>
    <w:rsid w:val="000150DB"/>
    <w:rsid w:val="000151B0"/>
    <w:rsid w:val="000152A1"/>
    <w:rsid w:val="0001534A"/>
    <w:rsid w:val="0001549A"/>
    <w:rsid w:val="000155F5"/>
    <w:rsid w:val="00015705"/>
    <w:rsid w:val="00015726"/>
    <w:rsid w:val="00015768"/>
    <w:rsid w:val="00015866"/>
    <w:rsid w:val="00015876"/>
    <w:rsid w:val="00015958"/>
    <w:rsid w:val="0001597F"/>
    <w:rsid w:val="000159E4"/>
    <w:rsid w:val="00015A8E"/>
    <w:rsid w:val="00015ACE"/>
    <w:rsid w:val="00015C29"/>
    <w:rsid w:val="00015CF0"/>
    <w:rsid w:val="00015D1B"/>
    <w:rsid w:val="00015DC5"/>
    <w:rsid w:val="00015E13"/>
    <w:rsid w:val="00015E95"/>
    <w:rsid w:val="00015EE3"/>
    <w:rsid w:val="00015FD5"/>
    <w:rsid w:val="000160C2"/>
    <w:rsid w:val="000160F8"/>
    <w:rsid w:val="0001631B"/>
    <w:rsid w:val="000163FD"/>
    <w:rsid w:val="0001647D"/>
    <w:rsid w:val="000164AD"/>
    <w:rsid w:val="000164E5"/>
    <w:rsid w:val="00016517"/>
    <w:rsid w:val="0001675E"/>
    <w:rsid w:val="0001679F"/>
    <w:rsid w:val="000167D9"/>
    <w:rsid w:val="0001685F"/>
    <w:rsid w:val="0001687A"/>
    <w:rsid w:val="000168D3"/>
    <w:rsid w:val="00016A0C"/>
    <w:rsid w:val="00016D2E"/>
    <w:rsid w:val="00016EAF"/>
    <w:rsid w:val="00016EDD"/>
    <w:rsid w:val="00016F0C"/>
    <w:rsid w:val="0001713D"/>
    <w:rsid w:val="00017212"/>
    <w:rsid w:val="000172D9"/>
    <w:rsid w:val="000172FF"/>
    <w:rsid w:val="000173AE"/>
    <w:rsid w:val="00017453"/>
    <w:rsid w:val="000174BE"/>
    <w:rsid w:val="000174D1"/>
    <w:rsid w:val="000176BD"/>
    <w:rsid w:val="00017806"/>
    <w:rsid w:val="000178B9"/>
    <w:rsid w:val="00017A7B"/>
    <w:rsid w:val="00017AA4"/>
    <w:rsid w:val="00017AD2"/>
    <w:rsid w:val="00017BDA"/>
    <w:rsid w:val="00017C39"/>
    <w:rsid w:val="00017C6C"/>
    <w:rsid w:val="00017D77"/>
    <w:rsid w:val="00017FF6"/>
    <w:rsid w:val="00020077"/>
    <w:rsid w:val="000200BD"/>
    <w:rsid w:val="0002042A"/>
    <w:rsid w:val="00020459"/>
    <w:rsid w:val="00020682"/>
    <w:rsid w:val="00020968"/>
    <w:rsid w:val="00020A07"/>
    <w:rsid w:val="00020A8C"/>
    <w:rsid w:val="00020A95"/>
    <w:rsid w:val="00020AA5"/>
    <w:rsid w:val="00020B4B"/>
    <w:rsid w:val="00020C98"/>
    <w:rsid w:val="00020CDF"/>
    <w:rsid w:val="00020D9A"/>
    <w:rsid w:val="00020DD1"/>
    <w:rsid w:val="00020E7F"/>
    <w:rsid w:val="00020EC1"/>
    <w:rsid w:val="00020EC6"/>
    <w:rsid w:val="0002103E"/>
    <w:rsid w:val="00021065"/>
    <w:rsid w:val="000210AE"/>
    <w:rsid w:val="00021130"/>
    <w:rsid w:val="00021246"/>
    <w:rsid w:val="0002159F"/>
    <w:rsid w:val="000215DA"/>
    <w:rsid w:val="00021611"/>
    <w:rsid w:val="0002170D"/>
    <w:rsid w:val="00021922"/>
    <w:rsid w:val="00021956"/>
    <w:rsid w:val="000219DB"/>
    <w:rsid w:val="00021B02"/>
    <w:rsid w:val="00021B2C"/>
    <w:rsid w:val="00021CA9"/>
    <w:rsid w:val="00021D11"/>
    <w:rsid w:val="00021E93"/>
    <w:rsid w:val="00021EBF"/>
    <w:rsid w:val="0002204F"/>
    <w:rsid w:val="00022140"/>
    <w:rsid w:val="00022373"/>
    <w:rsid w:val="000223A1"/>
    <w:rsid w:val="000223B2"/>
    <w:rsid w:val="000223EA"/>
    <w:rsid w:val="00022455"/>
    <w:rsid w:val="00022493"/>
    <w:rsid w:val="00022591"/>
    <w:rsid w:val="00022615"/>
    <w:rsid w:val="00022809"/>
    <w:rsid w:val="0002284B"/>
    <w:rsid w:val="00022A28"/>
    <w:rsid w:val="00022A58"/>
    <w:rsid w:val="00022A6E"/>
    <w:rsid w:val="00022ADA"/>
    <w:rsid w:val="00022B7F"/>
    <w:rsid w:val="00022BF4"/>
    <w:rsid w:val="00022D5D"/>
    <w:rsid w:val="00022E49"/>
    <w:rsid w:val="00022E68"/>
    <w:rsid w:val="00022F0B"/>
    <w:rsid w:val="00022F94"/>
    <w:rsid w:val="00022FE8"/>
    <w:rsid w:val="00023184"/>
    <w:rsid w:val="00023236"/>
    <w:rsid w:val="0002324F"/>
    <w:rsid w:val="0002326F"/>
    <w:rsid w:val="00023375"/>
    <w:rsid w:val="00023445"/>
    <w:rsid w:val="00023524"/>
    <w:rsid w:val="0002354F"/>
    <w:rsid w:val="000237AD"/>
    <w:rsid w:val="000237ED"/>
    <w:rsid w:val="00023811"/>
    <w:rsid w:val="00023859"/>
    <w:rsid w:val="00023912"/>
    <w:rsid w:val="00023959"/>
    <w:rsid w:val="00023A9D"/>
    <w:rsid w:val="00023C6C"/>
    <w:rsid w:val="00023D05"/>
    <w:rsid w:val="00023D1B"/>
    <w:rsid w:val="0002400E"/>
    <w:rsid w:val="000240D8"/>
    <w:rsid w:val="00024129"/>
    <w:rsid w:val="00024176"/>
    <w:rsid w:val="0002425F"/>
    <w:rsid w:val="0002434F"/>
    <w:rsid w:val="0002437E"/>
    <w:rsid w:val="000245E3"/>
    <w:rsid w:val="000245E5"/>
    <w:rsid w:val="00024644"/>
    <w:rsid w:val="0002464F"/>
    <w:rsid w:val="000247EA"/>
    <w:rsid w:val="00024881"/>
    <w:rsid w:val="00024896"/>
    <w:rsid w:val="000248D8"/>
    <w:rsid w:val="000248F1"/>
    <w:rsid w:val="00024C15"/>
    <w:rsid w:val="00024C48"/>
    <w:rsid w:val="00024DE5"/>
    <w:rsid w:val="00024E68"/>
    <w:rsid w:val="00025020"/>
    <w:rsid w:val="000251BF"/>
    <w:rsid w:val="000252A4"/>
    <w:rsid w:val="000252B2"/>
    <w:rsid w:val="00025511"/>
    <w:rsid w:val="00025540"/>
    <w:rsid w:val="00025679"/>
    <w:rsid w:val="00025826"/>
    <w:rsid w:val="000258E1"/>
    <w:rsid w:val="000259B8"/>
    <w:rsid w:val="00025AE1"/>
    <w:rsid w:val="00025AFF"/>
    <w:rsid w:val="00025B5C"/>
    <w:rsid w:val="00025B76"/>
    <w:rsid w:val="00025BA9"/>
    <w:rsid w:val="00025BC7"/>
    <w:rsid w:val="00025BEF"/>
    <w:rsid w:val="00025D58"/>
    <w:rsid w:val="00025DCF"/>
    <w:rsid w:val="00025EE9"/>
    <w:rsid w:val="00025F29"/>
    <w:rsid w:val="00025F75"/>
    <w:rsid w:val="00025FE4"/>
    <w:rsid w:val="00025FF3"/>
    <w:rsid w:val="0002602F"/>
    <w:rsid w:val="00026055"/>
    <w:rsid w:val="00026093"/>
    <w:rsid w:val="000260D2"/>
    <w:rsid w:val="000261A6"/>
    <w:rsid w:val="000263D8"/>
    <w:rsid w:val="000263DE"/>
    <w:rsid w:val="00026461"/>
    <w:rsid w:val="0002646A"/>
    <w:rsid w:val="000264D8"/>
    <w:rsid w:val="000265ED"/>
    <w:rsid w:val="000266BB"/>
    <w:rsid w:val="00026851"/>
    <w:rsid w:val="000268AB"/>
    <w:rsid w:val="000268D2"/>
    <w:rsid w:val="00026ACA"/>
    <w:rsid w:val="00026B6F"/>
    <w:rsid w:val="00026BA2"/>
    <w:rsid w:val="00026C13"/>
    <w:rsid w:val="00026C4D"/>
    <w:rsid w:val="00026DF7"/>
    <w:rsid w:val="00026E03"/>
    <w:rsid w:val="00026E82"/>
    <w:rsid w:val="00026F56"/>
    <w:rsid w:val="0002708A"/>
    <w:rsid w:val="000273D6"/>
    <w:rsid w:val="00027406"/>
    <w:rsid w:val="00027496"/>
    <w:rsid w:val="00027605"/>
    <w:rsid w:val="000276AF"/>
    <w:rsid w:val="000276F6"/>
    <w:rsid w:val="00027747"/>
    <w:rsid w:val="00027802"/>
    <w:rsid w:val="000278B4"/>
    <w:rsid w:val="000278E5"/>
    <w:rsid w:val="000279B0"/>
    <w:rsid w:val="00027A31"/>
    <w:rsid w:val="00027A6F"/>
    <w:rsid w:val="00027AC4"/>
    <w:rsid w:val="00027B3E"/>
    <w:rsid w:val="00027BD1"/>
    <w:rsid w:val="00027BF1"/>
    <w:rsid w:val="00027C74"/>
    <w:rsid w:val="00027C97"/>
    <w:rsid w:val="00027CBB"/>
    <w:rsid w:val="00027DF6"/>
    <w:rsid w:val="00027E53"/>
    <w:rsid w:val="00027ED2"/>
    <w:rsid w:val="00027EF7"/>
    <w:rsid w:val="0003009C"/>
    <w:rsid w:val="0003011B"/>
    <w:rsid w:val="00030224"/>
    <w:rsid w:val="000302B4"/>
    <w:rsid w:val="000303A2"/>
    <w:rsid w:val="0003043E"/>
    <w:rsid w:val="000304D7"/>
    <w:rsid w:val="000304DA"/>
    <w:rsid w:val="000304E2"/>
    <w:rsid w:val="000304FC"/>
    <w:rsid w:val="00030635"/>
    <w:rsid w:val="000306F8"/>
    <w:rsid w:val="00030792"/>
    <w:rsid w:val="00030874"/>
    <w:rsid w:val="00030903"/>
    <w:rsid w:val="00030992"/>
    <w:rsid w:val="00030A19"/>
    <w:rsid w:val="00030B24"/>
    <w:rsid w:val="00030B41"/>
    <w:rsid w:val="00030B59"/>
    <w:rsid w:val="00030BEF"/>
    <w:rsid w:val="00030C46"/>
    <w:rsid w:val="00030CC3"/>
    <w:rsid w:val="00030DF4"/>
    <w:rsid w:val="00030E32"/>
    <w:rsid w:val="00030F28"/>
    <w:rsid w:val="00030F6D"/>
    <w:rsid w:val="00030FFE"/>
    <w:rsid w:val="00031149"/>
    <w:rsid w:val="000311A2"/>
    <w:rsid w:val="000311F0"/>
    <w:rsid w:val="000312E3"/>
    <w:rsid w:val="0003132C"/>
    <w:rsid w:val="0003134D"/>
    <w:rsid w:val="00031378"/>
    <w:rsid w:val="00031394"/>
    <w:rsid w:val="000313A0"/>
    <w:rsid w:val="000314F4"/>
    <w:rsid w:val="00031533"/>
    <w:rsid w:val="000316B4"/>
    <w:rsid w:val="000316FA"/>
    <w:rsid w:val="000318CC"/>
    <w:rsid w:val="0003197E"/>
    <w:rsid w:val="00031B08"/>
    <w:rsid w:val="00031B29"/>
    <w:rsid w:val="00031BBA"/>
    <w:rsid w:val="00031C49"/>
    <w:rsid w:val="00031CC5"/>
    <w:rsid w:val="00031FAC"/>
    <w:rsid w:val="00031FFC"/>
    <w:rsid w:val="000320C7"/>
    <w:rsid w:val="000321D4"/>
    <w:rsid w:val="000321E7"/>
    <w:rsid w:val="00032228"/>
    <w:rsid w:val="000322CF"/>
    <w:rsid w:val="00032434"/>
    <w:rsid w:val="00032543"/>
    <w:rsid w:val="00032571"/>
    <w:rsid w:val="000326F5"/>
    <w:rsid w:val="000326FD"/>
    <w:rsid w:val="00032759"/>
    <w:rsid w:val="0003279B"/>
    <w:rsid w:val="000327B6"/>
    <w:rsid w:val="000327C9"/>
    <w:rsid w:val="000327E5"/>
    <w:rsid w:val="00032853"/>
    <w:rsid w:val="00032AFA"/>
    <w:rsid w:val="00032C3B"/>
    <w:rsid w:val="00032C9B"/>
    <w:rsid w:val="00032CCC"/>
    <w:rsid w:val="00032CEE"/>
    <w:rsid w:val="00032E7A"/>
    <w:rsid w:val="00033126"/>
    <w:rsid w:val="000331AE"/>
    <w:rsid w:val="00033542"/>
    <w:rsid w:val="000338D5"/>
    <w:rsid w:val="00033962"/>
    <w:rsid w:val="00033C29"/>
    <w:rsid w:val="00033CA5"/>
    <w:rsid w:val="00033E52"/>
    <w:rsid w:val="00033E69"/>
    <w:rsid w:val="000341E2"/>
    <w:rsid w:val="00034429"/>
    <w:rsid w:val="00034446"/>
    <w:rsid w:val="0003454D"/>
    <w:rsid w:val="000347B1"/>
    <w:rsid w:val="00034812"/>
    <w:rsid w:val="0003489E"/>
    <w:rsid w:val="00034947"/>
    <w:rsid w:val="00034CB1"/>
    <w:rsid w:val="00034CC5"/>
    <w:rsid w:val="00034D53"/>
    <w:rsid w:val="00034D54"/>
    <w:rsid w:val="00034DE3"/>
    <w:rsid w:val="00034E17"/>
    <w:rsid w:val="00034E56"/>
    <w:rsid w:val="00034EF4"/>
    <w:rsid w:val="00034F13"/>
    <w:rsid w:val="00035106"/>
    <w:rsid w:val="00035108"/>
    <w:rsid w:val="000351B5"/>
    <w:rsid w:val="00035400"/>
    <w:rsid w:val="000357BF"/>
    <w:rsid w:val="000357CF"/>
    <w:rsid w:val="000357E4"/>
    <w:rsid w:val="0003582A"/>
    <w:rsid w:val="00035832"/>
    <w:rsid w:val="000358A5"/>
    <w:rsid w:val="000358BC"/>
    <w:rsid w:val="00035967"/>
    <w:rsid w:val="000359D6"/>
    <w:rsid w:val="00035B6C"/>
    <w:rsid w:val="00035C18"/>
    <w:rsid w:val="00035CA6"/>
    <w:rsid w:val="00035DF7"/>
    <w:rsid w:val="00035F3E"/>
    <w:rsid w:val="00035F6E"/>
    <w:rsid w:val="00035F7D"/>
    <w:rsid w:val="0003603E"/>
    <w:rsid w:val="000360E6"/>
    <w:rsid w:val="000362E2"/>
    <w:rsid w:val="0003633B"/>
    <w:rsid w:val="0003635B"/>
    <w:rsid w:val="000365B5"/>
    <w:rsid w:val="000365F4"/>
    <w:rsid w:val="000367A0"/>
    <w:rsid w:val="0003683A"/>
    <w:rsid w:val="000369BB"/>
    <w:rsid w:val="000369CC"/>
    <w:rsid w:val="00036A44"/>
    <w:rsid w:val="00036A7B"/>
    <w:rsid w:val="00036AF9"/>
    <w:rsid w:val="00036C57"/>
    <w:rsid w:val="00036D2E"/>
    <w:rsid w:val="00036D3B"/>
    <w:rsid w:val="00036D5A"/>
    <w:rsid w:val="00036E0E"/>
    <w:rsid w:val="00036F0F"/>
    <w:rsid w:val="00037040"/>
    <w:rsid w:val="00037050"/>
    <w:rsid w:val="000372DD"/>
    <w:rsid w:val="00037346"/>
    <w:rsid w:val="000374AC"/>
    <w:rsid w:val="000374D5"/>
    <w:rsid w:val="00037523"/>
    <w:rsid w:val="0003753D"/>
    <w:rsid w:val="000375A4"/>
    <w:rsid w:val="000375BD"/>
    <w:rsid w:val="00037608"/>
    <w:rsid w:val="000377DC"/>
    <w:rsid w:val="0003796A"/>
    <w:rsid w:val="00037A0D"/>
    <w:rsid w:val="00037E59"/>
    <w:rsid w:val="00037E8F"/>
    <w:rsid w:val="00037EF0"/>
    <w:rsid w:val="00037FDB"/>
    <w:rsid w:val="0004007A"/>
    <w:rsid w:val="00040099"/>
    <w:rsid w:val="0004016A"/>
    <w:rsid w:val="00040213"/>
    <w:rsid w:val="0004037E"/>
    <w:rsid w:val="00040492"/>
    <w:rsid w:val="00040584"/>
    <w:rsid w:val="000406EB"/>
    <w:rsid w:val="000407B8"/>
    <w:rsid w:val="000407BF"/>
    <w:rsid w:val="0004081A"/>
    <w:rsid w:val="0004091A"/>
    <w:rsid w:val="00040A34"/>
    <w:rsid w:val="00040ACF"/>
    <w:rsid w:val="00040B3E"/>
    <w:rsid w:val="00040B9C"/>
    <w:rsid w:val="00040CF3"/>
    <w:rsid w:val="00040DB9"/>
    <w:rsid w:val="00040F23"/>
    <w:rsid w:val="00040FCB"/>
    <w:rsid w:val="00041033"/>
    <w:rsid w:val="000410A3"/>
    <w:rsid w:val="0004128C"/>
    <w:rsid w:val="000413C6"/>
    <w:rsid w:val="000413DB"/>
    <w:rsid w:val="000414B8"/>
    <w:rsid w:val="000415D4"/>
    <w:rsid w:val="00041612"/>
    <w:rsid w:val="00041681"/>
    <w:rsid w:val="000418D4"/>
    <w:rsid w:val="00041AC5"/>
    <w:rsid w:val="00041BE7"/>
    <w:rsid w:val="00041D1B"/>
    <w:rsid w:val="00041D29"/>
    <w:rsid w:val="00041DD1"/>
    <w:rsid w:val="00041E5E"/>
    <w:rsid w:val="00041EC3"/>
    <w:rsid w:val="00041F51"/>
    <w:rsid w:val="00042114"/>
    <w:rsid w:val="00042161"/>
    <w:rsid w:val="0004228C"/>
    <w:rsid w:val="000422B6"/>
    <w:rsid w:val="00042307"/>
    <w:rsid w:val="00042565"/>
    <w:rsid w:val="00042969"/>
    <w:rsid w:val="00042A05"/>
    <w:rsid w:val="00042A31"/>
    <w:rsid w:val="00042A70"/>
    <w:rsid w:val="00042B5A"/>
    <w:rsid w:val="00042C04"/>
    <w:rsid w:val="00042C8E"/>
    <w:rsid w:val="00042D73"/>
    <w:rsid w:val="00042DEA"/>
    <w:rsid w:val="0004312A"/>
    <w:rsid w:val="00043170"/>
    <w:rsid w:val="00043171"/>
    <w:rsid w:val="0004323E"/>
    <w:rsid w:val="0004348E"/>
    <w:rsid w:val="0004359A"/>
    <w:rsid w:val="000435CF"/>
    <w:rsid w:val="0004367C"/>
    <w:rsid w:val="00043756"/>
    <w:rsid w:val="000437D4"/>
    <w:rsid w:val="000438C6"/>
    <w:rsid w:val="00043930"/>
    <w:rsid w:val="000439F2"/>
    <w:rsid w:val="00043B76"/>
    <w:rsid w:val="00043B92"/>
    <w:rsid w:val="00043CF7"/>
    <w:rsid w:val="00043D8E"/>
    <w:rsid w:val="00043DEB"/>
    <w:rsid w:val="00043E4D"/>
    <w:rsid w:val="00043ECA"/>
    <w:rsid w:val="00043EF9"/>
    <w:rsid w:val="0004410A"/>
    <w:rsid w:val="00044256"/>
    <w:rsid w:val="000443E6"/>
    <w:rsid w:val="000444B8"/>
    <w:rsid w:val="00044503"/>
    <w:rsid w:val="00044537"/>
    <w:rsid w:val="00044588"/>
    <w:rsid w:val="00044659"/>
    <w:rsid w:val="0004466E"/>
    <w:rsid w:val="000446C3"/>
    <w:rsid w:val="0004481B"/>
    <w:rsid w:val="000448B2"/>
    <w:rsid w:val="000448D9"/>
    <w:rsid w:val="00044B85"/>
    <w:rsid w:val="00044B93"/>
    <w:rsid w:val="00044BE9"/>
    <w:rsid w:val="00044CF6"/>
    <w:rsid w:val="00044DBC"/>
    <w:rsid w:val="00044E4A"/>
    <w:rsid w:val="00044E4E"/>
    <w:rsid w:val="00044F1E"/>
    <w:rsid w:val="00044FD1"/>
    <w:rsid w:val="00045005"/>
    <w:rsid w:val="00045041"/>
    <w:rsid w:val="00045097"/>
    <w:rsid w:val="000450C1"/>
    <w:rsid w:val="0004515F"/>
    <w:rsid w:val="00045223"/>
    <w:rsid w:val="00045273"/>
    <w:rsid w:val="00045286"/>
    <w:rsid w:val="00045345"/>
    <w:rsid w:val="000454C2"/>
    <w:rsid w:val="000454E6"/>
    <w:rsid w:val="00045511"/>
    <w:rsid w:val="00045543"/>
    <w:rsid w:val="000455C8"/>
    <w:rsid w:val="0004561E"/>
    <w:rsid w:val="00045675"/>
    <w:rsid w:val="00045832"/>
    <w:rsid w:val="000458A5"/>
    <w:rsid w:val="00045A26"/>
    <w:rsid w:val="00045BBA"/>
    <w:rsid w:val="00045CCF"/>
    <w:rsid w:val="00045CFD"/>
    <w:rsid w:val="00045D54"/>
    <w:rsid w:val="00045E28"/>
    <w:rsid w:val="00045E98"/>
    <w:rsid w:val="00045FDC"/>
    <w:rsid w:val="0004605A"/>
    <w:rsid w:val="000460D7"/>
    <w:rsid w:val="00046218"/>
    <w:rsid w:val="000462B2"/>
    <w:rsid w:val="0004630E"/>
    <w:rsid w:val="0004631C"/>
    <w:rsid w:val="00046354"/>
    <w:rsid w:val="000463BC"/>
    <w:rsid w:val="000463C5"/>
    <w:rsid w:val="000463DF"/>
    <w:rsid w:val="000463ED"/>
    <w:rsid w:val="0004643F"/>
    <w:rsid w:val="00046672"/>
    <w:rsid w:val="000466FB"/>
    <w:rsid w:val="00046732"/>
    <w:rsid w:val="000467C1"/>
    <w:rsid w:val="00046833"/>
    <w:rsid w:val="00046879"/>
    <w:rsid w:val="0004697D"/>
    <w:rsid w:val="00046981"/>
    <w:rsid w:val="000469AA"/>
    <w:rsid w:val="000469C8"/>
    <w:rsid w:val="00046A94"/>
    <w:rsid w:val="00046AF6"/>
    <w:rsid w:val="00046CC9"/>
    <w:rsid w:val="00046D44"/>
    <w:rsid w:val="00046D56"/>
    <w:rsid w:val="00046DB9"/>
    <w:rsid w:val="00046EB1"/>
    <w:rsid w:val="00046F68"/>
    <w:rsid w:val="00046FA9"/>
    <w:rsid w:val="00046FCD"/>
    <w:rsid w:val="000471A2"/>
    <w:rsid w:val="000471F0"/>
    <w:rsid w:val="000473C2"/>
    <w:rsid w:val="000473F4"/>
    <w:rsid w:val="00047480"/>
    <w:rsid w:val="00047486"/>
    <w:rsid w:val="0004755F"/>
    <w:rsid w:val="0004774F"/>
    <w:rsid w:val="00047795"/>
    <w:rsid w:val="000477CF"/>
    <w:rsid w:val="00047A04"/>
    <w:rsid w:val="00047ACA"/>
    <w:rsid w:val="00047B42"/>
    <w:rsid w:val="00047DB9"/>
    <w:rsid w:val="00047DC8"/>
    <w:rsid w:val="00047EF5"/>
    <w:rsid w:val="00047FEE"/>
    <w:rsid w:val="00050062"/>
    <w:rsid w:val="00050143"/>
    <w:rsid w:val="00050299"/>
    <w:rsid w:val="000503BD"/>
    <w:rsid w:val="0005041E"/>
    <w:rsid w:val="000504C4"/>
    <w:rsid w:val="00050531"/>
    <w:rsid w:val="000505C7"/>
    <w:rsid w:val="00050619"/>
    <w:rsid w:val="000506BF"/>
    <w:rsid w:val="000506E6"/>
    <w:rsid w:val="00050759"/>
    <w:rsid w:val="000507C6"/>
    <w:rsid w:val="0005087A"/>
    <w:rsid w:val="00050C58"/>
    <w:rsid w:val="00050CB5"/>
    <w:rsid w:val="00050CF0"/>
    <w:rsid w:val="00050D05"/>
    <w:rsid w:val="00050E2E"/>
    <w:rsid w:val="000510D7"/>
    <w:rsid w:val="00051299"/>
    <w:rsid w:val="000512DE"/>
    <w:rsid w:val="0005130D"/>
    <w:rsid w:val="00051446"/>
    <w:rsid w:val="0005154A"/>
    <w:rsid w:val="000515B7"/>
    <w:rsid w:val="000515D7"/>
    <w:rsid w:val="00051606"/>
    <w:rsid w:val="000516D1"/>
    <w:rsid w:val="00051740"/>
    <w:rsid w:val="00051846"/>
    <w:rsid w:val="00051C02"/>
    <w:rsid w:val="00051C74"/>
    <w:rsid w:val="00051E57"/>
    <w:rsid w:val="00051E61"/>
    <w:rsid w:val="0005201D"/>
    <w:rsid w:val="0005207C"/>
    <w:rsid w:val="00052085"/>
    <w:rsid w:val="0005218B"/>
    <w:rsid w:val="000521B9"/>
    <w:rsid w:val="000522BC"/>
    <w:rsid w:val="00052354"/>
    <w:rsid w:val="00052421"/>
    <w:rsid w:val="00052427"/>
    <w:rsid w:val="000524E5"/>
    <w:rsid w:val="0005251A"/>
    <w:rsid w:val="00052596"/>
    <w:rsid w:val="00052732"/>
    <w:rsid w:val="00052839"/>
    <w:rsid w:val="000528C7"/>
    <w:rsid w:val="00052904"/>
    <w:rsid w:val="0005299E"/>
    <w:rsid w:val="00052A05"/>
    <w:rsid w:val="00052A12"/>
    <w:rsid w:val="00052CCA"/>
    <w:rsid w:val="00052E2A"/>
    <w:rsid w:val="00052E36"/>
    <w:rsid w:val="00052E66"/>
    <w:rsid w:val="00052E76"/>
    <w:rsid w:val="00052F0E"/>
    <w:rsid w:val="00052F36"/>
    <w:rsid w:val="00053020"/>
    <w:rsid w:val="00053125"/>
    <w:rsid w:val="0005319A"/>
    <w:rsid w:val="000531F6"/>
    <w:rsid w:val="000532F7"/>
    <w:rsid w:val="000534A5"/>
    <w:rsid w:val="000534FE"/>
    <w:rsid w:val="0005362A"/>
    <w:rsid w:val="0005362D"/>
    <w:rsid w:val="000537B3"/>
    <w:rsid w:val="000537BF"/>
    <w:rsid w:val="000537CB"/>
    <w:rsid w:val="000537E6"/>
    <w:rsid w:val="00053804"/>
    <w:rsid w:val="0005381B"/>
    <w:rsid w:val="0005384D"/>
    <w:rsid w:val="00053A6E"/>
    <w:rsid w:val="00053C5C"/>
    <w:rsid w:val="00053D69"/>
    <w:rsid w:val="00053D71"/>
    <w:rsid w:val="00053E62"/>
    <w:rsid w:val="00054115"/>
    <w:rsid w:val="00054281"/>
    <w:rsid w:val="000542CE"/>
    <w:rsid w:val="00054324"/>
    <w:rsid w:val="000544EA"/>
    <w:rsid w:val="0005454D"/>
    <w:rsid w:val="00054564"/>
    <w:rsid w:val="00054605"/>
    <w:rsid w:val="0005461D"/>
    <w:rsid w:val="0005465E"/>
    <w:rsid w:val="00054705"/>
    <w:rsid w:val="000547EA"/>
    <w:rsid w:val="00054809"/>
    <w:rsid w:val="00054865"/>
    <w:rsid w:val="000548CF"/>
    <w:rsid w:val="0005494A"/>
    <w:rsid w:val="00054966"/>
    <w:rsid w:val="00054B37"/>
    <w:rsid w:val="00054BB8"/>
    <w:rsid w:val="00054C1D"/>
    <w:rsid w:val="00054CB6"/>
    <w:rsid w:val="00054D2C"/>
    <w:rsid w:val="00054F1B"/>
    <w:rsid w:val="00054F74"/>
    <w:rsid w:val="0005506A"/>
    <w:rsid w:val="000550E9"/>
    <w:rsid w:val="000551D3"/>
    <w:rsid w:val="0005534C"/>
    <w:rsid w:val="000554B4"/>
    <w:rsid w:val="0005562F"/>
    <w:rsid w:val="0005564D"/>
    <w:rsid w:val="0005565D"/>
    <w:rsid w:val="000556E2"/>
    <w:rsid w:val="000556EA"/>
    <w:rsid w:val="000557C8"/>
    <w:rsid w:val="00055945"/>
    <w:rsid w:val="00055A9E"/>
    <w:rsid w:val="00055AAA"/>
    <w:rsid w:val="00055AAF"/>
    <w:rsid w:val="00055AF8"/>
    <w:rsid w:val="00055AFE"/>
    <w:rsid w:val="00055B3A"/>
    <w:rsid w:val="00055B3B"/>
    <w:rsid w:val="00055B9D"/>
    <w:rsid w:val="00055BA9"/>
    <w:rsid w:val="00055D24"/>
    <w:rsid w:val="00055DA2"/>
    <w:rsid w:val="00055F5D"/>
    <w:rsid w:val="00055F92"/>
    <w:rsid w:val="00056067"/>
    <w:rsid w:val="000560B7"/>
    <w:rsid w:val="000560DA"/>
    <w:rsid w:val="00056185"/>
    <w:rsid w:val="000562FB"/>
    <w:rsid w:val="0005639F"/>
    <w:rsid w:val="00056445"/>
    <w:rsid w:val="000565FA"/>
    <w:rsid w:val="00056655"/>
    <w:rsid w:val="00056794"/>
    <w:rsid w:val="000568B7"/>
    <w:rsid w:val="0005690F"/>
    <w:rsid w:val="00056967"/>
    <w:rsid w:val="00056B8C"/>
    <w:rsid w:val="00056BAD"/>
    <w:rsid w:val="00056C2C"/>
    <w:rsid w:val="00056EE6"/>
    <w:rsid w:val="00056FEE"/>
    <w:rsid w:val="0005702F"/>
    <w:rsid w:val="0005707A"/>
    <w:rsid w:val="00057089"/>
    <w:rsid w:val="000571A3"/>
    <w:rsid w:val="000572C2"/>
    <w:rsid w:val="000573DF"/>
    <w:rsid w:val="0005748B"/>
    <w:rsid w:val="00057521"/>
    <w:rsid w:val="00057622"/>
    <w:rsid w:val="000576F0"/>
    <w:rsid w:val="000577EA"/>
    <w:rsid w:val="0005782C"/>
    <w:rsid w:val="000578B1"/>
    <w:rsid w:val="000578D7"/>
    <w:rsid w:val="00057A92"/>
    <w:rsid w:val="00057BE1"/>
    <w:rsid w:val="00057C0F"/>
    <w:rsid w:val="00057C2B"/>
    <w:rsid w:val="00057D8C"/>
    <w:rsid w:val="00057DE3"/>
    <w:rsid w:val="00057F03"/>
    <w:rsid w:val="00060012"/>
    <w:rsid w:val="00060181"/>
    <w:rsid w:val="000601B4"/>
    <w:rsid w:val="000601D1"/>
    <w:rsid w:val="0006040E"/>
    <w:rsid w:val="00060593"/>
    <w:rsid w:val="00060649"/>
    <w:rsid w:val="00060679"/>
    <w:rsid w:val="000606BE"/>
    <w:rsid w:val="000607A9"/>
    <w:rsid w:val="0006080C"/>
    <w:rsid w:val="000608EC"/>
    <w:rsid w:val="00060B56"/>
    <w:rsid w:val="00060C7D"/>
    <w:rsid w:val="00060D39"/>
    <w:rsid w:val="00060EBA"/>
    <w:rsid w:val="00060F01"/>
    <w:rsid w:val="000610C6"/>
    <w:rsid w:val="00061211"/>
    <w:rsid w:val="00061272"/>
    <w:rsid w:val="000613CF"/>
    <w:rsid w:val="00061446"/>
    <w:rsid w:val="000615E0"/>
    <w:rsid w:val="0006162F"/>
    <w:rsid w:val="00061685"/>
    <w:rsid w:val="00061854"/>
    <w:rsid w:val="000618AF"/>
    <w:rsid w:val="00061914"/>
    <w:rsid w:val="0006195B"/>
    <w:rsid w:val="00061AB2"/>
    <w:rsid w:val="00061BE3"/>
    <w:rsid w:val="00061C97"/>
    <w:rsid w:val="00061D22"/>
    <w:rsid w:val="00061E98"/>
    <w:rsid w:val="00061EAA"/>
    <w:rsid w:val="00062017"/>
    <w:rsid w:val="00062036"/>
    <w:rsid w:val="000620F9"/>
    <w:rsid w:val="0006223F"/>
    <w:rsid w:val="0006227B"/>
    <w:rsid w:val="000622C6"/>
    <w:rsid w:val="0006240B"/>
    <w:rsid w:val="0006250D"/>
    <w:rsid w:val="00062541"/>
    <w:rsid w:val="000625BC"/>
    <w:rsid w:val="00062639"/>
    <w:rsid w:val="0006264A"/>
    <w:rsid w:val="00062656"/>
    <w:rsid w:val="00062844"/>
    <w:rsid w:val="0006286A"/>
    <w:rsid w:val="000628C3"/>
    <w:rsid w:val="00062B20"/>
    <w:rsid w:val="00062B56"/>
    <w:rsid w:val="00062BC9"/>
    <w:rsid w:val="00062D33"/>
    <w:rsid w:val="00062D9A"/>
    <w:rsid w:val="00062E6E"/>
    <w:rsid w:val="0006316D"/>
    <w:rsid w:val="000631FA"/>
    <w:rsid w:val="00063213"/>
    <w:rsid w:val="000632C9"/>
    <w:rsid w:val="00063321"/>
    <w:rsid w:val="00063367"/>
    <w:rsid w:val="00063401"/>
    <w:rsid w:val="0006340C"/>
    <w:rsid w:val="0006349A"/>
    <w:rsid w:val="000634E6"/>
    <w:rsid w:val="0006350D"/>
    <w:rsid w:val="0006351B"/>
    <w:rsid w:val="000635B9"/>
    <w:rsid w:val="0006365D"/>
    <w:rsid w:val="000636C3"/>
    <w:rsid w:val="000636F6"/>
    <w:rsid w:val="000637A4"/>
    <w:rsid w:val="000637A6"/>
    <w:rsid w:val="000637D8"/>
    <w:rsid w:val="000637ED"/>
    <w:rsid w:val="000638AC"/>
    <w:rsid w:val="000639A9"/>
    <w:rsid w:val="00063B20"/>
    <w:rsid w:val="00063B76"/>
    <w:rsid w:val="00063BB1"/>
    <w:rsid w:val="00063CA9"/>
    <w:rsid w:val="00063CEE"/>
    <w:rsid w:val="00063D7A"/>
    <w:rsid w:val="00063D7F"/>
    <w:rsid w:val="00063E53"/>
    <w:rsid w:val="00063FB4"/>
    <w:rsid w:val="00064003"/>
    <w:rsid w:val="00064031"/>
    <w:rsid w:val="000640BD"/>
    <w:rsid w:val="0006410F"/>
    <w:rsid w:val="0006419C"/>
    <w:rsid w:val="000642A8"/>
    <w:rsid w:val="00064320"/>
    <w:rsid w:val="00064364"/>
    <w:rsid w:val="000644CF"/>
    <w:rsid w:val="000645BE"/>
    <w:rsid w:val="0006467E"/>
    <w:rsid w:val="000646B6"/>
    <w:rsid w:val="000647BC"/>
    <w:rsid w:val="00064999"/>
    <w:rsid w:val="000649C1"/>
    <w:rsid w:val="00064B9A"/>
    <w:rsid w:val="00064C2F"/>
    <w:rsid w:val="00064CB1"/>
    <w:rsid w:val="00064D98"/>
    <w:rsid w:val="00064F7F"/>
    <w:rsid w:val="00064F90"/>
    <w:rsid w:val="00065030"/>
    <w:rsid w:val="000652EA"/>
    <w:rsid w:val="00065303"/>
    <w:rsid w:val="0006532C"/>
    <w:rsid w:val="00065361"/>
    <w:rsid w:val="000653B0"/>
    <w:rsid w:val="0006547A"/>
    <w:rsid w:val="0006548A"/>
    <w:rsid w:val="0006555D"/>
    <w:rsid w:val="000655A4"/>
    <w:rsid w:val="0006567D"/>
    <w:rsid w:val="000656F7"/>
    <w:rsid w:val="000658DC"/>
    <w:rsid w:val="000659EB"/>
    <w:rsid w:val="00065A44"/>
    <w:rsid w:val="00065A92"/>
    <w:rsid w:val="00065B45"/>
    <w:rsid w:val="00065B61"/>
    <w:rsid w:val="00065B77"/>
    <w:rsid w:val="00065B9D"/>
    <w:rsid w:val="00065F40"/>
    <w:rsid w:val="00066016"/>
    <w:rsid w:val="0006613B"/>
    <w:rsid w:val="0006616F"/>
    <w:rsid w:val="0006651C"/>
    <w:rsid w:val="000665B0"/>
    <w:rsid w:val="000665B8"/>
    <w:rsid w:val="00066620"/>
    <w:rsid w:val="0006662F"/>
    <w:rsid w:val="000666D1"/>
    <w:rsid w:val="0006672B"/>
    <w:rsid w:val="00066787"/>
    <w:rsid w:val="000667EF"/>
    <w:rsid w:val="000667F6"/>
    <w:rsid w:val="00066A7A"/>
    <w:rsid w:val="00066AAA"/>
    <w:rsid w:val="00066B2B"/>
    <w:rsid w:val="00066B41"/>
    <w:rsid w:val="00066D47"/>
    <w:rsid w:val="00066DCA"/>
    <w:rsid w:val="00066E85"/>
    <w:rsid w:val="00066EAC"/>
    <w:rsid w:val="00066FD5"/>
    <w:rsid w:val="00067158"/>
    <w:rsid w:val="0006717E"/>
    <w:rsid w:val="00067197"/>
    <w:rsid w:val="000671DA"/>
    <w:rsid w:val="00067216"/>
    <w:rsid w:val="00067329"/>
    <w:rsid w:val="0006750E"/>
    <w:rsid w:val="00067513"/>
    <w:rsid w:val="0006754A"/>
    <w:rsid w:val="00067593"/>
    <w:rsid w:val="0006763F"/>
    <w:rsid w:val="00067739"/>
    <w:rsid w:val="000677AF"/>
    <w:rsid w:val="00067807"/>
    <w:rsid w:val="00067894"/>
    <w:rsid w:val="00067907"/>
    <w:rsid w:val="00067945"/>
    <w:rsid w:val="00067959"/>
    <w:rsid w:val="00067C02"/>
    <w:rsid w:val="00067C13"/>
    <w:rsid w:val="00067C5A"/>
    <w:rsid w:val="00067C97"/>
    <w:rsid w:val="00067E0E"/>
    <w:rsid w:val="00067EC0"/>
    <w:rsid w:val="00070068"/>
    <w:rsid w:val="000700CE"/>
    <w:rsid w:val="000700DB"/>
    <w:rsid w:val="0007018E"/>
    <w:rsid w:val="00070204"/>
    <w:rsid w:val="00070283"/>
    <w:rsid w:val="0007030C"/>
    <w:rsid w:val="0007038B"/>
    <w:rsid w:val="000703A2"/>
    <w:rsid w:val="00070589"/>
    <w:rsid w:val="000706B2"/>
    <w:rsid w:val="000706ED"/>
    <w:rsid w:val="0007075D"/>
    <w:rsid w:val="000707B5"/>
    <w:rsid w:val="0007088A"/>
    <w:rsid w:val="00070A3E"/>
    <w:rsid w:val="00070AD7"/>
    <w:rsid w:val="00070CB1"/>
    <w:rsid w:val="00070CD5"/>
    <w:rsid w:val="00070D00"/>
    <w:rsid w:val="00070DAA"/>
    <w:rsid w:val="000710A4"/>
    <w:rsid w:val="00071198"/>
    <w:rsid w:val="000711A2"/>
    <w:rsid w:val="000711BA"/>
    <w:rsid w:val="00071215"/>
    <w:rsid w:val="0007122D"/>
    <w:rsid w:val="00071278"/>
    <w:rsid w:val="000712F1"/>
    <w:rsid w:val="0007133D"/>
    <w:rsid w:val="00071371"/>
    <w:rsid w:val="00071475"/>
    <w:rsid w:val="00071586"/>
    <w:rsid w:val="0007159F"/>
    <w:rsid w:val="000717D6"/>
    <w:rsid w:val="0007181E"/>
    <w:rsid w:val="0007187A"/>
    <w:rsid w:val="000718B1"/>
    <w:rsid w:val="000718FB"/>
    <w:rsid w:val="00071932"/>
    <w:rsid w:val="0007193F"/>
    <w:rsid w:val="000719FD"/>
    <w:rsid w:val="00071AAD"/>
    <w:rsid w:val="00071AB5"/>
    <w:rsid w:val="00071B92"/>
    <w:rsid w:val="00071C80"/>
    <w:rsid w:val="00071CEB"/>
    <w:rsid w:val="00071D24"/>
    <w:rsid w:val="00071DB0"/>
    <w:rsid w:val="00071DC6"/>
    <w:rsid w:val="00071DDD"/>
    <w:rsid w:val="00071E7D"/>
    <w:rsid w:val="00071EF7"/>
    <w:rsid w:val="00071FE3"/>
    <w:rsid w:val="0007207E"/>
    <w:rsid w:val="000720D3"/>
    <w:rsid w:val="000721DF"/>
    <w:rsid w:val="0007230A"/>
    <w:rsid w:val="0007237F"/>
    <w:rsid w:val="000723B5"/>
    <w:rsid w:val="000723C8"/>
    <w:rsid w:val="00072417"/>
    <w:rsid w:val="00072419"/>
    <w:rsid w:val="00072509"/>
    <w:rsid w:val="000725C8"/>
    <w:rsid w:val="00072706"/>
    <w:rsid w:val="00072738"/>
    <w:rsid w:val="000727EE"/>
    <w:rsid w:val="00072969"/>
    <w:rsid w:val="000729D0"/>
    <w:rsid w:val="000729E4"/>
    <w:rsid w:val="00072A95"/>
    <w:rsid w:val="00072AF8"/>
    <w:rsid w:val="00072CB0"/>
    <w:rsid w:val="00072D03"/>
    <w:rsid w:val="00072D58"/>
    <w:rsid w:val="00072E72"/>
    <w:rsid w:val="00072EDD"/>
    <w:rsid w:val="00072F20"/>
    <w:rsid w:val="00072FC6"/>
    <w:rsid w:val="00072FF0"/>
    <w:rsid w:val="000730ED"/>
    <w:rsid w:val="0007315C"/>
    <w:rsid w:val="00073433"/>
    <w:rsid w:val="00073443"/>
    <w:rsid w:val="00073464"/>
    <w:rsid w:val="000734D0"/>
    <w:rsid w:val="00073736"/>
    <w:rsid w:val="0007379D"/>
    <w:rsid w:val="000737A7"/>
    <w:rsid w:val="00073806"/>
    <w:rsid w:val="00073936"/>
    <w:rsid w:val="00073ADD"/>
    <w:rsid w:val="00073AE7"/>
    <w:rsid w:val="00073B98"/>
    <w:rsid w:val="00073BF3"/>
    <w:rsid w:val="00073D6E"/>
    <w:rsid w:val="00073E9A"/>
    <w:rsid w:val="00073F2F"/>
    <w:rsid w:val="00073F5D"/>
    <w:rsid w:val="00073F91"/>
    <w:rsid w:val="0007402F"/>
    <w:rsid w:val="0007406F"/>
    <w:rsid w:val="000740A7"/>
    <w:rsid w:val="000740E6"/>
    <w:rsid w:val="00074392"/>
    <w:rsid w:val="000743E2"/>
    <w:rsid w:val="000743F8"/>
    <w:rsid w:val="000744B8"/>
    <w:rsid w:val="0007451A"/>
    <w:rsid w:val="0007454A"/>
    <w:rsid w:val="00074586"/>
    <w:rsid w:val="000745DD"/>
    <w:rsid w:val="000745E4"/>
    <w:rsid w:val="00074606"/>
    <w:rsid w:val="00074608"/>
    <w:rsid w:val="0007464E"/>
    <w:rsid w:val="00074679"/>
    <w:rsid w:val="000746CB"/>
    <w:rsid w:val="000746CF"/>
    <w:rsid w:val="00074797"/>
    <w:rsid w:val="0007480B"/>
    <w:rsid w:val="000748D3"/>
    <w:rsid w:val="00074A25"/>
    <w:rsid w:val="00074B23"/>
    <w:rsid w:val="00074B6F"/>
    <w:rsid w:val="00074C9D"/>
    <w:rsid w:val="00074CF4"/>
    <w:rsid w:val="00074D04"/>
    <w:rsid w:val="00074DAC"/>
    <w:rsid w:val="00074E6C"/>
    <w:rsid w:val="0007502F"/>
    <w:rsid w:val="00075129"/>
    <w:rsid w:val="0007512D"/>
    <w:rsid w:val="00075258"/>
    <w:rsid w:val="00075625"/>
    <w:rsid w:val="0007562E"/>
    <w:rsid w:val="00075630"/>
    <w:rsid w:val="000756D5"/>
    <w:rsid w:val="000756F5"/>
    <w:rsid w:val="0007573C"/>
    <w:rsid w:val="0007588B"/>
    <w:rsid w:val="000758AD"/>
    <w:rsid w:val="000758C1"/>
    <w:rsid w:val="0007597C"/>
    <w:rsid w:val="00075990"/>
    <w:rsid w:val="00075A42"/>
    <w:rsid w:val="00075A81"/>
    <w:rsid w:val="00075BB8"/>
    <w:rsid w:val="00075BF9"/>
    <w:rsid w:val="00075CAB"/>
    <w:rsid w:val="00075DA4"/>
    <w:rsid w:val="00075E30"/>
    <w:rsid w:val="00075ECE"/>
    <w:rsid w:val="0007615F"/>
    <w:rsid w:val="000762A2"/>
    <w:rsid w:val="000766F7"/>
    <w:rsid w:val="000767A4"/>
    <w:rsid w:val="000767A7"/>
    <w:rsid w:val="000767BC"/>
    <w:rsid w:val="00076903"/>
    <w:rsid w:val="00076A2E"/>
    <w:rsid w:val="00076B49"/>
    <w:rsid w:val="00076B79"/>
    <w:rsid w:val="00076BA2"/>
    <w:rsid w:val="00076BAC"/>
    <w:rsid w:val="00076C28"/>
    <w:rsid w:val="00076DCE"/>
    <w:rsid w:val="00076E10"/>
    <w:rsid w:val="00076EB9"/>
    <w:rsid w:val="00076F2D"/>
    <w:rsid w:val="0007703F"/>
    <w:rsid w:val="000770A8"/>
    <w:rsid w:val="000770F2"/>
    <w:rsid w:val="0007716B"/>
    <w:rsid w:val="00077200"/>
    <w:rsid w:val="00077404"/>
    <w:rsid w:val="000774E1"/>
    <w:rsid w:val="00077623"/>
    <w:rsid w:val="0007774B"/>
    <w:rsid w:val="000777C6"/>
    <w:rsid w:val="00077805"/>
    <w:rsid w:val="000778FA"/>
    <w:rsid w:val="00077A98"/>
    <w:rsid w:val="00077BB4"/>
    <w:rsid w:val="00077D17"/>
    <w:rsid w:val="00077DA3"/>
    <w:rsid w:val="00077F62"/>
    <w:rsid w:val="000801C3"/>
    <w:rsid w:val="000802B6"/>
    <w:rsid w:val="00080809"/>
    <w:rsid w:val="00080916"/>
    <w:rsid w:val="00080D7E"/>
    <w:rsid w:val="00080FF0"/>
    <w:rsid w:val="00081027"/>
    <w:rsid w:val="0008133A"/>
    <w:rsid w:val="00081341"/>
    <w:rsid w:val="00081357"/>
    <w:rsid w:val="00081362"/>
    <w:rsid w:val="000814E2"/>
    <w:rsid w:val="00081604"/>
    <w:rsid w:val="0008168B"/>
    <w:rsid w:val="000816CF"/>
    <w:rsid w:val="0008173E"/>
    <w:rsid w:val="0008186D"/>
    <w:rsid w:val="000818BF"/>
    <w:rsid w:val="000818D3"/>
    <w:rsid w:val="00081B3F"/>
    <w:rsid w:val="00081CEF"/>
    <w:rsid w:val="00081CF3"/>
    <w:rsid w:val="00081CFA"/>
    <w:rsid w:val="00081F35"/>
    <w:rsid w:val="00081F71"/>
    <w:rsid w:val="00082016"/>
    <w:rsid w:val="00082027"/>
    <w:rsid w:val="0008211B"/>
    <w:rsid w:val="000822E2"/>
    <w:rsid w:val="0008231A"/>
    <w:rsid w:val="00082387"/>
    <w:rsid w:val="000823B8"/>
    <w:rsid w:val="0008241D"/>
    <w:rsid w:val="00082527"/>
    <w:rsid w:val="000826AA"/>
    <w:rsid w:val="0008282F"/>
    <w:rsid w:val="0008283D"/>
    <w:rsid w:val="000828C2"/>
    <w:rsid w:val="000829D3"/>
    <w:rsid w:val="00082A6D"/>
    <w:rsid w:val="00082B02"/>
    <w:rsid w:val="00082C6D"/>
    <w:rsid w:val="00082D05"/>
    <w:rsid w:val="00082D67"/>
    <w:rsid w:val="00082E63"/>
    <w:rsid w:val="00082E90"/>
    <w:rsid w:val="00082F50"/>
    <w:rsid w:val="00082FA5"/>
    <w:rsid w:val="00083012"/>
    <w:rsid w:val="0008309E"/>
    <w:rsid w:val="00083416"/>
    <w:rsid w:val="00083435"/>
    <w:rsid w:val="00083442"/>
    <w:rsid w:val="000835A9"/>
    <w:rsid w:val="00083622"/>
    <w:rsid w:val="000836BA"/>
    <w:rsid w:val="000836EB"/>
    <w:rsid w:val="0008373E"/>
    <w:rsid w:val="00083788"/>
    <w:rsid w:val="000837FA"/>
    <w:rsid w:val="000838C3"/>
    <w:rsid w:val="000838F0"/>
    <w:rsid w:val="000839C6"/>
    <w:rsid w:val="00083A4D"/>
    <w:rsid w:val="00083AB4"/>
    <w:rsid w:val="00083BD4"/>
    <w:rsid w:val="00083CE0"/>
    <w:rsid w:val="00083D44"/>
    <w:rsid w:val="00083DC5"/>
    <w:rsid w:val="00083F33"/>
    <w:rsid w:val="00083FE9"/>
    <w:rsid w:val="00084031"/>
    <w:rsid w:val="00084092"/>
    <w:rsid w:val="00084221"/>
    <w:rsid w:val="00084262"/>
    <w:rsid w:val="000845A7"/>
    <w:rsid w:val="000845DD"/>
    <w:rsid w:val="00084698"/>
    <w:rsid w:val="000846CF"/>
    <w:rsid w:val="000847B6"/>
    <w:rsid w:val="00084931"/>
    <w:rsid w:val="00084A29"/>
    <w:rsid w:val="00084ADC"/>
    <w:rsid w:val="00084AF2"/>
    <w:rsid w:val="00084B76"/>
    <w:rsid w:val="00084C9A"/>
    <w:rsid w:val="00084DFD"/>
    <w:rsid w:val="00084EEA"/>
    <w:rsid w:val="00084F0D"/>
    <w:rsid w:val="00084F65"/>
    <w:rsid w:val="00084F78"/>
    <w:rsid w:val="00084FAA"/>
    <w:rsid w:val="00084FB5"/>
    <w:rsid w:val="00085158"/>
    <w:rsid w:val="000851ED"/>
    <w:rsid w:val="000852B4"/>
    <w:rsid w:val="00085385"/>
    <w:rsid w:val="000853D2"/>
    <w:rsid w:val="000853DA"/>
    <w:rsid w:val="00085528"/>
    <w:rsid w:val="000855D1"/>
    <w:rsid w:val="000855EA"/>
    <w:rsid w:val="00085624"/>
    <w:rsid w:val="0008563F"/>
    <w:rsid w:val="0008586C"/>
    <w:rsid w:val="000859C2"/>
    <w:rsid w:val="00085A9F"/>
    <w:rsid w:val="00085B8D"/>
    <w:rsid w:val="00085C1C"/>
    <w:rsid w:val="00085CF2"/>
    <w:rsid w:val="00085E72"/>
    <w:rsid w:val="00085EE0"/>
    <w:rsid w:val="00085FA3"/>
    <w:rsid w:val="0008604E"/>
    <w:rsid w:val="000860E3"/>
    <w:rsid w:val="0008614A"/>
    <w:rsid w:val="00086150"/>
    <w:rsid w:val="00086197"/>
    <w:rsid w:val="000861F0"/>
    <w:rsid w:val="000863FC"/>
    <w:rsid w:val="00086506"/>
    <w:rsid w:val="00086633"/>
    <w:rsid w:val="0008670F"/>
    <w:rsid w:val="000867BE"/>
    <w:rsid w:val="00086815"/>
    <w:rsid w:val="0008681A"/>
    <w:rsid w:val="00086866"/>
    <w:rsid w:val="00086924"/>
    <w:rsid w:val="000869DE"/>
    <w:rsid w:val="00086A73"/>
    <w:rsid w:val="00086AA2"/>
    <w:rsid w:val="00086C2F"/>
    <w:rsid w:val="00086CC2"/>
    <w:rsid w:val="00086E09"/>
    <w:rsid w:val="00086E7E"/>
    <w:rsid w:val="00086E97"/>
    <w:rsid w:val="00086FAF"/>
    <w:rsid w:val="00086FB5"/>
    <w:rsid w:val="000870AA"/>
    <w:rsid w:val="0008717F"/>
    <w:rsid w:val="000871E8"/>
    <w:rsid w:val="000872D1"/>
    <w:rsid w:val="00087665"/>
    <w:rsid w:val="000876E6"/>
    <w:rsid w:val="00087736"/>
    <w:rsid w:val="0008777E"/>
    <w:rsid w:val="00087911"/>
    <w:rsid w:val="00087A6B"/>
    <w:rsid w:val="00087AF3"/>
    <w:rsid w:val="00087C20"/>
    <w:rsid w:val="00087C3D"/>
    <w:rsid w:val="00087C69"/>
    <w:rsid w:val="00087C7B"/>
    <w:rsid w:val="00087D7A"/>
    <w:rsid w:val="00087E3E"/>
    <w:rsid w:val="00090013"/>
    <w:rsid w:val="00090081"/>
    <w:rsid w:val="00090098"/>
    <w:rsid w:val="00090153"/>
    <w:rsid w:val="000902A6"/>
    <w:rsid w:val="00090461"/>
    <w:rsid w:val="000904F9"/>
    <w:rsid w:val="0009052A"/>
    <w:rsid w:val="000905A6"/>
    <w:rsid w:val="000906A2"/>
    <w:rsid w:val="000908F1"/>
    <w:rsid w:val="0009093C"/>
    <w:rsid w:val="0009095D"/>
    <w:rsid w:val="000909BA"/>
    <w:rsid w:val="00090A9C"/>
    <w:rsid w:val="00090CEC"/>
    <w:rsid w:val="00090E2A"/>
    <w:rsid w:val="00090ED3"/>
    <w:rsid w:val="00090F42"/>
    <w:rsid w:val="0009102C"/>
    <w:rsid w:val="0009104D"/>
    <w:rsid w:val="00091247"/>
    <w:rsid w:val="0009129B"/>
    <w:rsid w:val="00091404"/>
    <w:rsid w:val="00091462"/>
    <w:rsid w:val="00091591"/>
    <w:rsid w:val="0009160B"/>
    <w:rsid w:val="000917B6"/>
    <w:rsid w:val="00091814"/>
    <w:rsid w:val="0009191B"/>
    <w:rsid w:val="000919E6"/>
    <w:rsid w:val="00091A5B"/>
    <w:rsid w:val="00091AF7"/>
    <w:rsid w:val="00091B5B"/>
    <w:rsid w:val="00091BC7"/>
    <w:rsid w:val="00091C00"/>
    <w:rsid w:val="00091C77"/>
    <w:rsid w:val="00091C8A"/>
    <w:rsid w:val="00091D28"/>
    <w:rsid w:val="00091DE7"/>
    <w:rsid w:val="00091E27"/>
    <w:rsid w:val="00091E2D"/>
    <w:rsid w:val="00091E54"/>
    <w:rsid w:val="00091E5D"/>
    <w:rsid w:val="00092036"/>
    <w:rsid w:val="00092110"/>
    <w:rsid w:val="00092118"/>
    <w:rsid w:val="000921BC"/>
    <w:rsid w:val="0009230E"/>
    <w:rsid w:val="000924F1"/>
    <w:rsid w:val="0009264D"/>
    <w:rsid w:val="0009264F"/>
    <w:rsid w:val="00092655"/>
    <w:rsid w:val="0009274E"/>
    <w:rsid w:val="0009275E"/>
    <w:rsid w:val="00092817"/>
    <w:rsid w:val="00092986"/>
    <w:rsid w:val="00092AEB"/>
    <w:rsid w:val="00092B05"/>
    <w:rsid w:val="00092BFD"/>
    <w:rsid w:val="00092C16"/>
    <w:rsid w:val="00092D4E"/>
    <w:rsid w:val="00092DB7"/>
    <w:rsid w:val="00092F5E"/>
    <w:rsid w:val="00092FB4"/>
    <w:rsid w:val="00092FCF"/>
    <w:rsid w:val="0009301F"/>
    <w:rsid w:val="00093026"/>
    <w:rsid w:val="000931A0"/>
    <w:rsid w:val="000933B2"/>
    <w:rsid w:val="00093409"/>
    <w:rsid w:val="00093491"/>
    <w:rsid w:val="000934F3"/>
    <w:rsid w:val="0009359A"/>
    <w:rsid w:val="000935CE"/>
    <w:rsid w:val="000936AF"/>
    <w:rsid w:val="000936E0"/>
    <w:rsid w:val="00093727"/>
    <w:rsid w:val="00093774"/>
    <w:rsid w:val="000937DC"/>
    <w:rsid w:val="000937DE"/>
    <w:rsid w:val="00093841"/>
    <w:rsid w:val="00093861"/>
    <w:rsid w:val="00093887"/>
    <w:rsid w:val="000938ED"/>
    <w:rsid w:val="00093954"/>
    <w:rsid w:val="00093AD1"/>
    <w:rsid w:val="00093AE2"/>
    <w:rsid w:val="00093AF4"/>
    <w:rsid w:val="00093BDB"/>
    <w:rsid w:val="00093C4A"/>
    <w:rsid w:val="00093CC8"/>
    <w:rsid w:val="00093D0A"/>
    <w:rsid w:val="00093D12"/>
    <w:rsid w:val="00093D1C"/>
    <w:rsid w:val="00093D7B"/>
    <w:rsid w:val="00093F2E"/>
    <w:rsid w:val="00094015"/>
    <w:rsid w:val="00094337"/>
    <w:rsid w:val="000943AB"/>
    <w:rsid w:val="0009440C"/>
    <w:rsid w:val="0009443E"/>
    <w:rsid w:val="000944A5"/>
    <w:rsid w:val="0009454B"/>
    <w:rsid w:val="000945F7"/>
    <w:rsid w:val="00094621"/>
    <w:rsid w:val="00094788"/>
    <w:rsid w:val="00094847"/>
    <w:rsid w:val="00094887"/>
    <w:rsid w:val="000949BE"/>
    <w:rsid w:val="00094AB1"/>
    <w:rsid w:val="00094B0F"/>
    <w:rsid w:val="00094B89"/>
    <w:rsid w:val="00094BF2"/>
    <w:rsid w:val="00094D0F"/>
    <w:rsid w:val="00094D34"/>
    <w:rsid w:val="00094E7A"/>
    <w:rsid w:val="00094EB7"/>
    <w:rsid w:val="00094F14"/>
    <w:rsid w:val="00095149"/>
    <w:rsid w:val="00095174"/>
    <w:rsid w:val="000951B9"/>
    <w:rsid w:val="000952F4"/>
    <w:rsid w:val="000954C5"/>
    <w:rsid w:val="0009556D"/>
    <w:rsid w:val="000955B5"/>
    <w:rsid w:val="000956CD"/>
    <w:rsid w:val="000956EB"/>
    <w:rsid w:val="00095749"/>
    <w:rsid w:val="0009577C"/>
    <w:rsid w:val="000957A0"/>
    <w:rsid w:val="000959FA"/>
    <w:rsid w:val="00095A01"/>
    <w:rsid w:val="00095B46"/>
    <w:rsid w:val="00095BD9"/>
    <w:rsid w:val="00095D85"/>
    <w:rsid w:val="00095E1D"/>
    <w:rsid w:val="00095F7A"/>
    <w:rsid w:val="00095FC0"/>
    <w:rsid w:val="00096179"/>
    <w:rsid w:val="00096263"/>
    <w:rsid w:val="0009635E"/>
    <w:rsid w:val="0009645C"/>
    <w:rsid w:val="0009645E"/>
    <w:rsid w:val="0009655F"/>
    <w:rsid w:val="000966A2"/>
    <w:rsid w:val="00096760"/>
    <w:rsid w:val="000968AD"/>
    <w:rsid w:val="000968C1"/>
    <w:rsid w:val="00096913"/>
    <w:rsid w:val="00096A16"/>
    <w:rsid w:val="00096ABC"/>
    <w:rsid w:val="00096AD2"/>
    <w:rsid w:val="00096E51"/>
    <w:rsid w:val="00096FCF"/>
    <w:rsid w:val="00096FF1"/>
    <w:rsid w:val="000970FB"/>
    <w:rsid w:val="00097142"/>
    <w:rsid w:val="00097239"/>
    <w:rsid w:val="0009726E"/>
    <w:rsid w:val="000972A2"/>
    <w:rsid w:val="00097406"/>
    <w:rsid w:val="00097474"/>
    <w:rsid w:val="000974E4"/>
    <w:rsid w:val="000974FD"/>
    <w:rsid w:val="000975A2"/>
    <w:rsid w:val="000975A4"/>
    <w:rsid w:val="000975B9"/>
    <w:rsid w:val="0009767A"/>
    <w:rsid w:val="000976A6"/>
    <w:rsid w:val="000977CB"/>
    <w:rsid w:val="000978A9"/>
    <w:rsid w:val="000978CC"/>
    <w:rsid w:val="000978D8"/>
    <w:rsid w:val="00097904"/>
    <w:rsid w:val="00097947"/>
    <w:rsid w:val="00097A99"/>
    <w:rsid w:val="00097BE7"/>
    <w:rsid w:val="00097C09"/>
    <w:rsid w:val="00097DB1"/>
    <w:rsid w:val="00097DBD"/>
    <w:rsid w:val="00097F39"/>
    <w:rsid w:val="00097F75"/>
    <w:rsid w:val="000A0027"/>
    <w:rsid w:val="000A0155"/>
    <w:rsid w:val="000A031B"/>
    <w:rsid w:val="000A03B5"/>
    <w:rsid w:val="000A056D"/>
    <w:rsid w:val="000A05A0"/>
    <w:rsid w:val="000A0669"/>
    <w:rsid w:val="000A06C9"/>
    <w:rsid w:val="000A06DA"/>
    <w:rsid w:val="000A075E"/>
    <w:rsid w:val="000A086A"/>
    <w:rsid w:val="000A0892"/>
    <w:rsid w:val="000A0AE5"/>
    <w:rsid w:val="000A0B84"/>
    <w:rsid w:val="000A0BDC"/>
    <w:rsid w:val="000A0C0E"/>
    <w:rsid w:val="000A0D18"/>
    <w:rsid w:val="000A0E13"/>
    <w:rsid w:val="000A0F69"/>
    <w:rsid w:val="000A0FD1"/>
    <w:rsid w:val="000A103F"/>
    <w:rsid w:val="000A1089"/>
    <w:rsid w:val="000A1112"/>
    <w:rsid w:val="000A131B"/>
    <w:rsid w:val="000A136C"/>
    <w:rsid w:val="000A137F"/>
    <w:rsid w:val="000A13B6"/>
    <w:rsid w:val="000A145B"/>
    <w:rsid w:val="000A145D"/>
    <w:rsid w:val="000A149A"/>
    <w:rsid w:val="000A14CA"/>
    <w:rsid w:val="000A164D"/>
    <w:rsid w:val="000A16AA"/>
    <w:rsid w:val="000A1850"/>
    <w:rsid w:val="000A195A"/>
    <w:rsid w:val="000A1A19"/>
    <w:rsid w:val="000A1B01"/>
    <w:rsid w:val="000A1C15"/>
    <w:rsid w:val="000A1F08"/>
    <w:rsid w:val="000A1FFF"/>
    <w:rsid w:val="000A20F1"/>
    <w:rsid w:val="000A217E"/>
    <w:rsid w:val="000A21B6"/>
    <w:rsid w:val="000A21F6"/>
    <w:rsid w:val="000A2249"/>
    <w:rsid w:val="000A2358"/>
    <w:rsid w:val="000A23F9"/>
    <w:rsid w:val="000A243E"/>
    <w:rsid w:val="000A24EB"/>
    <w:rsid w:val="000A24F5"/>
    <w:rsid w:val="000A2559"/>
    <w:rsid w:val="000A257B"/>
    <w:rsid w:val="000A25F7"/>
    <w:rsid w:val="000A25FC"/>
    <w:rsid w:val="000A2610"/>
    <w:rsid w:val="000A26A9"/>
    <w:rsid w:val="000A2776"/>
    <w:rsid w:val="000A29E3"/>
    <w:rsid w:val="000A2BE0"/>
    <w:rsid w:val="000A2C5E"/>
    <w:rsid w:val="000A2D38"/>
    <w:rsid w:val="000A2D48"/>
    <w:rsid w:val="000A2DE5"/>
    <w:rsid w:val="000A2EB2"/>
    <w:rsid w:val="000A2F18"/>
    <w:rsid w:val="000A2F3C"/>
    <w:rsid w:val="000A2F85"/>
    <w:rsid w:val="000A303A"/>
    <w:rsid w:val="000A30E0"/>
    <w:rsid w:val="000A3120"/>
    <w:rsid w:val="000A3222"/>
    <w:rsid w:val="000A3294"/>
    <w:rsid w:val="000A33FB"/>
    <w:rsid w:val="000A3426"/>
    <w:rsid w:val="000A3482"/>
    <w:rsid w:val="000A34D6"/>
    <w:rsid w:val="000A34E0"/>
    <w:rsid w:val="000A3601"/>
    <w:rsid w:val="000A3611"/>
    <w:rsid w:val="000A36B1"/>
    <w:rsid w:val="000A3701"/>
    <w:rsid w:val="000A3883"/>
    <w:rsid w:val="000A38EE"/>
    <w:rsid w:val="000A3931"/>
    <w:rsid w:val="000A3B93"/>
    <w:rsid w:val="000A3EA0"/>
    <w:rsid w:val="000A3ED7"/>
    <w:rsid w:val="000A3FAC"/>
    <w:rsid w:val="000A414B"/>
    <w:rsid w:val="000A4169"/>
    <w:rsid w:val="000A42EE"/>
    <w:rsid w:val="000A43A8"/>
    <w:rsid w:val="000A456E"/>
    <w:rsid w:val="000A4684"/>
    <w:rsid w:val="000A46FE"/>
    <w:rsid w:val="000A4776"/>
    <w:rsid w:val="000A4838"/>
    <w:rsid w:val="000A48FF"/>
    <w:rsid w:val="000A4979"/>
    <w:rsid w:val="000A49BA"/>
    <w:rsid w:val="000A49D8"/>
    <w:rsid w:val="000A4A12"/>
    <w:rsid w:val="000A4C15"/>
    <w:rsid w:val="000A4C34"/>
    <w:rsid w:val="000A4C6C"/>
    <w:rsid w:val="000A4C7B"/>
    <w:rsid w:val="000A4CD2"/>
    <w:rsid w:val="000A4DAD"/>
    <w:rsid w:val="000A4DC8"/>
    <w:rsid w:val="000A4EE9"/>
    <w:rsid w:val="000A4F30"/>
    <w:rsid w:val="000A5091"/>
    <w:rsid w:val="000A50A6"/>
    <w:rsid w:val="000A5114"/>
    <w:rsid w:val="000A51F1"/>
    <w:rsid w:val="000A52F2"/>
    <w:rsid w:val="000A5583"/>
    <w:rsid w:val="000A594E"/>
    <w:rsid w:val="000A5B9D"/>
    <w:rsid w:val="000A5C4A"/>
    <w:rsid w:val="000A5C7D"/>
    <w:rsid w:val="000A5C9E"/>
    <w:rsid w:val="000A5D26"/>
    <w:rsid w:val="000A5D96"/>
    <w:rsid w:val="000A5DBD"/>
    <w:rsid w:val="000A5DD4"/>
    <w:rsid w:val="000A5E89"/>
    <w:rsid w:val="000A5FD9"/>
    <w:rsid w:val="000A6001"/>
    <w:rsid w:val="000A618D"/>
    <w:rsid w:val="000A6314"/>
    <w:rsid w:val="000A6319"/>
    <w:rsid w:val="000A6458"/>
    <w:rsid w:val="000A6606"/>
    <w:rsid w:val="000A6697"/>
    <w:rsid w:val="000A671B"/>
    <w:rsid w:val="000A6853"/>
    <w:rsid w:val="000A685F"/>
    <w:rsid w:val="000A686F"/>
    <w:rsid w:val="000A6978"/>
    <w:rsid w:val="000A6982"/>
    <w:rsid w:val="000A6A5E"/>
    <w:rsid w:val="000A6AE1"/>
    <w:rsid w:val="000A6AF3"/>
    <w:rsid w:val="000A6B26"/>
    <w:rsid w:val="000A6B81"/>
    <w:rsid w:val="000A6C2E"/>
    <w:rsid w:val="000A6C92"/>
    <w:rsid w:val="000A6CAD"/>
    <w:rsid w:val="000A6CF9"/>
    <w:rsid w:val="000A6F24"/>
    <w:rsid w:val="000A6F6B"/>
    <w:rsid w:val="000A6FA2"/>
    <w:rsid w:val="000A7180"/>
    <w:rsid w:val="000A7201"/>
    <w:rsid w:val="000A72C3"/>
    <w:rsid w:val="000A72E6"/>
    <w:rsid w:val="000A751A"/>
    <w:rsid w:val="000A75A4"/>
    <w:rsid w:val="000A7807"/>
    <w:rsid w:val="000A780A"/>
    <w:rsid w:val="000A780C"/>
    <w:rsid w:val="000A784C"/>
    <w:rsid w:val="000A7875"/>
    <w:rsid w:val="000A791C"/>
    <w:rsid w:val="000A79FF"/>
    <w:rsid w:val="000A7C51"/>
    <w:rsid w:val="000A7D6A"/>
    <w:rsid w:val="000A7D70"/>
    <w:rsid w:val="000A7E19"/>
    <w:rsid w:val="000A7E23"/>
    <w:rsid w:val="000A7E73"/>
    <w:rsid w:val="000A7ECD"/>
    <w:rsid w:val="000A7EF0"/>
    <w:rsid w:val="000A7F9B"/>
    <w:rsid w:val="000A7FF3"/>
    <w:rsid w:val="000B00C3"/>
    <w:rsid w:val="000B01C5"/>
    <w:rsid w:val="000B01D0"/>
    <w:rsid w:val="000B02A4"/>
    <w:rsid w:val="000B02B1"/>
    <w:rsid w:val="000B03C6"/>
    <w:rsid w:val="000B05D6"/>
    <w:rsid w:val="000B05F3"/>
    <w:rsid w:val="000B0786"/>
    <w:rsid w:val="000B0902"/>
    <w:rsid w:val="000B0AE8"/>
    <w:rsid w:val="000B0B64"/>
    <w:rsid w:val="000B0D15"/>
    <w:rsid w:val="000B0D1A"/>
    <w:rsid w:val="000B0D78"/>
    <w:rsid w:val="000B0DA8"/>
    <w:rsid w:val="000B0DF9"/>
    <w:rsid w:val="000B0F35"/>
    <w:rsid w:val="000B0FF8"/>
    <w:rsid w:val="000B10BD"/>
    <w:rsid w:val="000B1112"/>
    <w:rsid w:val="000B118A"/>
    <w:rsid w:val="000B1338"/>
    <w:rsid w:val="000B1409"/>
    <w:rsid w:val="000B14E3"/>
    <w:rsid w:val="000B1516"/>
    <w:rsid w:val="000B1595"/>
    <w:rsid w:val="000B1596"/>
    <w:rsid w:val="000B159F"/>
    <w:rsid w:val="000B1609"/>
    <w:rsid w:val="000B1684"/>
    <w:rsid w:val="000B16D6"/>
    <w:rsid w:val="000B171A"/>
    <w:rsid w:val="000B17D6"/>
    <w:rsid w:val="000B17F8"/>
    <w:rsid w:val="000B1803"/>
    <w:rsid w:val="000B18FB"/>
    <w:rsid w:val="000B19F6"/>
    <w:rsid w:val="000B1A24"/>
    <w:rsid w:val="000B1A7E"/>
    <w:rsid w:val="000B1C4D"/>
    <w:rsid w:val="000B1C97"/>
    <w:rsid w:val="000B1CAF"/>
    <w:rsid w:val="000B1DD5"/>
    <w:rsid w:val="000B1DDA"/>
    <w:rsid w:val="000B1E29"/>
    <w:rsid w:val="000B1F5E"/>
    <w:rsid w:val="000B20BA"/>
    <w:rsid w:val="000B2190"/>
    <w:rsid w:val="000B229C"/>
    <w:rsid w:val="000B2536"/>
    <w:rsid w:val="000B2678"/>
    <w:rsid w:val="000B26C2"/>
    <w:rsid w:val="000B2996"/>
    <w:rsid w:val="000B29E0"/>
    <w:rsid w:val="000B2B6E"/>
    <w:rsid w:val="000B2C6D"/>
    <w:rsid w:val="000B2CF5"/>
    <w:rsid w:val="000B2F55"/>
    <w:rsid w:val="000B2FB6"/>
    <w:rsid w:val="000B2FD0"/>
    <w:rsid w:val="000B3085"/>
    <w:rsid w:val="000B30E8"/>
    <w:rsid w:val="000B317F"/>
    <w:rsid w:val="000B31BA"/>
    <w:rsid w:val="000B332D"/>
    <w:rsid w:val="000B3385"/>
    <w:rsid w:val="000B3425"/>
    <w:rsid w:val="000B3453"/>
    <w:rsid w:val="000B35F0"/>
    <w:rsid w:val="000B35FE"/>
    <w:rsid w:val="000B36B7"/>
    <w:rsid w:val="000B3845"/>
    <w:rsid w:val="000B3887"/>
    <w:rsid w:val="000B389D"/>
    <w:rsid w:val="000B3AC1"/>
    <w:rsid w:val="000B3AFC"/>
    <w:rsid w:val="000B3B64"/>
    <w:rsid w:val="000B3C1F"/>
    <w:rsid w:val="000B3C9C"/>
    <w:rsid w:val="000B3D03"/>
    <w:rsid w:val="000B3D4D"/>
    <w:rsid w:val="000B3DA5"/>
    <w:rsid w:val="000B3E50"/>
    <w:rsid w:val="000B3EB0"/>
    <w:rsid w:val="000B3EB7"/>
    <w:rsid w:val="000B3EBC"/>
    <w:rsid w:val="000B4034"/>
    <w:rsid w:val="000B40C5"/>
    <w:rsid w:val="000B40DD"/>
    <w:rsid w:val="000B4203"/>
    <w:rsid w:val="000B4246"/>
    <w:rsid w:val="000B4296"/>
    <w:rsid w:val="000B431C"/>
    <w:rsid w:val="000B4350"/>
    <w:rsid w:val="000B43A0"/>
    <w:rsid w:val="000B43C7"/>
    <w:rsid w:val="000B4578"/>
    <w:rsid w:val="000B45CC"/>
    <w:rsid w:val="000B46E6"/>
    <w:rsid w:val="000B48F6"/>
    <w:rsid w:val="000B4912"/>
    <w:rsid w:val="000B4971"/>
    <w:rsid w:val="000B4B66"/>
    <w:rsid w:val="000B4BCA"/>
    <w:rsid w:val="000B4DD1"/>
    <w:rsid w:val="000B4DF6"/>
    <w:rsid w:val="000B4E26"/>
    <w:rsid w:val="000B5038"/>
    <w:rsid w:val="000B5047"/>
    <w:rsid w:val="000B511A"/>
    <w:rsid w:val="000B523D"/>
    <w:rsid w:val="000B52DB"/>
    <w:rsid w:val="000B535C"/>
    <w:rsid w:val="000B538C"/>
    <w:rsid w:val="000B543B"/>
    <w:rsid w:val="000B5589"/>
    <w:rsid w:val="000B5807"/>
    <w:rsid w:val="000B580F"/>
    <w:rsid w:val="000B583F"/>
    <w:rsid w:val="000B5861"/>
    <w:rsid w:val="000B58CC"/>
    <w:rsid w:val="000B59F6"/>
    <w:rsid w:val="000B5D71"/>
    <w:rsid w:val="000B5E4C"/>
    <w:rsid w:val="000B5ED8"/>
    <w:rsid w:val="000B5F99"/>
    <w:rsid w:val="000B60A1"/>
    <w:rsid w:val="000B6132"/>
    <w:rsid w:val="000B61CA"/>
    <w:rsid w:val="000B63AB"/>
    <w:rsid w:val="000B651D"/>
    <w:rsid w:val="000B6584"/>
    <w:rsid w:val="000B65AF"/>
    <w:rsid w:val="000B65D0"/>
    <w:rsid w:val="000B65D3"/>
    <w:rsid w:val="000B6653"/>
    <w:rsid w:val="000B667E"/>
    <w:rsid w:val="000B6725"/>
    <w:rsid w:val="000B6778"/>
    <w:rsid w:val="000B68DB"/>
    <w:rsid w:val="000B6A76"/>
    <w:rsid w:val="000B6B8E"/>
    <w:rsid w:val="000B6C3A"/>
    <w:rsid w:val="000B6C5F"/>
    <w:rsid w:val="000B6DF5"/>
    <w:rsid w:val="000B6E1A"/>
    <w:rsid w:val="000B6E72"/>
    <w:rsid w:val="000B709F"/>
    <w:rsid w:val="000B70D9"/>
    <w:rsid w:val="000B70E3"/>
    <w:rsid w:val="000B71E1"/>
    <w:rsid w:val="000B72C6"/>
    <w:rsid w:val="000B73A2"/>
    <w:rsid w:val="000B73B8"/>
    <w:rsid w:val="000B73BE"/>
    <w:rsid w:val="000B73CE"/>
    <w:rsid w:val="000B7429"/>
    <w:rsid w:val="000B7481"/>
    <w:rsid w:val="000B75BF"/>
    <w:rsid w:val="000B7668"/>
    <w:rsid w:val="000B7700"/>
    <w:rsid w:val="000B7708"/>
    <w:rsid w:val="000B77C5"/>
    <w:rsid w:val="000B793E"/>
    <w:rsid w:val="000B795A"/>
    <w:rsid w:val="000B7965"/>
    <w:rsid w:val="000B7B6C"/>
    <w:rsid w:val="000B7C93"/>
    <w:rsid w:val="000B7DB8"/>
    <w:rsid w:val="000B7F40"/>
    <w:rsid w:val="000C0108"/>
    <w:rsid w:val="000C03EC"/>
    <w:rsid w:val="000C04CB"/>
    <w:rsid w:val="000C054D"/>
    <w:rsid w:val="000C0693"/>
    <w:rsid w:val="000C069C"/>
    <w:rsid w:val="000C06BE"/>
    <w:rsid w:val="000C077A"/>
    <w:rsid w:val="000C0808"/>
    <w:rsid w:val="000C0944"/>
    <w:rsid w:val="000C0ABC"/>
    <w:rsid w:val="000C0BE2"/>
    <w:rsid w:val="000C0D17"/>
    <w:rsid w:val="000C0D3F"/>
    <w:rsid w:val="000C0DA4"/>
    <w:rsid w:val="000C0ED8"/>
    <w:rsid w:val="000C0F58"/>
    <w:rsid w:val="000C10F3"/>
    <w:rsid w:val="000C134A"/>
    <w:rsid w:val="000C1397"/>
    <w:rsid w:val="000C1399"/>
    <w:rsid w:val="000C145F"/>
    <w:rsid w:val="000C1556"/>
    <w:rsid w:val="000C15A4"/>
    <w:rsid w:val="000C162D"/>
    <w:rsid w:val="000C1634"/>
    <w:rsid w:val="000C1868"/>
    <w:rsid w:val="000C18E5"/>
    <w:rsid w:val="000C18E6"/>
    <w:rsid w:val="000C1942"/>
    <w:rsid w:val="000C1A6A"/>
    <w:rsid w:val="000C1BB6"/>
    <w:rsid w:val="000C1C0F"/>
    <w:rsid w:val="000C1DAD"/>
    <w:rsid w:val="000C1F7C"/>
    <w:rsid w:val="000C1F84"/>
    <w:rsid w:val="000C2134"/>
    <w:rsid w:val="000C2242"/>
    <w:rsid w:val="000C240F"/>
    <w:rsid w:val="000C2534"/>
    <w:rsid w:val="000C2640"/>
    <w:rsid w:val="000C2646"/>
    <w:rsid w:val="000C2758"/>
    <w:rsid w:val="000C28D6"/>
    <w:rsid w:val="000C290E"/>
    <w:rsid w:val="000C2A88"/>
    <w:rsid w:val="000C2B3F"/>
    <w:rsid w:val="000C2BB9"/>
    <w:rsid w:val="000C2C1D"/>
    <w:rsid w:val="000C2CD3"/>
    <w:rsid w:val="000C2D20"/>
    <w:rsid w:val="000C2D31"/>
    <w:rsid w:val="000C2D47"/>
    <w:rsid w:val="000C2D97"/>
    <w:rsid w:val="000C2DE2"/>
    <w:rsid w:val="000C2DE5"/>
    <w:rsid w:val="000C2F74"/>
    <w:rsid w:val="000C2FFC"/>
    <w:rsid w:val="000C3047"/>
    <w:rsid w:val="000C32A7"/>
    <w:rsid w:val="000C34E6"/>
    <w:rsid w:val="000C35AE"/>
    <w:rsid w:val="000C35C5"/>
    <w:rsid w:val="000C3664"/>
    <w:rsid w:val="000C36E0"/>
    <w:rsid w:val="000C3784"/>
    <w:rsid w:val="000C37B8"/>
    <w:rsid w:val="000C3819"/>
    <w:rsid w:val="000C385E"/>
    <w:rsid w:val="000C3896"/>
    <w:rsid w:val="000C389B"/>
    <w:rsid w:val="000C38B6"/>
    <w:rsid w:val="000C3B8A"/>
    <w:rsid w:val="000C3E24"/>
    <w:rsid w:val="000C3E54"/>
    <w:rsid w:val="000C3ECA"/>
    <w:rsid w:val="000C3EE4"/>
    <w:rsid w:val="000C4246"/>
    <w:rsid w:val="000C4277"/>
    <w:rsid w:val="000C427A"/>
    <w:rsid w:val="000C428E"/>
    <w:rsid w:val="000C4328"/>
    <w:rsid w:val="000C446F"/>
    <w:rsid w:val="000C461C"/>
    <w:rsid w:val="000C474D"/>
    <w:rsid w:val="000C477C"/>
    <w:rsid w:val="000C47DA"/>
    <w:rsid w:val="000C47ED"/>
    <w:rsid w:val="000C4894"/>
    <w:rsid w:val="000C48AE"/>
    <w:rsid w:val="000C48D6"/>
    <w:rsid w:val="000C490F"/>
    <w:rsid w:val="000C49B0"/>
    <w:rsid w:val="000C4A5F"/>
    <w:rsid w:val="000C4C8F"/>
    <w:rsid w:val="000C4C9E"/>
    <w:rsid w:val="000C4CE6"/>
    <w:rsid w:val="000C4DCE"/>
    <w:rsid w:val="000C4FBC"/>
    <w:rsid w:val="000C501B"/>
    <w:rsid w:val="000C5053"/>
    <w:rsid w:val="000C509A"/>
    <w:rsid w:val="000C51EB"/>
    <w:rsid w:val="000C525F"/>
    <w:rsid w:val="000C52D1"/>
    <w:rsid w:val="000C52E0"/>
    <w:rsid w:val="000C5333"/>
    <w:rsid w:val="000C53C1"/>
    <w:rsid w:val="000C5525"/>
    <w:rsid w:val="000C5593"/>
    <w:rsid w:val="000C563F"/>
    <w:rsid w:val="000C56BB"/>
    <w:rsid w:val="000C58C2"/>
    <w:rsid w:val="000C5A13"/>
    <w:rsid w:val="000C5D4C"/>
    <w:rsid w:val="000C5E7A"/>
    <w:rsid w:val="000C5EF8"/>
    <w:rsid w:val="000C5F48"/>
    <w:rsid w:val="000C5F77"/>
    <w:rsid w:val="000C5FB3"/>
    <w:rsid w:val="000C5FFB"/>
    <w:rsid w:val="000C610D"/>
    <w:rsid w:val="000C61C0"/>
    <w:rsid w:val="000C62E1"/>
    <w:rsid w:val="000C6375"/>
    <w:rsid w:val="000C64A1"/>
    <w:rsid w:val="000C6593"/>
    <w:rsid w:val="000C65EC"/>
    <w:rsid w:val="000C67A3"/>
    <w:rsid w:val="000C67CD"/>
    <w:rsid w:val="000C6817"/>
    <w:rsid w:val="000C6915"/>
    <w:rsid w:val="000C6A93"/>
    <w:rsid w:val="000C6BEC"/>
    <w:rsid w:val="000C6CA3"/>
    <w:rsid w:val="000C6D8A"/>
    <w:rsid w:val="000C6EEA"/>
    <w:rsid w:val="000C6F0E"/>
    <w:rsid w:val="000C6F3C"/>
    <w:rsid w:val="000C6F3D"/>
    <w:rsid w:val="000C6F88"/>
    <w:rsid w:val="000C6FA9"/>
    <w:rsid w:val="000C70DD"/>
    <w:rsid w:val="000C71A1"/>
    <w:rsid w:val="000C7334"/>
    <w:rsid w:val="000C73EA"/>
    <w:rsid w:val="000C7463"/>
    <w:rsid w:val="000C759A"/>
    <w:rsid w:val="000C7631"/>
    <w:rsid w:val="000C76BC"/>
    <w:rsid w:val="000C76CA"/>
    <w:rsid w:val="000C77D4"/>
    <w:rsid w:val="000C7818"/>
    <w:rsid w:val="000C7A8D"/>
    <w:rsid w:val="000C7AB1"/>
    <w:rsid w:val="000C7B28"/>
    <w:rsid w:val="000C7BFE"/>
    <w:rsid w:val="000C7CBF"/>
    <w:rsid w:val="000C7D4E"/>
    <w:rsid w:val="000C7E00"/>
    <w:rsid w:val="000C7E4D"/>
    <w:rsid w:val="000C7F5E"/>
    <w:rsid w:val="000C7F8A"/>
    <w:rsid w:val="000C7FD6"/>
    <w:rsid w:val="000D00A7"/>
    <w:rsid w:val="000D01F9"/>
    <w:rsid w:val="000D023C"/>
    <w:rsid w:val="000D0532"/>
    <w:rsid w:val="000D063B"/>
    <w:rsid w:val="000D072E"/>
    <w:rsid w:val="000D073B"/>
    <w:rsid w:val="000D073D"/>
    <w:rsid w:val="000D0759"/>
    <w:rsid w:val="000D075B"/>
    <w:rsid w:val="000D0860"/>
    <w:rsid w:val="000D0897"/>
    <w:rsid w:val="000D0922"/>
    <w:rsid w:val="000D0995"/>
    <w:rsid w:val="000D0A7D"/>
    <w:rsid w:val="000D0AD6"/>
    <w:rsid w:val="000D0C38"/>
    <w:rsid w:val="000D0D12"/>
    <w:rsid w:val="000D0D6E"/>
    <w:rsid w:val="000D0D78"/>
    <w:rsid w:val="000D0DD9"/>
    <w:rsid w:val="000D0E5A"/>
    <w:rsid w:val="000D0F0B"/>
    <w:rsid w:val="000D0F5B"/>
    <w:rsid w:val="000D0FAF"/>
    <w:rsid w:val="000D1078"/>
    <w:rsid w:val="000D1111"/>
    <w:rsid w:val="000D1125"/>
    <w:rsid w:val="000D1154"/>
    <w:rsid w:val="000D1198"/>
    <w:rsid w:val="000D125A"/>
    <w:rsid w:val="000D12A9"/>
    <w:rsid w:val="000D12B0"/>
    <w:rsid w:val="000D14EE"/>
    <w:rsid w:val="000D15DA"/>
    <w:rsid w:val="000D15E2"/>
    <w:rsid w:val="000D15FE"/>
    <w:rsid w:val="000D1605"/>
    <w:rsid w:val="000D16FB"/>
    <w:rsid w:val="000D181D"/>
    <w:rsid w:val="000D182F"/>
    <w:rsid w:val="000D1865"/>
    <w:rsid w:val="000D18D0"/>
    <w:rsid w:val="000D18E6"/>
    <w:rsid w:val="000D18F1"/>
    <w:rsid w:val="000D19A4"/>
    <w:rsid w:val="000D1A44"/>
    <w:rsid w:val="000D1A62"/>
    <w:rsid w:val="000D1BE6"/>
    <w:rsid w:val="000D1C3A"/>
    <w:rsid w:val="000D1C51"/>
    <w:rsid w:val="000D1EB4"/>
    <w:rsid w:val="000D1ECE"/>
    <w:rsid w:val="000D1F30"/>
    <w:rsid w:val="000D1F50"/>
    <w:rsid w:val="000D1FAA"/>
    <w:rsid w:val="000D1FEE"/>
    <w:rsid w:val="000D2005"/>
    <w:rsid w:val="000D20F7"/>
    <w:rsid w:val="000D210B"/>
    <w:rsid w:val="000D2213"/>
    <w:rsid w:val="000D221B"/>
    <w:rsid w:val="000D2383"/>
    <w:rsid w:val="000D23AE"/>
    <w:rsid w:val="000D256D"/>
    <w:rsid w:val="000D261A"/>
    <w:rsid w:val="000D266B"/>
    <w:rsid w:val="000D26CC"/>
    <w:rsid w:val="000D2737"/>
    <w:rsid w:val="000D27F7"/>
    <w:rsid w:val="000D2B85"/>
    <w:rsid w:val="000D2BC9"/>
    <w:rsid w:val="000D2C47"/>
    <w:rsid w:val="000D2CC4"/>
    <w:rsid w:val="000D2E55"/>
    <w:rsid w:val="000D2F23"/>
    <w:rsid w:val="000D2FBB"/>
    <w:rsid w:val="000D2FBF"/>
    <w:rsid w:val="000D2FD0"/>
    <w:rsid w:val="000D2FE2"/>
    <w:rsid w:val="000D304E"/>
    <w:rsid w:val="000D3078"/>
    <w:rsid w:val="000D30ED"/>
    <w:rsid w:val="000D3150"/>
    <w:rsid w:val="000D3345"/>
    <w:rsid w:val="000D3356"/>
    <w:rsid w:val="000D3588"/>
    <w:rsid w:val="000D3693"/>
    <w:rsid w:val="000D3799"/>
    <w:rsid w:val="000D3824"/>
    <w:rsid w:val="000D3932"/>
    <w:rsid w:val="000D393D"/>
    <w:rsid w:val="000D3966"/>
    <w:rsid w:val="000D3B93"/>
    <w:rsid w:val="000D3D35"/>
    <w:rsid w:val="000D3D67"/>
    <w:rsid w:val="000D3D98"/>
    <w:rsid w:val="000D3DB9"/>
    <w:rsid w:val="000D3E38"/>
    <w:rsid w:val="000D3E7E"/>
    <w:rsid w:val="000D405D"/>
    <w:rsid w:val="000D4154"/>
    <w:rsid w:val="000D4205"/>
    <w:rsid w:val="000D42BB"/>
    <w:rsid w:val="000D42CE"/>
    <w:rsid w:val="000D42D9"/>
    <w:rsid w:val="000D43A8"/>
    <w:rsid w:val="000D43EA"/>
    <w:rsid w:val="000D4415"/>
    <w:rsid w:val="000D441F"/>
    <w:rsid w:val="000D44C3"/>
    <w:rsid w:val="000D44EA"/>
    <w:rsid w:val="000D45DC"/>
    <w:rsid w:val="000D46F8"/>
    <w:rsid w:val="000D48AC"/>
    <w:rsid w:val="000D4969"/>
    <w:rsid w:val="000D49C2"/>
    <w:rsid w:val="000D4A40"/>
    <w:rsid w:val="000D4B9E"/>
    <w:rsid w:val="000D4C68"/>
    <w:rsid w:val="000D4C8C"/>
    <w:rsid w:val="000D4D0C"/>
    <w:rsid w:val="000D4D3F"/>
    <w:rsid w:val="000D4D74"/>
    <w:rsid w:val="000D4D80"/>
    <w:rsid w:val="000D4D86"/>
    <w:rsid w:val="000D4DCE"/>
    <w:rsid w:val="000D4ED4"/>
    <w:rsid w:val="000D4EF3"/>
    <w:rsid w:val="000D4F9B"/>
    <w:rsid w:val="000D4FED"/>
    <w:rsid w:val="000D504B"/>
    <w:rsid w:val="000D5175"/>
    <w:rsid w:val="000D5465"/>
    <w:rsid w:val="000D5655"/>
    <w:rsid w:val="000D57C4"/>
    <w:rsid w:val="000D581A"/>
    <w:rsid w:val="000D584C"/>
    <w:rsid w:val="000D5896"/>
    <w:rsid w:val="000D59A0"/>
    <w:rsid w:val="000D5A26"/>
    <w:rsid w:val="000D5B2D"/>
    <w:rsid w:val="000D5BBF"/>
    <w:rsid w:val="000D5C36"/>
    <w:rsid w:val="000D5C55"/>
    <w:rsid w:val="000D5C7A"/>
    <w:rsid w:val="000D5CB7"/>
    <w:rsid w:val="000D5F93"/>
    <w:rsid w:val="000D5F9A"/>
    <w:rsid w:val="000D600F"/>
    <w:rsid w:val="000D60D3"/>
    <w:rsid w:val="000D613B"/>
    <w:rsid w:val="000D613E"/>
    <w:rsid w:val="000D6156"/>
    <w:rsid w:val="000D618D"/>
    <w:rsid w:val="000D61A8"/>
    <w:rsid w:val="000D61D7"/>
    <w:rsid w:val="000D61FB"/>
    <w:rsid w:val="000D622D"/>
    <w:rsid w:val="000D627B"/>
    <w:rsid w:val="000D635A"/>
    <w:rsid w:val="000D635D"/>
    <w:rsid w:val="000D64AF"/>
    <w:rsid w:val="000D660F"/>
    <w:rsid w:val="000D6647"/>
    <w:rsid w:val="000D68D7"/>
    <w:rsid w:val="000D69DF"/>
    <w:rsid w:val="000D6B7B"/>
    <w:rsid w:val="000D6C38"/>
    <w:rsid w:val="000D6FE6"/>
    <w:rsid w:val="000D707D"/>
    <w:rsid w:val="000D7094"/>
    <w:rsid w:val="000D720B"/>
    <w:rsid w:val="000D7550"/>
    <w:rsid w:val="000D75F6"/>
    <w:rsid w:val="000D7702"/>
    <w:rsid w:val="000D770E"/>
    <w:rsid w:val="000D775E"/>
    <w:rsid w:val="000D786B"/>
    <w:rsid w:val="000D78A2"/>
    <w:rsid w:val="000D78C0"/>
    <w:rsid w:val="000D792E"/>
    <w:rsid w:val="000D7983"/>
    <w:rsid w:val="000D7ABD"/>
    <w:rsid w:val="000D7B3F"/>
    <w:rsid w:val="000D7BB3"/>
    <w:rsid w:val="000D7C96"/>
    <w:rsid w:val="000D7CA9"/>
    <w:rsid w:val="000D7CD3"/>
    <w:rsid w:val="000D7CF4"/>
    <w:rsid w:val="000D7D63"/>
    <w:rsid w:val="000D7F8C"/>
    <w:rsid w:val="000E00D6"/>
    <w:rsid w:val="000E0174"/>
    <w:rsid w:val="000E0182"/>
    <w:rsid w:val="000E01C7"/>
    <w:rsid w:val="000E02CE"/>
    <w:rsid w:val="000E03E8"/>
    <w:rsid w:val="000E066C"/>
    <w:rsid w:val="000E0844"/>
    <w:rsid w:val="000E0B1F"/>
    <w:rsid w:val="000E0CA4"/>
    <w:rsid w:val="000E0CC3"/>
    <w:rsid w:val="000E0D3B"/>
    <w:rsid w:val="000E0DC1"/>
    <w:rsid w:val="000E0E0C"/>
    <w:rsid w:val="000E0EA2"/>
    <w:rsid w:val="000E0EE4"/>
    <w:rsid w:val="000E0F4B"/>
    <w:rsid w:val="000E0F9D"/>
    <w:rsid w:val="000E12A9"/>
    <w:rsid w:val="000E132F"/>
    <w:rsid w:val="000E1389"/>
    <w:rsid w:val="000E1391"/>
    <w:rsid w:val="000E139B"/>
    <w:rsid w:val="000E13B8"/>
    <w:rsid w:val="000E1401"/>
    <w:rsid w:val="000E1484"/>
    <w:rsid w:val="000E166F"/>
    <w:rsid w:val="000E170E"/>
    <w:rsid w:val="000E17B2"/>
    <w:rsid w:val="000E194D"/>
    <w:rsid w:val="000E1AC4"/>
    <w:rsid w:val="000E1AD2"/>
    <w:rsid w:val="000E1C25"/>
    <w:rsid w:val="000E1C5A"/>
    <w:rsid w:val="000E1FB6"/>
    <w:rsid w:val="000E1FD4"/>
    <w:rsid w:val="000E200F"/>
    <w:rsid w:val="000E208C"/>
    <w:rsid w:val="000E21C2"/>
    <w:rsid w:val="000E21D3"/>
    <w:rsid w:val="000E23C9"/>
    <w:rsid w:val="000E23ED"/>
    <w:rsid w:val="000E254E"/>
    <w:rsid w:val="000E2585"/>
    <w:rsid w:val="000E2603"/>
    <w:rsid w:val="000E286A"/>
    <w:rsid w:val="000E2993"/>
    <w:rsid w:val="000E2A6B"/>
    <w:rsid w:val="000E2BC1"/>
    <w:rsid w:val="000E2BEF"/>
    <w:rsid w:val="000E2C08"/>
    <w:rsid w:val="000E2C2A"/>
    <w:rsid w:val="000E2CC7"/>
    <w:rsid w:val="000E2CE0"/>
    <w:rsid w:val="000E2E40"/>
    <w:rsid w:val="000E2E62"/>
    <w:rsid w:val="000E2F49"/>
    <w:rsid w:val="000E2F6D"/>
    <w:rsid w:val="000E2F87"/>
    <w:rsid w:val="000E2FFF"/>
    <w:rsid w:val="000E3177"/>
    <w:rsid w:val="000E317C"/>
    <w:rsid w:val="000E32F9"/>
    <w:rsid w:val="000E3346"/>
    <w:rsid w:val="000E3370"/>
    <w:rsid w:val="000E33AA"/>
    <w:rsid w:val="000E3480"/>
    <w:rsid w:val="000E3562"/>
    <w:rsid w:val="000E361D"/>
    <w:rsid w:val="000E37CE"/>
    <w:rsid w:val="000E3A50"/>
    <w:rsid w:val="000E3A8D"/>
    <w:rsid w:val="000E3AF9"/>
    <w:rsid w:val="000E3CBA"/>
    <w:rsid w:val="000E3ED3"/>
    <w:rsid w:val="000E3F68"/>
    <w:rsid w:val="000E3FD4"/>
    <w:rsid w:val="000E40D0"/>
    <w:rsid w:val="000E411C"/>
    <w:rsid w:val="000E418D"/>
    <w:rsid w:val="000E41CE"/>
    <w:rsid w:val="000E4265"/>
    <w:rsid w:val="000E4276"/>
    <w:rsid w:val="000E42A1"/>
    <w:rsid w:val="000E42C7"/>
    <w:rsid w:val="000E430D"/>
    <w:rsid w:val="000E4355"/>
    <w:rsid w:val="000E4420"/>
    <w:rsid w:val="000E482E"/>
    <w:rsid w:val="000E483B"/>
    <w:rsid w:val="000E4892"/>
    <w:rsid w:val="000E4903"/>
    <w:rsid w:val="000E4BD7"/>
    <w:rsid w:val="000E4C27"/>
    <w:rsid w:val="000E4E05"/>
    <w:rsid w:val="000E4EC5"/>
    <w:rsid w:val="000E4FEE"/>
    <w:rsid w:val="000E50F7"/>
    <w:rsid w:val="000E51A1"/>
    <w:rsid w:val="000E51E4"/>
    <w:rsid w:val="000E5243"/>
    <w:rsid w:val="000E5314"/>
    <w:rsid w:val="000E543A"/>
    <w:rsid w:val="000E5467"/>
    <w:rsid w:val="000E547C"/>
    <w:rsid w:val="000E548B"/>
    <w:rsid w:val="000E55F0"/>
    <w:rsid w:val="000E5615"/>
    <w:rsid w:val="000E5674"/>
    <w:rsid w:val="000E56F3"/>
    <w:rsid w:val="000E5947"/>
    <w:rsid w:val="000E5A51"/>
    <w:rsid w:val="000E5AC3"/>
    <w:rsid w:val="000E5B41"/>
    <w:rsid w:val="000E5C00"/>
    <w:rsid w:val="000E5D59"/>
    <w:rsid w:val="000E5E08"/>
    <w:rsid w:val="000E5E12"/>
    <w:rsid w:val="000E5F63"/>
    <w:rsid w:val="000E60A1"/>
    <w:rsid w:val="000E60C9"/>
    <w:rsid w:val="000E618E"/>
    <w:rsid w:val="000E6190"/>
    <w:rsid w:val="000E6306"/>
    <w:rsid w:val="000E63DA"/>
    <w:rsid w:val="000E63F3"/>
    <w:rsid w:val="000E6405"/>
    <w:rsid w:val="000E648E"/>
    <w:rsid w:val="000E64AA"/>
    <w:rsid w:val="000E64EA"/>
    <w:rsid w:val="000E66A3"/>
    <w:rsid w:val="000E679A"/>
    <w:rsid w:val="000E68AC"/>
    <w:rsid w:val="000E6A7B"/>
    <w:rsid w:val="000E6B1F"/>
    <w:rsid w:val="000E6B5D"/>
    <w:rsid w:val="000E6C1F"/>
    <w:rsid w:val="000E6C97"/>
    <w:rsid w:val="000E6E4A"/>
    <w:rsid w:val="000E6E56"/>
    <w:rsid w:val="000E705D"/>
    <w:rsid w:val="000E715A"/>
    <w:rsid w:val="000E71F5"/>
    <w:rsid w:val="000E7231"/>
    <w:rsid w:val="000E7491"/>
    <w:rsid w:val="000E7548"/>
    <w:rsid w:val="000E75B8"/>
    <w:rsid w:val="000E772B"/>
    <w:rsid w:val="000E78AF"/>
    <w:rsid w:val="000E7A07"/>
    <w:rsid w:val="000E7A1E"/>
    <w:rsid w:val="000E7B05"/>
    <w:rsid w:val="000E7BFB"/>
    <w:rsid w:val="000E7D9D"/>
    <w:rsid w:val="000E7E0D"/>
    <w:rsid w:val="000E7E59"/>
    <w:rsid w:val="000E7F0B"/>
    <w:rsid w:val="000E7F9A"/>
    <w:rsid w:val="000F019F"/>
    <w:rsid w:val="000F0253"/>
    <w:rsid w:val="000F036A"/>
    <w:rsid w:val="000F048A"/>
    <w:rsid w:val="000F0531"/>
    <w:rsid w:val="000F06BC"/>
    <w:rsid w:val="000F06EC"/>
    <w:rsid w:val="000F073D"/>
    <w:rsid w:val="000F0823"/>
    <w:rsid w:val="000F0832"/>
    <w:rsid w:val="000F09E9"/>
    <w:rsid w:val="000F0A26"/>
    <w:rsid w:val="000F0C8D"/>
    <w:rsid w:val="000F0CBF"/>
    <w:rsid w:val="000F0CCA"/>
    <w:rsid w:val="000F0E0F"/>
    <w:rsid w:val="000F0EBD"/>
    <w:rsid w:val="000F0F11"/>
    <w:rsid w:val="000F0F69"/>
    <w:rsid w:val="000F0FBA"/>
    <w:rsid w:val="000F130C"/>
    <w:rsid w:val="000F137A"/>
    <w:rsid w:val="000F14E3"/>
    <w:rsid w:val="000F150A"/>
    <w:rsid w:val="000F1542"/>
    <w:rsid w:val="000F1714"/>
    <w:rsid w:val="000F1854"/>
    <w:rsid w:val="000F1918"/>
    <w:rsid w:val="000F1A02"/>
    <w:rsid w:val="000F1A26"/>
    <w:rsid w:val="000F1A3A"/>
    <w:rsid w:val="000F1A8A"/>
    <w:rsid w:val="000F1B00"/>
    <w:rsid w:val="000F1D9B"/>
    <w:rsid w:val="000F1E89"/>
    <w:rsid w:val="000F1EBA"/>
    <w:rsid w:val="000F1EF4"/>
    <w:rsid w:val="000F1F1A"/>
    <w:rsid w:val="000F23EC"/>
    <w:rsid w:val="000F24BD"/>
    <w:rsid w:val="000F258C"/>
    <w:rsid w:val="000F2686"/>
    <w:rsid w:val="000F2822"/>
    <w:rsid w:val="000F2856"/>
    <w:rsid w:val="000F28CB"/>
    <w:rsid w:val="000F295D"/>
    <w:rsid w:val="000F2B16"/>
    <w:rsid w:val="000F2C09"/>
    <w:rsid w:val="000F2E88"/>
    <w:rsid w:val="000F2EAE"/>
    <w:rsid w:val="000F2EDA"/>
    <w:rsid w:val="000F30DA"/>
    <w:rsid w:val="000F3107"/>
    <w:rsid w:val="000F3149"/>
    <w:rsid w:val="000F319D"/>
    <w:rsid w:val="000F3271"/>
    <w:rsid w:val="000F34D0"/>
    <w:rsid w:val="000F35B3"/>
    <w:rsid w:val="000F36AF"/>
    <w:rsid w:val="000F379D"/>
    <w:rsid w:val="000F3949"/>
    <w:rsid w:val="000F396D"/>
    <w:rsid w:val="000F3A56"/>
    <w:rsid w:val="000F3A6C"/>
    <w:rsid w:val="000F3AE0"/>
    <w:rsid w:val="000F3B48"/>
    <w:rsid w:val="000F3BB6"/>
    <w:rsid w:val="000F3D56"/>
    <w:rsid w:val="000F3DE2"/>
    <w:rsid w:val="000F3F2E"/>
    <w:rsid w:val="000F3F53"/>
    <w:rsid w:val="000F3FB7"/>
    <w:rsid w:val="000F407E"/>
    <w:rsid w:val="000F4244"/>
    <w:rsid w:val="000F434A"/>
    <w:rsid w:val="000F438A"/>
    <w:rsid w:val="000F444B"/>
    <w:rsid w:val="000F4487"/>
    <w:rsid w:val="000F44C4"/>
    <w:rsid w:val="000F4803"/>
    <w:rsid w:val="000F4940"/>
    <w:rsid w:val="000F4A05"/>
    <w:rsid w:val="000F4A42"/>
    <w:rsid w:val="000F4A6E"/>
    <w:rsid w:val="000F4B03"/>
    <w:rsid w:val="000F4B77"/>
    <w:rsid w:val="000F4BAC"/>
    <w:rsid w:val="000F4CB7"/>
    <w:rsid w:val="000F4CD9"/>
    <w:rsid w:val="000F4CEF"/>
    <w:rsid w:val="000F4E11"/>
    <w:rsid w:val="000F4E3E"/>
    <w:rsid w:val="000F507D"/>
    <w:rsid w:val="000F5085"/>
    <w:rsid w:val="000F52FF"/>
    <w:rsid w:val="000F5397"/>
    <w:rsid w:val="000F53A0"/>
    <w:rsid w:val="000F54EB"/>
    <w:rsid w:val="000F5616"/>
    <w:rsid w:val="000F5737"/>
    <w:rsid w:val="000F5788"/>
    <w:rsid w:val="000F57BE"/>
    <w:rsid w:val="000F580F"/>
    <w:rsid w:val="000F5867"/>
    <w:rsid w:val="000F59BD"/>
    <w:rsid w:val="000F5AA2"/>
    <w:rsid w:val="000F5B0D"/>
    <w:rsid w:val="000F5B5B"/>
    <w:rsid w:val="000F5B74"/>
    <w:rsid w:val="000F5C25"/>
    <w:rsid w:val="000F5C6A"/>
    <w:rsid w:val="000F5CBF"/>
    <w:rsid w:val="000F5CDB"/>
    <w:rsid w:val="000F5D4F"/>
    <w:rsid w:val="000F5DEA"/>
    <w:rsid w:val="000F5EB2"/>
    <w:rsid w:val="000F5F81"/>
    <w:rsid w:val="000F6008"/>
    <w:rsid w:val="000F6063"/>
    <w:rsid w:val="000F6091"/>
    <w:rsid w:val="000F60E5"/>
    <w:rsid w:val="000F628A"/>
    <w:rsid w:val="000F63EE"/>
    <w:rsid w:val="000F6453"/>
    <w:rsid w:val="000F6488"/>
    <w:rsid w:val="000F6508"/>
    <w:rsid w:val="000F6791"/>
    <w:rsid w:val="000F67AA"/>
    <w:rsid w:val="000F6875"/>
    <w:rsid w:val="000F696F"/>
    <w:rsid w:val="000F6A5B"/>
    <w:rsid w:val="000F6A7A"/>
    <w:rsid w:val="000F6B9F"/>
    <w:rsid w:val="000F6BDD"/>
    <w:rsid w:val="000F6C4E"/>
    <w:rsid w:val="000F6C70"/>
    <w:rsid w:val="000F6CED"/>
    <w:rsid w:val="000F6D3B"/>
    <w:rsid w:val="000F6E76"/>
    <w:rsid w:val="000F6F41"/>
    <w:rsid w:val="000F70B8"/>
    <w:rsid w:val="000F70F2"/>
    <w:rsid w:val="000F716C"/>
    <w:rsid w:val="000F71D1"/>
    <w:rsid w:val="000F71FA"/>
    <w:rsid w:val="000F7202"/>
    <w:rsid w:val="000F7223"/>
    <w:rsid w:val="000F7336"/>
    <w:rsid w:val="000F7341"/>
    <w:rsid w:val="000F738B"/>
    <w:rsid w:val="000F7401"/>
    <w:rsid w:val="000F744F"/>
    <w:rsid w:val="000F7482"/>
    <w:rsid w:val="000F74FE"/>
    <w:rsid w:val="000F7509"/>
    <w:rsid w:val="000F754C"/>
    <w:rsid w:val="000F766A"/>
    <w:rsid w:val="000F76A0"/>
    <w:rsid w:val="000F76EF"/>
    <w:rsid w:val="000F7729"/>
    <w:rsid w:val="000F77C4"/>
    <w:rsid w:val="000F7A49"/>
    <w:rsid w:val="000F7AC8"/>
    <w:rsid w:val="000F7C9B"/>
    <w:rsid w:val="000F7DAC"/>
    <w:rsid w:val="000F7DB6"/>
    <w:rsid w:val="000F7E74"/>
    <w:rsid w:val="000F7E84"/>
    <w:rsid w:val="000F7EB0"/>
    <w:rsid w:val="000F7FDC"/>
    <w:rsid w:val="00100053"/>
    <w:rsid w:val="00100095"/>
    <w:rsid w:val="0010046F"/>
    <w:rsid w:val="001004E8"/>
    <w:rsid w:val="00100523"/>
    <w:rsid w:val="0010052C"/>
    <w:rsid w:val="0010056E"/>
    <w:rsid w:val="0010064D"/>
    <w:rsid w:val="0010085B"/>
    <w:rsid w:val="001009B2"/>
    <w:rsid w:val="00100A25"/>
    <w:rsid w:val="00100A65"/>
    <w:rsid w:val="00100B0D"/>
    <w:rsid w:val="00100C47"/>
    <w:rsid w:val="00100CE4"/>
    <w:rsid w:val="00100D23"/>
    <w:rsid w:val="00100DA7"/>
    <w:rsid w:val="00100DA8"/>
    <w:rsid w:val="00100E04"/>
    <w:rsid w:val="00100E25"/>
    <w:rsid w:val="00100EE7"/>
    <w:rsid w:val="00100F45"/>
    <w:rsid w:val="00100F69"/>
    <w:rsid w:val="00100F88"/>
    <w:rsid w:val="001010C1"/>
    <w:rsid w:val="00101200"/>
    <w:rsid w:val="00101217"/>
    <w:rsid w:val="00101275"/>
    <w:rsid w:val="001012EC"/>
    <w:rsid w:val="0010131A"/>
    <w:rsid w:val="00101397"/>
    <w:rsid w:val="00101506"/>
    <w:rsid w:val="001015D4"/>
    <w:rsid w:val="00101731"/>
    <w:rsid w:val="00101738"/>
    <w:rsid w:val="00101848"/>
    <w:rsid w:val="001018E2"/>
    <w:rsid w:val="00101A11"/>
    <w:rsid w:val="00101B63"/>
    <w:rsid w:val="00101C44"/>
    <w:rsid w:val="00101EE7"/>
    <w:rsid w:val="00101F52"/>
    <w:rsid w:val="00102141"/>
    <w:rsid w:val="001021B8"/>
    <w:rsid w:val="00102317"/>
    <w:rsid w:val="001024AD"/>
    <w:rsid w:val="00102636"/>
    <w:rsid w:val="0010264A"/>
    <w:rsid w:val="001026DA"/>
    <w:rsid w:val="00102735"/>
    <w:rsid w:val="0010287F"/>
    <w:rsid w:val="001028C7"/>
    <w:rsid w:val="00102944"/>
    <w:rsid w:val="001029E1"/>
    <w:rsid w:val="00102A56"/>
    <w:rsid w:val="00102B7E"/>
    <w:rsid w:val="00102BAF"/>
    <w:rsid w:val="00102C60"/>
    <w:rsid w:val="00102CD6"/>
    <w:rsid w:val="00102D4C"/>
    <w:rsid w:val="00102D7F"/>
    <w:rsid w:val="00102DB0"/>
    <w:rsid w:val="00102E8B"/>
    <w:rsid w:val="00102FA3"/>
    <w:rsid w:val="0010306C"/>
    <w:rsid w:val="00103078"/>
    <w:rsid w:val="001030D9"/>
    <w:rsid w:val="00103156"/>
    <w:rsid w:val="00103180"/>
    <w:rsid w:val="001031EF"/>
    <w:rsid w:val="00103226"/>
    <w:rsid w:val="00103297"/>
    <w:rsid w:val="00103371"/>
    <w:rsid w:val="001033D8"/>
    <w:rsid w:val="0010350F"/>
    <w:rsid w:val="001035D8"/>
    <w:rsid w:val="001035DA"/>
    <w:rsid w:val="0010360F"/>
    <w:rsid w:val="00103648"/>
    <w:rsid w:val="001036EF"/>
    <w:rsid w:val="00103888"/>
    <w:rsid w:val="001038E7"/>
    <w:rsid w:val="00103918"/>
    <w:rsid w:val="00103A4A"/>
    <w:rsid w:val="00103A66"/>
    <w:rsid w:val="00103B75"/>
    <w:rsid w:val="00103BB6"/>
    <w:rsid w:val="00103C66"/>
    <w:rsid w:val="00103D26"/>
    <w:rsid w:val="00103F45"/>
    <w:rsid w:val="0010400E"/>
    <w:rsid w:val="00104012"/>
    <w:rsid w:val="00104063"/>
    <w:rsid w:val="001041C8"/>
    <w:rsid w:val="001041F4"/>
    <w:rsid w:val="0010438D"/>
    <w:rsid w:val="00104462"/>
    <w:rsid w:val="00104575"/>
    <w:rsid w:val="001045E0"/>
    <w:rsid w:val="0010464A"/>
    <w:rsid w:val="00104686"/>
    <w:rsid w:val="00104A86"/>
    <w:rsid w:val="00104AE1"/>
    <w:rsid w:val="00104B04"/>
    <w:rsid w:val="00104C7B"/>
    <w:rsid w:val="00104CF2"/>
    <w:rsid w:val="00104CFF"/>
    <w:rsid w:val="00104EE6"/>
    <w:rsid w:val="00104EFE"/>
    <w:rsid w:val="00104F31"/>
    <w:rsid w:val="0010500D"/>
    <w:rsid w:val="00105022"/>
    <w:rsid w:val="00105081"/>
    <w:rsid w:val="001050D7"/>
    <w:rsid w:val="00105184"/>
    <w:rsid w:val="001052FA"/>
    <w:rsid w:val="00105307"/>
    <w:rsid w:val="0010558F"/>
    <w:rsid w:val="001055C4"/>
    <w:rsid w:val="00105776"/>
    <w:rsid w:val="001059C7"/>
    <w:rsid w:val="00105AEE"/>
    <w:rsid w:val="00105B05"/>
    <w:rsid w:val="00105B26"/>
    <w:rsid w:val="00105BDE"/>
    <w:rsid w:val="00105C72"/>
    <w:rsid w:val="00105C77"/>
    <w:rsid w:val="00105D83"/>
    <w:rsid w:val="00105DC8"/>
    <w:rsid w:val="00105E70"/>
    <w:rsid w:val="0010602A"/>
    <w:rsid w:val="00106201"/>
    <w:rsid w:val="001062E1"/>
    <w:rsid w:val="0010640E"/>
    <w:rsid w:val="001064DB"/>
    <w:rsid w:val="001065BC"/>
    <w:rsid w:val="001065E8"/>
    <w:rsid w:val="00106656"/>
    <w:rsid w:val="001066AB"/>
    <w:rsid w:val="00106779"/>
    <w:rsid w:val="0010686A"/>
    <w:rsid w:val="00106DDD"/>
    <w:rsid w:val="00106EF7"/>
    <w:rsid w:val="0010700B"/>
    <w:rsid w:val="0010703A"/>
    <w:rsid w:val="0010713F"/>
    <w:rsid w:val="0010717E"/>
    <w:rsid w:val="001071C1"/>
    <w:rsid w:val="00107437"/>
    <w:rsid w:val="001074C2"/>
    <w:rsid w:val="001075B6"/>
    <w:rsid w:val="0010764F"/>
    <w:rsid w:val="00107696"/>
    <w:rsid w:val="001076A5"/>
    <w:rsid w:val="001076AD"/>
    <w:rsid w:val="00107770"/>
    <w:rsid w:val="0010787E"/>
    <w:rsid w:val="00107915"/>
    <w:rsid w:val="00107AC4"/>
    <w:rsid w:val="00107AF2"/>
    <w:rsid w:val="00107C3D"/>
    <w:rsid w:val="00107E51"/>
    <w:rsid w:val="00107F83"/>
    <w:rsid w:val="0011001B"/>
    <w:rsid w:val="00110085"/>
    <w:rsid w:val="00110136"/>
    <w:rsid w:val="00110171"/>
    <w:rsid w:val="0011017E"/>
    <w:rsid w:val="001101AF"/>
    <w:rsid w:val="001102AD"/>
    <w:rsid w:val="001103E7"/>
    <w:rsid w:val="00110462"/>
    <w:rsid w:val="001104D2"/>
    <w:rsid w:val="0011050E"/>
    <w:rsid w:val="0011055E"/>
    <w:rsid w:val="0011063B"/>
    <w:rsid w:val="00110731"/>
    <w:rsid w:val="00110751"/>
    <w:rsid w:val="001107DA"/>
    <w:rsid w:val="00110804"/>
    <w:rsid w:val="001108BC"/>
    <w:rsid w:val="001109BE"/>
    <w:rsid w:val="00110A04"/>
    <w:rsid w:val="00110A2A"/>
    <w:rsid w:val="00110A45"/>
    <w:rsid w:val="00110A56"/>
    <w:rsid w:val="00110CC0"/>
    <w:rsid w:val="00110D78"/>
    <w:rsid w:val="00110E3E"/>
    <w:rsid w:val="00110E67"/>
    <w:rsid w:val="00110F01"/>
    <w:rsid w:val="00110F5B"/>
    <w:rsid w:val="00111070"/>
    <w:rsid w:val="00111253"/>
    <w:rsid w:val="00111321"/>
    <w:rsid w:val="0011134A"/>
    <w:rsid w:val="001113A6"/>
    <w:rsid w:val="001113C6"/>
    <w:rsid w:val="001114BD"/>
    <w:rsid w:val="001114EB"/>
    <w:rsid w:val="00111560"/>
    <w:rsid w:val="00111580"/>
    <w:rsid w:val="0011170A"/>
    <w:rsid w:val="0011175C"/>
    <w:rsid w:val="00111783"/>
    <w:rsid w:val="001117A3"/>
    <w:rsid w:val="001117CC"/>
    <w:rsid w:val="00111A32"/>
    <w:rsid w:val="00111EC4"/>
    <w:rsid w:val="00111FA7"/>
    <w:rsid w:val="00112189"/>
    <w:rsid w:val="001121A7"/>
    <w:rsid w:val="00112236"/>
    <w:rsid w:val="0011225E"/>
    <w:rsid w:val="001122FF"/>
    <w:rsid w:val="001123F0"/>
    <w:rsid w:val="001124AA"/>
    <w:rsid w:val="001124E7"/>
    <w:rsid w:val="00112672"/>
    <w:rsid w:val="001126A6"/>
    <w:rsid w:val="001126B7"/>
    <w:rsid w:val="00112758"/>
    <w:rsid w:val="00112851"/>
    <w:rsid w:val="00112889"/>
    <w:rsid w:val="00112897"/>
    <w:rsid w:val="00112ADF"/>
    <w:rsid w:val="00112B8C"/>
    <w:rsid w:val="00112C07"/>
    <w:rsid w:val="00112C15"/>
    <w:rsid w:val="00112C6E"/>
    <w:rsid w:val="00112C7E"/>
    <w:rsid w:val="00112D46"/>
    <w:rsid w:val="00112E3D"/>
    <w:rsid w:val="00112ED3"/>
    <w:rsid w:val="00112F4C"/>
    <w:rsid w:val="00112F61"/>
    <w:rsid w:val="00113054"/>
    <w:rsid w:val="00113093"/>
    <w:rsid w:val="001130CF"/>
    <w:rsid w:val="001130EC"/>
    <w:rsid w:val="001131C4"/>
    <w:rsid w:val="00113364"/>
    <w:rsid w:val="001133CA"/>
    <w:rsid w:val="001133DF"/>
    <w:rsid w:val="0011348F"/>
    <w:rsid w:val="00113597"/>
    <w:rsid w:val="001135DA"/>
    <w:rsid w:val="001137E1"/>
    <w:rsid w:val="001137E7"/>
    <w:rsid w:val="001138A7"/>
    <w:rsid w:val="001139A8"/>
    <w:rsid w:val="00113A2C"/>
    <w:rsid w:val="00113AB2"/>
    <w:rsid w:val="00113B21"/>
    <w:rsid w:val="00113B68"/>
    <w:rsid w:val="00113D7E"/>
    <w:rsid w:val="001140C9"/>
    <w:rsid w:val="00114139"/>
    <w:rsid w:val="001143F9"/>
    <w:rsid w:val="00114560"/>
    <w:rsid w:val="001145BE"/>
    <w:rsid w:val="001145ED"/>
    <w:rsid w:val="001147AE"/>
    <w:rsid w:val="001149B8"/>
    <w:rsid w:val="001149E1"/>
    <w:rsid w:val="00114AA4"/>
    <w:rsid w:val="00114B59"/>
    <w:rsid w:val="00114BF8"/>
    <w:rsid w:val="00114F57"/>
    <w:rsid w:val="00115056"/>
    <w:rsid w:val="00115058"/>
    <w:rsid w:val="001151ED"/>
    <w:rsid w:val="00115344"/>
    <w:rsid w:val="001155CD"/>
    <w:rsid w:val="001156E0"/>
    <w:rsid w:val="001158AC"/>
    <w:rsid w:val="00115A20"/>
    <w:rsid w:val="00115B39"/>
    <w:rsid w:val="00115C75"/>
    <w:rsid w:val="00115CF6"/>
    <w:rsid w:val="00115D3B"/>
    <w:rsid w:val="00115D94"/>
    <w:rsid w:val="00115E77"/>
    <w:rsid w:val="00115FC5"/>
    <w:rsid w:val="0011619A"/>
    <w:rsid w:val="001164BA"/>
    <w:rsid w:val="0011658D"/>
    <w:rsid w:val="001165A8"/>
    <w:rsid w:val="001165B2"/>
    <w:rsid w:val="001166B0"/>
    <w:rsid w:val="001167C8"/>
    <w:rsid w:val="00116885"/>
    <w:rsid w:val="001168B6"/>
    <w:rsid w:val="001169C7"/>
    <w:rsid w:val="00116B0D"/>
    <w:rsid w:val="00116B46"/>
    <w:rsid w:val="00116BFC"/>
    <w:rsid w:val="00116C74"/>
    <w:rsid w:val="00116D0E"/>
    <w:rsid w:val="00116E16"/>
    <w:rsid w:val="00116E44"/>
    <w:rsid w:val="00117223"/>
    <w:rsid w:val="001174C3"/>
    <w:rsid w:val="00117584"/>
    <w:rsid w:val="001176B9"/>
    <w:rsid w:val="0011780A"/>
    <w:rsid w:val="001178DF"/>
    <w:rsid w:val="001178EF"/>
    <w:rsid w:val="0011792F"/>
    <w:rsid w:val="0011793B"/>
    <w:rsid w:val="00117A25"/>
    <w:rsid w:val="00117A2D"/>
    <w:rsid w:val="00117ACC"/>
    <w:rsid w:val="00117BD7"/>
    <w:rsid w:val="00117BE4"/>
    <w:rsid w:val="00117C0C"/>
    <w:rsid w:val="00117CDF"/>
    <w:rsid w:val="00117EBC"/>
    <w:rsid w:val="00120001"/>
    <w:rsid w:val="001200BE"/>
    <w:rsid w:val="001200BF"/>
    <w:rsid w:val="00120145"/>
    <w:rsid w:val="0012018D"/>
    <w:rsid w:val="001201AD"/>
    <w:rsid w:val="001201E5"/>
    <w:rsid w:val="001202F9"/>
    <w:rsid w:val="00120537"/>
    <w:rsid w:val="00120628"/>
    <w:rsid w:val="0012081D"/>
    <w:rsid w:val="0012085A"/>
    <w:rsid w:val="0012099D"/>
    <w:rsid w:val="001209DC"/>
    <w:rsid w:val="00120AA6"/>
    <w:rsid w:val="00120AAF"/>
    <w:rsid w:val="00120AD2"/>
    <w:rsid w:val="00120B38"/>
    <w:rsid w:val="00120BA0"/>
    <w:rsid w:val="00120C4C"/>
    <w:rsid w:val="00120D29"/>
    <w:rsid w:val="00120E0F"/>
    <w:rsid w:val="00120EBC"/>
    <w:rsid w:val="00120EC4"/>
    <w:rsid w:val="00120FA9"/>
    <w:rsid w:val="00121070"/>
    <w:rsid w:val="001210D5"/>
    <w:rsid w:val="0012113F"/>
    <w:rsid w:val="00121144"/>
    <w:rsid w:val="00121193"/>
    <w:rsid w:val="001211CB"/>
    <w:rsid w:val="0012125D"/>
    <w:rsid w:val="001213DC"/>
    <w:rsid w:val="001213EA"/>
    <w:rsid w:val="00121474"/>
    <w:rsid w:val="0012154C"/>
    <w:rsid w:val="00121578"/>
    <w:rsid w:val="001215DD"/>
    <w:rsid w:val="0012168E"/>
    <w:rsid w:val="001217B3"/>
    <w:rsid w:val="0012189C"/>
    <w:rsid w:val="00121905"/>
    <w:rsid w:val="001219DE"/>
    <w:rsid w:val="00121B11"/>
    <w:rsid w:val="00121E83"/>
    <w:rsid w:val="00121F04"/>
    <w:rsid w:val="00121F0D"/>
    <w:rsid w:val="0012204E"/>
    <w:rsid w:val="00122226"/>
    <w:rsid w:val="00122291"/>
    <w:rsid w:val="00122308"/>
    <w:rsid w:val="0012232E"/>
    <w:rsid w:val="00122470"/>
    <w:rsid w:val="00122493"/>
    <w:rsid w:val="001224F8"/>
    <w:rsid w:val="0012252B"/>
    <w:rsid w:val="00122574"/>
    <w:rsid w:val="00122636"/>
    <w:rsid w:val="0012263B"/>
    <w:rsid w:val="0012266E"/>
    <w:rsid w:val="0012270B"/>
    <w:rsid w:val="00122835"/>
    <w:rsid w:val="0012283A"/>
    <w:rsid w:val="00122860"/>
    <w:rsid w:val="00122977"/>
    <w:rsid w:val="0012297D"/>
    <w:rsid w:val="001229A1"/>
    <w:rsid w:val="00122A71"/>
    <w:rsid w:val="00122B8D"/>
    <w:rsid w:val="00122C76"/>
    <w:rsid w:val="00122CC0"/>
    <w:rsid w:val="00122CE8"/>
    <w:rsid w:val="00122D83"/>
    <w:rsid w:val="00122E02"/>
    <w:rsid w:val="00122E7C"/>
    <w:rsid w:val="0012322A"/>
    <w:rsid w:val="001232F7"/>
    <w:rsid w:val="0012359E"/>
    <w:rsid w:val="001235C9"/>
    <w:rsid w:val="00123622"/>
    <w:rsid w:val="0012362C"/>
    <w:rsid w:val="0012365F"/>
    <w:rsid w:val="00123705"/>
    <w:rsid w:val="001238A3"/>
    <w:rsid w:val="00123945"/>
    <w:rsid w:val="001239AA"/>
    <w:rsid w:val="00123A56"/>
    <w:rsid w:val="00123A91"/>
    <w:rsid w:val="00123AD8"/>
    <w:rsid w:val="00123E7E"/>
    <w:rsid w:val="00123FB9"/>
    <w:rsid w:val="00124009"/>
    <w:rsid w:val="001240DD"/>
    <w:rsid w:val="00124147"/>
    <w:rsid w:val="001241D6"/>
    <w:rsid w:val="001242B8"/>
    <w:rsid w:val="001242F9"/>
    <w:rsid w:val="001243B8"/>
    <w:rsid w:val="0012445C"/>
    <w:rsid w:val="0012450D"/>
    <w:rsid w:val="00124597"/>
    <w:rsid w:val="0012468B"/>
    <w:rsid w:val="00124920"/>
    <w:rsid w:val="00124A1F"/>
    <w:rsid w:val="00124B1B"/>
    <w:rsid w:val="00124BBF"/>
    <w:rsid w:val="00124C4A"/>
    <w:rsid w:val="00124E5C"/>
    <w:rsid w:val="00124FCD"/>
    <w:rsid w:val="00124FEF"/>
    <w:rsid w:val="00125008"/>
    <w:rsid w:val="0012514E"/>
    <w:rsid w:val="0012515F"/>
    <w:rsid w:val="00125172"/>
    <w:rsid w:val="001251AB"/>
    <w:rsid w:val="001251C2"/>
    <w:rsid w:val="001252EB"/>
    <w:rsid w:val="0012530D"/>
    <w:rsid w:val="00125394"/>
    <w:rsid w:val="00125464"/>
    <w:rsid w:val="00125549"/>
    <w:rsid w:val="0012557F"/>
    <w:rsid w:val="001255C5"/>
    <w:rsid w:val="001256C1"/>
    <w:rsid w:val="001257C9"/>
    <w:rsid w:val="0012582B"/>
    <w:rsid w:val="0012582C"/>
    <w:rsid w:val="001258F9"/>
    <w:rsid w:val="00125973"/>
    <w:rsid w:val="0012599B"/>
    <w:rsid w:val="00125A6D"/>
    <w:rsid w:val="00125AE9"/>
    <w:rsid w:val="00125C18"/>
    <w:rsid w:val="00125C25"/>
    <w:rsid w:val="00125DD1"/>
    <w:rsid w:val="00125E21"/>
    <w:rsid w:val="00125EF6"/>
    <w:rsid w:val="00125F86"/>
    <w:rsid w:val="001261BF"/>
    <w:rsid w:val="00126239"/>
    <w:rsid w:val="001262A4"/>
    <w:rsid w:val="001262DF"/>
    <w:rsid w:val="0012633C"/>
    <w:rsid w:val="0012643C"/>
    <w:rsid w:val="0012651E"/>
    <w:rsid w:val="0012651F"/>
    <w:rsid w:val="0012652D"/>
    <w:rsid w:val="001265FD"/>
    <w:rsid w:val="00126600"/>
    <w:rsid w:val="00126603"/>
    <w:rsid w:val="0012661C"/>
    <w:rsid w:val="0012663A"/>
    <w:rsid w:val="001266AF"/>
    <w:rsid w:val="001266BE"/>
    <w:rsid w:val="0012676B"/>
    <w:rsid w:val="001267C1"/>
    <w:rsid w:val="0012688C"/>
    <w:rsid w:val="00126903"/>
    <w:rsid w:val="0012693B"/>
    <w:rsid w:val="001269A2"/>
    <w:rsid w:val="00126B1D"/>
    <w:rsid w:val="00126B42"/>
    <w:rsid w:val="00126C6F"/>
    <w:rsid w:val="00126C9A"/>
    <w:rsid w:val="00126E32"/>
    <w:rsid w:val="00126EAA"/>
    <w:rsid w:val="00126F63"/>
    <w:rsid w:val="00127085"/>
    <w:rsid w:val="0012718D"/>
    <w:rsid w:val="001272C8"/>
    <w:rsid w:val="001273A3"/>
    <w:rsid w:val="001273E5"/>
    <w:rsid w:val="00127522"/>
    <w:rsid w:val="0012752E"/>
    <w:rsid w:val="001276C9"/>
    <w:rsid w:val="001276D4"/>
    <w:rsid w:val="001277CE"/>
    <w:rsid w:val="00127A86"/>
    <w:rsid w:val="00127ADB"/>
    <w:rsid w:val="00127B41"/>
    <w:rsid w:val="00127C39"/>
    <w:rsid w:val="00127CAE"/>
    <w:rsid w:val="00127CD2"/>
    <w:rsid w:val="00127CD3"/>
    <w:rsid w:val="00130040"/>
    <w:rsid w:val="00130071"/>
    <w:rsid w:val="00130120"/>
    <w:rsid w:val="001301EF"/>
    <w:rsid w:val="00130282"/>
    <w:rsid w:val="001303AC"/>
    <w:rsid w:val="001304BF"/>
    <w:rsid w:val="001304F1"/>
    <w:rsid w:val="001305F5"/>
    <w:rsid w:val="00130617"/>
    <w:rsid w:val="001306F1"/>
    <w:rsid w:val="00130801"/>
    <w:rsid w:val="00130897"/>
    <w:rsid w:val="001308A9"/>
    <w:rsid w:val="00130939"/>
    <w:rsid w:val="00130ADF"/>
    <w:rsid w:val="00130B02"/>
    <w:rsid w:val="00130CC6"/>
    <w:rsid w:val="00130D31"/>
    <w:rsid w:val="00131068"/>
    <w:rsid w:val="00131347"/>
    <w:rsid w:val="00131450"/>
    <w:rsid w:val="001315F0"/>
    <w:rsid w:val="001316C4"/>
    <w:rsid w:val="00131719"/>
    <w:rsid w:val="001319D4"/>
    <w:rsid w:val="00131A0C"/>
    <w:rsid w:val="00131C6B"/>
    <w:rsid w:val="00131D65"/>
    <w:rsid w:val="00131DC9"/>
    <w:rsid w:val="00131DCF"/>
    <w:rsid w:val="00131E3D"/>
    <w:rsid w:val="00131E7D"/>
    <w:rsid w:val="00131EC5"/>
    <w:rsid w:val="00131F7D"/>
    <w:rsid w:val="00131FAE"/>
    <w:rsid w:val="00131FEF"/>
    <w:rsid w:val="0013207C"/>
    <w:rsid w:val="0013225C"/>
    <w:rsid w:val="001322F0"/>
    <w:rsid w:val="001323C9"/>
    <w:rsid w:val="001323E4"/>
    <w:rsid w:val="0013241A"/>
    <w:rsid w:val="001324E7"/>
    <w:rsid w:val="00132664"/>
    <w:rsid w:val="00132703"/>
    <w:rsid w:val="00132728"/>
    <w:rsid w:val="0013278D"/>
    <w:rsid w:val="00132833"/>
    <w:rsid w:val="0013285E"/>
    <w:rsid w:val="0013296A"/>
    <w:rsid w:val="0013297E"/>
    <w:rsid w:val="00132B53"/>
    <w:rsid w:val="00132CBE"/>
    <w:rsid w:val="00132D78"/>
    <w:rsid w:val="00132E9A"/>
    <w:rsid w:val="00132F70"/>
    <w:rsid w:val="00133021"/>
    <w:rsid w:val="00133308"/>
    <w:rsid w:val="00133430"/>
    <w:rsid w:val="001335CE"/>
    <w:rsid w:val="001336B8"/>
    <w:rsid w:val="00133731"/>
    <w:rsid w:val="00133989"/>
    <w:rsid w:val="001339D7"/>
    <w:rsid w:val="00133BA1"/>
    <w:rsid w:val="00133BE9"/>
    <w:rsid w:val="00133D5E"/>
    <w:rsid w:val="00133D77"/>
    <w:rsid w:val="00133ED6"/>
    <w:rsid w:val="00133F10"/>
    <w:rsid w:val="00133F13"/>
    <w:rsid w:val="00133F23"/>
    <w:rsid w:val="00133F6E"/>
    <w:rsid w:val="00134056"/>
    <w:rsid w:val="001340F2"/>
    <w:rsid w:val="001341E1"/>
    <w:rsid w:val="00134290"/>
    <w:rsid w:val="00134318"/>
    <w:rsid w:val="001344EE"/>
    <w:rsid w:val="0013455E"/>
    <w:rsid w:val="00134596"/>
    <w:rsid w:val="001347AF"/>
    <w:rsid w:val="001348A7"/>
    <w:rsid w:val="001349B8"/>
    <w:rsid w:val="00134A39"/>
    <w:rsid w:val="00134B1F"/>
    <w:rsid w:val="00134B2B"/>
    <w:rsid w:val="00134C61"/>
    <w:rsid w:val="00134C95"/>
    <w:rsid w:val="00134D0A"/>
    <w:rsid w:val="00134DB2"/>
    <w:rsid w:val="00134E28"/>
    <w:rsid w:val="00134E66"/>
    <w:rsid w:val="00134F84"/>
    <w:rsid w:val="00135097"/>
    <w:rsid w:val="001351A7"/>
    <w:rsid w:val="0013527E"/>
    <w:rsid w:val="001352C4"/>
    <w:rsid w:val="0013544C"/>
    <w:rsid w:val="001354E1"/>
    <w:rsid w:val="001354FA"/>
    <w:rsid w:val="001356F9"/>
    <w:rsid w:val="00135858"/>
    <w:rsid w:val="00135969"/>
    <w:rsid w:val="00135A00"/>
    <w:rsid w:val="00135A25"/>
    <w:rsid w:val="00135A45"/>
    <w:rsid w:val="00135C5E"/>
    <w:rsid w:val="00135D4D"/>
    <w:rsid w:val="00136051"/>
    <w:rsid w:val="001360B7"/>
    <w:rsid w:val="0013611F"/>
    <w:rsid w:val="00136177"/>
    <w:rsid w:val="00136236"/>
    <w:rsid w:val="001363D3"/>
    <w:rsid w:val="0013640B"/>
    <w:rsid w:val="00136477"/>
    <w:rsid w:val="001364CC"/>
    <w:rsid w:val="0013661C"/>
    <w:rsid w:val="0013661F"/>
    <w:rsid w:val="001366EC"/>
    <w:rsid w:val="0013672A"/>
    <w:rsid w:val="00136887"/>
    <w:rsid w:val="001368F6"/>
    <w:rsid w:val="001369B1"/>
    <w:rsid w:val="001369CB"/>
    <w:rsid w:val="00136A1C"/>
    <w:rsid w:val="00136A28"/>
    <w:rsid w:val="00136A5E"/>
    <w:rsid w:val="00136B3E"/>
    <w:rsid w:val="00136C3D"/>
    <w:rsid w:val="00136D9C"/>
    <w:rsid w:val="00136DE7"/>
    <w:rsid w:val="00136E29"/>
    <w:rsid w:val="00136E5A"/>
    <w:rsid w:val="00136F94"/>
    <w:rsid w:val="00137016"/>
    <w:rsid w:val="0013706B"/>
    <w:rsid w:val="001370AD"/>
    <w:rsid w:val="0013721B"/>
    <w:rsid w:val="00137229"/>
    <w:rsid w:val="001372E2"/>
    <w:rsid w:val="001373C6"/>
    <w:rsid w:val="0013745F"/>
    <w:rsid w:val="00137474"/>
    <w:rsid w:val="0013748C"/>
    <w:rsid w:val="00137494"/>
    <w:rsid w:val="00137672"/>
    <w:rsid w:val="001376DA"/>
    <w:rsid w:val="001377AB"/>
    <w:rsid w:val="001378AA"/>
    <w:rsid w:val="00137961"/>
    <w:rsid w:val="0013796A"/>
    <w:rsid w:val="00137972"/>
    <w:rsid w:val="00137A2D"/>
    <w:rsid w:val="00137A53"/>
    <w:rsid w:val="00137A55"/>
    <w:rsid w:val="00137A58"/>
    <w:rsid w:val="00137BDF"/>
    <w:rsid w:val="00137D33"/>
    <w:rsid w:val="00137FE3"/>
    <w:rsid w:val="0014001B"/>
    <w:rsid w:val="001400DB"/>
    <w:rsid w:val="001400E2"/>
    <w:rsid w:val="001400EB"/>
    <w:rsid w:val="00140109"/>
    <w:rsid w:val="001401F2"/>
    <w:rsid w:val="0014025B"/>
    <w:rsid w:val="00140285"/>
    <w:rsid w:val="00140392"/>
    <w:rsid w:val="00140523"/>
    <w:rsid w:val="00140610"/>
    <w:rsid w:val="0014076B"/>
    <w:rsid w:val="001407BB"/>
    <w:rsid w:val="0014094D"/>
    <w:rsid w:val="00140958"/>
    <w:rsid w:val="00140989"/>
    <w:rsid w:val="001409D1"/>
    <w:rsid w:val="00140AE4"/>
    <w:rsid w:val="00140C32"/>
    <w:rsid w:val="00140DC5"/>
    <w:rsid w:val="00140F0F"/>
    <w:rsid w:val="00140F18"/>
    <w:rsid w:val="00140F32"/>
    <w:rsid w:val="0014112B"/>
    <w:rsid w:val="0014116A"/>
    <w:rsid w:val="001411C4"/>
    <w:rsid w:val="001411EE"/>
    <w:rsid w:val="0014125B"/>
    <w:rsid w:val="00141272"/>
    <w:rsid w:val="001412A2"/>
    <w:rsid w:val="001413D6"/>
    <w:rsid w:val="001413E4"/>
    <w:rsid w:val="0014147F"/>
    <w:rsid w:val="00141544"/>
    <w:rsid w:val="001415C9"/>
    <w:rsid w:val="001415E5"/>
    <w:rsid w:val="0014174B"/>
    <w:rsid w:val="001417C5"/>
    <w:rsid w:val="001417DE"/>
    <w:rsid w:val="00141905"/>
    <w:rsid w:val="00141982"/>
    <w:rsid w:val="001419B7"/>
    <w:rsid w:val="00141A8D"/>
    <w:rsid w:val="00141ABA"/>
    <w:rsid w:val="00141B0E"/>
    <w:rsid w:val="00141C0F"/>
    <w:rsid w:val="00141C11"/>
    <w:rsid w:val="00141DA0"/>
    <w:rsid w:val="00141DE0"/>
    <w:rsid w:val="00141DE2"/>
    <w:rsid w:val="00141EFB"/>
    <w:rsid w:val="00141F35"/>
    <w:rsid w:val="001423EA"/>
    <w:rsid w:val="001424C4"/>
    <w:rsid w:val="00142685"/>
    <w:rsid w:val="0014271D"/>
    <w:rsid w:val="001427D6"/>
    <w:rsid w:val="00142AA7"/>
    <w:rsid w:val="00142AC9"/>
    <w:rsid w:val="00142C55"/>
    <w:rsid w:val="00142CD7"/>
    <w:rsid w:val="00142D62"/>
    <w:rsid w:val="00142E01"/>
    <w:rsid w:val="00142F48"/>
    <w:rsid w:val="00142F4C"/>
    <w:rsid w:val="00143408"/>
    <w:rsid w:val="0014341E"/>
    <w:rsid w:val="0014361D"/>
    <w:rsid w:val="00143660"/>
    <w:rsid w:val="001436FE"/>
    <w:rsid w:val="00143710"/>
    <w:rsid w:val="001437E2"/>
    <w:rsid w:val="00143867"/>
    <w:rsid w:val="001438DF"/>
    <w:rsid w:val="00143AD8"/>
    <w:rsid w:val="00143B33"/>
    <w:rsid w:val="00143B7A"/>
    <w:rsid w:val="00143BB1"/>
    <w:rsid w:val="00143C3A"/>
    <w:rsid w:val="00143D73"/>
    <w:rsid w:val="00143DD7"/>
    <w:rsid w:val="00143E19"/>
    <w:rsid w:val="00143E9E"/>
    <w:rsid w:val="00143EF6"/>
    <w:rsid w:val="00143F92"/>
    <w:rsid w:val="001440FF"/>
    <w:rsid w:val="0014430D"/>
    <w:rsid w:val="0014441B"/>
    <w:rsid w:val="001445A3"/>
    <w:rsid w:val="00144690"/>
    <w:rsid w:val="001447C7"/>
    <w:rsid w:val="00144914"/>
    <w:rsid w:val="00144921"/>
    <w:rsid w:val="00144B21"/>
    <w:rsid w:val="00144C58"/>
    <w:rsid w:val="00144C84"/>
    <w:rsid w:val="00144CE6"/>
    <w:rsid w:val="00144D01"/>
    <w:rsid w:val="00144D37"/>
    <w:rsid w:val="00144D7E"/>
    <w:rsid w:val="00144E25"/>
    <w:rsid w:val="00144E28"/>
    <w:rsid w:val="00144E95"/>
    <w:rsid w:val="00144F72"/>
    <w:rsid w:val="00145167"/>
    <w:rsid w:val="00145172"/>
    <w:rsid w:val="00145245"/>
    <w:rsid w:val="0014527E"/>
    <w:rsid w:val="0014533E"/>
    <w:rsid w:val="001453A9"/>
    <w:rsid w:val="00145418"/>
    <w:rsid w:val="00145555"/>
    <w:rsid w:val="00145628"/>
    <w:rsid w:val="00145815"/>
    <w:rsid w:val="001458CA"/>
    <w:rsid w:val="001458DF"/>
    <w:rsid w:val="0014597D"/>
    <w:rsid w:val="00145A27"/>
    <w:rsid w:val="00145C41"/>
    <w:rsid w:val="00145D03"/>
    <w:rsid w:val="00145D4A"/>
    <w:rsid w:val="00145DCF"/>
    <w:rsid w:val="00145EA1"/>
    <w:rsid w:val="00145F20"/>
    <w:rsid w:val="00145FB8"/>
    <w:rsid w:val="00145FFC"/>
    <w:rsid w:val="001463C7"/>
    <w:rsid w:val="001463CB"/>
    <w:rsid w:val="00146424"/>
    <w:rsid w:val="00146490"/>
    <w:rsid w:val="001464B9"/>
    <w:rsid w:val="001465A6"/>
    <w:rsid w:val="001465E8"/>
    <w:rsid w:val="0014669C"/>
    <w:rsid w:val="0014670A"/>
    <w:rsid w:val="0014678D"/>
    <w:rsid w:val="0014689F"/>
    <w:rsid w:val="001468FB"/>
    <w:rsid w:val="0014692F"/>
    <w:rsid w:val="001469D4"/>
    <w:rsid w:val="00146A09"/>
    <w:rsid w:val="00146B58"/>
    <w:rsid w:val="00146B7F"/>
    <w:rsid w:val="00146CE1"/>
    <w:rsid w:val="00146CE5"/>
    <w:rsid w:val="00146D00"/>
    <w:rsid w:val="00146E62"/>
    <w:rsid w:val="00146ECD"/>
    <w:rsid w:val="00146F44"/>
    <w:rsid w:val="00146FB0"/>
    <w:rsid w:val="0014701B"/>
    <w:rsid w:val="001470E6"/>
    <w:rsid w:val="001470F2"/>
    <w:rsid w:val="00147185"/>
    <w:rsid w:val="00147342"/>
    <w:rsid w:val="001473F6"/>
    <w:rsid w:val="0014746A"/>
    <w:rsid w:val="001474C1"/>
    <w:rsid w:val="0014755F"/>
    <w:rsid w:val="001475CF"/>
    <w:rsid w:val="00147A1A"/>
    <w:rsid w:val="00147A22"/>
    <w:rsid w:val="00147AB7"/>
    <w:rsid w:val="00147D46"/>
    <w:rsid w:val="00147E01"/>
    <w:rsid w:val="00147E0D"/>
    <w:rsid w:val="00147F21"/>
    <w:rsid w:val="00147F6D"/>
    <w:rsid w:val="00147FD4"/>
    <w:rsid w:val="00150023"/>
    <w:rsid w:val="0015015E"/>
    <w:rsid w:val="00150191"/>
    <w:rsid w:val="00150207"/>
    <w:rsid w:val="0015022E"/>
    <w:rsid w:val="001502E8"/>
    <w:rsid w:val="00150316"/>
    <w:rsid w:val="001504BE"/>
    <w:rsid w:val="0015050F"/>
    <w:rsid w:val="00150541"/>
    <w:rsid w:val="001505BC"/>
    <w:rsid w:val="00150611"/>
    <w:rsid w:val="00150654"/>
    <w:rsid w:val="0015068D"/>
    <w:rsid w:val="001506B1"/>
    <w:rsid w:val="001507F7"/>
    <w:rsid w:val="00150825"/>
    <w:rsid w:val="001508B6"/>
    <w:rsid w:val="0015094F"/>
    <w:rsid w:val="0015099F"/>
    <w:rsid w:val="00150CA4"/>
    <w:rsid w:val="00150D14"/>
    <w:rsid w:val="00150E0F"/>
    <w:rsid w:val="00150E1E"/>
    <w:rsid w:val="00151025"/>
    <w:rsid w:val="00151119"/>
    <w:rsid w:val="0015119C"/>
    <w:rsid w:val="001512A0"/>
    <w:rsid w:val="001512E0"/>
    <w:rsid w:val="001514EE"/>
    <w:rsid w:val="00151682"/>
    <w:rsid w:val="00151778"/>
    <w:rsid w:val="001518B7"/>
    <w:rsid w:val="00151917"/>
    <w:rsid w:val="00151B5A"/>
    <w:rsid w:val="00151B5D"/>
    <w:rsid w:val="00151BC5"/>
    <w:rsid w:val="00151BC7"/>
    <w:rsid w:val="00151CF4"/>
    <w:rsid w:val="00151E7D"/>
    <w:rsid w:val="00151EEA"/>
    <w:rsid w:val="00151F4B"/>
    <w:rsid w:val="001520CE"/>
    <w:rsid w:val="001520D6"/>
    <w:rsid w:val="00152248"/>
    <w:rsid w:val="00152284"/>
    <w:rsid w:val="001522FD"/>
    <w:rsid w:val="001523E8"/>
    <w:rsid w:val="00152659"/>
    <w:rsid w:val="0015276D"/>
    <w:rsid w:val="0015278C"/>
    <w:rsid w:val="0015283A"/>
    <w:rsid w:val="00152864"/>
    <w:rsid w:val="0015289C"/>
    <w:rsid w:val="001528A1"/>
    <w:rsid w:val="00152A7F"/>
    <w:rsid w:val="00152A9E"/>
    <w:rsid w:val="00152CB2"/>
    <w:rsid w:val="00152DDA"/>
    <w:rsid w:val="00152E64"/>
    <w:rsid w:val="00152E91"/>
    <w:rsid w:val="00152E93"/>
    <w:rsid w:val="00152EEF"/>
    <w:rsid w:val="00152F58"/>
    <w:rsid w:val="00152F6E"/>
    <w:rsid w:val="00152FCE"/>
    <w:rsid w:val="0015309D"/>
    <w:rsid w:val="0015315F"/>
    <w:rsid w:val="001531E0"/>
    <w:rsid w:val="00153202"/>
    <w:rsid w:val="00153393"/>
    <w:rsid w:val="00153555"/>
    <w:rsid w:val="00153560"/>
    <w:rsid w:val="001535DB"/>
    <w:rsid w:val="00153647"/>
    <w:rsid w:val="00153686"/>
    <w:rsid w:val="00153990"/>
    <w:rsid w:val="001539D4"/>
    <w:rsid w:val="00153BF4"/>
    <w:rsid w:val="00153C3B"/>
    <w:rsid w:val="00153D72"/>
    <w:rsid w:val="00153EA9"/>
    <w:rsid w:val="00153F56"/>
    <w:rsid w:val="00153F5B"/>
    <w:rsid w:val="00153FF0"/>
    <w:rsid w:val="00154006"/>
    <w:rsid w:val="00154050"/>
    <w:rsid w:val="00154194"/>
    <w:rsid w:val="0015420B"/>
    <w:rsid w:val="00154221"/>
    <w:rsid w:val="00154234"/>
    <w:rsid w:val="0015434C"/>
    <w:rsid w:val="00154354"/>
    <w:rsid w:val="0015439D"/>
    <w:rsid w:val="001543FB"/>
    <w:rsid w:val="00154491"/>
    <w:rsid w:val="00154508"/>
    <w:rsid w:val="00154548"/>
    <w:rsid w:val="001545BC"/>
    <w:rsid w:val="001546E8"/>
    <w:rsid w:val="00154705"/>
    <w:rsid w:val="0015492F"/>
    <w:rsid w:val="00154A17"/>
    <w:rsid w:val="00154B5B"/>
    <w:rsid w:val="00154B8B"/>
    <w:rsid w:val="00154D24"/>
    <w:rsid w:val="00154DB9"/>
    <w:rsid w:val="00154F19"/>
    <w:rsid w:val="00154F2B"/>
    <w:rsid w:val="00154F2D"/>
    <w:rsid w:val="0015508D"/>
    <w:rsid w:val="001550BA"/>
    <w:rsid w:val="00155173"/>
    <w:rsid w:val="001551C7"/>
    <w:rsid w:val="001551E9"/>
    <w:rsid w:val="0015522B"/>
    <w:rsid w:val="00155344"/>
    <w:rsid w:val="00155422"/>
    <w:rsid w:val="00155432"/>
    <w:rsid w:val="00155434"/>
    <w:rsid w:val="0015561F"/>
    <w:rsid w:val="0015562E"/>
    <w:rsid w:val="00155630"/>
    <w:rsid w:val="00155826"/>
    <w:rsid w:val="00155838"/>
    <w:rsid w:val="00155995"/>
    <w:rsid w:val="00155A15"/>
    <w:rsid w:val="00155DCD"/>
    <w:rsid w:val="00155E26"/>
    <w:rsid w:val="00155E68"/>
    <w:rsid w:val="00155F54"/>
    <w:rsid w:val="00155F8F"/>
    <w:rsid w:val="001560A1"/>
    <w:rsid w:val="001560AB"/>
    <w:rsid w:val="001561ED"/>
    <w:rsid w:val="0015622A"/>
    <w:rsid w:val="00156278"/>
    <w:rsid w:val="0015630E"/>
    <w:rsid w:val="00156361"/>
    <w:rsid w:val="001563F3"/>
    <w:rsid w:val="0015644F"/>
    <w:rsid w:val="00156469"/>
    <w:rsid w:val="0015647A"/>
    <w:rsid w:val="001564F6"/>
    <w:rsid w:val="0015660E"/>
    <w:rsid w:val="00156633"/>
    <w:rsid w:val="0015674B"/>
    <w:rsid w:val="001567EB"/>
    <w:rsid w:val="00156845"/>
    <w:rsid w:val="0015686B"/>
    <w:rsid w:val="00156A72"/>
    <w:rsid w:val="00156A83"/>
    <w:rsid w:val="00156B32"/>
    <w:rsid w:val="00156B79"/>
    <w:rsid w:val="00156BE5"/>
    <w:rsid w:val="00156C94"/>
    <w:rsid w:val="00156CFE"/>
    <w:rsid w:val="00156DD6"/>
    <w:rsid w:val="00156E6C"/>
    <w:rsid w:val="00156F5A"/>
    <w:rsid w:val="001570B0"/>
    <w:rsid w:val="001572F8"/>
    <w:rsid w:val="00157389"/>
    <w:rsid w:val="00157468"/>
    <w:rsid w:val="001574CA"/>
    <w:rsid w:val="001575CF"/>
    <w:rsid w:val="0015762D"/>
    <w:rsid w:val="0015764C"/>
    <w:rsid w:val="0015791A"/>
    <w:rsid w:val="00157A4B"/>
    <w:rsid w:val="00157B66"/>
    <w:rsid w:val="00157C13"/>
    <w:rsid w:val="00157C6B"/>
    <w:rsid w:val="00157C6D"/>
    <w:rsid w:val="00157DB6"/>
    <w:rsid w:val="00157DFE"/>
    <w:rsid w:val="00157E39"/>
    <w:rsid w:val="00157EB6"/>
    <w:rsid w:val="00157EEE"/>
    <w:rsid w:val="00160003"/>
    <w:rsid w:val="00160010"/>
    <w:rsid w:val="0016011F"/>
    <w:rsid w:val="00160149"/>
    <w:rsid w:val="00160355"/>
    <w:rsid w:val="00160390"/>
    <w:rsid w:val="0016042A"/>
    <w:rsid w:val="0016045E"/>
    <w:rsid w:val="001604C7"/>
    <w:rsid w:val="0016050E"/>
    <w:rsid w:val="0016066E"/>
    <w:rsid w:val="00160683"/>
    <w:rsid w:val="001606CE"/>
    <w:rsid w:val="001606F8"/>
    <w:rsid w:val="00160749"/>
    <w:rsid w:val="00160763"/>
    <w:rsid w:val="001607F8"/>
    <w:rsid w:val="00160834"/>
    <w:rsid w:val="001608ED"/>
    <w:rsid w:val="00160A11"/>
    <w:rsid w:val="00160C13"/>
    <w:rsid w:val="00160C5A"/>
    <w:rsid w:val="00160CE9"/>
    <w:rsid w:val="00160CF2"/>
    <w:rsid w:val="00160D1F"/>
    <w:rsid w:val="00160DF5"/>
    <w:rsid w:val="00160F0C"/>
    <w:rsid w:val="00160FE0"/>
    <w:rsid w:val="00160FE3"/>
    <w:rsid w:val="001610AB"/>
    <w:rsid w:val="00161114"/>
    <w:rsid w:val="00161204"/>
    <w:rsid w:val="0016122E"/>
    <w:rsid w:val="0016124B"/>
    <w:rsid w:val="001613D6"/>
    <w:rsid w:val="001613DA"/>
    <w:rsid w:val="001613E0"/>
    <w:rsid w:val="00161442"/>
    <w:rsid w:val="00161492"/>
    <w:rsid w:val="001614EB"/>
    <w:rsid w:val="001614ED"/>
    <w:rsid w:val="00161506"/>
    <w:rsid w:val="0016150F"/>
    <w:rsid w:val="0016165F"/>
    <w:rsid w:val="0016166A"/>
    <w:rsid w:val="001616F4"/>
    <w:rsid w:val="00161708"/>
    <w:rsid w:val="00161821"/>
    <w:rsid w:val="00161867"/>
    <w:rsid w:val="00161B49"/>
    <w:rsid w:val="00161BD5"/>
    <w:rsid w:val="00161CCF"/>
    <w:rsid w:val="00161E1E"/>
    <w:rsid w:val="001620B6"/>
    <w:rsid w:val="00162151"/>
    <w:rsid w:val="001622A4"/>
    <w:rsid w:val="001622B5"/>
    <w:rsid w:val="001622E8"/>
    <w:rsid w:val="001623E4"/>
    <w:rsid w:val="001623F6"/>
    <w:rsid w:val="00162473"/>
    <w:rsid w:val="001626FE"/>
    <w:rsid w:val="001629F9"/>
    <w:rsid w:val="00162A77"/>
    <w:rsid w:val="00162B90"/>
    <w:rsid w:val="00162CF7"/>
    <w:rsid w:val="00162D49"/>
    <w:rsid w:val="00162DA8"/>
    <w:rsid w:val="00162E72"/>
    <w:rsid w:val="00162EB3"/>
    <w:rsid w:val="00162EE5"/>
    <w:rsid w:val="00162F2B"/>
    <w:rsid w:val="00163013"/>
    <w:rsid w:val="00163054"/>
    <w:rsid w:val="00163115"/>
    <w:rsid w:val="001631EB"/>
    <w:rsid w:val="00163264"/>
    <w:rsid w:val="001633B2"/>
    <w:rsid w:val="001634D2"/>
    <w:rsid w:val="00163612"/>
    <w:rsid w:val="0016363A"/>
    <w:rsid w:val="0016394B"/>
    <w:rsid w:val="00163AB1"/>
    <w:rsid w:val="00163AD9"/>
    <w:rsid w:val="00163B11"/>
    <w:rsid w:val="00163B2E"/>
    <w:rsid w:val="00163DDD"/>
    <w:rsid w:val="00163E42"/>
    <w:rsid w:val="00163E48"/>
    <w:rsid w:val="00164104"/>
    <w:rsid w:val="001642B2"/>
    <w:rsid w:val="0016432A"/>
    <w:rsid w:val="0016436D"/>
    <w:rsid w:val="0016455C"/>
    <w:rsid w:val="00164731"/>
    <w:rsid w:val="00164750"/>
    <w:rsid w:val="00164844"/>
    <w:rsid w:val="001648A5"/>
    <w:rsid w:val="00164A40"/>
    <w:rsid w:val="00164F27"/>
    <w:rsid w:val="00165089"/>
    <w:rsid w:val="001650B9"/>
    <w:rsid w:val="001650F4"/>
    <w:rsid w:val="00165106"/>
    <w:rsid w:val="0016512D"/>
    <w:rsid w:val="00165156"/>
    <w:rsid w:val="001652C9"/>
    <w:rsid w:val="00165340"/>
    <w:rsid w:val="0016535A"/>
    <w:rsid w:val="00165380"/>
    <w:rsid w:val="00165391"/>
    <w:rsid w:val="00165439"/>
    <w:rsid w:val="001654FD"/>
    <w:rsid w:val="00165535"/>
    <w:rsid w:val="001655C1"/>
    <w:rsid w:val="0016579F"/>
    <w:rsid w:val="001659E2"/>
    <w:rsid w:val="00165ADC"/>
    <w:rsid w:val="00165D13"/>
    <w:rsid w:val="00165E0C"/>
    <w:rsid w:val="00165E0E"/>
    <w:rsid w:val="00165E81"/>
    <w:rsid w:val="00165EB7"/>
    <w:rsid w:val="00165F94"/>
    <w:rsid w:val="00166000"/>
    <w:rsid w:val="00166069"/>
    <w:rsid w:val="0016611E"/>
    <w:rsid w:val="001662DC"/>
    <w:rsid w:val="0016641F"/>
    <w:rsid w:val="0016645A"/>
    <w:rsid w:val="0016655C"/>
    <w:rsid w:val="001668A5"/>
    <w:rsid w:val="001669C8"/>
    <w:rsid w:val="00166B44"/>
    <w:rsid w:val="00166BC6"/>
    <w:rsid w:val="00166C51"/>
    <w:rsid w:val="00166CB1"/>
    <w:rsid w:val="00166CE7"/>
    <w:rsid w:val="00166E11"/>
    <w:rsid w:val="00166E98"/>
    <w:rsid w:val="00166EAA"/>
    <w:rsid w:val="00166EEF"/>
    <w:rsid w:val="00167024"/>
    <w:rsid w:val="00167104"/>
    <w:rsid w:val="00167113"/>
    <w:rsid w:val="0016724E"/>
    <w:rsid w:val="00167312"/>
    <w:rsid w:val="0016757C"/>
    <w:rsid w:val="0016767E"/>
    <w:rsid w:val="0016768A"/>
    <w:rsid w:val="001678F0"/>
    <w:rsid w:val="00167A85"/>
    <w:rsid w:val="00167C14"/>
    <w:rsid w:val="00167DDE"/>
    <w:rsid w:val="00167F8A"/>
    <w:rsid w:val="00170010"/>
    <w:rsid w:val="00170247"/>
    <w:rsid w:val="001703F4"/>
    <w:rsid w:val="00170429"/>
    <w:rsid w:val="0017060A"/>
    <w:rsid w:val="001706AA"/>
    <w:rsid w:val="00170791"/>
    <w:rsid w:val="00170844"/>
    <w:rsid w:val="00170A0C"/>
    <w:rsid w:val="00170AAC"/>
    <w:rsid w:val="00170BC8"/>
    <w:rsid w:val="00170D60"/>
    <w:rsid w:val="00170DC1"/>
    <w:rsid w:val="00170E5D"/>
    <w:rsid w:val="00170EBB"/>
    <w:rsid w:val="00170EC9"/>
    <w:rsid w:val="00170F01"/>
    <w:rsid w:val="0017100D"/>
    <w:rsid w:val="0017108C"/>
    <w:rsid w:val="001710CE"/>
    <w:rsid w:val="00171116"/>
    <w:rsid w:val="00171358"/>
    <w:rsid w:val="0017143D"/>
    <w:rsid w:val="001714DC"/>
    <w:rsid w:val="001715BE"/>
    <w:rsid w:val="001715DE"/>
    <w:rsid w:val="0017161E"/>
    <w:rsid w:val="0017161F"/>
    <w:rsid w:val="00171700"/>
    <w:rsid w:val="00171937"/>
    <w:rsid w:val="00171A44"/>
    <w:rsid w:val="00171AC0"/>
    <w:rsid w:val="00171B74"/>
    <w:rsid w:val="00171B7D"/>
    <w:rsid w:val="00171B94"/>
    <w:rsid w:val="00171C3C"/>
    <w:rsid w:val="00171C93"/>
    <w:rsid w:val="00171CB5"/>
    <w:rsid w:val="00171CF1"/>
    <w:rsid w:val="00171D11"/>
    <w:rsid w:val="00171DF6"/>
    <w:rsid w:val="00171E92"/>
    <w:rsid w:val="00171EDA"/>
    <w:rsid w:val="00171F41"/>
    <w:rsid w:val="0017216E"/>
    <w:rsid w:val="001721A3"/>
    <w:rsid w:val="00172211"/>
    <w:rsid w:val="0017228F"/>
    <w:rsid w:val="0017231B"/>
    <w:rsid w:val="00172386"/>
    <w:rsid w:val="001723D8"/>
    <w:rsid w:val="00172425"/>
    <w:rsid w:val="0017268F"/>
    <w:rsid w:val="0017281A"/>
    <w:rsid w:val="0017282A"/>
    <w:rsid w:val="0017284B"/>
    <w:rsid w:val="00172874"/>
    <w:rsid w:val="00172909"/>
    <w:rsid w:val="0017291B"/>
    <w:rsid w:val="001729BA"/>
    <w:rsid w:val="00172C53"/>
    <w:rsid w:val="00172C9C"/>
    <w:rsid w:val="00172DB5"/>
    <w:rsid w:val="00172E19"/>
    <w:rsid w:val="0017300E"/>
    <w:rsid w:val="0017304B"/>
    <w:rsid w:val="001731EB"/>
    <w:rsid w:val="00173285"/>
    <w:rsid w:val="00173291"/>
    <w:rsid w:val="00173351"/>
    <w:rsid w:val="00173357"/>
    <w:rsid w:val="0017348B"/>
    <w:rsid w:val="00173527"/>
    <w:rsid w:val="00173614"/>
    <w:rsid w:val="0017368E"/>
    <w:rsid w:val="001736AA"/>
    <w:rsid w:val="0017396D"/>
    <w:rsid w:val="001739F2"/>
    <w:rsid w:val="00173A06"/>
    <w:rsid w:val="00173AC5"/>
    <w:rsid w:val="00173AE4"/>
    <w:rsid w:val="00173B11"/>
    <w:rsid w:val="00173B4F"/>
    <w:rsid w:val="00173CA8"/>
    <w:rsid w:val="00173CB2"/>
    <w:rsid w:val="00173DDA"/>
    <w:rsid w:val="00173E88"/>
    <w:rsid w:val="001740FF"/>
    <w:rsid w:val="001741AB"/>
    <w:rsid w:val="00174268"/>
    <w:rsid w:val="0017431D"/>
    <w:rsid w:val="00174348"/>
    <w:rsid w:val="00174394"/>
    <w:rsid w:val="001744D3"/>
    <w:rsid w:val="0017456F"/>
    <w:rsid w:val="001745E6"/>
    <w:rsid w:val="00174713"/>
    <w:rsid w:val="001748C6"/>
    <w:rsid w:val="001748D4"/>
    <w:rsid w:val="001748E6"/>
    <w:rsid w:val="00174942"/>
    <w:rsid w:val="00174C13"/>
    <w:rsid w:val="00174E5F"/>
    <w:rsid w:val="00174F60"/>
    <w:rsid w:val="00175015"/>
    <w:rsid w:val="00175156"/>
    <w:rsid w:val="00175297"/>
    <w:rsid w:val="00175299"/>
    <w:rsid w:val="001753CE"/>
    <w:rsid w:val="0017548D"/>
    <w:rsid w:val="00175664"/>
    <w:rsid w:val="001756EB"/>
    <w:rsid w:val="00175753"/>
    <w:rsid w:val="0017576D"/>
    <w:rsid w:val="00175819"/>
    <w:rsid w:val="00175965"/>
    <w:rsid w:val="00175B2C"/>
    <w:rsid w:val="00175B6B"/>
    <w:rsid w:val="00175BCF"/>
    <w:rsid w:val="00175CD7"/>
    <w:rsid w:val="00175CF9"/>
    <w:rsid w:val="00175D1A"/>
    <w:rsid w:val="00175D39"/>
    <w:rsid w:val="00175DD9"/>
    <w:rsid w:val="00175F4D"/>
    <w:rsid w:val="00175FCA"/>
    <w:rsid w:val="00176068"/>
    <w:rsid w:val="00176084"/>
    <w:rsid w:val="001761AC"/>
    <w:rsid w:val="001761C2"/>
    <w:rsid w:val="001761E9"/>
    <w:rsid w:val="00176337"/>
    <w:rsid w:val="0017637D"/>
    <w:rsid w:val="001763BF"/>
    <w:rsid w:val="001763E5"/>
    <w:rsid w:val="0017649A"/>
    <w:rsid w:val="001765B1"/>
    <w:rsid w:val="00176662"/>
    <w:rsid w:val="0017668F"/>
    <w:rsid w:val="0017669F"/>
    <w:rsid w:val="001766F7"/>
    <w:rsid w:val="001767D3"/>
    <w:rsid w:val="00176A62"/>
    <w:rsid w:val="00176AC8"/>
    <w:rsid w:val="00176CCB"/>
    <w:rsid w:val="00176D77"/>
    <w:rsid w:val="00176D89"/>
    <w:rsid w:val="00176E3E"/>
    <w:rsid w:val="00176F62"/>
    <w:rsid w:val="00176F6A"/>
    <w:rsid w:val="001770C2"/>
    <w:rsid w:val="001771C6"/>
    <w:rsid w:val="00177287"/>
    <w:rsid w:val="00177411"/>
    <w:rsid w:val="00177432"/>
    <w:rsid w:val="0017745F"/>
    <w:rsid w:val="001776B2"/>
    <w:rsid w:val="001776C6"/>
    <w:rsid w:val="00177775"/>
    <w:rsid w:val="001777AB"/>
    <w:rsid w:val="00177816"/>
    <w:rsid w:val="001778A7"/>
    <w:rsid w:val="0017790B"/>
    <w:rsid w:val="0017791A"/>
    <w:rsid w:val="00177931"/>
    <w:rsid w:val="00177A21"/>
    <w:rsid w:val="00177A34"/>
    <w:rsid w:val="00177A9B"/>
    <w:rsid w:val="00177AA5"/>
    <w:rsid w:val="00177B70"/>
    <w:rsid w:val="00177C62"/>
    <w:rsid w:val="00177C81"/>
    <w:rsid w:val="00177D69"/>
    <w:rsid w:val="00177E43"/>
    <w:rsid w:val="00177F57"/>
    <w:rsid w:val="00180014"/>
    <w:rsid w:val="00180349"/>
    <w:rsid w:val="0018034F"/>
    <w:rsid w:val="0018060A"/>
    <w:rsid w:val="00180644"/>
    <w:rsid w:val="00180711"/>
    <w:rsid w:val="00180775"/>
    <w:rsid w:val="001809C8"/>
    <w:rsid w:val="00180AB3"/>
    <w:rsid w:val="00180ACA"/>
    <w:rsid w:val="00180C55"/>
    <w:rsid w:val="00180EEE"/>
    <w:rsid w:val="00180FE0"/>
    <w:rsid w:val="00181019"/>
    <w:rsid w:val="0018101A"/>
    <w:rsid w:val="0018113B"/>
    <w:rsid w:val="0018118C"/>
    <w:rsid w:val="00181251"/>
    <w:rsid w:val="0018125A"/>
    <w:rsid w:val="00181277"/>
    <w:rsid w:val="00181484"/>
    <w:rsid w:val="001816E3"/>
    <w:rsid w:val="00181777"/>
    <w:rsid w:val="001817F9"/>
    <w:rsid w:val="00181820"/>
    <w:rsid w:val="00181990"/>
    <w:rsid w:val="001819C0"/>
    <w:rsid w:val="00181AA5"/>
    <w:rsid w:val="00181B59"/>
    <w:rsid w:val="00181C6E"/>
    <w:rsid w:val="00181D31"/>
    <w:rsid w:val="00181D9E"/>
    <w:rsid w:val="00181DE2"/>
    <w:rsid w:val="00181EC4"/>
    <w:rsid w:val="00181EC8"/>
    <w:rsid w:val="00181F87"/>
    <w:rsid w:val="00181FFE"/>
    <w:rsid w:val="001820C4"/>
    <w:rsid w:val="00182172"/>
    <w:rsid w:val="001821CE"/>
    <w:rsid w:val="00182209"/>
    <w:rsid w:val="00182268"/>
    <w:rsid w:val="00182270"/>
    <w:rsid w:val="0018233F"/>
    <w:rsid w:val="0018234E"/>
    <w:rsid w:val="0018238F"/>
    <w:rsid w:val="0018249D"/>
    <w:rsid w:val="0018265F"/>
    <w:rsid w:val="0018275C"/>
    <w:rsid w:val="00182B4D"/>
    <w:rsid w:val="00182C59"/>
    <w:rsid w:val="00182C69"/>
    <w:rsid w:val="00182CD0"/>
    <w:rsid w:val="00182E10"/>
    <w:rsid w:val="00182E79"/>
    <w:rsid w:val="00182EFE"/>
    <w:rsid w:val="00182F30"/>
    <w:rsid w:val="00182FEC"/>
    <w:rsid w:val="0018319D"/>
    <w:rsid w:val="001831C8"/>
    <w:rsid w:val="0018322F"/>
    <w:rsid w:val="00183263"/>
    <w:rsid w:val="00183300"/>
    <w:rsid w:val="0018339A"/>
    <w:rsid w:val="00183447"/>
    <w:rsid w:val="0018344C"/>
    <w:rsid w:val="001834B6"/>
    <w:rsid w:val="001834B7"/>
    <w:rsid w:val="0018369D"/>
    <w:rsid w:val="001836BF"/>
    <w:rsid w:val="001837D6"/>
    <w:rsid w:val="00183855"/>
    <w:rsid w:val="001839D1"/>
    <w:rsid w:val="00183A02"/>
    <w:rsid w:val="00183A08"/>
    <w:rsid w:val="00183BC6"/>
    <w:rsid w:val="00183C28"/>
    <w:rsid w:val="00183CA4"/>
    <w:rsid w:val="00183E3C"/>
    <w:rsid w:val="00183E96"/>
    <w:rsid w:val="00183EFB"/>
    <w:rsid w:val="00183F80"/>
    <w:rsid w:val="00183F81"/>
    <w:rsid w:val="00183F86"/>
    <w:rsid w:val="00183FA0"/>
    <w:rsid w:val="00183FAB"/>
    <w:rsid w:val="00183FF7"/>
    <w:rsid w:val="00184163"/>
    <w:rsid w:val="00184260"/>
    <w:rsid w:val="0018436D"/>
    <w:rsid w:val="0018437A"/>
    <w:rsid w:val="00184425"/>
    <w:rsid w:val="0018449F"/>
    <w:rsid w:val="001844DF"/>
    <w:rsid w:val="001845D4"/>
    <w:rsid w:val="00184652"/>
    <w:rsid w:val="00184727"/>
    <w:rsid w:val="00184767"/>
    <w:rsid w:val="00184809"/>
    <w:rsid w:val="0018481E"/>
    <w:rsid w:val="00184AEE"/>
    <w:rsid w:val="00184B16"/>
    <w:rsid w:val="00184B64"/>
    <w:rsid w:val="00184C1B"/>
    <w:rsid w:val="00184DFF"/>
    <w:rsid w:val="00184E1D"/>
    <w:rsid w:val="00184E37"/>
    <w:rsid w:val="00184E7E"/>
    <w:rsid w:val="00184ED4"/>
    <w:rsid w:val="00184F3E"/>
    <w:rsid w:val="0018510D"/>
    <w:rsid w:val="001851BE"/>
    <w:rsid w:val="001851CF"/>
    <w:rsid w:val="001852FB"/>
    <w:rsid w:val="0018533D"/>
    <w:rsid w:val="00185434"/>
    <w:rsid w:val="00185606"/>
    <w:rsid w:val="0018564F"/>
    <w:rsid w:val="001856C8"/>
    <w:rsid w:val="0018573C"/>
    <w:rsid w:val="001859A3"/>
    <w:rsid w:val="001859CE"/>
    <w:rsid w:val="001859EC"/>
    <w:rsid w:val="00185A00"/>
    <w:rsid w:val="00185A6D"/>
    <w:rsid w:val="00185A96"/>
    <w:rsid w:val="00185B78"/>
    <w:rsid w:val="00185B9B"/>
    <w:rsid w:val="00185BBE"/>
    <w:rsid w:val="00185C9F"/>
    <w:rsid w:val="00185DAB"/>
    <w:rsid w:val="00185E9F"/>
    <w:rsid w:val="0018602D"/>
    <w:rsid w:val="00186054"/>
    <w:rsid w:val="00186370"/>
    <w:rsid w:val="00186383"/>
    <w:rsid w:val="001863D0"/>
    <w:rsid w:val="001865DB"/>
    <w:rsid w:val="001865F4"/>
    <w:rsid w:val="001866E0"/>
    <w:rsid w:val="00186756"/>
    <w:rsid w:val="0018676C"/>
    <w:rsid w:val="001868A3"/>
    <w:rsid w:val="00186A69"/>
    <w:rsid w:val="00186C11"/>
    <w:rsid w:val="00186D59"/>
    <w:rsid w:val="00186E1A"/>
    <w:rsid w:val="00186ED5"/>
    <w:rsid w:val="00186F63"/>
    <w:rsid w:val="00186F9A"/>
    <w:rsid w:val="00187006"/>
    <w:rsid w:val="00187081"/>
    <w:rsid w:val="00187127"/>
    <w:rsid w:val="0018712C"/>
    <w:rsid w:val="001872F2"/>
    <w:rsid w:val="00187444"/>
    <w:rsid w:val="0018748B"/>
    <w:rsid w:val="00187514"/>
    <w:rsid w:val="001875AB"/>
    <w:rsid w:val="0018765B"/>
    <w:rsid w:val="001876C9"/>
    <w:rsid w:val="00187705"/>
    <w:rsid w:val="00187724"/>
    <w:rsid w:val="00187763"/>
    <w:rsid w:val="0018788A"/>
    <w:rsid w:val="001878C1"/>
    <w:rsid w:val="001879E5"/>
    <w:rsid w:val="00187A9E"/>
    <w:rsid w:val="00187AB2"/>
    <w:rsid w:val="00187C08"/>
    <w:rsid w:val="00187D05"/>
    <w:rsid w:val="00187D10"/>
    <w:rsid w:val="00187EC7"/>
    <w:rsid w:val="00187FB9"/>
    <w:rsid w:val="0019015D"/>
    <w:rsid w:val="001902B4"/>
    <w:rsid w:val="00190467"/>
    <w:rsid w:val="00190527"/>
    <w:rsid w:val="001906F1"/>
    <w:rsid w:val="001908FE"/>
    <w:rsid w:val="00190925"/>
    <w:rsid w:val="00190999"/>
    <w:rsid w:val="00190A67"/>
    <w:rsid w:val="00190AD8"/>
    <w:rsid w:val="00190B11"/>
    <w:rsid w:val="00190BB8"/>
    <w:rsid w:val="00190BCC"/>
    <w:rsid w:val="00190CAD"/>
    <w:rsid w:val="00190CEB"/>
    <w:rsid w:val="00190D0C"/>
    <w:rsid w:val="00190D47"/>
    <w:rsid w:val="00190DDD"/>
    <w:rsid w:val="00190F05"/>
    <w:rsid w:val="00190F0D"/>
    <w:rsid w:val="0019101F"/>
    <w:rsid w:val="00191036"/>
    <w:rsid w:val="00191038"/>
    <w:rsid w:val="00191156"/>
    <w:rsid w:val="0019117F"/>
    <w:rsid w:val="0019119F"/>
    <w:rsid w:val="001911CC"/>
    <w:rsid w:val="001912F6"/>
    <w:rsid w:val="001913D5"/>
    <w:rsid w:val="001913DF"/>
    <w:rsid w:val="0019146C"/>
    <w:rsid w:val="001914A8"/>
    <w:rsid w:val="001914D9"/>
    <w:rsid w:val="00191581"/>
    <w:rsid w:val="001915BC"/>
    <w:rsid w:val="0019160C"/>
    <w:rsid w:val="0019161F"/>
    <w:rsid w:val="0019176D"/>
    <w:rsid w:val="001918BD"/>
    <w:rsid w:val="00191A8A"/>
    <w:rsid w:val="00191B60"/>
    <w:rsid w:val="00191C88"/>
    <w:rsid w:val="00191C9C"/>
    <w:rsid w:val="00191D76"/>
    <w:rsid w:val="00191DED"/>
    <w:rsid w:val="00191E13"/>
    <w:rsid w:val="00191E31"/>
    <w:rsid w:val="00191E49"/>
    <w:rsid w:val="00191EBE"/>
    <w:rsid w:val="00191F82"/>
    <w:rsid w:val="00191F9A"/>
    <w:rsid w:val="001920CC"/>
    <w:rsid w:val="001920ED"/>
    <w:rsid w:val="0019221E"/>
    <w:rsid w:val="0019231C"/>
    <w:rsid w:val="001923BC"/>
    <w:rsid w:val="00192410"/>
    <w:rsid w:val="00192464"/>
    <w:rsid w:val="00192479"/>
    <w:rsid w:val="001924C7"/>
    <w:rsid w:val="00192529"/>
    <w:rsid w:val="001925FB"/>
    <w:rsid w:val="001927C7"/>
    <w:rsid w:val="001927D3"/>
    <w:rsid w:val="001928DB"/>
    <w:rsid w:val="00192A6E"/>
    <w:rsid w:val="00192ABA"/>
    <w:rsid w:val="00192ABF"/>
    <w:rsid w:val="00192B54"/>
    <w:rsid w:val="00192BE6"/>
    <w:rsid w:val="00192C6C"/>
    <w:rsid w:val="00192D01"/>
    <w:rsid w:val="00192D1D"/>
    <w:rsid w:val="00192E13"/>
    <w:rsid w:val="001930D4"/>
    <w:rsid w:val="0019331A"/>
    <w:rsid w:val="0019333F"/>
    <w:rsid w:val="001933C6"/>
    <w:rsid w:val="001933CB"/>
    <w:rsid w:val="001933D4"/>
    <w:rsid w:val="0019343E"/>
    <w:rsid w:val="00193450"/>
    <w:rsid w:val="00193536"/>
    <w:rsid w:val="0019357A"/>
    <w:rsid w:val="00193790"/>
    <w:rsid w:val="001937B6"/>
    <w:rsid w:val="001937C7"/>
    <w:rsid w:val="001939B5"/>
    <w:rsid w:val="00193A05"/>
    <w:rsid w:val="00193BF5"/>
    <w:rsid w:val="00193C0F"/>
    <w:rsid w:val="00193CE8"/>
    <w:rsid w:val="00193D08"/>
    <w:rsid w:val="00193E9C"/>
    <w:rsid w:val="00194027"/>
    <w:rsid w:val="00194072"/>
    <w:rsid w:val="001940D8"/>
    <w:rsid w:val="001943AA"/>
    <w:rsid w:val="0019440B"/>
    <w:rsid w:val="00194425"/>
    <w:rsid w:val="00194551"/>
    <w:rsid w:val="00194588"/>
    <w:rsid w:val="001945D7"/>
    <w:rsid w:val="001947A5"/>
    <w:rsid w:val="001947C4"/>
    <w:rsid w:val="00194881"/>
    <w:rsid w:val="00194B10"/>
    <w:rsid w:val="00194B1F"/>
    <w:rsid w:val="00194C53"/>
    <w:rsid w:val="00194D72"/>
    <w:rsid w:val="00194E04"/>
    <w:rsid w:val="00194E7F"/>
    <w:rsid w:val="00194FAC"/>
    <w:rsid w:val="001950A1"/>
    <w:rsid w:val="001950BE"/>
    <w:rsid w:val="00195221"/>
    <w:rsid w:val="0019526D"/>
    <w:rsid w:val="001953C9"/>
    <w:rsid w:val="001953DE"/>
    <w:rsid w:val="0019556E"/>
    <w:rsid w:val="00195627"/>
    <w:rsid w:val="0019572A"/>
    <w:rsid w:val="001957CC"/>
    <w:rsid w:val="00195803"/>
    <w:rsid w:val="00195B8D"/>
    <w:rsid w:val="00195C7E"/>
    <w:rsid w:val="00195D95"/>
    <w:rsid w:val="00195E1A"/>
    <w:rsid w:val="00195F0A"/>
    <w:rsid w:val="00195F29"/>
    <w:rsid w:val="00195F2B"/>
    <w:rsid w:val="001962E2"/>
    <w:rsid w:val="00196419"/>
    <w:rsid w:val="00196485"/>
    <w:rsid w:val="001964B8"/>
    <w:rsid w:val="001964E2"/>
    <w:rsid w:val="001964F0"/>
    <w:rsid w:val="001966AB"/>
    <w:rsid w:val="00196964"/>
    <w:rsid w:val="00196968"/>
    <w:rsid w:val="00196B4B"/>
    <w:rsid w:val="00196F02"/>
    <w:rsid w:val="00196F63"/>
    <w:rsid w:val="00197189"/>
    <w:rsid w:val="00197199"/>
    <w:rsid w:val="00197345"/>
    <w:rsid w:val="001974AB"/>
    <w:rsid w:val="0019760D"/>
    <w:rsid w:val="00197648"/>
    <w:rsid w:val="00197695"/>
    <w:rsid w:val="00197883"/>
    <w:rsid w:val="00197906"/>
    <w:rsid w:val="00197934"/>
    <w:rsid w:val="00197B4C"/>
    <w:rsid w:val="00197C56"/>
    <w:rsid w:val="00197C9F"/>
    <w:rsid w:val="00197CA9"/>
    <w:rsid w:val="00197FF6"/>
    <w:rsid w:val="001A00E2"/>
    <w:rsid w:val="001A0211"/>
    <w:rsid w:val="001A02EC"/>
    <w:rsid w:val="001A0305"/>
    <w:rsid w:val="001A03D6"/>
    <w:rsid w:val="001A043F"/>
    <w:rsid w:val="001A04AC"/>
    <w:rsid w:val="001A04F0"/>
    <w:rsid w:val="001A04F3"/>
    <w:rsid w:val="001A0568"/>
    <w:rsid w:val="001A06A5"/>
    <w:rsid w:val="001A0965"/>
    <w:rsid w:val="001A09A2"/>
    <w:rsid w:val="001A0B19"/>
    <w:rsid w:val="001A0B9F"/>
    <w:rsid w:val="001A0C15"/>
    <w:rsid w:val="001A0C64"/>
    <w:rsid w:val="001A0CD6"/>
    <w:rsid w:val="001A0CF5"/>
    <w:rsid w:val="001A0D10"/>
    <w:rsid w:val="001A0D21"/>
    <w:rsid w:val="001A0F8A"/>
    <w:rsid w:val="001A102B"/>
    <w:rsid w:val="001A1058"/>
    <w:rsid w:val="001A107E"/>
    <w:rsid w:val="001A10CC"/>
    <w:rsid w:val="001A10F7"/>
    <w:rsid w:val="001A10FB"/>
    <w:rsid w:val="001A11BA"/>
    <w:rsid w:val="001A11CE"/>
    <w:rsid w:val="001A1242"/>
    <w:rsid w:val="001A130F"/>
    <w:rsid w:val="001A1438"/>
    <w:rsid w:val="001A15BA"/>
    <w:rsid w:val="001A16CF"/>
    <w:rsid w:val="001A1823"/>
    <w:rsid w:val="001A184E"/>
    <w:rsid w:val="001A19A4"/>
    <w:rsid w:val="001A1A46"/>
    <w:rsid w:val="001A1ACE"/>
    <w:rsid w:val="001A1B7A"/>
    <w:rsid w:val="001A1BA4"/>
    <w:rsid w:val="001A1E6F"/>
    <w:rsid w:val="001A1E7B"/>
    <w:rsid w:val="001A1E9B"/>
    <w:rsid w:val="001A1EA6"/>
    <w:rsid w:val="001A1EAB"/>
    <w:rsid w:val="001A1EF2"/>
    <w:rsid w:val="001A1F71"/>
    <w:rsid w:val="001A1FD6"/>
    <w:rsid w:val="001A20D4"/>
    <w:rsid w:val="001A20ED"/>
    <w:rsid w:val="001A20F1"/>
    <w:rsid w:val="001A2103"/>
    <w:rsid w:val="001A2134"/>
    <w:rsid w:val="001A2137"/>
    <w:rsid w:val="001A2204"/>
    <w:rsid w:val="001A22A3"/>
    <w:rsid w:val="001A249A"/>
    <w:rsid w:val="001A24BC"/>
    <w:rsid w:val="001A24FD"/>
    <w:rsid w:val="001A268B"/>
    <w:rsid w:val="001A26B9"/>
    <w:rsid w:val="001A27CD"/>
    <w:rsid w:val="001A27FF"/>
    <w:rsid w:val="001A2987"/>
    <w:rsid w:val="001A2B0C"/>
    <w:rsid w:val="001A2B6D"/>
    <w:rsid w:val="001A2BCF"/>
    <w:rsid w:val="001A2C1F"/>
    <w:rsid w:val="001A2C3E"/>
    <w:rsid w:val="001A2C5B"/>
    <w:rsid w:val="001A2D7C"/>
    <w:rsid w:val="001A310C"/>
    <w:rsid w:val="001A3179"/>
    <w:rsid w:val="001A321B"/>
    <w:rsid w:val="001A322F"/>
    <w:rsid w:val="001A3251"/>
    <w:rsid w:val="001A329E"/>
    <w:rsid w:val="001A32F4"/>
    <w:rsid w:val="001A330D"/>
    <w:rsid w:val="001A335E"/>
    <w:rsid w:val="001A339C"/>
    <w:rsid w:val="001A33DD"/>
    <w:rsid w:val="001A351B"/>
    <w:rsid w:val="001A35D3"/>
    <w:rsid w:val="001A38F2"/>
    <w:rsid w:val="001A3902"/>
    <w:rsid w:val="001A39AC"/>
    <w:rsid w:val="001A3A81"/>
    <w:rsid w:val="001A3EC0"/>
    <w:rsid w:val="001A3F52"/>
    <w:rsid w:val="001A3F73"/>
    <w:rsid w:val="001A41F4"/>
    <w:rsid w:val="001A420A"/>
    <w:rsid w:val="001A427B"/>
    <w:rsid w:val="001A43B9"/>
    <w:rsid w:val="001A445E"/>
    <w:rsid w:val="001A4520"/>
    <w:rsid w:val="001A4568"/>
    <w:rsid w:val="001A45F2"/>
    <w:rsid w:val="001A4634"/>
    <w:rsid w:val="001A48D2"/>
    <w:rsid w:val="001A4A10"/>
    <w:rsid w:val="001A4F6B"/>
    <w:rsid w:val="001A4F9A"/>
    <w:rsid w:val="001A5077"/>
    <w:rsid w:val="001A5128"/>
    <w:rsid w:val="001A5263"/>
    <w:rsid w:val="001A545F"/>
    <w:rsid w:val="001A557E"/>
    <w:rsid w:val="001A55B8"/>
    <w:rsid w:val="001A56BE"/>
    <w:rsid w:val="001A573D"/>
    <w:rsid w:val="001A5742"/>
    <w:rsid w:val="001A58C5"/>
    <w:rsid w:val="001A594A"/>
    <w:rsid w:val="001A5A34"/>
    <w:rsid w:val="001A5B3E"/>
    <w:rsid w:val="001A5B7E"/>
    <w:rsid w:val="001A5C25"/>
    <w:rsid w:val="001A5CC7"/>
    <w:rsid w:val="001A5DAD"/>
    <w:rsid w:val="001A5E35"/>
    <w:rsid w:val="001A5F84"/>
    <w:rsid w:val="001A5FA4"/>
    <w:rsid w:val="001A5FBE"/>
    <w:rsid w:val="001A600F"/>
    <w:rsid w:val="001A60AF"/>
    <w:rsid w:val="001A60B7"/>
    <w:rsid w:val="001A617D"/>
    <w:rsid w:val="001A630F"/>
    <w:rsid w:val="001A634E"/>
    <w:rsid w:val="001A6429"/>
    <w:rsid w:val="001A6432"/>
    <w:rsid w:val="001A6487"/>
    <w:rsid w:val="001A6489"/>
    <w:rsid w:val="001A6553"/>
    <w:rsid w:val="001A658D"/>
    <w:rsid w:val="001A65F7"/>
    <w:rsid w:val="001A662F"/>
    <w:rsid w:val="001A669E"/>
    <w:rsid w:val="001A6784"/>
    <w:rsid w:val="001A68AF"/>
    <w:rsid w:val="001A68F0"/>
    <w:rsid w:val="001A690F"/>
    <w:rsid w:val="001A69FB"/>
    <w:rsid w:val="001A6BE6"/>
    <w:rsid w:val="001A6DE8"/>
    <w:rsid w:val="001A6E61"/>
    <w:rsid w:val="001A6F0B"/>
    <w:rsid w:val="001A6F18"/>
    <w:rsid w:val="001A703A"/>
    <w:rsid w:val="001A70D9"/>
    <w:rsid w:val="001A7132"/>
    <w:rsid w:val="001A71D9"/>
    <w:rsid w:val="001A7240"/>
    <w:rsid w:val="001A726E"/>
    <w:rsid w:val="001A72C8"/>
    <w:rsid w:val="001A7531"/>
    <w:rsid w:val="001A7557"/>
    <w:rsid w:val="001A75F1"/>
    <w:rsid w:val="001A7636"/>
    <w:rsid w:val="001A77B6"/>
    <w:rsid w:val="001A78E0"/>
    <w:rsid w:val="001A7A86"/>
    <w:rsid w:val="001A7A9F"/>
    <w:rsid w:val="001A7AA2"/>
    <w:rsid w:val="001A7ACB"/>
    <w:rsid w:val="001A7B40"/>
    <w:rsid w:val="001A7B5C"/>
    <w:rsid w:val="001A7C78"/>
    <w:rsid w:val="001A7CB0"/>
    <w:rsid w:val="001A7E91"/>
    <w:rsid w:val="001A7ECC"/>
    <w:rsid w:val="001A7F6B"/>
    <w:rsid w:val="001A7F97"/>
    <w:rsid w:val="001B00D5"/>
    <w:rsid w:val="001B0115"/>
    <w:rsid w:val="001B0397"/>
    <w:rsid w:val="001B03E2"/>
    <w:rsid w:val="001B0468"/>
    <w:rsid w:val="001B0501"/>
    <w:rsid w:val="001B05DE"/>
    <w:rsid w:val="001B07DF"/>
    <w:rsid w:val="001B0983"/>
    <w:rsid w:val="001B0A06"/>
    <w:rsid w:val="001B0AA3"/>
    <w:rsid w:val="001B0C25"/>
    <w:rsid w:val="001B0C78"/>
    <w:rsid w:val="001B0C83"/>
    <w:rsid w:val="001B0CD8"/>
    <w:rsid w:val="001B0CDB"/>
    <w:rsid w:val="001B0D78"/>
    <w:rsid w:val="001B0E15"/>
    <w:rsid w:val="001B0E1B"/>
    <w:rsid w:val="001B0FD2"/>
    <w:rsid w:val="001B10AD"/>
    <w:rsid w:val="001B12DB"/>
    <w:rsid w:val="001B132C"/>
    <w:rsid w:val="001B1355"/>
    <w:rsid w:val="001B145E"/>
    <w:rsid w:val="001B1477"/>
    <w:rsid w:val="001B1544"/>
    <w:rsid w:val="001B176C"/>
    <w:rsid w:val="001B1815"/>
    <w:rsid w:val="001B1907"/>
    <w:rsid w:val="001B1971"/>
    <w:rsid w:val="001B197B"/>
    <w:rsid w:val="001B1994"/>
    <w:rsid w:val="001B1AA7"/>
    <w:rsid w:val="001B1B20"/>
    <w:rsid w:val="001B1BAC"/>
    <w:rsid w:val="001B1BC5"/>
    <w:rsid w:val="001B1C62"/>
    <w:rsid w:val="001B1C66"/>
    <w:rsid w:val="001B1C8D"/>
    <w:rsid w:val="001B1D86"/>
    <w:rsid w:val="001B1E38"/>
    <w:rsid w:val="001B1F79"/>
    <w:rsid w:val="001B2014"/>
    <w:rsid w:val="001B2032"/>
    <w:rsid w:val="001B2045"/>
    <w:rsid w:val="001B20FD"/>
    <w:rsid w:val="001B2129"/>
    <w:rsid w:val="001B21EF"/>
    <w:rsid w:val="001B24D3"/>
    <w:rsid w:val="001B2771"/>
    <w:rsid w:val="001B28E6"/>
    <w:rsid w:val="001B2A7E"/>
    <w:rsid w:val="001B2B43"/>
    <w:rsid w:val="001B2C14"/>
    <w:rsid w:val="001B2C5F"/>
    <w:rsid w:val="001B2D74"/>
    <w:rsid w:val="001B2E1B"/>
    <w:rsid w:val="001B2EBA"/>
    <w:rsid w:val="001B2F69"/>
    <w:rsid w:val="001B3115"/>
    <w:rsid w:val="001B31D5"/>
    <w:rsid w:val="001B3245"/>
    <w:rsid w:val="001B327E"/>
    <w:rsid w:val="001B32EA"/>
    <w:rsid w:val="001B3318"/>
    <w:rsid w:val="001B334A"/>
    <w:rsid w:val="001B33DF"/>
    <w:rsid w:val="001B348E"/>
    <w:rsid w:val="001B350E"/>
    <w:rsid w:val="001B3584"/>
    <w:rsid w:val="001B35C4"/>
    <w:rsid w:val="001B36D8"/>
    <w:rsid w:val="001B36EA"/>
    <w:rsid w:val="001B37DC"/>
    <w:rsid w:val="001B37E8"/>
    <w:rsid w:val="001B389B"/>
    <w:rsid w:val="001B38D3"/>
    <w:rsid w:val="001B3939"/>
    <w:rsid w:val="001B3942"/>
    <w:rsid w:val="001B3949"/>
    <w:rsid w:val="001B3B93"/>
    <w:rsid w:val="001B3C30"/>
    <w:rsid w:val="001B3C3D"/>
    <w:rsid w:val="001B3CBB"/>
    <w:rsid w:val="001B3CC3"/>
    <w:rsid w:val="001B3CD8"/>
    <w:rsid w:val="001B4049"/>
    <w:rsid w:val="001B40AC"/>
    <w:rsid w:val="001B40DD"/>
    <w:rsid w:val="001B4137"/>
    <w:rsid w:val="001B416C"/>
    <w:rsid w:val="001B428D"/>
    <w:rsid w:val="001B4336"/>
    <w:rsid w:val="001B4394"/>
    <w:rsid w:val="001B441F"/>
    <w:rsid w:val="001B463A"/>
    <w:rsid w:val="001B4651"/>
    <w:rsid w:val="001B474D"/>
    <w:rsid w:val="001B4750"/>
    <w:rsid w:val="001B47FB"/>
    <w:rsid w:val="001B47FF"/>
    <w:rsid w:val="001B4806"/>
    <w:rsid w:val="001B4901"/>
    <w:rsid w:val="001B49E0"/>
    <w:rsid w:val="001B4AB8"/>
    <w:rsid w:val="001B4B1A"/>
    <w:rsid w:val="001B4C6E"/>
    <w:rsid w:val="001B4D07"/>
    <w:rsid w:val="001B4E48"/>
    <w:rsid w:val="001B5058"/>
    <w:rsid w:val="001B5067"/>
    <w:rsid w:val="001B50C0"/>
    <w:rsid w:val="001B50D1"/>
    <w:rsid w:val="001B5154"/>
    <w:rsid w:val="001B51C4"/>
    <w:rsid w:val="001B530D"/>
    <w:rsid w:val="001B53A3"/>
    <w:rsid w:val="001B541D"/>
    <w:rsid w:val="001B5560"/>
    <w:rsid w:val="001B55A8"/>
    <w:rsid w:val="001B5616"/>
    <w:rsid w:val="001B56FE"/>
    <w:rsid w:val="001B5722"/>
    <w:rsid w:val="001B582C"/>
    <w:rsid w:val="001B5888"/>
    <w:rsid w:val="001B5B19"/>
    <w:rsid w:val="001B5B5E"/>
    <w:rsid w:val="001B5C24"/>
    <w:rsid w:val="001B5E00"/>
    <w:rsid w:val="001B5E2E"/>
    <w:rsid w:val="001B5EAD"/>
    <w:rsid w:val="001B5EC1"/>
    <w:rsid w:val="001B5F25"/>
    <w:rsid w:val="001B601C"/>
    <w:rsid w:val="001B6225"/>
    <w:rsid w:val="001B6241"/>
    <w:rsid w:val="001B64B2"/>
    <w:rsid w:val="001B6607"/>
    <w:rsid w:val="001B662F"/>
    <w:rsid w:val="001B663D"/>
    <w:rsid w:val="001B6A2A"/>
    <w:rsid w:val="001B6A85"/>
    <w:rsid w:val="001B6A9D"/>
    <w:rsid w:val="001B6AF8"/>
    <w:rsid w:val="001B6CCF"/>
    <w:rsid w:val="001B6E06"/>
    <w:rsid w:val="001B6FB0"/>
    <w:rsid w:val="001B6FEB"/>
    <w:rsid w:val="001B7034"/>
    <w:rsid w:val="001B7083"/>
    <w:rsid w:val="001B72F4"/>
    <w:rsid w:val="001B74A9"/>
    <w:rsid w:val="001B74B3"/>
    <w:rsid w:val="001B7641"/>
    <w:rsid w:val="001B7770"/>
    <w:rsid w:val="001B7968"/>
    <w:rsid w:val="001B7BDC"/>
    <w:rsid w:val="001B7BE6"/>
    <w:rsid w:val="001B7D0A"/>
    <w:rsid w:val="001B7DF7"/>
    <w:rsid w:val="001B7EF5"/>
    <w:rsid w:val="001C00C7"/>
    <w:rsid w:val="001C01DB"/>
    <w:rsid w:val="001C0326"/>
    <w:rsid w:val="001C0351"/>
    <w:rsid w:val="001C04A8"/>
    <w:rsid w:val="001C05FB"/>
    <w:rsid w:val="001C069E"/>
    <w:rsid w:val="001C0710"/>
    <w:rsid w:val="001C07B7"/>
    <w:rsid w:val="001C07FB"/>
    <w:rsid w:val="001C08BB"/>
    <w:rsid w:val="001C08CB"/>
    <w:rsid w:val="001C08CD"/>
    <w:rsid w:val="001C08D6"/>
    <w:rsid w:val="001C091A"/>
    <w:rsid w:val="001C0944"/>
    <w:rsid w:val="001C0A9D"/>
    <w:rsid w:val="001C0B88"/>
    <w:rsid w:val="001C0CEB"/>
    <w:rsid w:val="001C0EEE"/>
    <w:rsid w:val="001C0F2F"/>
    <w:rsid w:val="001C10DD"/>
    <w:rsid w:val="001C117C"/>
    <w:rsid w:val="001C1188"/>
    <w:rsid w:val="001C1340"/>
    <w:rsid w:val="001C13E2"/>
    <w:rsid w:val="001C13EC"/>
    <w:rsid w:val="001C150B"/>
    <w:rsid w:val="001C157C"/>
    <w:rsid w:val="001C1670"/>
    <w:rsid w:val="001C1742"/>
    <w:rsid w:val="001C179C"/>
    <w:rsid w:val="001C18EB"/>
    <w:rsid w:val="001C19F5"/>
    <w:rsid w:val="001C1ABF"/>
    <w:rsid w:val="001C1CD1"/>
    <w:rsid w:val="001C1D99"/>
    <w:rsid w:val="001C1EE3"/>
    <w:rsid w:val="001C1FAE"/>
    <w:rsid w:val="001C207B"/>
    <w:rsid w:val="001C20AD"/>
    <w:rsid w:val="001C20B6"/>
    <w:rsid w:val="001C2106"/>
    <w:rsid w:val="001C2286"/>
    <w:rsid w:val="001C2449"/>
    <w:rsid w:val="001C2625"/>
    <w:rsid w:val="001C2691"/>
    <w:rsid w:val="001C26C5"/>
    <w:rsid w:val="001C2731"/>
    <w:rsid w:val="001C2814"/>
    <w:rsid w:val="001C283C"/>
    <w:rsid w:val="001C2AAF"/>
    <w:rsid w:val="001C2AB0"/>
    <w:rsid w:val="001C2AB2"/>
    <w:rsid w:val="001C2B50"/>
    <w:rsid w:val="001C2B83"/>
    <w:rsid w:val="001C2BAD"/>
    <w:rsid w:val="001C2CAF"/>
    <w:rsid w:val="001C2D45"/>
    <w:rsid w:val="001C2D80"/>
    <w:rsid w:val="001C2D96"/>
    <w:rsid w:val="001C2DCB"/>
    <w:rsid w:val="001C2DED"/>
    <w:rsid w:val="001C2E66"/>
    <w:rsid w:val="001C2EA8"/>
    <w:rsid w:val="001C3016"/>
    <w:rsid w:val="001C3047"/>
    <w:rsid w:val="001C319A"/>
    <w:rsid w:val="001C325C"/>
    <w:rsid w:val="001C3277"/>
    <w:rsid w:val="001C33A0"/>
    <w:rsid w:val="001C33D8"/>
    <w:rsid w:val="001C3533"/>
    <w:rsid w:val="001C3582"/>
    <w:rsid w:val="001C361D"/>
    <w:rsid w:val="001C3677"/>
    <w:rsid w:val="001C3684"/>
    <w:rsid w:val="001C3697"/>
    <w:rsid w:val="001C36CF"/>
    <w:rsid w:val="001C36D9"/>
    <w:rsid w:val="001C3749"/>
    <w:rsid w:val="001C3785"/>
    <w:rsid w:val="001C37C2"/>
    <w:rsid w:val="001C37F5"/>
    <w:rsid w:val="001C3A30"/>
    <w:rsid w:val="001C3B0E"/>
    <w:rsid w:val="001C3B2B"/>
    <w:rsid w:val="001C3BAC"/>
    <w:rsid w:val="001C3BF7"/>
    <w:rsid w:val="001C3D8B"/>
    <w:rsid w:val="001C3DB3"/>
    <w:rsid w:val="001C3E74"/>
    <w:rsid w:val="001C3FD2"/>
    <w:rsid w:val="001C4060"/>
    <w:rsid w:val="001C4077"/>
    <w:rsid w:val="001C409C"/>
    <w:rsid w:val="001C40BF"/>
    <w:rsid w:val="001C4257"/>
    <w:rsid w:val="001C4298"/>
    <w:rsid w:val="001C43AB"/>
    <w:rsid w:val="001C4781"/>
    <w:rsid w:val="001C4786"/>
    <w:rsid w:val="001C47BA"/>
    <w:rsid w:val="001C47C9"/>
    <w:rsid w:val="001C4867"/>
    <w:rsid w:val="001C4868"/>
    <w:rsid w:val="001C491B"/>
    <w:rsid w:val="001C49CA"/>
    <w:rsid w:val="001C4A2D"/>
    <w:rsid w:val="001C4A6D"/>
    <w:rsid w:val="001C4B3A"/>
    <w:rsid w:val="001C4BCC"/>
    <w:rsid w:val="001C4CA6"/>
    <w:rsid w:val="001C4DA1"/>
    <w:rsid w:val="001C4E5F"/>
    <w:rsid w:val="001C4E82"/>
    <w:rsid w:val="001C517A"/>
    <w:rsid w:val="001C521B"/>
    <w:rsid w:val="001C5288"/>
    <w:rsid w:val="001C52F8"/>
    <w:rsid w:val="001C5449"/>
    <w:rsid w:val="001C547C"/>
    <w:rsid w:val="001C5487"/>
    <w:rsid w:val="001C54AC"/>
    <w:rsid w:val="001C5711"/>
    <w:rsid w:val="001C581D"/>
    <w:rsid w:val="001C5A4E"/>
    <w:rsid w:val="001C5A79"/>
    <w:rsid w:val="001C5ABC"/>
    <w:rsid w:val="001C5B0B"/>
    <w:rsid w:val="001C5CA6"/>
    <w:rsid w:val="001C5F20"/>
    <w:rsid w:val="001C6072"/>
    <w:rsid w:val="001C6093"/>
    <w:rsid w:val="001C60A6"/>
    <w:rsid w:val="001C60DC"/>
    <w:rsid w:val="001C6104"/>
    <w:rsid w:val="001C618B"/>
    <w:rsid w:val="001C61A7"/>
    <w:rsid w:val="001C61AD"/>
    <w:rsid w:val="001C61ED"/>
    <w:rsid w:val="001C63DF"/>
    <w:rsid w:val="001C6478"/>
    <w:rsid w:val="001C659F"/>
    <w:rsid w:val="001C65AE"/>
    <w:rsid w:val="001C6642"/>
    <w:rsid w:val="001C67A6"/>
    <w:rsid w:val="001C68EF"/>
    <w:rsid w:val="001C698E"/>
    <w:rsid w:val="001C6A04"/>
    <w:rsid w:val="001C6B3D"/>
    <w:rsid w:val="001C6B82"/>
    <w:rsid w:val="001C6C8B"/>
    <w:rsid w:val="001C6CC0"/>
    <w:rsid w:val="001C6D32"/>
    <w:rsid w:val="001C6D37"/>
    <w:rsid w:val="001C6D67"/>
    <w:rsid w:val="001C6DCA"/>
    <w:rsid w:val="001C6E1F"/>
    <w:rsid w:val="001C6E48"/>
    <w:rsid w:val="001C6F46"/>
    <w:rsid w:val="001C710F"/>
    <w:rsid w:val="001C7119"/>
    <w:rsid w:val="001C71A9"/>
    <w:rsid w:val="001C72D4"/>
    <w:rsid w:val="001C7349"/>
    <w:rsid w:val="001C7374"/>
    <w:rsid w:val="001C7402"/>
    <w:rsid w:val="001C74D0"/>
    <w:rsid w:val="001C7552"/>
    <w:rsid w:val="001C7610"/>
    <w:rsid w:val="001C7649"/>
    <w:rsid w:val="001C765C"/>
    <w:rsid w:val="001C7690"/>
    <w:rsid w:val="001C76BA"/>
    <w:rsid w:val="001C78FD"/>
    <w:rsid w:val="001C7C1E"/>
    <w:rsid w:val="001C7C7D"/>
    <w:rsid w:val="001C7CF7"/>
    <w:rsid w:val="001C7DBA"/>
    <w:rsid w:val="001C7EA6"/>
    <w:rsid w:val="001C7F3B"/>
    <w:rsid w:val="001D01CA"/>
    <w:rsid w:val="001D01E3"/>
    <w:rsid w:val="001D02D0"/>
    <w:rsid w:val="001D02E8"/>
    <w:rsid w:val="001D0462"/>
    <w:rsid w:val="001D04DE"/>
    <w:rsid w:val="001D0598"/>
    <w:rsid w:val="001D05AF"/>
    <w:rsid w:val="001D061A"/>
    <w:rsid w:val="001D06F8"/>
    <w:rsid w:val="001D0778"/>
    <w:rsid w:val="001D08CD"/>
    <w:rsid w:val="001D0AED"/>
    <w:rsid w:val="001D0BA9"/>
    <w:rsid w:val="001D0CA9"/>
    <w:rsid w:val="001D0D1D"/>
    <w:rsid w:val="001D0EDA"/>
    <w:rsid w:val="001D0F14"/>
    <w:rsid w:val="001D1029"/>
    <w:rsid w:val="001D10CB"/>
    <w:rsid w:val="001D1100"/>
    <w:rsid w:val="001D1114"/>
    <w:rsid w:val="001D1147"/>
    <w:rsid w:val="001D125A"/>
    <w:rsid w:val="001D1375"/>
    <w:rsid w:val="001D1380"/>
    <w:rsid w:val="001D1382"/>
    <w:rsid w:val="001D148A"/>
    <w:rsid w:val="001D155A"/>
    <w:rsid w:val="001D15EF"/>
    <w:rsid w:val="001D1675"/>
    <w:rsid w:val="001D16AA"/>
    <w:rsid w:val="001D16F1"/>
    <w:rsid w:val="001D17CC"/>
    <w:rsid w:val="001D17E5"/>
    <w:rsid w:val="001D1945"/>
    <w:rsid w:val="001D19B5"/>
    <w:rsid w:val="001D19D7"/>
    <w:rsid w:val="001D1A30"/>
    <w:rsid w:val="001D1A6E"/>
    <w:rsid w:val="001D1AC9"/>
    <w:rsid w:val="001D1B7A"/>
    <w:rsid w:val="001D1D78"/>
    <w:rsid w:val="001D1E26"/>
    <w:rsid w:val="001D1F31"/>
    <w:rsid w:val="001D1F46"/>
    <w:rsid w:val="001D1FB6"/>
    <w:rsid w:val="001D204F"/>
    <w:rsid w:val="001D20F0"/>
    <w:rsid w:val="001D223E"/>
    <w:rsid w:val="001D22CA"/>
    <w:rsid w:val="001D2409"/>
    <w:rsid w:val="001D253A"/>
    <w:rsid w:val="001D25E3"/>
    <w:rsid w:val="001D2886"/>
    <w:rsid w:val="001D2949"/>
    <w:rsid w:val="001D2982"/>
    <w:rsid w:val="001D2A06"/>
    <w:rsid w:val="001D2A83"/>
    <w:rsid w:val="001D2B3D"/>
    <w:rsid w:val="001D2B89"/>
    <w:rsid w:val="001D2BE1"/>
    <w:rsid w:val="001D2C40"/>
    <w:rsid w:val="001D2D9B"/>
    <w:rsid w:val="001D2DC0"/>
    <w:rsid w:val="001D2DD6"/>
    <w:rsid w:val="001D2F2B"/>
    <w:rsid w:val="001D311B"/>
    <w:rsid w:val="001D313E"/>
    <w:rsid w:val="001D31CF"/>
    <w:rsid w:val="001D3202"/>
    <w:rsid w:val="001D329D"/>
    <w:rsid w:val="001D3428"/>
    <w:rsid w:val="001D3770"/>
    <w:rsid w:val="001D37EA"/>
    <w:rsid w:val="001D3843"/>
    <w:rsid w:val="001D38CD"/>
    <w:rsid w:val="001D3980"/>
    <w:rsid w:val="001D39E2"/>
    <w:rsid w:val="001D39EB"/>
    <w:rsid w:val="001D3ACE"/>
    <w:rsid w:val="001D3B35"/>
    <w:rsid w:val="001D3B99"/>
    <w:rsid w:val="001D3BC5"/>
    <w:rsid w:val="001D3BCF"/>
    <w:rsid w:val="001D3C06"/>
    <w:rsid w:val="001D3C66"/>
    <w:rsid w:val="001D3D38"/>
    <w:rsid w:val="001D3D49"/>
    <w:rsid w:val="001D3E51"/>
    <w:rsid w:val="001D3E6D"/>
    <w:rsid w:val="001D3EFE"/>
    <w:rsid w:val="001D40B5"/>
    <w:rsid w:val="001D40FC"/>
    <w:rsid w:val="001D4123"/>
    <w:rsid w:val="001D423A"/>
    <w:rsid w:val="001D4284"/>
    <w:rsid w:val="001D4305"/>
    <w:rsid w:val="001D430E"/>
    <w:rsid w:val="001D4387"/>
    <w:rsid w:val="001D43CA"/>
    <w:rsid w:val="001D445E"/>
    <w:rsid w:val="001D44E0"/>
    <w:rsid w:val="001D44EC"/>
    <w:rsid w:val="001D4729"/>
    <w:rsid w:val="001D47F0"/>
    <w:rsid w:val="001D4882"/>
    <w:rsid w:val="001D4916"/>
    <w:rsid w:val="001D4921"/>
    <w:rsid w:val="001D49A8"/>
    <w:rsid w:val="001D4A5E"/>
    <w:rsid w:val="001D4A66"/>
    <w:rsid w:val="001D4CA6"/>
    <w:rsid w:val="001D4D7B"/>
    <w:rsid w:val="001D4DC5"/>
    <w:rsid w:val="001D4F4C"/>
    <w:rsid w:val="001D4F80"/>
    <w:rsid w:val="001D50F3"/>
    <w:rsid w:val="001D51FB"/>
    <w:rsid w:val="001D52A7"/>
    <w:rsid w:val="001D52B6"/>
    <w:rsid w:val="001D53F0"/>
    <w:rsid w:val="001D5493"/>
    <w:rsid w:val="001D5540"/>
    <w:rsid w:val="001D557A"/>
    <w:rsid w:val="001D55F0"/>
    <w:rsid w:val="001D5649"/>
    <w:rsid w:val="001D5805"/>
    <w:rsid w:val="001D59DA"/>
    <w:rsid w:val="001D5B2C"/>
    <w:rsid w:val="001D5B50"/>
    <w:rsid w:val="001D5BEC"/>
    <w:rsid w:val="001D5C45"/>
    <w:rsid w:val="001D5CCD"/>
    <w:rsid w:val="001D5E50"/>
    <w:rsid w:val="001D5F30"/>
    <w:rsid w:val="001D5F77"/>
    <w:rsid w:val="001D5FD3"/>
    <w:rsid w:val="001D61BC"/>
    <w:rsid w:val="001D61DB"/>
    <w:rsid w:val="001D6218"/>
    <w:rsid w:val="001D622D"/>
    <w:rsid w:val="001D6297"/>
    <w:rsid w:val="001D62A2"/>
    <w:rsid w:val="001D63BB"/>
    <w:rsid w:val="001D63F8"/>
    <w:rsid w:val="001D640E"/>
    <w:rsid w:val="001D6432"/>
    <w:rsid w:val="001D6566"/>
    <w:rsid w:val="001D666B"/>
    <w:rsid w:val="001D6682"/>
    <w:rsid w:val="001D66A3"/>
    <w:rsid w:val="001D66F5"/>
    <w:rsid w:val="001D66F7"/>
    <w:rsid w:val="001D6711"/>
    <w:rsid w:val="001D68D5"/>
    <w:rsid w:val="001D693A"/>
    <w:rsid w:val="001D6AB1"/>
    <w:rsid w:val="001D6BE4"/>
    <w:rsid w:val="001D6C6F"/>
    <w:rsid w:val="001D6D0A"/>
    <w:rsid w:val="001D6DA1"/>
    <w:rsid w:val="001D6DB7"/>
    <w:rsid w:val="001D6E0C"/>
    <w:rsid w:val="001D6E94"/>
    <w:rsid w:val="001D6EAE"/>
    <w:rsid w:val="001D6EE5"/>
    <w:rsid w:val="001D700F"/>
    <w:rsid w:val="001D70B0"/>
    <w:rsid w:val="001D70D1"/>
    <w:rsid w:val="001D712B"/>
    <w:rsid w:val="001D7207"/>
    <w:rsid w:val="001D72B7"/>
    <w:rsid w:val="001D76C4"/>
    <w:rsid w:val="001D7763"/>
    <w:rsid w:val="001D7979"/>
    <w:rsid w:val="001D7A62"/>
    <w:rsid w:val="001D7AED"/>
    <w:rsid w:val="001D7B57"/>
    <w:rsid w:val="001D7BC2"/>
    <w:rsid w:val="001D7C29"/>
    <w:rsid w:val="001D7C7E"/>
    <w:rsid w:val="001D7C85"/>
    <w:rsid w:val="001D7D51"/>
    <w:rsid w:val="001D7DC4"/>
    <w:rsid w:val="001D7DD3"/>
    <w:rsid w:val="001D7EE4"/>
    <w:rsid w:val="001D7F4A"/>
    <w:rsid w:val="001E00A0"/>
    <w:rsid w:val="001E01CC"/>
    <w:rsid w:val="001E039D"/>
    <w:rsid w:val="001E03ED"/>
    <w:rsid w:val="001E0437"/>
    <w:rsid w:val="001E0602"/>
    <w:rsid w:val="001E0797"/>
    <w:rsid w:val="001E08A8"/>
    <w:rsid w:val="001E08C0"/>
    <w:rsid w:val="001E0975"/>
    <w:rsid w:val="001E0A55"/>
    <w:rsid w:val="001E0A98"/>
    <w:rsid w:val="001E0B03"/>
    <w:rsid w:val="001E0BD0"/>
    <w:rsid w:val="001E0C32"/>
    <w:rsid w:val="001E0C75"/>
    <w:rsid w:val="001E0E5C"/>
    <w:rsid w:val="001E0E6B"/>
    <w:rsid w:val="001E11A1"/>
    <w:rsid w:val="001E1258"/>
    <w:rsid w:val="001E13D3"/>
    <w:rsid w:val="001E1459"/>
    <w:rsid w:val="001E1488"/>
    <w:rsid w:val="001E1688"/>
    <w:rsid w:val="001E1797"/>
    <w:rsid w:val="001E17C8"/>
    <w:rsid w:val="001E1AA9"/>
    <w:rsid w:val="001E1B08"/>
    <w:rsid w:val="001E1B0A"/>
    <w:rsid w:val="001E1B9C"/>
    <w:rsid w:val="001E1BE4"/>
    <w:rsid w:val="001E1C4F"/>
    <w:rsid w:val="001E1C82"/>
    <w:rsid w:val="001E1D67"/>
    <w:rsid w:val="001E1E51"/>
    <w:rsid w:val="001E1E62"/>
    <w:rsid w:val="001E1F82"/>
    <w:rsid w:val="001E20A6"/>
    <w:rsid w:val="001E20F7"/>
    <w:rsid w:val="001E22B0"/>
    <w:rsid w:val="001E2506"/>
    <w:rsid w:val="001E2656"/>
    <w:rsid w:val="001E26AC"/>
    <w:rsid w:val="001E271A"/>
    <w:rsid w:val="001E277B"/>
    <w:rsid w:val="001E27A7"/>
    <w:rsid w:val="001E27EB"/>
    <w:rsid w:val="001E27FB"/>
    <w:rsid w:val="001E2826"/>
    <w:rsid w:val="001E285E"/>
    <w:rsid w:val="001E28DA"/>
    <w:rsid w:val="001E28E5"/>
    <w:rsid w:val="001E28EC"/>
    <w:rsid w:val="001E2A0C"/>
    <w:rsid w:val="001E2A30"/>
    <w:rsid w:val="001E2B10"/>
    <w:rsid w:val="001E2C26"/>
    <w:rsid w:val="001E2C4D"/>
    <w:rsid w:val="001E2CE4"/>
    <w:rsid w:val="001E2DB8"/>
    <w:rsid w:val="001E2DFD"/>
    <w:rsid w:val="001E2E19"/>
    <w:rsid w:val="001E2EC5"/>
    <w:rsid w:val="001E2EE9"/>
    <w:rsid w:val="001E30E2"/>
    <w:rsid w:val="001E31B3"/>
    <w:rsid w:val="001E31B8"/>
    <w:rsid w:val="001E3204"/>
    <w:rsid w:val="001E3220"/>
    <w:rsid w:val="001E3380"/>
    <w:rsid w:val="001E33BE"/>
    <w:rsid w:val="001E33F4"/>
    <w:rsid w:val="001E34A7"/>
    <w:rsid w:val="001E3520"/>
    <w:rsid w:val="001E3688"/>
    <w:rsid w:val="001E374A"/>
    <w:rsid w:val="001E3765"/>
    <w:rsid w:val="001E3780"/>
    <w:rsid w:val="001E38AC"/>
    <w:rsid w:val="001E38B4"/>
    <w:rsid w:val="001E3A51"/>
    <w:rsid w:val="001E3BCF"/>
    <w:rsid w:val="001E3C4B"/>
    <w:rsid w:val="001E3DB2"/>
    <w:rsid w:val="001E3E60"/>
    <w:rsid w:val="001E3E92"/>
    <w:rsid w:val="001E3EBC"/>
    <w:rsid w:val="001E3F1B"/>
    <w:rsid w:val="001E4034"/>
    <w:rsid w:val="001E4092"/>
    <w:rsid w:val="001E414A"/>
    <w:rsid w:val="001E4272"/>
    <w:rsid w:val="001E439B"/>
    <w:rsid w:val="001E43E7"/>
    <w:rsid w:val="001E443C"/>
    <w:rsid w:val="001E4577"/>
    <w:rsid w:val="001E4599"/>
    <w:rsid w:val="001E4612"/>
    <w:rsid w:val="001E4620"/>
    <w:rsid w:val="001E4703"/>
    <w:rsid w:val="001E47B0"/>
    <w:rsid w:val="001E4942"/>
    <w:rsid w:val="001E4983"/>
    <w:rsid w:val="001E4B3F"/>
    <w:rsid w:val="001E4BC8"/>
    <w:rsid w:val="001E4CD4"/>
    <w:rsid w:val="001E4DA6"/>
    <w:rsid w:val="001E4FC2"/>
    <w:rsid w:val="001E5067"/>
    <w:rsid w:val="001E51C9"/>
    <w:rsid w:val="001E523E"/>
    <w:rsid w:val="001E5454"/>
    <w:rsid w:val="001E5527"/>
    <w:rsid w:val="001E564A"/>
    <w:rsid w:val="001E569F"/>
    <w:rsid w:val="001E56D0"/>
    <w:rsid w:val="001E5729"/>
    <w:rsid w:val="001E57E7"/>
    <w:rsid w:val="001E5A45"/>
    <w:rsid w:val="001E5B86"/>
    <w:rsid w:val="001E5C2C"/>
    <w:rsid w:val="001E5D0C"/>
    <w:rsid w:val="001E5D1A"/>
    <w:rsid w:val="001E5E30"/>
    <w:rsid w:val="001E5FC7"/>
    <w:rsid w:val="001E5FFB"/>
    <w:rsid w:val="001E60FD"/>
    <w:rsid w:val="001E61DA"/>
    <w:rsid w:val="001E6255"/>
    <w:rsid w:val="001E62D2"/>
    <w:rsid w:val="001E638D"/>
    <w:rsid w:val="001E656F"/>
    <w:rsid w:val="001E6724"/>
    <w:rsid w:val="001E6804"/>
    <w:rsid w:val="001E6824"/>
    <w:rsid w:val="001E6873"/>
    <w:rsid w:val="001E6921"/>
    <w:rsid w:val="001E6933"/>
    <w:rsid w:val="001E697B"/>
    <w:rsid w:val="001E6A42"/>
    <w:rsid w:val="001E6B89"/>
    <w:rsid w:val="001E6B99"/>
    <w:rsid w:val="001E6BE5"/>
    <w:rsid w:val="001E6C13"/>
    <w:rsid w:val="001E6C1F"/>
    <w:rsid w:val="001E6D7D"/>
    <w:rsid w:val="001E6E05"/>
    <w:rsid w:val="001E6E9D"/>
    <w:rsid w:val="001E6FE7"/>
    <w:rsid w:val="001E7025"/>
    <w:rsid w:val="001E725A"/>
    <w:rsid w:val="001E72D5"/>
    <w:rsid w:val="001E7389"/>
    <w:rsid w:val="001E7394"/>
    <w:rsid w:val="001E7574"/>
    <w:rsid w:val="001E75AD"/>
    <w:rsid w:val="001E7767"/>
    <w:rsid w:val="001E7828"/>
    <w:rsid w:val="001E796B"/>
    <w:rsid w:val="001E7B11"/>
    <w:rsid w:val="001E7BA6"/>
    <w:rsid w:val="001E7BFE"/>
    <w:rsid w:val="001E7CFE"/>
    <w:rsid w:val="001E7DD0"/>
    <w:rsid w:val="001E7DE1"/>
    <w:rsid w:val="001E7E3C"/>
    <w:rsid w:val="001E7E71"/>
    <w:rsid w:val="001E7E79"/>
    <w:rsid w:val="001E7EE8"/>
    <w:rsid w:val="001E7EEE"/>
    <w:rsid w:val="001F0146"/>
    <w:rsid w:val="001F01DD"/>
    <w:rsid w:val="001F0205"/>
    <w:rsid w:val="001F02B1"/>
    <w:rsid w:val="001F057C"/>
    <w:rsid w:val="001F06B5"/>
    <w:rsid w:val="001F0818"/>
    <w:rsid w:val="001F095F"/>
    <w:rsid w:val="001F0BC3"/>
    <w:rsid w:val="001F0C2F"/>
    <w:rsid w:val="001F0CF9"/>
    <w:rsid w:val="001F0D1C"/>
    <w:rsid w:val="001F0DC4"/>
    <w:rsid w:val="001F0E3F"/>
    <w:rsid w:val="001F0F06"/>
    <w:rsid w:val="001F0F1A"/>
    <w:rsid w:val="001F0F83"/>
    <w:rsid w:val="001F0F9C"/>
    <w:rsid w:val="001F10B1"/>
    <w:rsid w:val="001F16D5"/>
    <w:rsid w:val="001F176A"/>
    <w:rsid w:val="001F1894"/>
    <w:rsid w:val="001F199B"/>
    <w:rsid w:val="001F1AEE"/>
    <w:rsid w:val="001F1B1E"/>
    <w:rsid w:val="001F1C2A"/>
    <w:rsid w:val="001F1CAB"/>
    <w:rsid w:val="001F1D58"/>
    <w:rsid w:val="001F1DDA"/>
    <w:rsid w:val="001F1FAD"/>
    <w:rsid w:val="001F2048"/>
    <w:rsid w:val="001F20B7"/>
    <w:rsid w:val="001F2390"/>
    <w:rsid w:val="001F23A9"/>
    <w:rsid w:val="001F256E"/>
    <w:rsid w:val="001F2575"/>
    <w:rsid w:val="001F2950"/>
    <w:rsid w:val="001F29C3"/>
    <w:rsid w:val="001F29FA"/>
    <w:rsid w:val="001F2A69"/>
    <w:rsid w:val="001F2D33"/>
    <w:rsid w:val="001F2E84"/>
    <w:rsid w:val="001F2EBB"/>
    <w:rsid w:val="001F2F2A"/>
    <w:rsid w:val="001F300B"/>
    <w:rsid w:val="001F3055"/>
    <w:rsid w:val="001F3084"/>
    <w:rsid w:val="001F30A5"/>
    <w:rsid w:val="001F30D1"/>
    <w:rsid w:val="001F30DE"/>
    <w:rsid w:val="001F314E"/>
    <w:rsid w:val="001F31EA"/>
    <w:rsid w:val="001F3291"/>
    <w:rsid w:val="001F3297"/>
    <w:rsid w:val="001F3302"/>
    <w:rsid w:val="001F336A"/>
    <w:rsid w:val="001F347D"/>
    <w:rsid w:val="001F3527"/>
    <w:rsid w:val="001F35D8"/>
    <w:rsid w:val="001F35F8"/>
    <w:rsid w:val="001F36D3"/>
    <w:rsid w:val="001F3750"/>
    <w:rsid w:val="001F393B"/>
    <w:rsid w:val="001F397B"/>
    <w:rsid w:val="001F3994"/>
    <w:rsid w:val="001F3A0A"/>
    <w:rsid w:val="001F3A31"/>
    <w:rsid w:val="001F3A66"/>
    <w:rsid w:val="001F3A9E"/>
    <w:rsid w:val="001F3AF2"/>
    <w:rsid w:val="001F3B8B"/>
    <w:rsid w:val="001F3BA2"/>
    <w:rsid w:val="001F3D45"/>
    <w:rsid w:val="001F3FB6"/>
    <w:rsid w:val="001F4093"/>
    <w:rsid w:val="001F4172"/>
    <w:rsid w:val="001F4325"/>
    <w:rsid w:val="001F43CD"/>
    <w:rsid w:val="001F4408"/>
    <w:rsid w:val="001F444D"/>
    <w:rsid w:val="001F4458"/>
    <w:rsid w:val="001F4499"/>
    <w:rsid w:val="001F4557"/>
    <w:rsid w:val="001F4587"/>
    <w:rsid w:val="001F4695"/>
    <w:rsid w:val="001F4712"/>
    <w:rsid w:val="001F4862"/>
    <w:rsid w:val="001F48A0"/>
    <w:rsid w:val="001F4B80"/>
    <w:rsid w:val="001F4C19"/>
    <w:rsid w:val="001F4DD8"/>
    <w:rsid w:val="001F5011"/>
    <w:rsid w:val="001F5036"/>
    <w:rsid w:val="001F51C5"/>
    <w:rsid w:val="001F52A3"/>
    <w:rsid w:val="001F52D8"/>
    <w:rsid w:val="001F5324"/>
    <w:rsid w:val="001F5479"/>
    <w:rsid w:val="001F548C"/>
    <w:rsid w:val="001F5738"/>
    <w:rsid w:val="001F57CA"/>
    <w:rsid w:val="001F591D"/>
    <w:rsid w:val="001F5935"/>
    <w:rsid w:val="001F5A5C"/>
    <w:rsid w:val="001F5A92"/>
    <w:rsid w:val="001F5AF9"/>
    <w:rsid w:val="001F5CCF"/>
    <w:rsid w:val="001F5CE1"/>
    <w:rsid w:val="001F5F16"/>
    <w:rsid w:val="001F5F42"/>
    <w:rsid w:val="001F6378"/>
    <w:rsid w:val="001F65CA"/>
    <w:rsid w:val="001F6603"/>
    <w:rsid w:val="001F6620"/>
    <w:rsid w:val="001F662F"/>
    <w:rsid w:val="001F667B"/>
    <w:rsid w:val="001F667E"/>
    <w:rsid w:val="001F688D"/>
    <w:rsid w:val="001F6918"/>
    <w:rsid w:val="001F6B0C"/>
    <w:rsid w:val="001F6B3D"/>
    <w:rsid w:val="001F6C57"/>
    <w:rsid w:val="001F6D5F"/>
    <w:rsid w:val="001F6E7E"/>
    <w:rsid w:val="001F7291"/>
    <w:rsid w:val="001F72F0"/>
    <w:rsid w:val="001F74C3"/>
    <w:rsid w:val="001F75C0"/>
    <w:rsid w:val="001F7621"/>
    <w:rsid w:val="001F76D3"/>
    <w:rsid w:val="001F7735"/>
    <w:rsid w:val="001F7774"/>
    <w:rsid w:val="001F785A"/>
    <w:rsid w:val="001F78A2"/>
    <w:rsid w:val="001F7B91"/>
    <w:rsid w:val="001F7BC2"/>
    <w:rsid w:val="001F7C20"/>
    <w:rsid w:val="001F7E5F"/>
    <w:rsid w:val="001F7E92"/>
    <w:rsid w:val="0020001F"/>
    <w:rsid w:val="00200057"/>
    <w:rsid w:val="002000F3"/>
    <w:rsid w:val="002001C0"/>
    <w:rsid w:val="002001F5"/>
    <w:rsid w:val="00200238"/>
    <w:rsid w:val="002002E3"/>
    <w:rsid w:val="00200353"/>
    <w:rsid w:val="00200355"/>
    <w:rsid w:val="00200363"/>
    <w:rsid w:val="002003F2"/>
    <w:rsid w:val="0020040B"/>
    <w:rsid w:val="002004D4"/>
    <w:rsid w:val="00200525"/>
    <w:rsid w:val="00200671"/>
    <w:rsid w:val="002006C4"/>
    <w:rsid w:val="00200844"/>
    <w:rsid w:val="002008A1"/>
    <w:rsid w:val="00200903"/>
    <w:rsid w:val="00200996"/>
    <w:rsid w:val="00200A40"/>
    <w:rsid w:val="00200A61"/>
    <w:rsid w:val="00200BF8"/>
    <w:rsid w:val="00200C02"/>
    <w:rsid w:val="00200CDB"/>
    <w:rsid w:val="00200DE0"/>
    <w:rsid w:val="00200E0A"/>
    <w:rsid w:val="00200F08"/>
    <w:rsid w:val="00200F83"/>
    <w:rsid w:val="00201001"/>
    <w:rsid w:val="002010BF"/>
    <w:rsid w:val="002010C2"/>
    <w:rsid w:val="002010C9"/>
    <w:rsid w:val="002011AC"/>
    <w:rsid w:val="002011D6"/>
    <w:rsid w:val="002012AD"/>
    <w:rsid w:val="002012CC"/>
    <w:rsid w:val="00201354"/>
    <w:rsid w:val="00201363"/>
    <w:rsid w:val="002015DE"/>
    <w:rsid w:val="002015F0"/>
    <w:rsid w:val="0020176E"/>
    <w:rsid w:val="00201770"/>
    <w:rsid w:val="00201812"/>
    <w:rsid w:val="002019B5"/>
    <w:rsid w:val="00201B87"/>
    <w:rsid w:val="00201B95"/>
    <w:rsid w:val="00201BD4"/>
    <w:rsid w:val="00201C91"/>
    <w:rsid w:val="00201D40"/>
    <w:rsid w:val="00201EC1"/>
    <w:rsid w:val="00201FA1"/>
    <w:rsid w:val="00201FE8"/>
    <w:rsid w:val="0020203C"/>
    <w:rsid w:val="002020F7"/>
    <w:rsid w:val="002021B7"/>
    <w:rsid w:val="0020227C"/>
    <w:rsid w:val="00202342"/>
    <w:rsid w:val="00202516"/>
    <w:rsid w:val="00202532"/>
    <w:rsid w:val="00202872"/>
    <w:rsid w:val="0020287D"/>
    <w:rsid w:val="00202A13"/>
    <w:rsid w:val="00202C40"/>
    <w:rsid w:val="00202C59"/>
    <w:rsid w:val="00202C70"/>
    <w:rsid w:val="00202CC7"/>
    <w:rsid w:val="00202DB7"/>
    <w:rsid w:val="00202F40"/>
    <w:rsid w:val="002030D3"/>
    <w:rsid w:val="002032DE"/>
    <w:rsid w:val="0020332D"/>
    <w:rsid w:val="002034F7"/>
    <w:rsid w:val="002036A7"/>
    <w:rsid w:val="00203756"/>
    <w:rsid w:val="0020375F"/>
    <w:rsid w:val="00203769"/>
    <w:rsid w:val="002037AD"/>
    <w:rsid w:val="00203806"/>
    <w:rsid w:val="002039B3"/>
    <w:rsid w:val="002039F0"/>
    <w:rsid w:val="00203A85"/>
    <w:rsid w:val="00203A97"/>
    <w:rsid w:val="00203AD2"/>
    <w:rsid w:val="00203B71"/>
    <w:rsid w:val="00203C36"/>
    <w:rsid w:val="00203F76"/>
    <w:rsid w:val="002040CA"/>
    <w:rsid w:val="00204120"/>
    <w:rsid w:val="002041AC"/>
    <w:rsid w:val="002042CA"/>
    <w:rsid w:val="0020435F"/>
    <w:rsid w:val="002043EC"/>
    <w:rsid w:val="00204459"/>
    <w:rsid w:val="002045C2"/>
    <w:rsid w:val="002047C5"/>
    <w:rsid w:val="00204845"/>
    <w:rsid w:val="0020494F"/>
    <w:rsid w:val="002049D9"/>
    <w:rsid w:val="00204A6C"/>
    <w:rsid w:val="00204AA5"/>
    <w:rsid w:val="00204D80"/>
    <w:rsid w:val="00204DDB"/>
    <w:rsid w:val="00204EFD"/>
    <w:rsid w:val="002051A8"/>
    <w:rsid w:val="00205244"/>
    <w:rsid w:val="002052BE"/>
    <w:rsid w:val="00205422"/>
    <w:rsid w:val="002056D8"/>
    <w:rsid w:val="00205739"/>
    <w:rsid w:val="002057B0"/>
    <w:rsid w:val="002057C5"/>
    <w:rsid w:val="002057E4"/>
    <w:rsid w:val="00205924"/>
    <w:rsid w:val="0020593B"/>
    <w:rsid w:val="00205973"/>
    <w:rsid w:val="00205A35"/>
    <w:rsid w:val="00205B18"/>
    <w:rsid w:val="00205B29"/>
    <w:rsid w:val="00205B82"/>
    <w:rsid w:val="00205CF3"/>
    <w:rsid w:val="00205D47"/>
    <w:rsid w:val="00205D6B"/>
    <w:rsid w:val="00205E3B"/>
    <w:rsid w:val="00205E9F"/>
    <w:rsid w:val="0020601E"/>
    <w:rsid w:val="002060A5"/>
    <w:rsid w:val="002060D7"/>
    <w:rsid w:val="00206107"/>
    <w:rsid w:val="00206127"/>
    <w:rsid w:val="00206261"/>
    <w:rsid w:val="002064B3"/>
    <w:rsid w:val="002064DC"/>
    <w:rsid w:val="002064EA"/>
    <w:rsid w:val="002065BC"/>
    <w:rsid w:val="002065E9"/>
    <w:rsid w:val="00206677"/>
    <w:rsid w:val="00206755"/>
    <w:rsid w:val="00206835"/>
    <w:rsid w:val="002068CE"/>
    <w:rsid w:val="00206952"/>
    <w:rsid w:val="00206ADD"/>
    <w:rsid w:val="00206AF2"/>
    <w:rsid w:val="00206B31"/>
    <w:rsid w:val="00206ED9"/>
    <w:rsid w:val="00206F03"/>
    <w:rsid w:val="00206F53"/>
    <w:rsid w:val="00206F55"/>
    <w:rsid w:val="00206F5B"/>
    <w:rsid w:val="00206F68"/>
    <w:rsid w:val="00206F94"/>
    <w:rsid w:val="00206FFE"/>
    <w:rsid w:val="002070DA"/>
    <w:rsid w:val="002071C4"/>
    <w:rsid w:val="002071E9"/>
    <w:rsid w:val="002072CE"/>
    <w:rsid w:val="0020732F"/>
    <w:rsid w:val="002075BF"/>
    <w:rsid w:val="002078B0"/>
    <w:rsid w:val="0020798C"/>
    <w:rsid w:val="00207A6C"/>
    <w:rsid w:val="00207A9F"/>
    <w:rsid w:val="00207AC4"/>
    <w:rsid w:val="00207B6F"/>
    <w:rsid w:val="00207D40"/>
    <w:rsid w:val="00207EF1"/>
    <w:rsid w:val="0021003E"/>
    <w:rsid w:val="00210073"/>
    <w:rsid w:val="002100A3"/>
    <w:rsid w:val="00210168"/>
    <w:rsid w:val="002101C6"/>
    <w:rsid w:val="0021022C"/>
    <w:rsid w:val="0021022E"/>
    <w:rsid w:val="0021029C"/>
    <w:rsid w:val="002102B3"/>
    <w:rsid w:val="0021041E"/>
    <w:rsid w:val="0021041F"/>
    <w:rsid w:val="00210451"/>
    <w:rsid w:val="00210476"/>
    <w:rsid w:val="00210577"/>
    <w:rsid w:val="0021057E"/>
    <w:rsid w:val="00210603"/>
    <w:rsid w:val="00210623"/>
    <w:rsid w:val="002106B8"/>
    <w:rsid w:val="00210750"/>
    <w:rsid w:val="0021075F"/>
    <w:rsid w:val="002109B1"/>
    <w:rsid w:val="002109D6"/>
    <w:rsid w:val="00210B8C"/>
    <w:rsid w:val="00210BDA"/>
    <w:rsid w:val="00210DE8"/>
    <w:rsid w:val="00210E1D"/>
    <w:rsid w:val="00210E59"/>
    <w:rsid w:val="00210FF3"/>
    <w:rsid w:val="002110B5"/>
    <w:rsid w:val="002110BB"/>
    <w:rsid w:val="002110C7"/>
    <w:rsid w:val="0021135B"/>
    <w:rsid w:val="0021137F"/>
    <w:rsid w:val="0021138E"/>
    <w:rsid w:val="00211402"/>
    <w:rsid w:val="002114EB"/>
    <w:rsid w:val="00211507"/>
    <w:rsid w:val="00211562"/>
    <w:rsid w:val="00211631"/>
    <w:rsid w:val="00211817"/>
    <w:rsid w:val="002118C5"/>
    <w:rsid w:val="00211939"/>
    <w:rsid w:val="00211988"/>
    <w:rsid w:val="00211A6D"/>
    <w:rsid w:val="00211C2E"/>
    <w:rsid w:val="00211CFF"/>
    <w:rsid w:val="00211F4A"/>
    <w:rsid w:val="00211FC9"/>
    <w:rsid w:val="00212420"/>
    <w:rsid w:val="00212466"/>
    <w:rsid w:val="0021247F"/>
    <w:rsid w:val="00212617"/>
    <w:rsid w:val="00212658"/>
    <w:rsid w:val="0021269C"/>
    <w:rsid w:val="002126AB"/>
    <w:rsid w:val="002126D7"/>
    <w:rsid w:val="00212730"/>
    <w:rsid w:val="0021295B"/>
    <w:rsid w:val="002129C0"/>
    <w:rsid w:val="00212A5F"/>
    <w:rsid w:val="00212A8C"/>
    <w:rsid w:val="00212B3F"/>
    <w:rsid w:val="00212CC7"/>
    <w:rsid w:val="00212DA7"/>
    <w:rsid w:val="00212DDF"/>
    <w:rsid w:val="00213241"/>
    <w:rsid w:val="002132E8"/>
    <w:rsid w:val="00213342"/>
    <w:rsid w:val="00213402"/>
    <w:rsid w:val="00213474"/>
    <w:rsid w:val="00213611"/>
    <w:rsid w:val="00213641"/>
    <w:rsid w:val="0021399C"/>
    <w:rsid w:val="00213A88"/>
    <w:rsid w:val="00213B25"/>
    <w:rsid w:val="00213C8E"/>
    <w:rsid w:val="00213CA9"/>
    <w:rsid w:val="00213CD5"/>
    <w:rsid w:val="00213D00"/>
    <w:rsid w:val="00213D22"/>
    <w:rsid w:val="00213E7A"/>
    <w:rsid w:val="00213E7D"/>
    <w:rsid w:val="00213F16"/>
    <w:rsid w:val="00213FD8"/>
    <w:rsid w:val="00214063"/>
    <w:rsid w:val="00214142"/>
    <w:rsid w:val="0021423F"/>
    <w:rsid w:val="002143A5"/>
    <w:rsid w:val="00214470"/>
    <w:rsid w:val="00214505"/>
    <w:rsid w:val="002146E4"/>
    <w:rsid w:val="00214783"/>
    <w:rsid w:val="002147B2"/>
    <w:rsid w:val="00214809"/>
    <w:rsid w:val="00214863"/>
    <w:rsid w:val="00214865"/>
    <w:rsid w:val="002149AE"/>
    <w:rsid w:val="00214B48"/>
    <w:rsid w:val="00214BDC"/>
    <w:rsid w:val="00214C49"/>
    <w:rsid w:val="00214CBE"/>
    <w:rsid w:val="00214CC8"/>
    <w:rsid w:val="00214CFB"/>
    <w:rsid w:val="00214DD5"/>
    <w:rsid w:val="00214E9C"/>
    <w:rsid w:val="00214ECA"/>
    <w:rsid w:val="00214ED5"/>
    <w:rsid w:val="0021501A"/>
    <w:rsid w:val="002150C7"/>
    <w:rsid w:val="0021515A"/>
    <w:rsid w:val="00215273"/>
    <w:rsid w:val="002152A7"/>
    <w:rsid w:val="00215353"/>
    <w:rsid w:val="00215355"/>
    <w:rsid w:val="00215358"/>
    <w:rsid w:val="002154AA"/>
    <w:rsid w:val="002154C9"/>
    <w:rsid w:val="0021574B"/>
    <w:rsid w:val="002157B4"/>
    <w:rsid w:val="00215803"/>
    <w:rsid w:val="00215932"/>
    <w:rsid w:val="00215AE5"/>
    <w:rsid w:val="00215B2B"/>
    <w:rsid w:val="00215CBD"/>
    <w:rsid w:val="00215D0B"/>
    <w:rsid w:val="00215DAA"/>
    <w:rsid w:val="00215DD4"/>
    <w:rsid w:val="00215E80"/>
    <w:rsid w:val="00215F13"/>
    <w:rsid w:val="00216024"/>
    <w:rsid w:val="0021604A"/>
    <w:rsid w:val="00216166"/>
    <w:rsid w:val="0021619E"/>
    <w:rsid w:val="002161DE"/>
    <w:rsid w:val="0021623F"/>
    <w:rsid w:val="0021625C"/>
    <w:rsid w:val="0021632E"/>
    <w:rsid w:val="002163E6"/>
    <w:rsid w:val="002163FD"/>
    <w:rsid w:val="002164FA"/>
    <w:rsid w:val="0021651C"/>
    <w:rsid w:val="00216538"/>
    <w:rsid w:val="00216787"/>
    <w:rsid w:val="002167F4"/>
    <w:rsid w:val="0021687B"/>
    <w:rsid w:val="002168BD"/>
    <w:rsid w:val="00216958"/>
    <w:rsid w:val="00216976"/>
    <w:rsid w:val="00216A52"/>
    <w:rsid w:val="00216AC6"/>
    <w:rsid w:val="00216B39"/>
    <w:rsid w:val="00216BD2"/>
    <w:rsid w:val="00216EB9"/>
    <w:rsid w:val="00216EBE"/>
    <w:rsid w:val="00216EFC"/>
    <w:rsid w:val="00216FE0"/>
    <w:rsid w:val="0021718C"/>
    <w:rsid w:val="002171C0"/>
    <w:rsid w:val="00217355"/>
    <w:rsid w:val="002173BC"/>
    <w:rsid w:val="00217424"/>
    <w:rsid w:val="00217613"/>
    <w:rsid w:val="00217661"/>
    <w:rsid w:val="00217679"/>
    <w:rsid w:val="00217748"/>
    <w:rsid w:val="00217851"/>
    <w:rsid w:val="002178D2"/>
    <w:rsid w:val="0021791E"/>
    <w:rsid w:val="00217A21"/>
    <w:rsid w:val="00217A73"/>
    <w:rsid w:val="00217D3D"/>
    <w:rsid w:val="00217D6E"/>
    <w:rsid w:val="00217F4A"/>
    <w:rsid w:val="00217F7B"/>
    <w:rsid w:val="00220058"/>
    <w:rsid w:val="002200E0"/>
    <w:rsid w:val="0022018B"/>
    <w:rsid w:val="002202CF"/>
    <w:rsid w:val="00220385"/>
    <w:rsid w:val="002203B9"/>
    <w:rsid w:val="00220453"/>
    <w:rsid w:val="00220539"/>
    <w:rsid w:val="0022058A"/>
    <w:rsid w:val="002207AF"/>
    <w:rsid w:val="00220819"/>
    <w:rsid w:val="00220821"/>
    <w:rsid w:val="0022082D"/>
    <w:rsid w:val="00220849"/>
    <w:rsid w:val="002208C0"/>
    <w:rsid w:val="00220976"/>
    <w:rsid w:val="00220AA5"/>
    <w:rsid w:val="00220B80"/>
    <w:rsid w:val="00220BA1"/>
    <w:rsid w:val="00220D6D"/>
    <w:rsid w:val="00220EAA"/>
    <w:rsid w:val="00221363"/>
    <w:rsid w:val="0022142F"/>
    <w:rsid w:val="0022155D"/>
    <w:rsid w:val="002215F5"/>
    <w:rsid w:val="00221715"/>
    <w:rsid w:val="0022177A"/>
    <w:rsid w:val="00221791"/>
    <w:rsid w:val="0022182B"/>
    <w:rsid w:val="0022186D"/>
    <w:rsid w:val="002218E2"/>
    <w:rsid w:val="00221C47"/>
    <w:rsid w:val="00221C66"/>
    <w:rsid w:val="00221CA7"/>
    <w:rsid w:val="00221E3A"/>
    <w:rsid w:val="00221FF2"/>
    <w:rsid w:val="00222034"/>
    <w:rsid w:val="0022208C"/>
    <w:rsid w:val="00222126"/>
    <w:rsid w:val="002221CF"/>
    <w:rsid w:val="0022229C"/>
    <w:rsid w:val="002223AD"/>
    <w:rsid w:val="002223B6"/>
    <w:rsid w:val="002224E8"/>
    <w:rsid w:val="00222557"/>
    <w:rsid w:val="002225FC"/>
    <w:rsid w:val="002226BD"/>
    <w:rsid w:val="002226D2"/>
    <w:rsid w:val="00222754"/>
    <w:rsid w:val="002228B7"/>
    <w:rsid w:val="0022291F"/>
    <w:rsid w:val="0022293B"/>
    <w:rsid w:val="00222A6B"/>
    <w:rsid w:val="00222B1D"/>
    <w:rsid w:val="00222B46"/>
    <w:rsid w:val="00222B64"/>
    <w:rsid w:val="00222BE2"/>
    <w:rsid w:val="00222D33"/>
    <w:rsid w:val="00222D6B"/>
    <w:rsid w:val="00222D98"/>
    <w:rsid w:val="00222E84"/>
    <w:rsid w:val="00222FC5"/>
    <w:rsid w:val="00223049"/>
    <w:rsid w:val="00223179"/>
    <w:rsid w:val="00223181"/>
    <w:rsid w:val="00223252"/>
    <w:rsid w:val="0022328B"/>
    <w:rsid w:val="00223314"/>
    <w:rsid w:val="002234C7"/>
    <w:rsid w:val="002234D1"/>
    <w:rsid w:val="00223536"/>
    <w:rsid w:val="00223748"/>
    <w:rsid w:val="00223797"/>
    <w:rsid w:val="0022385B"/>
    <w:rsid w:val="00223B38"/>
    <w:rsid w:val="00223BF5"/>
    <w:rsid w:val="00223CDD"/>
    <w:rsid w:val="00223CFF"/>
    <w:rsid w:val="00223F6C"/>
    <w:rsid w:val="00223FE8"/>
    <w:rsid w:val="00223FEC"/>
    <w:rsid w:val="00223FFC"/>
    <w:rsid w:val="00224198"/>
    <w:rsid w:val="002241DB"/>
    <w:rsid w:val="0022426E"/>
    <w:rsid w:val="00224453"/>
    <w:rsid w:val="002244CE"/>
    <w:rsid w:val="00224545"/>
    <w:rsid w:val="0022461A"/>
    <w:rsid w:val="002246B7"/>
    <w:rsid w:val="0022470D"/>
    <w:rsid w:val="0022475A"/>
    <w:rsid w:val="00224778"/>
    <w:rsid w:val="0022482F"/>
    <w:rsid w:val="00224CBD"/>
    <w:rsid w:val="00224DAC"/>
    <w:rsid w:val="00224DFE"/>
    <w:rsid w:val="00224EB5"/>
    <w:rsid w:val="00224F43"/>
    <w:rsid w:val="00224F4A"/>
    <w:rsid w:val="0022501E"/>
    <w:rsid w:val="00225224"/>
    <w:rsid w:val="002252C9"/>
    <w:rsid w:val="0022543E"/>
    <w:rsid w:val="00225466"/>
    <w:rsid w:val="0022547A"/>
    <w:rsid w:val="00225528"/>
    <w:rsid w:val="0022559B"/>
    <w:rsid w:val="002255FE"/>
    <w:rsid w:val="002256B6"/>
    <w:rsid w:val="0022570F"/>
    <w:rsid w:val="002257D9"/>
    <w:rsid w:val="0022580B"/>
    <w:rsid w:val="0022584D"/>
    <w:rsid w:val="002258AF"/>
    <w:rsid w:val="002259C2"/>
    <w:rsid w:val="002259D5"/>
    <w:rsid w:val="00225C0B"/>
    <w:rsid w:val="00225C33"/>
    <w:rsid w:val="00225F4A"/>
    <w:rsid w:val="00226021"/>
    <w:rsid w:val="00226065"/>
    <w:rsid w:val="00226265"/>
    <w:rsid w:val="002263F6"/>
    <w:rsid w:val="00226577"/>
    <w:rsid w:val="00226593"/>
    <w:rsid w:val="0022662F"/>
    <w:rsid w:val="00226734"/>
    <w:rsid w:val="00226860"/>
    <w:rsid w:val="0022688C"/>
    <w:rsid w:val="002269D9"/>
    <w:rsid w:val="00226BDC"/>
    <w:rsid w:val="00226C0A"/>
    <w:rsid w:val="00226CFE"/>
    <w:rsid w:val="00226D17"/>
    <w:rsid w:val="00226D87"/>
    <w:rsid w:val="00226E7A"/>
    <w:rsid w:val="00226FB2"/>
    <w:rsid w:val="00226FBF"/>
    <w:rsid w:val="00227117"/>
    <w:rsid w:val="0022720B"/>
    <w:rsid w:val="0022722D"/>
    <w:rsid w:val="0022728F"/>
    <w:rsid w:val="0022730A"/>
    <w:rsid w:val="002273CC"/>
    <w:rsid w:val="0022743F"/>
    <w:rsid w:val="00227519"/>
    <w:rsid w:val="0022756D"/>
    <w:rsid w:val="00227616"/>
    <w:rsid w:val="00227648"/>
    <w:rsid w:val="0022764C"/>
    <w:rsid w:val="002277E5"/>
    <w:rsid w:val="00227963"/>
    <w:rsid w:val="00227990"/>
    <w:rsid w:val="00227A05"/>
    <w:rsid w:val="00227AFA"/>
    <w:rsid w:val="00227B99"/>
    <w:rsid w:val="00227BCC"/>
    <w:rsid w:val="00227BE5"/>
    <w:rsid w:val="00227CB0"/>
    <w:rsid w:val="00227D84"/>
    <w:rsid w:val="00227DC9"/>
    <w:rsid w:val="00227E92"/>
    <w:rsid w:val="00227EEF"/>
    <w:rsid w:val="00227EF6"/>
    <w:rsid w:val="00227F28"/>
    <w:rsid w:val="0023001C"/>
    <w:rsid w:val="002300C7"/>
    <w:rsid w:val="00230176"/>
    <w:rsid w:val="00230232"/>
    <w:rsid w:val="0023026D"/>
    <w:rsid w:val="0023031F"/>
    <w:rsid w:val="002303CE"/>
    <w:rsid w:val="0023053C"/>
    <w:rsid w:val="00230593"/>
    <w:rsid w:val="00230598"/>
    <w:rsid w:val="002306E1"/>
    <w:rsid w:val="0023071A"/>
    <w:rsid w:val="00230768"/>
    <w:rsid w:val="002308C2"/>
    <w:rsid w:val="00230A3B"/>
    <w:rsid w:val="00230C1C"/>
    <w:rsid w:val="00230D2C"/>
    <w:rsid w:val="00230E39"/>
    <w:rsid w:val="00230ECA"/>
    <w:rsid w:val="00230F97"/>
    <w:rsid w:val="0023113A"/>
    <w:rsid w:val="002312A2"/>
    <w:rsid w:val="00231304"/>
    <w:rsid w:val="0023145E"/>
    <w:rsid w:val="00231538"/>
    <w:rsid w:val="00231571"/>
    <w:rsid w:val="002315BD"/>
    <w:rsid w:val="002316C1"/>
    <w:rsid w:val="002316F2"/>
    <w:rsid w:val="00231729"/>
    <w:rsid w:val="00231855"/>
    <w:rsid w:val="002318E1"/>
    <w:rsid w:val="0023190F"/>
    <w:rsid w:val="00231976"/>
    <w:rsid w:val="00231989"/>
    <w:rsid w:val="00231A30"/>
    <w:rsid w:val="00231A59"/>
    <w:rsid w:val="00231B86"/>
    <w:rsid w:val="00231C5F"/>
    <w:rsid w:val="00231CC0"/>
    <w:rsid w:val="00231E39"/>
    <w:rsid w:val="00231E6E"/>
    <w:rsid w:val="00231EC4"/>
    <w:rsid w:val="00232055"/>
    <w:rsid w:val="0023211F"/>
    <w:rsid w:val="002321B9"/>
    <w:rsid w:val="002322E6"/>
    <w:rsid w:val="00232379"/>
    <w:rsid w:val="002323FA"/>
    <w:rsid w:val="0023254A"/>
    <w:rsid w:val="00232554"/>
    <w:rsid w:val="0023260F"/>
    <w:rsid w:val="00232673"/>
    <w:rsid w:val="00232775"/>
    <w:rsid w:val="002327C1"/>
    <w:rsid w:val="0023289B"/>
    <w:rsid w:val="00232AB8"/>
    <w:rsid w:val="00232AF9"/>
    <w:rsid w:val="00232B3A"/>
    <w:rsid w:val="00232B65"/>
    <w:rsid w:val="00232CCF"/>
    <w:rsid w:val="0023310A"/>
    <w:rsid w:val="00233125"/>
    <w:rsid w:val="0023312E"/>
    <w:rsid w:val="0023314D"/>
    <w:rsid w:val="00233154"/>
    <w:rsid w:val="00233197"/>
    <w:rsid w:val="00233230"/>
    <w:rsid w:val="0023327B"/>
    <w:rsid w:val="002334FD"/>
    <w:rsid w:val="00233512"/>
    <w:rsid w:val="00233539"/>
    <w:rsid w:val="00233546"/>
    <w:rsid w:val="002335A8"/>
    <w:rsid w:val="00233611"/>
    <w:rsid w:val="00233649"/>
    <w:rsid w:val="0023374D"/>
    <w:rsid w:val="002337A4"/>
    <w:rsid w:val="002337D5"/>
    <w:rsid w:val="0023383A"/>
    <w:rsid w:val="00233874"/>
    <w:rsid w:val="0023388B"/>
    <w:rsid w:val="002338BC"/>
    <w:rsid w:val="002338E4"/>
    <w:rsid w:val="002338E6"/>
    <w:rsid w:val="00233998"/>
    <w:rsid w:val="00233A1F"/>
    <w:rsid w:val="00233A9F"/>
    <w:rsid w:val="00233BB9"/>
    <w:rsid w:val="00233F4A"/>
    <w:rsid w:val="00233FF2"/>
    <w:rsid w:val="00234003"/>
    <w:rsid w:val="002340B8"/>
    <w:rsid w:val="0023417A"/>
    <w:rsid w:val="002342A2"/>
    <w:rsid w:val="0023433B"/>
    <w:rsid w:val="0023437C"/>
    <w:rsid w:val="0023437F"/>
    <w:rsid w:val="0023439A"/>
    <w:rsid w:val="002343E5"/>
    <w:rsid w:val="002344DD"/>
    <w:rsid w:val="00234506"/>
    <w:rsid w:val="00234507"/>
    <w:rsid w:val="00234633"/>
    <w:rsid w:val="0023465B"/>
    <w:rsid w:val="002348D4"/>
    <w:rsid w:val="00234A57"/>
    <w:rsid w:val="00234A5D"/>
    <w:rsid w:val="00234B17"/>
    <w:rsid w:val="00234C15"/>
    <w:rsid w:val="00234E6B"/>
    <w:rsid w:val="00234F0B"/>
    <w:rsid w:val="00234F27"/>
    <w:rsid w:val="00235046"/>
    <w:rsid w:val="002350C9"/>
    <w:rsid w:val="002350D3"/>
    <w:rsid w:val="002350EF"/>
    <w:rsid w:val="002350FE"/>
    <w:rsid w:val="00235247"/>
    <w:rsid w:val="002353A8"/>
    <w:rsid w:val="0023563F"/>
    <w:rsid w:val="00235665"/>
    <w:rsid w:val="002356F7"/>
    <w:rsid w:val="00235786"/>
    <w:rsid w:val="002357FD"/>
    <w:rsid w:val="00235A0A"/>
    <w:rsid w:val="00235B59"/>
    <w:rsid w:val="00235C88"/>
    <w:rsid w:val="00235E6A"/>
    <w:rsid w:val="00236024"/>
    <w:rsid w:val="002360BE"/>
    <w:rsid w:val="00236171"/>
    <w:rsid w:val="00236414"/>
    <w:rsid w:val="002364C3"/>
    <w:rsid w:val="00236570"/>
    <w:rsid w:val="00236577"/>
    <w:rsid w:val="00236698"/>
    <w:rsid w:val="002367CA"/>
    <w:rsid w:val="0023684B"/>
    <w:rsid w:val="00236C59"/>
    <w:rsid w:val="00236E1A"/>
    <w:rsid w:val="00237058"/>
    <w:rsid w:val="002371C2"/>
    <w:rsid w:val="002373B9"/>
    <w:rsid w:val="002373C6"/>
    <w:rsid w:val="002373DE"/>
    <w:rsid w:val="0023740D"/>
    <w:rsid w:val="0023747B"/>
    <w:rsid w:val="00237715"/>
    <w:rsid w:val="002377AE"/>
    <w:rsid w:val="00237851"/>
    <w:rsid w:val="0023789A"/>
    <w:rsid w:val="00237954"/>
    <w:rsid w:val="002379A9"/>
    <w:rsid w:val="00237A06"/>
    <w:rsid w:val="00237F8A"/>
    <w:rsid w:val="00237F8C"/>
    <w:rsid w:val="00237F8F"/>
    <w:rsid w:val="00240076"/>
    <w:rsid w:val="0024008E"/>
    <w:rsid w:val="0024022A"/>
    <w:rsid w:val="00240266"/>
    <w:rsid w:val="00240352"/>
    <w:rsid w:val="002403BC"/>
    <w:rsid w:val="0024044C"/>
    <w:rsid w:val="00240618"/>
    <w:rsid w:val="00240635"/>
    <w:rsid w:val="0024063D"/>
    <w:rsid w:val="002406AF"/>
    <w:rsid w:val="002406F0"/>
    <w:rsid w:val="002407D3"/>
    <w:rsid w:val="00240952"/>
    <w:rsid w:val="00240B76"/>
    <w:rsid w:val="00240C0C"/>
    <w:rsid w:val="00240C3A"/>
    <w:rsid w:val="00240CF0"/>
    <w:rsid w:val="00240D81"/>
    <w:rsid w:val="00240E10"/>
    <w:rsid w:val="00240FA6"/>
    <w:rsid w:val="002411B0"/>
    <w:rsid w:val="002411CA"/>
    <w:rsid w:val="0024129C"/>
    <w:rsid w:val="0024133C"/>
    <w:rsid w:val="002415F5"/>
    <w:rsid w:val="00241634"/>
    <w:rsid w:val="00241AC2"/>
    <w:rsid w:val="00241AC3"/>
    <w:rsid w:val="00241AF4"/>
    <w:rsid w:val="00241D1E"/>
    <w:rsid w:val="00241D97"/>
    <w:rsid w:val="00241E03"/>
    <w:rsid w:val="00241F46"/>
    <w:rsid w:val="0024201A"/>
    <w:rsid w:val="0024203F"/>
    <w:rsid w:val="00242501"/>
    <w:rsid w:val="00242533"/>
    <w:rsid w:val="00242546"/>
    <w:rsid w:val="00242559"/>
    <w:rsid w:val="002426CF"/>
    <w:rsid w:val="002426FC"/>
    <w:rsid w:val="0024270E"/>
    <w:rsid w:val="00242735"/>
    <w:rsid w:val="002427B4"/>
    <w:rsid w:val="00242CF6"/>
    <w:rsid w:val="00242CFD"/>
    <w:rsid w:val="00242D11"/>
    <w:rsid w:val="00242DBF"/>
    <w:rsid w:val="00242F18"/>
    <w:rsid w:val="00242F4D"/>
    <w:rsid w:val="00243010"/>
    <w:rsid w:val="00243076"/>
    <w:rsid w:val="0024314B"/>
    <w:rsid w:val="002432A4"/>
    <w:rsid w:val="00243438"/>
    <w:rsid w:val="002434D2"/>
    <w:rsid w:val="00243791"/>
    <w:rsid w:val="002437D7"/>
    <w:rsid w:val="0024399F"/>
    <w:rsid w:val="002439EA"/>
    <w:rsid w:val="00243B27"/>
    <w:rsid w:val="00243B42"/>
    <w:rsid w:val="00243B56"/>
    <w:rsid w:val="00243BD7"/>
    <w:rsid w:val="00243BFB"/>
    <w:rsid w:val="00243C86"/>
    <w:rsid w:val="00243CBC"/>
    <w:rsid w:val="00243D84"/>
    <w:rsid w:val="00243D8E"/>
    <w:rsid w:val="00243E51"/>
    <w:rsid w:val="00243EA5"/>
    <w:rsid w:val="00243FBB"/>
    <w:rsid w:val="0024403A"/>
    <w:rsid w:val="00244134"/>
    <w:rsid w:val="0024414F"/>
    <w:rsid w:val="002441D2"/>
    <w:rsid w:val="0024429F"/>
    <w:rsid w:val="002442D1"/>
    <w:rsid w:val="002442DE"/>
    <w:rsid w:val="00244410"/>
    <w:rsid w:val="00244474"/>
    <w:rsid w:val="0024458A"/>
    <w:rsid w:val="002445C3"/>
    <w:rsid w:val="002446CE"/>
    <w:rsid w:val="00244731"/>
    <w:rsid w:val="00244853"/>
    <w:rsid w:val="002449AB"/>
    <w:rsid w:val="00244A00"/>
    <w:rsid w:val="00244A2A"/>
    <w:rsid w:val="00244A2D"/>
    <w:rsid w:val="00244D9D"/>
    <w:rsid w:val="00244E33"/>
    <w:rsid w:val="00244E55"/>
    <w:rsid w:val="00244F74"/>
    <w:rsid w:val="00245152"/>
    <w:rsid w:val="002452FD"/>
    <w:rsid w:val="0024543F"/>
    <w:rsid w:val="00245599"/>
    <w:rsid w:val="00245608"/>
    <w:rsid w:val="0024567F"/>
    <w:rsid w:val="00245B60"/>
    <w:rsid w:val="00245B9B"/>
    <w:rsid w:val="00245CE9"/>
    <w:rsid w:val="00245D35"/>
    <w:rsid w:val="00245D41"/>
    <w:rsid w:val="00245E67"/>
    <w:rsid w:val="00245E88"/>
    <w:rsid w:val="00245F0A"/>
    <w:rsid w:val="00245F12"/>
    <w:rsid w:val="00246009"/>
    <w:rsid w:val="0024602E"/>
    <w:rsid w:val="00246055"/>
    <w:rsid w:val="002462BB"/>
    <w:rsid w:val="002464DF"/>
    <w:rsid w:val="00246535"/>
    <w:rsid w:val="0024659E"/>
    <w:rsid w:val="002465CF"/>
    <w:rsid w:val="00246706"/>
    <w:rsid w:val="00246770"/>
    <w:rsid w:val="00246875"/>
    <w:rsid w:val="002468CA"/>
    <w:rsid w:val="00246A60"/>
    <w:rsid w:val="00246B43"/>
    <w:rsid w:val="00246D81"/>
    <w:rsid w:val="00246E93"/>
    <w:rsid w:val="00247076"/>
    <w:rsid w:val="0024714E"/>
    <w:rsid w:val="0024721E"/>
    <w:rsid w:val="002472C6"/>
    <w:rsid w:val="00247446"/>
    <w:rsid w:val="002474F4"/>
    <w:rsid w:val="002475CA"/>
    <w:rsid w:val="00247684"/>
    <w:rsid w:val="002476C5"/>
    <w:rsid w:val="00247863"/>
    <w:rsid w:val="0024789A"/>
    <w:rsid w:val="00247917"/>
    <w:rsid w:val="0024791E"/>
    <w:rsid w:val="00247946"/>
    <w:rsid w:val="00247B69"/>
    <w:rsid w:val="00247D93"/>
    <w:rsid w:val="00247DA7"/>
    <w:rsid w:val="00247FE7"/>
    <w:rsid w:val="00247FEC"/>
    <w:rsid w:val="00250042"/>
    <w:rsid w:val="00250094"/>
    <w:rsid w:val="0025012B"/>
    <w:rsid w:val="00250200"/>
    <w:rsid w:val="0025020A"/>
    <w:rsid w:val="0025029D"/>
    <w:rsid w:val="00250325"/>
    <w:rsid w:val="0025056E"/>
    <w:rsid w:val="002505DB"/>
    <w:rsid w:val="00250608"/>
    <w:rsid w:val="00250650"/>
    <w:rsid w:val="00250666"/>
    <w:rsid w:val="00250872"/>
    <w:rsid w:val="002509A1"/>
    <w:rsid w:val="002509DE"/>
    <w:rsid w:val="00250A85"/>
    <w:rsid w:val="00250B72"/>
    <w:rsid w:val="00250BED"/>
    <w:rsid w:val="00250C74"/>
    <w:rsid w:val="00250CF9"/>
    <w:rsid w:val="00250D67"/>
    <w:rsid w:val="00250E1C"/>
    <w:rsid w:val="00250E46"/>
    <w:rsid w:val="00250E67"/>
    <w:rsid w:val="00250ED8"/>
    <w:rsid w:val="00250F9B"/>
    <w:rsid w:val="002510B8"/>
    <w:rsid w:val="002511AD"/>
    <w:rsid w:val="002512B2"/>
    <w:rsid w:val="00251473"/>
    <w:rsid w:val="00251485"/>
    <w:rsid w:val="002515F1"/>
    <w:rsid w:val="0025163F"/>
    <w:rsid w:val="00251661"/>
    <w:rsid w:val="0025174B"/>
    <w:rsid w:val="002517DF"/>
    <w:rsid w:val="00251873"/>
    <w:rsid w:val="002518C8"/>
    <w:rsid w:val="002518CE"/>
    <w:rsid w:val="002518D8"/>
    <w:rsid w:val="0025194A"/>
    <w:rsid w:val="00251990"/>
    <w:rsid w:val="002519AC"/>
    <w:rsid w:val="00251AFD"/>
    <w:rsid w:val="00251B02"/>
    <w:rsid w:val="00251C95"/>
    <w:rsid w:val="00251CD6"/>
    <w:rsid w:val="00251F08"/>
    <w:rsid w:val="00251F84"/>
    <w:rsid w:val="00252138"/>
    <w:rsid w:val="002522DF"/>
    <w:rsid w:val="00252325"/>
    <w:rsid w:val="0025239B"/>
    <w:rsid w:val="002524DC"/>
    <w:rsid w:val="00252558"/>
    <w:rsid w:val="00252648"/>
    <w:rsid w:val="002528B5"/>
    <w:rsid w:val="00252902"/>
    <w:rsid w:val="00252A28"/>
    <w:rsid w:val="00252AAD"/>
    <w:rsid w:val="00252B62"/>
    <w:rsid w:val="00252B6A"/>
    <w:rsid w:val="00252CB4"/>
    <w:rsid w:val="00252CBC"/>
    <w:rsid w:val="00252D9F"/>
    <w:rsid w:val="00252F97"/>
    <w:rsid w:val="00252FE7"/>
    <w:rsid w:val="00253013"/>
    <w:rsid w:val="002530AF"/>
    <w:rsid w:val="002530E6"/>
    <w:rsid w:val="002531A6"/>
    <w:rsid w:val="002531EC"/>
    <w:rsid w:val="00253257"/>
    <w:rsid w:val="00253285"/>
    <w:rsid w:val="0025329B"/>
    <w:rsid w:val="002532B3"/>
    <w:rsid w:val="002532CE"/>
    <w:rsid w:val="002533E0"/>
    <w:rsid w:val="00253488"/>
    <w:rsid w:val="002537A3"/>
    <w:rsid w:val="002537B5"/>
    <w:rsid w:val="002537E9"/>
    <w:rsid w:val="00253993"/>
    <w:rsid w:val="00253A19"/>
    <w:rsid w:val="00253B46"/>
    <w:rsid w:val="00253B81"/>
    <w:rsid w:val="00253C1A"/>
    <w:rsid w:val="00253E57"/>
    <w:rsid w:val="00253F9B"/>
    <w:rsid w:val="0025401B"/>
    <w:rsid w:val="002540C8"/>
    <w:rsid w:val="00254162"/>
    <w:rsid w:val="002542CB"/>
    <w:rsid w:val="00254320"/>
    <w:rsid w:val="00254597"/>
    <w:rsid w:val="002545C4"/>
    <w:rsid w:val="00254676"/>
    <w:rsid w:val="00254717"/>
    <w:rsid w:val="00254754"/>
    <w:rsid w:val="00254819"/>
    <w:rsid w:val="00254834"/>
    <w:rsid w:val="00254B3D"/>
    <w:rsid w:val="00254BDE"/>
    <w:rsid w:val="00254C9B"/>
    <w:rsid w:val="00254E9E"/>
    <w:rsid w:val="00254EEB"/>
    <w:rsid w:val="00254FA0"/>
    <w:rsid w:val="00254FB4"/>
    <w:rsid w:val="002550DA"/>
    <w:rsid w:val="00255288"/>
    <w:rsid w:val="00255537"/>
    <w:rsid w:val="00255716"/>
    <w:rsid w:val="00255911"/>
    <w:rsid w:val="0025596F"/>
    <w:rsid w:val="00255984"/>
    <w:rsid w:val="00255987"/>
    <w:rsid w:val="002559C3"/>
    <w:rsid w:val="00255A28"/>
    <w:rsid w:val="00255B11"/>
    <w:rsid w:val="00255B57"/>
    <w:rsid w:val="00255C54"/>
    <w:rsid w:val="00255C57"/>
    <w:rsid w:val="00255DBD"/>
    <w:rsid w:val="00255E3B"/>
    <w:rsid w:val="00256053"/>
    <w:rsid w:val="0025622F"/>
    <w:rsid w:val="002562E9"/>
    <w:rsid w:val="00256388"/>
    <w:rsid w:val="0025646D"/>
    <w:rsid w:val="002564A5"/>
    <w:rsid w:val="00256593"/>
    <w:rsid w:val="002566C8"/>
    <w:rsid w:val="002566CD"/>
    <w:rsid w:val="002566D5"/>
    <w:rsid w:val="00256710"/>
    <w:rsid w:val="00256748"/>
    <w:rsid w:val="00256811"/>
    <w:rsid w:val="00256850"/>
    <w:rsid w:val="00256919"/>
    <w:rsid w:val="0025698F"/>
    <w:rsid w:val="00256A3C"/>
    <w:rsid w:val="00256ABC"/>
    <w:rsid w:val="00256B0C"/>
    <w:rsid w:val="00256CD3"/>
    <w:rsid w:val="00256D5E"/>
    <w:rsid w:val="00256E8C"/>
    <w:rsid w:val="00256FA4"/>
    <w:rsid w:val="00257008"/>
    <w:rsid w:val="00257025"/>
    <w:rsid w:val="002570C9"/>
    <w:rsid w:val="002571BF"/>
    <w:rsid w:val="002571E6"/>
    <w:rsid w:val="00257266"/>
    <w:rsid w:val="002574B7"/>
    <w:rsid w:val="00257540"/>
    <w:rsid w:val="0025777E"/>
    <w:rsid w:val="002578A7"/>
    <w:rsid w:val="002578D6"/>
    <w:rsid w:val="002579A9"/>
    <w:rsid w:val="00257BAE"/>
    <w:rsid w:val="00257C00"/>
    <w:rsid w:val="00257CFE"/>
    <w:rsid w:val="00257D02"/>
    <w:rsid w:val="00257D74"/>
    <w:rsid w:val="00257DA4"/>
    <w:rsid w:val="00257DC5"/>
    <w:rsid w:val="00257EA3"/>
    <w:rsid w:val="00257F1A"/>
    <w:rsid w:val="00257F40"/>
    <w:rsid w:val="00260056"/>
    <w:rsid w:val="002600E2"/>
    <w:rsid w:val="00260188"/>
    <w:rsid w:val="0026021D"/>
    <w:rsid w:val="00260250"/>
    <w:rsid w:val="0026025F"/>
    <w:rsid w:val="00260379"/>
    <w:rsid w:val="002603D4"/>
    <w:rsid w:val="002603F1"/>
    <w:rsid w:val="002603FA"/>
    <w:rsid w:val="00260490"/>
    <w:rsid w:val="002604E8"/>
    <w:rsid w:val="0026057B"/>
    <w:rsid w:val="002605E5"/>
    <w:rsid w:val="0026063D"/>
    <w:rsid w:val="0026069C"/>
    <w:rsid w:val="00260857"/>
    <w:rsid w:val="00260888"/>
    <w:rsid w:val="002608E4"/>
    <w:rsid w:val="00260934"/>
    <w:rsid w:val="00260A73"/>
    <w:rsid w:val="00260AAD"/>
    <w:rsid w:val="00260ABD"/>
    <w:rsid w:val="00260B17"/>
    <w:rsid w:val="00260CB7"/>
    <w:rsid w:val="00260D05"/>
    <w:rsid w:val="00260D2D"/>
    <w:rsid w:val="00261037"/>
    <w:rsid w:val="00261072"/>
    <w:rsid w:val="002610B4"/>
    <w:rsid w:val="002610CD"/>
    <w:rsid w:val="0026111F"/>
    <w:rsid w:val="0026127B"/>
    <w:rsid w:val="0026130C"/>
    <w:rsid w:val="00261384"/>
    <w:rsid w:val="0026148B"/>
    <w:rsid w:val="00261501"/>
    <w:rsid w:val="0026173C"/>
    <w:rsid w:val="0026189A"/>
    <w:rsid w:val="002618A2"/>
    <w:rsid w:val="00261A13"/>
    <w:rsid w:val="00261B06"/>
    <w:rsid w:val="00261B97"/>
    <w:rsid w:val="00261F5B"/>
    <w:rsid w:val="0026201E"/>
    <w:rsid w:val="00262021"/>
    <w:rsid w:val="00262062"/>
    <w:rsid w:val="002620EA"/>
    <w:rsid w:val="002620EC"/>
    <w:rsid w:val="00262183"/>
    <w:rsid w:val="002622F1"/>
    <w:rsid w:val="002623FB"/>
    <w:rsid w:val="0026244B"/>
    <w:rsid w:val="002625CF"/>
    <w:rsid w:val="002628CD"/>
    <w:rsid w:val="0026295A"/>
    <w:rsid w:val="00262A9C"/>
    <w:rsid w:val="00262AA5"/>
    <w:rsid w:val="00262F38"/>
    <w:rsid w:val="00262FC7"/>
    <w:rsid w:val="002630CD"/>
    <w:rsid w:val="00263152"/>
    <w:rsid w:val="00263165"/>
    <w:rsid w:val="002631B5"/>
    <w:rsid w:val="002631B9"/>
    <w:rsid w:val="002631EE"/>
    <w:rsid w:val="002632D5"/>
    <w:rsid w:val="00263396"/>
    <w:rsid w:val="00263475"/>
    <w:rsid w:val="002634B9"/>
    <w:rsid w:val="0026364F"/>
    <w:rsid w:val="002637DC"/>
    <w:rsid w:val="002638AA"/>
    <w:rsid w:val="002638D0"/>
    <w:rsid w:val="002638E6"/>
    <w:rsid w:val="00263B35"/>
    <w:rsid w:val="00263BB9"/>
    <w:rsid w:val="00263CB2"/>
    <w:rsid w:val="00263D54"/>
    <w:rsid w:val="00263F93"/>
    <w:rsid w:val="00263FF9"/>
    <w:rsid w:val="00264053"/>
    <w:rsid w:val="00264104"/>
    <w:rsid w:val="0026418D"/>
    <w:rsid w:val="00264335"/>
    <w:rsid w:val="00264469"/>
    <w:rsid w:val="0026450A"/>
    <w:rsid w:val="00264577"/>
    <w:rsid w:val="0026458B"/>
    <w:rsid w:val="00264650"/>
    <w:rsid w:val="002646BA"/>
    <w:rsid w:val="002646CC"/>
    <w:rsid w:val="00264709"/>
    <w:rsid w:val="00264833"/>
    <w:rsid w:val="00264865"/>
    <w:rsid w:val="00264957"/>
    <w:rsid w:val="00264A19"/>
    <w:rsid w:val="00264B53"/>
    <w:rsid w:val="00264CBD"/>
    <w:rsid w:val="00264E92"/>
    <w:rsid w:val="00264F3C"/>
    <w:rsid w:val="00264FBB"/>
    <w:rsid w:val="00265079"/>
    <w:rsid w:val="00265399"/>
    <w:rsid w:val="002653DB"/>
    <w:rsid w:val="0026554C"/>
    <w:rsid w:val="00265589"/>
    <w:rsid w:val="0026563E"/>
    <w:rsid w:val="002656CC"/>
    <w:rsid w:val="0026574B"/>
    <w:rsid w:val="0026575E"/>
    <w:rsid w:val="0026599B"/>
    <w:rsid w:val="00265AE2"/>
    <w:rsid w:val="00265B40"/>
    <w:rsid w:val="00265BA6"/>
    <w:rsid w:val="00265D5C"/>
    <w:rsid w:val="00265DC7"/>
    <w:rsid w:val="00265F35"/>
    <w:rsid w:val="00265FA7"/>
    <w:rsid w:val="00265FD8"/>
    <w:rsid w:val="002660BA"/>
    <w:rsid w:val="00266104"/>
    <w:rsid w:val="0026622A"/>
    <w:rsid w:val="0026628F"/>
    <w:rsid w:val="00266317"/>
    <w:rsid w:val="0026639A"/>
    <w:rsid w:val="00266472"/>
    <w:rsid w:val="0026649E"/>
    <w:rsid w:val="002664D0"/>
    <w:rsid w:val="002665B5"/>
    <w:rsid w:val="002665CA"/>
    <w:rsid w:val="00266610"/>
    <w:rsid w:val="0026666D"/>
    <w:rsid w:val="0026671F"/>
    <w:rsid w:val="00266747"/>
    <w:rsid w:val="00266875"/>
    <w:rsid w:val="002669C8"/>
    <w:rsid w:val="00266A53"/>
    <w:rsid w:val="00266A6D"/>
    <w:rsid w:val="00266AAA"/>
    <w:rsid w:val="00266B87"/>
    <w:rsid w:val="00266C1E"/>
    <w:rsid w:val="00266CE2"/>
    <w:rsid w:val="00266D27"/>
    <w:rsid w:val="00266D6D"/>
    <w:rsid w:val="00266EB2"/>
    <w:rsid w:val="00266EE4"/>
    <w:rsid w:val="00266FBE"/>
    <w:rsid w:val="00267087"/>
    <w:rsid w:val="00267089"/>
    <w:rsid w:val="002671FE"/>
    <w:rsid w:val="00267351"/>
    <w:rsid w:val="0026737C"/>
    <w:rsid w:val="00267494"/>
    <w:rsid w:val="002675AA"/>
    <w:rsid w:val="00267734"/>
    <w:rsid w:val="002678E6"/>
    <w:rsid w:val="0026794A"/>
    <w:rsid w:val="00267ACF"/>
    <w:rsid w:val="00267C37"/>
    <w:rsid w:val="00267D1C"/>
    <w:rsid w:val="00267D81"/>
    <w:rsid w:val="00267DE7"/>
    <w:rsid w:val="00267EA3"/>
    <w:rsid w:val="00267EC3"/>
    <w:rsid w:val="00267EED"/>
    <w:rsid w:val="00267F09"/>
    <w:rsid w:val="00270025"/>
    <w:rsid w:val="00270084"/>
    <w:rsid w:val="002700E1"/>
    <w:rsid w:val="00270265"/>
    <w:rsid w:val="00270273"/>
    <w:rsid w:val="002702C0"/>
    <w:rsid w:val="00270461"/>
    <w:rsid w:val="002704C1"/>
    <w:rsid w:val="00270518"/>
    <w:rsid w:val="00270547"/>
    <w:rsid w:val="00270557"/>
    <w:rsid w:val="0027056C"/>
    <w:rsid w:val="002705B3"/>
    <w:rsid w:val="002705B9"/>
    <w:rsid w:val="0027076E"/>
    <w:rsid w:val="002709B1"/>
    <w:rsid w:val="00270C43"/>
    <w:rsid w:val="00270CF2"/>
    <w:rsid w:val="00270D1D"/>
    <w:rsid w:val="00270DFC"/>
    <w:rsid w:val="00270F10"/>
    <w:rsid w:val="00270F6E"/>
    <w:rsid w:val="00271099"/>
    <w:rsid w:val="002711D2"/>
    <w:rsid w:val="002714A5"/>
    <w:rsid w:val="0027185B"/>
    <w:rsid w:val="002718CC"/>
    <w:rsid w:val="002718FE"/>
    <w:rsid w:val="0027190A"/>
    <w:rsid w:val="0027192B"/>
    <w:rsid w:val="00271984"/>
    <w:rsid w:val="002719EA"/>
    <w:rsid w:val="00271A78"/>
    <w:rsid w:val="00271B61"/>
    <w:rsid w:val="00271B99"/>
    <w:rsid w:val="00271C7F"/>
    <w:rsid w:val="00271CDC"/>
    <w:rsid w:val="00271D6A"/>
    <w:rsid w:val="00271DF4"/>
    <w:rsid w:val="00271E45"/>
    <w:rsid w:val="00271EAD"/>
    <w:rsid w:val="00271F28"/>
    <w:rsid w:val="00271F44"/>
    <w:rsid w:val="00271FBE"/>
    <w:rsid w:val="00272067"/>
    <w:rsid w:val="00272118"/>
    <w:rsid w:val="0027230A"/>
    <w:rsid w:val="00272369"/>
    <w:rsid w:val="00272386"/>
    <w:rsid w:val="00272474"/>
    <w:rsid w:val="0027249F"/>
    <w:rsid w:val="00272665"/>
    <w:rsid w:val="002727E9"/>
    <w:rsid w:val="002728F2"/>
    <w:rsid w:val="00272964"/>
    <w:rsid w:val="00272A9A"/>
    <w:rsid w:val="00272C2D"/>
    <w:rsid w:val="00272C9F"/>
    <w:rsid w:val="00272D5C"/>
    <w:rsid w:val="00272DE6"/>
    <w:rsid w:val="00272E9E"/>
    <w:rsid w:val="00272F27"/>
    <w:rsid w:val="00273078"/>
    <w:rsid w:val="0027307A"/>
    <w:rsid w:val="00273104"/>
    <w:rsid w:val="00273168"/>
    <w:rsid w:val="002731D9"/>
    <w:rsid w:val="00273205"/>
    <w:rsid w:val="00273397"/>
    <w:rsid w:val="002733B8"/>
    <w:rsid w:val="0027357F"/>
    <w:rsid w:val="002736A9"/>
    <w:rsid w:val="00273737"/>
    <w:rsid w:val="002737E3"/>
    <w:rsid w:val="00273814"/>
    <w:rsid w:val="002739D0"/>
    <w:rsid w:val="002739D7"/>
    <w:rsid w:val="00273B1C"/>
    <w:rsid w:val="00273B60"/>
    <w:rsid w:val="00273BAE"/>
    <w:rsid w:val="00273EB5"/>
    <w:rsid w:val="00273EE5"/>
    <w:rsid w:val="00273F89"/>
    <w:rsid w:val="00274054"/>
    <w:rsid w:val="0027407E"/>
    <w:rsid w:val="00274119"/>
    <w:rsid w:val="002742D7"/>
    <w:rsid w:val="00274341"/>
    <w:rsid w:val="0027434D"/>
    <w:rsid w:val="0027457C"/>
    <w:rsid w:val="002745AB"/>
    <w:rsid w:val="002746F4"/>
    <w:rsid w:val="002747EE"/>
    <w:rsid w:val="002749B4"/>
    <w:rsid w:val="00274C3F"/>
    <w:rsid w:val="00274CCF"/>
    <w:rsid w:val="00274DB9"/>
    <w:rsid w:val="00274DCF"/>
    <w:rsid w:val="00274E31"/>
    <w:rsid w:val="00274E4C"/>
    <w:rsid w:val="00274F5E"/>
    <w:rsid w:val="00275332"/>
    <w:rsid w:val="002753EE"/>
    <w:rsid w:val="002754D0"/>
    <w:rsid w:val="00275556"/>
    <w:rsid w:val="00275566"/>
    <w:rsid w:val="0027559B"/>
    <w:rsid w:val="002755BE"/>
    <w:rsid w:val="002755F8"/>
    <w:rsid w:val="0027585C"/>
    <w:rsid w:val="0027594B"/>
    <w:rsid w:val="002759CA"/>
    <w:rsid w:val="00275A0A"/>
    <w:rsid w:val="00275A8D"/>
    <w:rsid w:val="00275B43"/>
    <w:rsid w:val="00275C2D"/>
    <w:rsid w:val="00275D4A"/>
    <w:rsid w:val="00275DA9"/>
    <w:rsid w:val="00275DE7"/>
    <w:rsid w:val="00275DFE"/>
    <w:rsid w:val="00275F5E"/>
    <w:rsid w:val="00275FB8"/>
    <w:rsid w:val="00275FE5"/>
    <w:rsid w:val="00275FFD"/>
    <w:rsid w:val="00276088"/>
    <w:rsid w:val="00276260"/>
    <w:rsid w:val="002762AA"/>
    <w:rsid w:val="002764A0"/>
    <w:rsid w:val="00276665"/>
    <w:rsid w:val="00276865"/>
    <w:rsid w:val="00276922"/>
    <w:rsid w:val="0027692C"/>
    <w:rsid w:val="002769ED"/>
    <w:rsid w:val="00276A5D"/>
    <w:rsid w:val="00276A6A"/>
    <w:rsid w:val="00276A8D"/>
    <w:rsid w:val="00276A9F"/>
    <w:rsid w:val="00276AB8"/>
    <w:rsid w:val="00276B95"/>
    <w:rsid w:val="00276C57"/>
    <w:rsid w:val="00276CD6"/>
    <w:rsid w:val="00276CE2"/>
    <w:rsid w:val="00276DF3"/>
    <w:rsid w:val="00276F3C"/>
    <w:rsid w:val="00277069"/>
    <w:rsid w:val="0027707B"/>
    <w:rsid w:val="002770B1"/>
    <w:rsid w:val="0027729A"/>
    <w:rsid w:val="0027738B"/>
    <w:rsid w:val="0027743A"/>
    <w:rsid w:val="002774CE"/>
    <w:rsid w:val="0027753B"/>
    <w:rsid w:val="00277590"/>
    <w:rsid w:val="0027760D"/>
    <w:rsid w:val="0027761C"/>
    <w:rsid w:val="002776A9"/>
    <w:rsid w:val="0027772C"/>
    <w:rsid w:val="0027773A"/>
    <w:rsid w:val="00277815"/>
    <w:rsid w:val="002778C5"/>
    <w:rsid w:val="0027790B"/>
    <w:rsid w:val="00277953"/>
    <w:rsid w:val="00277999"/>
    <w:rsid w:val="002779CD"/>
    <w:rsid w:val="002779D2"/>
    <w:rsid w:val="002779FF"/>
    <w:rsid w:val="00277A18"/>
    <w:rsid w:val="00277A57"/>
    <w:rsid w:val="00277ABB"/>
    <w:rsid w:val="00277AEC"/>
    <w:rsid w:val="00277AFC"/>
    <w:rsid w:val="00277B31"/>
    <w:rsid w:val="00277B51"/>
    <w:rsid w:val="00277B63"/>
    <w:rsid w:val="00277B6A"/>
    <w:rsid w:val="00277B73"/>
    <w:rsid w:val="00277BA2"/>
    <w:rsid w:val="00277BE1"/>
    <w:rsid w:val="00277D16"/>
    <w:rsid w:val="00277DB3"/>
    <w:rsid w:val="00277DD3"/>
    <w:rsid w:val="00277DEC"/>
    <w:rsid w:val="00277E2B"/>
    <w:rsid w:val="00277E60"/>
    <w:rsid w:val="00277EFC"/>
    <w:rsid w:val="0028007D"/>
    <w:rsid w:val="002800B0"/>
    <w:rsid w:val="00280357"/>
    <w:rsid w:val="0028041F"/>
    <w:rsid w:val="00280473"/>
    <w:rsid w:val="00280524"/>
    <w:rsid w:val="002805B7"/>
    <w:rsid w:val="0028063A"/>
    <w:rsid w:val="0028069C"/>
    <w:rsid w:val="0028085E"/>
    <w:rsid w:val="00280865"/>
    <w:rsid w:val="0028092A"/>
    <w:rsid w:val="002809C9"/>
    <w:rsid w:val="002809E4"/>
    <w:rsid w:val="00280A78"/>
    <w:rsid w:val="00280AF3"/>
    <w:rsid w:val="00280B99"/>
    <w:rsid w:val="00280BDC"/>
    <w:rsid w:val="00280C07"/>
    <w:rsid w:val="00280DAC"/>
    <w:rsid w:val="00280DF9"/>
    <w:rsid w:val="00280DFC"/>
    <w:rsid w:val="00280FA2"/>
    <w:rsid w:val="00281003"/>
    <w:rsid w:val="00281050"/>
    <w:rsid w:val="0028110F"/>
    <w:rsid w:val="00281181"/>
    <w:rsid w:val="0028122A"/>
    <w:rsid w:val="002812E4"/>
    <w:rsid w:val="00281392"/>
    <w:rsid w:val="0028156F"/>
    <w:rsid w:val="0028161C"/>
    <w:rsid w:val="002816A9"/>
    <w:rsid w:val="002816C2"/>
    <w:rsid w:val="0028186A"/>
    <w:rsid w:val="00281B05"/>
    <w:rsid w:val="00281B19"/>
    <w:rsid w:val="00281BFA"/>
    <w:rsid w:val="00281CD0"/>
    <w:rsid w:val="00281D5B"/>
    <w:rsid w:val="00281E73"/>
    <w:rsid w:val="00281EA2"/>
    <w:rsid w:val="00281EED"/>
    <w:rsid w:val="00281F56"/>
    <w:rsid w:val="00281F79"/>
    <w:rsid w:val="00281F93"/>
    <w:rsid w:val="00281FA9"/>
    <w:rsid w:val="00281FB3"/>
    <w:rsid w:val="00282019"/>
    <w:rsid w:val="00282184"/>
    <w:rsid w:val="00282262"/>
    <w:rsid w:val="002822CF"/>
    <w:rsid w:val="00282347"/>
    <w:rsid w:val="00282488"/>
    <w:rsid w:val="0028251A"/>
    <w:rsid w:val="002825AE"/>
    <w:rsid w:val="00282632"/>
    <w:rsid w:val="00282901"/>
    <w:rsid w:val="00282922"/>
    <w:rsid w:val="0028298A"/>
    <w:rsid w:val="002829DF"/>
    <w:rsid w:val="00282B08"/>
    <w:rsid w:val="00282C7A"/>
    <w:rsid w:val="00282CDA"/>
    <w:rsid w:val="00282E40"/>
    <w:rsid w:val="00282EAE"/>
    <w:rsid w:val="00283031"/>
    <w:rsid w:val="0028316E"/>
    <w:rsid w:val="002831DC"/>
    <w:rsid w:val="00283312"/>
    <w:rsid w:val="002833A3"/>
    <w:rsid w:val="0028348F"/>
    <w:rsid w:val="0028352D"/>
    <w:rsid w:val="002835A6"/>
    <w:rsid w:val="00283870"/>
    <w:rsid w:val="0028397C"/>
    <w:rsid w:val="002839E4"/>
    <w:rsid w:val="00283A2E"/>
    <w:rsid w:val="00283A41"/>
    <w:rsid w:val="00283A76"/>
    <w:rsid w:val="00283B0A"/>
    <w:rsid w:val="00283BC3"/>
    <w:rsid w:val="00283C0C"/>
    <w:rsid w:val="00283C5D"/>
    <w:rsid w:val="00283D42"/>
    <w:rsid w:val="00283DE3"/>
    <w:rsid w:val="00283E3D"/>
    <w:rsid w:val="00283F51"/>
    <w:rsid w:val="00283F6D"/>
    <w:rsid w:val="00283FD0"/>
    <w:rsid w:val="00283FDE"/>
    <w:rsid w:val="002840B0"/>
    <w:rsid w:val="00284291"/>
    <w:rsid w:val="00284432"/>
    <w:rsid w:val="0028449A"/>
    <w:rsid w:val="0028460A"/>
    <w:rsid w:val="00284680"/>
    <w:rsid w:val="00284693"/>
    <w:rsid w:val="002847BF"/>
    <w:rsid w:val="002847C5"/>
    <w:rsid w:val="002847FB"/>
    <w:rsid w:val="002848EC"/>
    <w:rsid w:val="002848FE"/>
    <w:rsid w:val="00284C99"/>
    <w:rsid w:val="00284D27"/>
    <w:rsid w:val="00284DFF"/>
    <w:rsid w:val="00284E76"/>
    <w:rsid w:val="00284F92"/>
    <w:rsid w:val="0028511A"/>
    <w:rsid w:val="0028520A"/>
    <w:rsid w:val="0028524E"/>
    <w:rsid w:val="00285352"/>
    <w:rsid w:val="002854B4"/>
    <w:rsid w:val="002854F4"/>
    <w:rsid w:val="002855E1"/>
    <w:rsid w:val="00285628"/>
    <w:rsid w:val="00285670"/>
    <w:rsid w:val="00285777"/>
    <w:rsid w:val="0028578F"/>
    <w:rsid w:val="002858EE"/>
    <w:rsid w:val="0028595E"/>
    <w:rsid w:val="002859D6"/>
    <w:rsid w:val="002859F9"/>
    <w:rsid w:val="00285B07"/>
    <w:rsid w:val="00285B73"/>
    <w:rsid w:val="00285CD6"/>
    <w:rsid w:val="00285D62"/>
    <w:rsid w:val="00285DC0"/>
    <w:rsid w:val="00285E1D"/>
    <w:rsid w:val="00285E3D"/>
    <w:rsid w:val="002860AE"/>
    <w:rsid w:val="00286159"/>
    <w:rsid w:val="0028619A"/>
    <w:rsid w:val="0028622A"/>
    <w:rsid w:val="0028627D"/>
    <w:rsid w:val="00286290"/>
    <w:rsid w:val="002862A4"/>
    <w:rsid w:val="002862D4"/>
    <w:rsid w:val="00286319"/>
    <w:rsid w:val="00286632"/>
    <w:rsid w:val="002866FE"/>
    <w:rsid w:val="00286743"/>
    <w:rsid w:val="00286798"/>
    <w:rsid w:val="00286B99"/>
    <w:rsid w:val="00286BE3"/>
    <w:rsid w:val="00286E07"/>
    <w:rsid w:val="00286E1E"/>
    <w:rsid w:val="00286F27"/>
    <w:rsid w:val="0028708D"/>
    <w:rsid w:val="00287121"/>
    <w:rsid w:val="0028733C"/>
    <w:rsid w:val="00287433"/>
    <w:rsid w:val="002874CD"/>
    <w:rsid w:val="00287537"/>
    <w:rsid w:val="0028759A"/>
    <w:rsid w:val="0028785B"/>
    <w:rsid w:val="00287A15"/>
    <w:rsid w:val="00287AE8"/>
    <w:rsid w:val="00287B4F"/>
    <w:rsid w:val="00287C8C"/>
    <w:rsid w:val="00287CBB"/>
    <w:rsid w:val="00287E68"/>
    <w:rsid w:val="00287EB4"/>
    <w:rsid w:val="00287EE1"/>
    <w:rsid w:val="00290002"/>
    <w:rsid w:val="002900B1"/>
    <w:rsid w:val="00290184"/>
    <w:rsid w:val="00290214"/>
    <w:rsid w:val="0029026D"/>
    <w:rsid w:val="002902B5"/>
    <w:rsid w:val="002902F3"/>
    <w:rsid w:val="00290318"/>
    <w:rsid w:val="00290328"/>
    <w:rsid w:val="0029032F"/>
    <w:rsid w:val="0029034E"/>
    <w:rsid w:val="00290379"/>
    <w:rsid w:val="00290608"/>
    <w:rsid w:val="002906A1"/>
    <w:rsid w:val="002907FC"/>
    <w:rsid w:val="00290824"/>
    <w:rsid w:val="002908C2"/>
    <w:rsid w:val="00290903"/>
    <w:rsid w:val="00290AE7"/>
    <w:rsid w:val="00290AF8"/>
    <w:rsid w:val="00290B58"/>
    <w:rsid w:val="00290D38"/>
    <w:rsid w:val="00290EB4"/>
    <w:rsid w:val="00290EF2"/>
    <w:rsid w:val="0029103C"/>
    <w:rsid w:val="002911FD"/>
    <w:rsid w:val="002913BD"/>
    <w:rsid w:val="00291429"/>
    <w:rsid w:val="00291484"/>
    <w:rsid w:val="0029149C"/>
    <w:rsid w:val="002914CA"/>
    <w:rsid w:val="00291567"/>
    <w:rsid w:val="002915C3"/>
    <w:rsid w:val="002916C0"/>
    <w:rsid w:val="00291752"/>
    <w:rsid w:val="00291920"/>
    <w:rsid w:val="00291D90"/>
    <w:rsid w:val="00291DB0"/>
    <w:rsid w:val="00291E80"/>
    <w:rsid w:val="00291FA1"/>
    <w:rsid w:val="00291FA2"/>
    <w:rsid w:val="002920AC"/>
    <w:rsid w:val="002920B9"/>
    <w:rsid w:val="0029220D"/>
    <w:rsid w:val="002923DA"/>
    <w:rsid w:val="002924BD"/>
    <w:rsid w:val="002924CC"/>
    <w:rsid w:val="002924F4"/>
    <w:rsid w:val="002925AA"/>
    <w:rsid w:val="00292666"/>
    <w:rsid w:val="0029269B"/>
    <w:rsid w:val="002926D2"/>
    <w:rsid w:val="00292810"/>
    <w:rsid w:val="002928F4"/>
    <w:rsid w:val="002929DD"/>
    <w:rsid w:val="00292A01"/>
    <w:rsid w:val="00292B25"/>
    <w:rsid w:val="00292B38"/>
    <w:rsid w:val="00292BC2"/>
    <w:rsid w:val="00292BDA"/>
    <w:rsid w:val="00292C4D"/>
    <w:rsid w:val="00292C76"/>
    <w:rsid w:val="00292E8E"/>
    <w:rsid w:val="00292F8A"/>
    <w:rsid w:val="00292FA3"/>
    <w:rsid w:val="002930BE"/>
    <w:rsid w:val="002930D6"/>
    <w:rsid w:val="002930F8"/>
    <w:rsid w:val="00293172"/>
    <w:rsid w:val="0029320B"/>
    <w:rsid w:val="002935AD"/>
    <w:rsid w:val="0029366D"/>
    <w:rsid w:val="0029366F"/>
    <w:rsid w:val="002936E7"/>
    <w:rsid w:val="00293875"/>
    <w:rsid w:val="00293975"/>
    <w:rsid w:val="00293A3A"/>
    <w:rsid w:val="00293C9A"/>
    <w:rsid w:val="00293EE5"/>
    <w:rsid w:val="00293F5C"/>
    <w:rsid w:val="00293F5F"/>
    <w:rsid w:val="00293FEE"/>
    <w:rsid w:val="00294059"/>
    <w:rsid w:val="00294092"/>
    <w:rsid w:val="0029417E"/>
    <w:rsid w:val="002941AA"/>
    <w:rsid w:val="002941DE"/>
    <w:rsid w:val="0029425D"/>
    <w:rsid w:val="002942AE"/>
    <w:rsid w:val="00294469"/>
    <w:rsid w:val="00294616"/>
    <w:rsid w:val="002946EA"/>
    <w:rsid w:val="00294727"/>
    <w:rsid w:val="002947DC"/>
    <w:rsid w:val="00294897"/>
    <w:rsid w:val="00294983"/>
    <w:rsid w:val="00294BAE"/>
    <w:rsid w:val="00294BF4"/>
    <w:rsid w:val="00294C63"/>
    <w:rsid w:val="00294C87"/>
    <w:rsid w:val="00294CE2"/>
    <w:rsid w:val="00294CF3"/>
    <w:rsid w:val="00294EA2"/>
    <w:rsid w:val="002950B5"/>
    <w:rsid w:val="002951AE"/>
    <w:rsid w:val="00295201"/>
    <w:rsid w:val="00295373"/>
    <w:rsid w:val="002954CF"/>
    <w:rsid w:val="00295713"/>
    <w:rsid w:val="00295788"/>
    <w:rsid w:val="002959B7"/>
    <w:rsid w:val="00295A18"/>
    <w:rsid w:val="00295A5B"/>
    <w:rsid w:val="00295AB6"/>
    <w:rsid w:val="00295D42"/>
    <w:rsid w:val="00295E27"/>
    <w:rsid w:val="00295EFB"/>
    <w:rsid w:val="00296190"/>
    <w:rsid w:val="002961AC"/>
    <w:rsid w:val="00296241"/>
    <w:rsid w:val="002963B3"/>
    <w:rsid w:val="0029641E"/>
    <w:rsid w:val="002965FE"/>
    <w:rsid w:val="0029667E"/>
    <w:rsid w:val="00296692"/>
    <w:rsid w:val="002966AB"/>
    <w:rsid w:val="00296707"/>
    <w:rsid w:val="00296723"/>
    <w:rsid w:val="00296799"/>
    <w:rsid w:val="00296821"/>
    <w:rsid w:val="0029687A"/>
    <w:rsid w:val="002968CA"/>
    <w:rsid w:val="0029692E"/>
    <w:rsid w:val="002969CA"/>
    <w:rsid w:val="002969F3"/>
    <w:rsid w:val="00296A48"/>
    <w:rsid w:val="00296A4B"/>
    <w:rsid w:val="00296B24"/>
    <w:rsid w:val="00296C0F"/>
    <w:rsid w:val="00296C66"/>
    <w:rsid w:val="00296CED"/>
    <w:rsid w:val="00296D5B"/>
    <w:rsid w:val="00296E4E"/>
    <w:rsid w:val="00296F6F"/>
    <w:rsid w:val="00296F72"/>
    <w:rsid w:val="00296FA1"/>
    <w:rsid w:val="0029700F"/>
    <w:rsid w:val="00297042"/>
    <w:rsid w:val="0029710D"/>
    <w:rsid w:val="0029715B"/>
    <w:rsid w:val="002971A1"/>
    <w:rsid w:val="00297529"/>
    <w:rsid w:val="0029755F"/>
    <w:rsid w:val="00297651"/>
    <w:rsid w:val="00297762"/>
    <w:rsid w:val="00297869"/>
    <w:rsid w:val="00297A12"/>
    <w:rsid w:val="00297A33"/>
    <w:rsid w:val="00297A75"/>
    <w:rsid w:val="00297AAF"/>
    <w:rsid w:val="00297BBA"/>
    <w:rsid w:val="00297D06"/>
    <w:rsid w:val="00297F1F"/>
    <w:rsid w:val="00297FEE"/>
    <w:rsid w:val="002A00DC"/>
    <w:rsid w:val="002A0230"/>
    <w:rsid w:val="002A029B"/>
    <w:rsid w:val="002A02C0"/>
    <w:rsid w:val="002A0326"/>
    <w:rsid w:val="002A0336"/>
    <w:rsid w:val="002A03D7"/>
    <w:rsid w:val="002A03DE"/>
    <w:rsid w:val="002A0422"/>
    <w:rsid w:val="002A0495"/>
    <w:rsid w:val="002A0559"/>
    <w:rsid w:val="002A059A"/>
    <w:rsid w:val="002A07AB"/>
    <w:rsid w:val="002A07D5"/>
    <w:rsid w:val="002A082A"/>
    <w:rsid w:val="002A092E"/>
    <w:rsid w:val="002A0938"/>
    <w:rsid w:val="002A09B3"/>
    <w:rsid w:val="002A0A58"/>
    <w:rsid w:val="002A0ACD"/>
    <w:rsid w:val="002A0AD2"/>
    <w:rsid w:val="002A0BBE"/>
    <w:rsid w:val="002A0CAD"/>
    <w:rsid w:val="002A0CD5"/>
    <w:rsid w:val="002A0D44"/>
    <w:rsid w:val="002A0DD0"/>
    <w:rsid w:val="002A0F92"/>
    <w:rsid w:val="002A1051"/>
    <w:rsid w:val="002A1187"/>
    <w:rsid w:val="002A1268"/>
    <w:rsid w:val="002A1314"/>
    <w:rsid w:val="002A1428"/>
    <w:rsid w:val="002A14DB"/>
    <w:rsid w:val="002A14FE"/>
    <w:rsid w:val="002A15F0"/>
    <w:rsid w:val="002A1619"/>
    <w:rsid w:val="002A183A"/>
    <w:rsid w:val="002A18C8"/>
    <w:rsid w:val="002A18CE"/>
    <w:rsid w:val="002A191E"/>
    <w:rsid w:val="002A197A"/>
    <w:rsid w:val="002A1AAB"/>
    <w:rsid w:val="002A1ABD"/>
    <w:rsid w:val="002A1C03"/>
    <w:rsid w:val="002A1CEC"/>
    <w:rsid w:val="002A1E40"/>
    <w:rsid w:val="002A1F64"/>
    <w:rsid w:val="002A1F8B"/>
    <w:rsid w:val="002A1FBF"/>
    <w:rsid w:val="002A1FDC"/>
    <w:rsid w:val="002A2075"/>
    <w:rsid w:val="002A22CA"/>
    <w:rsid w:val="002A2305"/>
    <w:rsid w:val="002A2378"/>
    <w:rsid w:val="002A23E0"/>
    <w:rsid w:val="002A24A8"/>
    <w:rsid w:val="002A24E4"/>
    <w:rsid w:val="002A2519"/>
    <w:rsid w:val="002A25C1"/>
    <w:rsid w:val="002A25E8"/>
    <w:rsid w:val="002A2602"/>
    <w:rsid w:val="002A2731"/>
    <w:rsid w:val="002A2734"/>
    <w:rsid w:val="002A2760"/>
    <w:rsid w:val="002A283E"/>
    <w:rsid w:val="002A293C"/>
    <w:rsid w:val="002A2B54"/>
    <w:rsid w:val="002A2BF4"/>
    <w:rsid w:val="002A2E6F"/>
    <w:rsid w:val="002A2F0E"/>
    <w:rsid w:val="002A2F2C"/>
    <w:rsid w:val="002A2F6E"/>
    <w:rsid w:val="002A2F9B"/>
    <w:rsid w:val="002A2FDC"/>
    <w:rsid w:val="002A304B"/>
    <w:rsid w:val="002A316A"/>
    <w:rsid w:val="002A3178"/>
    <w:rsid w:val="002A31D1"/>
    <w:rsid w:val="002A3304"/>
    <w:rsid w:val="002A3383"/>
    <w:rsid w:val="002A34C7"/>
    <w:rsid w:val="002A3573"/>
    <w:rsid w:val="002A35CA"/>
    <w:rsid w:val="002A3623"/>
    <w:rsid w:val="002A362C"/>
    <w:rsid w:val="002A36F9"/>
    <w:rsid w:val="002A371A"/>
    <w:rsid w:val="002A37F6"/>
    <w:rsid w:val="002A3887"/>
    <w:rsid w:val="002A38CD"/>
    <w:rsid w:val="002A3912"/>
    <w:rsid w:val="002A39D8"/>
    <w:rsid w:val="002A39F2"/>
    <w:rsid w:val="002A3C69"/>
    <w:rsid w:val="002A3C90"/>
    <w:rsid w:val="002A3D65"/>
    <w:rsid w:val="002A3DB0"/>
    <w:rsid w:val="002A3E23"/>
    <w:rsid w:val="002A3E26"/>
    <w:rsid w:val="002A3EB3"/>
    <w:rsid w:val="002A415E"/>
    <w:rsid w:val="002A423E"/>
    <w:rsid w:val="002A42BA"/>
    <w:rsid w:val="002A4388"/>
    <w:rsid w:val="002A44E6"/>
    <w:rsid w:val="002A452C"/>
    <w:rsid w:val="002A456A"/>
    <w:rsid w:val="002A460A"/>
    <w:rsid w:val="002A46A9"/>
    <w:rsid w:val="002A47FC"/>
    <w:rsid w:val="002A48FA"/>
    <w:rsid w:val="002A4931"/>
    <w:rsid w:val="002A49CF"/>
    <w:rsid w:val="002A4AB5"/>
    <w:rsid w:val="002A4BA7"/>
    <w:rsid w:val="002A4E2E"/>
    <w:rsid w:val="002A4EA4"/>
    <w:rsid w:val="002A4EA5"/>
    <w:rsid w:val="002A4F64"/>
    <w:rsid w:val="002A4FD8"/>
    <w:rsid w:val="002A507B"/>
    <w:rsid w:val="002A5137"/>
    <w:rsid w:val="002A52D8"/>
    <w:rsid w:val="002A531A"/>
    <w:rsid w:val="002A53D6"/>
    <w:rsid w:val="002A5551"/>
    <w:rsid w:val="002A55A2"/>
    <w:rsid w:val="002A56C9"/>
    <w:rsid w:val="002A56F0"/>
    <w:rsid w:val="002A58F5"/>
    <w:rsid w:val="002A5941"/>
    <w:rsid w:val="002A5ACA"/>
    <w:rsid w:val="002A5B2A"/>
    <w:rsid w:val="002A5C54"/>
    <w:rsid w:val="002A5CF1"/>
    <w:rsid w:val="002A5CFD"/>
    <w:rsid w:val="002A5E67"/>
    <w:rsid w:val="002A5FB4"/>
    <w:rsid w:val="002A60EB"/>
    <w:rsid w:val="002A6104"/>
    <w:rsid w:val="002A6199"/>
    <w:rsid w:val="002A645F"/>
    <w:rsid w:val="002A69C9"/>
    <w:rsid w:val="002A6B6E"/>
    <w:rsid w:val="002A6BEA"/>
    <w:rsid w:val="002A6BF3"/>
    <w:rsid w:val="002A6BF8"/>
    <w:rsid w:val="002A6C97"/>
    <w:rsid w:val="002A6E2F"/>
    <w:rsid w:val="002A6E55"/>
    <w:rsid w:val="002A6E6D"/>
    <w:rsid w:val="002A7069"/>
    <w:rsid w:val="002A706B"/>
    <w:rsid w:val="002A71A9"/>
    <w:rsid w:val="002A729C"/>
    <w:rsid w:val="002A72F2"/>
    <w:rsid w:val="002A749C"/>
    <w:rsid w:val="002A74A7"/>
    <w:rsid w:val="002A74FC"/>
    <w:rsid w:val="002A756B"/>
    <w:rsid w:val="002A7901"/>
    <w:rsid w:val="002A79D4"/>
    <w:rsid w:val="002A7A94"/>
    <w:rsid w:val="002A7B94"/>
    <w:rsid w:val="002A7C49"/>
    <w:rsid w:val="002A7CB7"/>
    <w:rsid w:val="002A7D20"/>
    <w:rsid w:val="002A7D68"/>
    <w:rsid w:val="002A7D77"/>
    <w:rsid w:val="002A7DE0"/>
    <w:rsid w:val="002A7E2D"/>
    <w:rsid w:val="002A7F54"/>
    <w:rsid w:val="002A7F8F"/>
    <w:rsid w:val="002B0092"/>
    <w:rsid w:val="002B0122"/>
    <w:rsid w:val="002B0156"/>
    <w:rsid w:val="002B0249"/>
    <w:rsid w:val="002B0337"/>
    <w:rsid w:val="002B044E"/>
    <w:rsid w:val="002B0524"/>
    <w:rsid w:val="002B07FB"/>
    <w:rsid w:val="002B086E"/>
    <w:rsid w:val="002B0A80"/>
    <w:rsid w:val="002B0AB4"/>
    <w:rsid w:val="002B0C65"/>
    <w:rsid w:val="002B0EA1"/>
    <w:rsid w:val="002B0EC9"/>
    <w:rsid w:val="002B0EE1"/>
    <w:rsid w:val="002B0F63"/>
    <w:rsid w:val="002B1347"/>
    <w:rsid w:val="002B1462"/>
    <w:rsid w:val="002B147C"/>
    <w:rsid w:val="002B1509"/>
    <w:rsid w:val="002B1622"/>
    <w:rsid w:val="002B16D1"/>
    <w:rsid w:val="002B179A"/>
    <w:rsid w:val="002B17FF"/>
    <w:rsid w:val="002B1827"/>
    <w:rsid w:val="002B1984"/>
    <w:rsid w:val="002B1A89"/>
    <w:rsid w:val="002B1AC4"/>
    <w:rsid w:val="002B1C31"/>
    <w:rsid w:val="002B1D29"/>
    <w:rsid w:val="002B1D2D"/>
    <w:rsid w:val="002B1D6B"/>
    <w:rsid w:val="002B1E8E"/>
    <w:rsid w:val="002B1FD2"/>
    <w:rsid w:val="002B2051"/>
    <w:rsid w:val="002B2204"/>
    <w:rsid w:val="002B2354"/>
    <w:rsid w:val="002B2366"/>
    <w:rsid w:val="002B23D0"/>
    <w:rsid w:val="002B23F2"/>
    <w:rsid w:val="002B246C"/>
    <w:rsid w:val="002B2498"/>
    <w:rsid w:val="002B256E"/>
    <w:rsid w:val="002B25AB"/>
    <w:rsid w:val="002B26D1"/>
    <w:rsid w:val="002B27BF"/>
    <w:rsid w:val="002B2804"/>
    <w:rsid w:val="002B29E0"/>
    <w:rsid w:val="002B29EE"/>
    <w:rsid w:val="002B2A62"/>
    <w:rsid w:val="002B2AEA"/>
    <w:rsid w:val="002B2B07"/>
    <w:rsid w:val="002B2B71"/>
    <w:rsid w:val="002B2DC4"/>
    <w:rsid w:val="002B2F81"/>
    <w:rsid w:val="002B30A0"/>
    <w:rsid w:val="002B313E"/>
    <w:rsid w:val="002B314F"/>
    <w:rsid w:val="002B3260"/>
    <w:rsid w:val="002B3361"/>
    <w:rsid w:val="002B3479"/>
    <w:rsid w:val="002B3485"/>
    <w:rsid w:val="002B349A"/>
    <w:rsid w:val="002B34F5"/>
    <w:rsid w:val="002B353A"/>
    <w:rsid w:val="002B3547"/>
    <w:rsid w:val="002B36D4"/>
    <w:rsid w:val="002B37FD"/>
    <w:rsid w:val="002B3816"/>
    <w:rsid w:val="002B383F"/>
    <w:rsid w:val="002B38E9"/>
    <w:rsid w:val="002B393A"/>
    <w:rsid w:val="002B3962"/>
    <w:rsid w:val="002B39AF"/>
    <w:rsid w:val="002B39EA"/>
    <w:rsid w:val="002B3A62"/>
    <w:rsid w:val="002B3B3B"/>
    <w:rsid w:val="002B3C50"/>
    <w:rsid w:val="002B3CCA"/>
    <w:rsid w:val="002B3D52"/>
    <w:rsid w:val="002B3F03"/>
    <w:rsid w:val="002B40E4"/>
    <w:rsid w:val="002B4352"/>
    <w:rsid w:val="002B4395"/>
    <w:rsid w:val="002B4508"/>
    <w:rsid w:val="002B45BF"/>
    <w:rsid w:val="002B466D"/>
    <w:rsid w:val="002B4750"/>
    <w:rsid w:val="002B4755"/>
    <w:rsid w:val="002B481F"/>
    <w:rsid w:val="002B4863"/>
    <w:rsid w:val="002B490C"/>
    <w:rsid w:val="002B4979"/>
    <w:rsid w:val="002B49DC"/>
    <w:rsid w:val="002B4BE6"/>
    <w:rsid w:val="002B4BED"/>
    <w:rsid w:val="002B4C89"/>
    <w:rsid w:val="002B4C8A"/>
    <w:rsid w:val="002B4F7E"/>
    <w:rsid w:val="002B50F6"/>
    <w:rsid w:val="002B5315"/>
    <w:rsid w:val="002B5399"/>
    <w:rsid w:val="002B53DB"/>
    <w:rsid w:val="002B53E5"/>
    <w:rsid w:val="002B53F1"/>
    <w:rsid w:val="002B5560"/>
    <w:rsid w:val="002B557A"/>
    <w:rsid w:val="002B582F"/>
    <w:rsid w:val="002B5974"/>
    <w:rsid w:val="002B59D2"/>
    <w:rsid w:val="002B59FC"/>
    <w:rsid w:val="002B5A41"/>
    <w:rsid w:val="002B5B51"/>
    <w:rsid w:val="002B5C57"/>
    <w:rsid w:val="002B5CD8"/>
    <w:rsid w:val="002B5E16"/>
    <w:rsid w:val="002B5EF9"/>
    <w:rsid w:val="002B5F20"/>
    <w:rsid w:val="002B5F24"/>
    <w:rsid w:val="002B607C"/>
    <w:rsid w:val="002B61F6"/>
    <w:rsid w:val="002B625E"/>
    <w:rsid w:val="002B6273"/>
    <w:rsid w:val="002B6380"/>
    <w:rsid w:val="002B63C4"/>
    <w:rsid w:val="002B6537"/>
    <w:rsid w:val="002B6552"/>
    <w:rsid w:val="002B6647"/>
    <w:rsid w:val="002B66D4"/>
    <w:rsid w:val="002B682B"/>
    <w:rsid w:val="002B6891"/>
    <w:rsid w:val="002B6955"/>
    <w:rsid w:val="002B6DF1"/>
    <w:rsid w:val="002B6F1D"/>
    <w:rsid w:val="002B6F73"/>
    <w:rsid w:val="002B7004"/>
    <w:rsid w:val="002B7110"/>
    <w:rsid w:val="002B71A6"/>
    <w:rsid w:val="002B71F6"/>
    <w:rsid w:val="002B7231"/>
    <w:rsid w:val="002B7357"/>
    <w:rsid w:val="002B7408"/>
    <w:rsid w:val="002B7479"/>
    <w:rsid w:val="002B75B3"/>
    <w:rsid w:val="002B764A"/>
    <w:rsid w:val="002B78C7"/>
    <w:rsid w:val="002B7BC7"/>
    <w:rsid w:val="002B7C96"/>
    <w:rsid w:val="002B7CEA"/>
    <w:rsid w:val="002B7E78"/>
    <w:rsid w:val="002B7F89"/>
    <w:rsid w:val="002B7FF4"/>
    <w:rsid w:val="002C0019"/>
    <w:rsid w:val="002C045B"/>
    <w:rsid w:val="002C045D"/>
    <w:rsid w:val="002C062C"/>
    <w:rsid w:val="002C0832"/>
    <w:rsid w:val="002C09D3"/>
    <w:rsid w:val="002C09EE"/>
    <w:rsid w:val="002C0AAF"/>
    <w:rsid w:val="002C0AE1"/>
    <w:rsid w:val="002C0B80"/>
    <w:rsid w:val="002C0BCF"/>
    <w:rsid w:val="002C0D48"/>
    <w:rsid w:val="002C0EAA"/>
    <w:rsid w:val="002C0F35"/>
    <w:rsid w:val="002C0F72"/>
    <w:rsid w:val="002C1139"/>
    <w:rsid w:val="002C1253"/>
    <w:rsid w:val="002C125B"/>
    <w:rsid w:val="002C1293"/>
    <w:rsid w:val="002C12F8"/>
    <w:rsid w:val="002C1324"/>
    <w:rsid w:val="002C1427"/>
    <w:rsid w:val="002C14F9"/>
    <w:rsid w:val="002C1561"/>
    <w:rsid w:val="002C159C"/>
    <w:rsid w:val="002C1718"/>
    <w:rsid w:val="002C18F6"/>
    <w:rsid w:val="002C1B6C"/>
    <w:rsid w:val="002C1C91"/>
    <w:rsid w:val="002C1D6A"/>
    <w:rsid w:val="002C1DD0"/>
    <w:rsid w:val="002C1EAB"/>
    <w:rsid w:val="002C1ECB"/>
    <w:rsid w:val="002C1EF3"/>
    <w:rsid w:val="002C208B"/>
    <w:rsid w:val="002C2265"/>
    <w:rsid w:val="002C2305"/>
    <w:rsid w:val="002C2393"/>
    <w:rsid w:val="002C23CB"/>
    <w:rsid w:val="002C246B"/>
    <w:rsid w:val="002C25CD"/>
    <w:rsid w:val="002C266D"/>
    <w:rsid w:val="002C275A"/>
    <w:rsid w:val="002C27F6"/>
    <w:rsid w:val="002C2824"/>
    <w:rsid w:val="002C2889"/>
    <w:rsid w:val="002C2971"/>
    <w:rsid w:val="002C29B9"/>
    <w:rsid w:val="002C2A1C"/>
    <w:rsid w:val="002C2B00"/>
    <w:rsid w:val="002C2B77"/>
    <w:rsid w:val="002C2B7F"/>
    <w:rsid w:val="002C2CAF"/>
    <w:rsid w:val="002C2D38"/>
    <w:rsid w:val="002C2F4D"/>
    <w:rsid w:val="002C3022"/>
    <w:rsid w:val="002C311D"/>
    <w:rsid w:val="002C3254"/>
    <w:rsid w:val="002C326C"/>
    <w:rsid w:val="002C331A"/>
    <w:rsid w:val="002C3342"/>
    <w:rsid w:val="002C3368"/>
    <w:rsid w:val="002C33C6"/>
    <w:rsid w:val="002C33FE"/>
    <w:rsid w:val="002C3494"/>
    <w:rsid w:val="002C379B"/>
    <w:rsid w:val="002C3885"/>
    <w:rsid w:val="002C3A2F"/>
    <w:rsid w:val="002C3DDF"/>
    <w:rsid w:val="002C3E9C"/>
    <w:rsid w:val="002C3EF8"/>
    <w:rsid w:val="002C3F8C"/>
    <w:rsid w:val="002C3FC6"/>
    <w:rsid w:val="002C4088"/>
    <w:rsid w:val="002C42AA"/>
    <w:rsid w:val="002C434A"/>
    <w:rsid w:val="002C4378"/>
    <w:rsid w:val="002C43E0"/>
    <w:rsid w:val="002C4474"/>
    <w:rsid w:val="002C44E7"/>
    <w:rsid w:val="002C453E"/>
    <w:rsid w:val="002C4671"/>
    <w:rsid w:val="002C4678"/>
    <w:rsid w:val="002C473B"/>
    <w:rsid w:val="002C47AB"/>
    <w:rsid w:val="002C47D6"/>
    <w:rsid w:val="002C47EC"/>
    <w:rsid w:val="002C4A37"/>
    <w:rsid w:val="002C4ABF"/>
    <w:rsid w:val="002C4CFE"/>
    <w:rsid w:val="002C4D49"/>
    <w:rsid w:val="002C4DFD"/>
    <w:rsid w:val="002C4EDE"/>
    <w:rsid w:val="002C50CA"/>
    <w:rsid w:val="002C50D8"/>
    <w:rsid w:val="002C5166"/>
    <w:rsid w:val="002C529A"/>
    <w:rsid w:val="002C543A"/>
    <w:rsid w:val="002C543E"/>
    <w:rsid w:val="002C5701"/>
    <w:rsid w:val="002C5768"/>
    <w:rsid w:val="002C57E6"/>
    <w:rsid w:val="002C593C"/>
    <w:rsid w:val="002C5A53"/>
    <w:rsid w:val="002C5B74"/>
    <w:rsid w:val="002C5C10"/>
    <w:rsid w:val="002C5C70"/>
    <w:rsid w:val="002C5E88"/>
    <w:rsid w:val="002C5F31"/>
    <w:rsid w:val="002C5F87"/>
    <w:rsid w:val="002C6017"/>
    <w:rsid w:val="002C6025"/>
    <w:rsid w:val="002C614D"/>
    <w:rsid w:val="002C61B1"/>
    <w:rsid w:val="002C6221"/>
    <w:rsid w:val="002C6287"/>
    <w:rsid w:val="002C6332"/>
    <w:rsid w:val="002C636E"/>
    <w:rsid w:val="002C638E"/>
    <w:rsid w:val="002C6431"/>
    <w:rsid w:val="002C6808"/>
    <w:rsid w:val="002C68D1"/>
    <w:rsid w:val="002C68D6"/>
    <w:rsid w:val="002C6A6A"/>
    <w:rsid w:val="002C6AD3"/>
    <w:rsid w:val="002C6AF0"/>
    <w:rsid w:val="002C6B05"/>
    <w:rsid w:val="002C6B0C"/>
    <w:rsid w:val="002C6B4A"/>
    <w:rsid w:val="002C6BFF"/>
    <w:rsid w:val="002C6D10"/>
    <w:rsid w:val="002C6D27"/>
    <w:rsid w:val="002C6D3F"/>
    <w:rsid w:val="002C6D6C"/>
    <w:rsid w:val="002C6F5E"/>
    <w:rsid w:val="002C7024"/>
    <w:rsid w:val="002C7047"/>
    <w:rsid w:val="002C7053"/>
    <w:rsid w:val="002C709B"/>
    <w:rsid w:val="002C70C3"/>
    <w:rsid w:val="002C70D6"/>
    <w:rsid w:val="002C7226"/>
    <w:rsid w:val="002C7233"/>
    <w:rsid w:val="002C7283"/>
    <w:rsid w:val="002C7499"/>
    <w:rsid w:val="002C756A"/>
    <w:rsid w:val="002C75EA"/>
    <w:rsid w:val="002C7968"/>
    <w:rsid w:val="002C79C3"/>
    <w:rsid w:val="002C7B15"/>
    <w:rsid w:val="002C7B5B"/>
    <w:rsid w:val="002C7C2C"/>
    <w:rsid w:val="002C7C98"/>
    <w:rsid w:val="002C7C9C"/>
    <w:rsid w:val="002C7CAF"/>
    <w:rsid w:val="002C7D48"/>
    <w:rsid w:val="002C7E3C"/>
    <w:rsid w:val="002C7EED"/>
    <w:rsid w:val="002D004D"/>
    <w:rsid w:val="002D0126"/>
    <w:rsid w:val="002D0162"/>
    <w:rsid w:val="002D01FC"/>
    <w:rsid w:val="002D030A"/>
    <w:rsid w:val="002D03FD"/>
    <w:rsid w:val="002D05CB"/>
    <w:rsid w:val="002D0604"/>
    <w:rsid w:val="002D0684"/>
    <w:rsid w:val="002D0919"/>
    <w:rsid w:val="002D0A5B"/>
    <w:rsid w:val="002D0A61"/>
    <w:rsid w:val="002D0A9B"/>
    <w:rsid w:val="002D0B26"/>
    <w:rsid w:val="002D0BC6"/>
    <w:rsid w:val="002D0CF4"/>
    <w:rsid w:val="002D0D0D"/>
    <w:rsid w:val="002D0D74"/>
    <w:rsid w:val="002D0E46"/>
    <w:rsid w:val="002D0EDF"/>
    <w:rsid w:val="002D0F6E"/>
    <w:rsid w:val="002D115B"/>
    <w:rsid w:val="002D1215"/>
    <w:rsid w:val="002D126E"/>
    <w:rsid w:val="002D12EC"/>
    <w:rsid w:val="002D1349"/>
    <w:rsid w:val="002D137A"/>
    <w:rsid w:val="002D1448"/>
    <w:rsid w:val="002D160C"/>
    <w:rsid w:val="002D16FD"/>
    <w:rsid w:val="002D17DB"/>
    <w:rsid w:val="002D1892"/>
    <w:rsid w:val="002D1AB2"/>
    <w:rsid w:val="002D1BBF"/>
    <w:rsid w:val="002D1BE5"/>
    <w:rsid w:val="002D1CBB"/>
    <w:rsid w:val="002D1CE0"/>
    <w:rsid w:val="002D1CE1"/>
    <w:rsid w:val="002D1D52"/>
    <w:rsid w:val="002D1EDE"/>
    <w:rsid w:val="002D1FBE"/>
    <w:rsid w:val="002D1FEE"/>
    <w:rsid w:val="002D2051"/>
    <w:rsid w:val="002D2131"/>
    <w:rsid w:val="002D219E"/>
    <w:rsid w:val="002D21F1"/>
    <w:rsid w:val="002D222D"/>
    <w:rsid w:val="002D2275"/>
    <w:rsid w:val="002D22C0"/>
    <w:rsid w:val="002D2374"/>
    <w:rsid w:val="002D2406"/>
    <w:rsid w:val="002D2596"/>
    <w:rsid w:val="002D25BA"/>
    <w:rsid w:val="002D26D0"/>
    <w:rsid w:val="002D273F"/>
    <w:rsid w:val="002D2B73"/>
    <w:rsid w:val="002D2D72"/>
    <w:rsid w:val="002D2E81"/>
    <w:rsid w:val="002D2EDF"/>
    <w:rsid w:val="002D2FA4"/>
    <w:rsid w:val="002D2FB7"/>
    <w:rsid w:val="002D30AD"/>
    <w:rsid w:val="002D3132"/>
    <w:rsid w:val="002D3243"/>
    <w:rsid w:val="002D3247"/>
    <w:rsid w:val="002D32C0"/>
    <w:rsid w:val="002D32E5"/>
    <w:rsid w:val="002D3490"/>
    <w:rsid w:val="002D34A2"/>
    <w:rsid w:val="002D34A4"/>
    <w:rsid w:val="002D35EE"/>
    <w:rsid w:val="002D35F2"/>
    <w:rsid w:val="002D36DF"/>
    <w:rsid w:val="002D3844"/>
    <w:rsid w:val="002D3A18"/>
    <w:rsid w:val="002D3B5D"/>
    <w:rsid w:val="002D3B77"/>
    <w:rsid w:val="002D3BB3"/>
    <w:rsid w:val="002D3C76"/>
    <w:rsid w:val="002D3DB2"/>
    <w:rsid w:val="002D3E86"/>
    <w:rsid w:val="002D3FA4"/>
    <w:rsid w:val="002D3FF6"/>
    <w:rsid w:val="002D400C"/>
    <w:rsid w:val="002D409B"/>
    <w:rsid w:val="002D4116"/>
    <w:rsid w:val="002D41E2"/>
    <w:rsid w:val="002D4422"/>
    <w:rsid w:val="002D447A"/>
    <w:rsid w:val="002D4485"/>
    <w:rsid w:val="002D4716"/>
    <w:rsid w:val="002D4723"/>
    <w:rsid w:val="002D4736"/>
    <w:rsid w:val="002D479C"/>
    <w:rsid w:val="002D4A6F"/>
    <w:rsid w:val="002D4BE6"/>
    <w:rsid w:val="002D4D34"/>
    <w:rsid w:val="002D4DB7"/>
    <w:rsid w:val="002D4DBD"/>
    <w:rsid w:val="002D4E79"/>
    <w:rsid w:val="002D4FC6"/>
    <w:rsid w:val="002D50A3"/>
    <w:rsid w:val="002D5139"/>
    <w:rsid w:val="002D524C"/>
    <w:rsid w:val="002D53D0"/>
    <w:rsid w:val="002D5577"/>
    <w:rsid w:val="002D55E4"/>
    <w:rsid w:val="002D5644"/>
    <w:rsid w:val="002D564F"/>
    <w:rsid w:val="002D57EE"/>
    <w:rsid w:val="002D5816"/>
    <w:rsid w:val="002D5830"/>
    <w:rsid w:val="002D58F2"/>
    <w:rsid w:val="002D591C"/>
    <w:rsid w:val="002D5931"/>
    <w:rsid w:val="002D5982"/>
    <w:rsid w:val="002D5A4A"/>
    <w:rsid w:val="002D5A89"/>
    <w:rsid w:val="002D5AE3"/>
    <w:rsid w:val="002D5AEF"/>
    <w:rsid w:val="002D5B5E"/>
    <w:rsid w:val="002D5BE4"/>
    <w:rsid w:val="002D5CE5"/>
    <w:rsid w:val="002D5D50"/>
    <w:rsid w:val="002D5D70"/>
    <w:rsid w:val="002D5DE3"/>
    <w:rsid w:val="002D5DEC"/>
    <w:rsid w:val="002D5DF1"/>
    <w:rsid w:val="002D5E11"/>
    <w:rsid w:val="002D5E2D"/>
    <w:rsid w:val="002D5E36"/>
    <w:rsid w:val="002D5E6D"/>
    <w:rsid w:val="002D5EBC"/>
    <w:rsid w:val="002D612F"/>
    <w:rsid w:val="002D619C"/>
    <w:rsid w:val="002D61D1"/>
    <w:rsid w:val="002D6226"/>
    <w:rsid w:val="002D63FE"/>
    <w:rsid w:val="002D6463"/>
    <w:rsid w:val="002D668D"/>
    <w:rsid w:val="002D69B6"/>
    <w:rsid w:val="002D6A46"/>
    <w:rsid w:val="002D6A56"/>
    <w:rsid w:val="002D6B12"/>
    <w:rsid w:val="002D6B5F"/>
    <w:rsid w:val="002D6C29"/>
    <w:rsid w:val="002D6D36"/>
    <w:rsid w:val="002D6D38"/>
    <w:rsid w:val="002D6D7F"/>
    <w:rsid w:val="002D6DE0"/>
    <w:rsid w:val="002D6FDF"/>
    <w:rsid w:val="002D7049"/>
    <w:rsid w:val="002D70F4"/>
    <w:rsid w:val="002D71B3"/>
    <w:rsid w:val="002D7355"/>
    <w:rsid w:val="002D768C"/>
    <w:rsid w:val="002D768F"/>
    <w:rsid w:val="002D7875"/>
    <w:rsid w:val="002D797E"/>
    <w:rsid w:val="002D79DD"/>
    <w:rsid w:val="002D7C7E"/>
    <w:rsid w:val="002D7C8E"/>
    <w:rsid w:val="002D7F20"/>
    <w:rsid w:val="002E00B7"/>
    <w:rsid w:val="002E01B8"/>
    <w:rsid w:val="002E01EC"/>
    <w:rsid w:val="002E041E"/>
    <w:rsid w:val="002E0464"/>
    <w:rsid w:val="002E05D1"/>
    <w:rsid w:val="002E0609"/>
    <w:rsid w:val="002E07B1"/>
    <w:rsid w:val="002E0816"/>
    <w:rsid w:val="002E0861"/>
    <w:rsid w:val="002E0996"/>
    <w:rsid w:val="002E0CCF"/>
    <w:rsid w:val="002E0D1B"/>
    <w:rsid w:val="002E0F87"/>
    <w:rsid w:val="002E12DD"/>
    <w:rsid w:val="002E1364"/>
    <w:rsid w:val="002E13C4"/>
    <w:rsid w:val="002E1488"/>
    <w:rsid w:val="002E14AA"/>
    <w:rsid w:val="002E1516"/>
    <w:rsid w:val="002E1534"/>
    <w:rsid w:val="002E16AA"/>
    <w:rsid w:val="002E16C7"/>
    <w:rsid w:val="002E177E"/>
    <w:rsid w:val="002E1912"/>
    <w:rsid w:val="002E1A83"/>
    <w:rsid w:val="002E1AE4"/>
    <w:rsid w:val="002E1C6E"/>
    <w:rsid w:val="002E1D10"/>
    <w:rsid w:val="002E1D14"/>
    <w:rsid w:val="002E1D3E"/>
    <w:rsid w:val="002E1D97"/>
    <w:rsid w:val="002E1E5F"/>
    <w:rsid w:val="002E202A"/>
    <w:rsid w:val="002E21D4"/>
    <w:rsid w:val="002E22EB"/>
    <w:rsid w:val="002E2608"/>
    <w:rsid w:val="002E2617"/>
    <w:rsid w:val="002E2686"/>
    <w:rsid w:val="002E2691"/>
    <w:rsid w:val="002E269D"/>
    <w:rsid w:val="002E26CE"/>
    <w:rsid w:val="002E2795"/>
    <w:rsid w:val="002E27A8"/>
    <w:rsid w:val="002E27C0"/>
    <w:rsid w:val="002E27F2"/>
    <w:rsid w:val="002E28E7"/>
    <w:rsid w:val="002E298D"/>
    <w:rsid w:val="002E2A49"/>
    <w:rsid w:val="002E2ACC"/>
    <w:rsid w:val="002E2B43"/>
    <w:rsid w:val="002E2BC3"/>
    <w:rsid w:val="002E2C72"/>
    <w:rsid w:val="002E2CD5"/>
    <w:rsid w:val="002E2E64"/>
    <w:rsid w:val="002E2EAA"/>
    <w:rsid w:val="002E2EB5"/>
    <w:rsid w:val="002E2EBA"/>
    <w:rsid w:val="002E2F19"/>
    <w:rsid w:val="002E302D"/>
    <w:rsid w:val="002E30B2"/>
    <w:rsid w:val="002E30B9"/>
    <w:rsid w:val="002E30C3"/>
    <w:rsid w:val="002E31F9"/>
    <w:rsid w:val="002E32B3"/>
    <w:rsid w:val="002E32CA"/>
    <w:rsid w:val="002E3411"/>
    <w:rsid w:val="002E346A"/>
    <w:rsid w:val="002E34C3"/>
    <w:rsid w:val="002E34CE"/>
    <w:rsid w:val="002E34F7"/>
    <w:rsid w:val="002E35AB"/>
    <w:rsid w:val="002E35C3"/>
    <w:rsid w:val="002E35D4"/>
    <w:rsid w:val="002E377F"/>
    <w:rsid w:val="002E380C"/>
    <w:rsid w:val="002E3813"/>
    <w:rsid w:val="002E38C4"/>
    <w:rsid w:val="002E3910"/>
    <w:rsid w:val="002E3996"/>
    <w:rsid w:val="002E3A9A"/>
    <w:rsid w:val="002E3B1E"/>
    <w:rsid w:val="002E3BB0"/>
    <w:rsid w:val="002E3BCD"/>
    <w:rsid w:val="002E3BCF"/>
    <w:rsid w:val="002E3C00"/>
    <w:rsid w:val="002E3E5A"/>
    <w:rsid w:val="002E3F9A"/>
    <w:rsid w:val="002E401E"/>
    <w:rsid w:val="002E4119"/>
    <w:rsid w:val="002E41D0"/>
    <w:rsid w:val="002E4222"/>
    <w:rsid w:val="002E43FC"/>
    <w:rsid w:val="002E444C"/>
    <w:rsid w:val="002E451C"/>
    <w:rsid w:val="002E45CB"/>
    <w:rsid w:val="002E45F9"/>
    <w:rsid w:val="002E475B"/>
    <w:rsid w:val="002E4937"/>
    <w:rsid w:val="002E4A29"/>
    <w:rsid w:val="002E4D8D"/>
    <w:rsid w:val="002E4E5F"/>
    <w:rsid w:val="002E4E60"/>
    <w:rsid w:val="002E4E95"/>
    <w:rsid w:val="002E4EF4"/>
    <w:rsid w:val="002E4F29"/>
    <w:rsid w:val="002E4FAA"/>
    <w:rsid w:val="002E5189"/>
    <w:rsid w:val="002E5208"/>
    <w:rsid w:val="002E52A3"/>
    <w:rsid w:val="002E556D"/>
    <w:rsid w:val="002E557F"/>
    <w:rsid w:val="002E55AE"/>
    <w:rsid w:val="002E5636"/>
    <w:rsid w:val="002E5663"/>
    <w:rsid w:val="002E569F"/>
    <w:rsid w:val="002E5762"/>
    <w:rsid w:val="002E5892"/>
    <w:rsid w:val="002E591B"/>
    <w:rsid w:val="002E595A"/>
    <w:rsid w:val="002E598C"/>
    <w:rsid w:val="002E5A72"/>
    <w:rsid w:val="002E5B7A"/>
    <w:rsid w:val="002E5C73"/>
    <w:rsid w:val="002E5D97"/>
    <w:rsid w:val="002E5ECA"/>
    <w:rsid w:val="002E5EE8"/>
    <w:rsid w:val="002E60D9"/>
    <w:rsid w:val="002E6112"/>
    <w:rsid w:val="002E6120"/>
    <w:rsid w:val="002E6140"/>
    <w:rsid w:val="002E614F"/>
    <w:rsid w:val="002E61EF"/>
    <w:rsid w:val="002E625F"/>
    <w:rsid w:val="002E6276"/>
    <w:rsid w:val="002E637F"/>
    <w:rsid w:val="002E640F"/>
    <w:rsid w:val="002E6527"/>
    <w:rsid w:val="002E6690"/>
    <w:rsid w:val="002E6756"/>
    <w:rsid w:val="002E685E"/>
    <w:rsid w:val="002E68FE"/>
    <w:rsid w:val="002E6A8E"/>
    <w:rsid w:val="002E6AFA"/>
    <w:rsid w:val="002E6BAF"/>
    <w:rsid w:val="002E6BBB"/>
    <w:rsid w:val="002E6D5F"/>
    <w:rsid w:val="002E6E2A"/>
    <w:rsid w:val="002E6FCE"/>
    <w:rsid w:val="002E6FDA"/>
    <w:rsid w:val="002E701E"/>
    <w:rsid w:val="002E7084"/>
    <w:rsid w:val="002E7117"/>
    <w:rsid w:val="002E7273"/>
    <w:rsid w:val="002E72C4"/>
    <w:rsid w:val="002E72D7"/>
    <w:rsid w:val="002E7424"/>
    <w:rsid w:val="002E743C"/>
    <w:rsid w:val="002E7448"/>
    <w:rsid w:val="002E7489"/>
    <w:rsid w:val="002E7524"/>
    <w:rsid w:val="002E7541"/>
    <w:rsid w:val="002E7591"/>
    <w:rsid w:val="002E7630"/>
    <w:rsid w:val="002E76A0"/>
    <w:rsid w:val="002E77D0"/>
    <w:rsid w:val="002E7895"/>
    <w:rsid w:val="002E78C0"/>
    <w:rsid w:val="002E7971"/>
    <w:rsid w:val="002E79AB"/>
    <w:rsid w:val="002E7A15"/>
    <w:rsid w:val="002E7A2C"/>
    <w:rsid w:val="002E7A83"/>
    <w:rsid w:val="002E7AC9"/>
    <w:rsid w:val="002E7BDA"/>
    <w:rsid w:val="002E7CC2"/>
    <w:rsid w:val="002E7DCD"/>
    <w:rsid w:val="002E7ED5"/>
    <w:rsid w:val="002F0054"/>
    <w:rsid w:val="002F00B3"/>
    <w:rsid w:val="002F02CD"/>
    <w:rsid w:val="002F030D"/>
    <w:rsid w:val="002F034A"/>
    <w:rsid w:val="002F04B8"/>
    <w:rsid w:val="002F0587"/>
    <w:rsid w:val="002F05E6"/>
    <w:rsid w:val="002F0600"/>
    <w:rsid w:val="002F0636"/>
    <w:rsid w:val="002F0781"/>
    <w:rsid w:val="002F0844"/>
    <w:rsid w:val="002F08DA"/>
    <w:rsid w:val="002F092D"/>
    <w:rsid w:val="002F09C7"/>
    <w:rsid w:val="002F0ADD"/>
    <w:rsid w:val="002F0B20"/>
    <w:rsid w:val="002F0C15"/>
    <w:rsid w:val="002F0C26"/>
    <w:rsid w:val="002F0C4E"/>
    <w:rsid w:val="002F0CA0"/>
    <w:rsid w:val="002F0D0B"/>
    <w:rsid w:val="002F0D2A"/>
    <w:rsid w:val="002F0DE5"/>
    <w:rsid w:val="002F0E1B"/>
    <w:rsid w:val="002F0F57"/>
    <w:rsid w:val="002F0FBD"/>
    <w:rsid w:val="002F10B4"/>
    <w:rsid w:val="002F10D2"/>
    <w:rsid w:val="002F10D9"/>
    <w:rsid w:val="002F10EA"/>
    <w:rsid w:val="002F11F1"/>
    <w:rsid w:val="002F12E6"/>
    <w:rsid w:val="002F12FE"/>
    <w:rsid w:val="002F135F"/>
    <w:rsid w:val="002F13A6"/>
    <w:rsid w:val="002F1541"/>
    <w:rsid w:val="002F1564"/>
    <w:rsid w:val="002F1597"/>
    <w:rsid w:val="002F1833"/>
    <w:rsid w:val="002F1AAB"/>
    <w:rsid w:val="002F1BD7"/>
    <w:rsid w:val="002F1CDE"/>
    <w:rsid w:val="002F1D53"/>
    <w:rsid w:val="002F1D7C"/>
    <w:rsid w:val="002F1F50"/>
    <w:rsid w:val="002F20B8"/>
    <w:rsid w:val="002F210D"/>
    <w:rsid w:val="002F215B"/>
    <w:rsid w:val="002F2324"/>
    <w:rsid w:val="002F2776"/>
    <w:rsid w:val="002F282C"/>
    <w:rsid w:val="002F2A8D"/>
    <w:rsid w:val="002F2CCB"/>
    <w:rsid w:val="002F2E24"/>
    <w:rsid w:val="002F2EE6"/>
    <w:rsid w:val="002F2EEB"/>
    <w:rsid w:val="002F2EF9"/>
    <w:rsid w:val="002F2F6F"/>
    <w:rsid w:val="002F2FB5"/>
    <w:rsid w:val="002F3111"/>
    <w:rsid w:val="002F3386"/>
    <w:rsid w:val="002F33BD"/>
    <w:rsid w:val="002F33E8"/>
    <w:rsid w:val="002F35F6"/>
    <w:rsid w:val="002F3612"/>
    <w:rsid w:val="002F361D"/>
    <w:rsid w:val="002F3786"/>
    <w:rsid w:val="002F38C8"/>
    <w:rsid w:val="002F3A33"/>
    <w:rsid w:val="002F3ADC"/>
    <w:rsid w:val="002F3AE4"/>
    <w:rsid w:val="002F3B0D"/>
    <w:rsid w:val="002F3BBD"/>
    <w:rsid w:val="002F3E45"/>
    <w:rsid w:val="002F3FA1"/>
    <w:rsid w:val="002F405F"/>
    <w:rsid w:val="002F42C2"/>
    <w:rsid w:val="002F4329"/>
    <w:rsid w:val="002F438A"/>
    <w:rsid w:val="002F43C0"/>
    <w:rsid w:val="002F43CA"/>
    <w:rsid w:val="002F443E"/>
    <w:rsid w:val="002F44F6"/>
    <w:rsid w:val="002F44FF"/>
    <w:rsid w:val="002F4509"/>
    <w:rsid w:val="002F47FF"/>
    <w:rsid w:val="002F48D6"/>
    <w:rsid w:val="002F4937"/>
    <w:rsid w:val="002F49E8"/>
    <w:rsid w:val="002F4A1B"/>
    <w:rsid w:val="002F4A64"/>
    <w:rsid w:val="002F4A7E"/>
    <w:rsid w:val="002F4C44"/>
    <w:rsid w:val="002F4E68"/>
    <w:rsid w:val="002F4F13"/>
    <w:rsid w:val="002F4F1B"/>
    <w:rsid w:val="002F5115"/>
    <w:rsid w:val="002F512F"/>
    <w:rsid w:val="002F5141"/>
    <w:rsid w:val="002F523D"/>
    <w:rsid w:val="002F5318"/>
    <w:rsid w:val="002F53D1"/>
    <w:rsid w:val="002F5513"/>
    <w:rsid w:val="002F553F"/>
    <w:rsid w:val="002F5594"/>
    <w:rsid w:val="002F55B4"/>
    <w:rsid w:val="002F568D"/>
    <w:rsid w:val="002F5739"/>
    <w:rsid w:val="002F57C5"/>
    <w:rsid w:val="002F594C"/>
    <w:rsid w:val="002F5956"/>
    <w:rsid w:val="002F5977"/>
    <w:rsid w:val="002F5A19"/>
    <w:rsid w:val="002F5AAB"/>
    <w:rsid w:val="002F5BBA"/>
    <w:rsid w:val="002F5C6D"/>
    <w:rsid w:val="002F5CDC"/>
    <w:rsid w:val="002F5D18"/>
    <w:rsid w:val="002F5E34"/>
    <w:rsid w:val="002F5EB9"/>
    <w:rsid w:val="002F6063"/>
    <w:rsid w:val="002F60E2"/>
    <w:rsid w:val="002F611A"/>
    <w:rsid w:val="002F611F"/>
    <w:rsid w:val="002F61C8"/>
    <w:rsid w:val="002F6285"/>
    <w:rsid w:val="002F6289"/>
    <w:rsid w:val="002F6323"/>
    <w:rsid w:val="002F63A8"/>
    <w:rsid w:val="002F63DF"/>
    <w:rsid w:val="002F63ED"/>
    <w:rsid w:val="002F648B"/>
    <w:rsid w:val="002F64E7"/>
    <w:rsid w:val="002F672B"/>
    <w:rsid w:val="002F675A"/>
    <w:rsid w:val="002F6879"/>
    <w:rsid w:val="002F689D"/>
    <w:rsid w:val="002F68BB"/>
    <w:rsid w:val="002F69D8"/>
    <w:rsid w:val="002F6B2B"/>
    <w:rsid w:val="002F6C71"/>
    <w:rsid w:val="002F6CF2"/>
    <w:rsid w:val="002F6D97"/>
    <w:rsid w:val="002F6DC4"/>
    <w:rsid w:val="002F6E61"/>
    <w:rsid w:val="002F6F53"/>
    <w:rsid w:val="002F6F82"/>
    <w:rsid w:val="002F711F"/>
    <w:rsid w:val="002F734B"/>
    <w:rsid w:val="002F735A"/>
    <w:rsid w:val="002F7655"/>
    <w:rsid w:val="002F773E"/>
    <w:rsid w:val="002F799D"/>
    <w:rsid w:val="002F79EE"/>
    <w:rsid w:val="002F7A94"/>
    <w:rsid w:val="002F7B2A"/>
    <w:rsid w:val="002F7C49"/>
    <w:rsid w:val="002F7C5C"/>
    <w:rsid w:val="002F7D1C"/>
    <w:rsid w:val="002F7D3B"/>
    <w:rsid w:val="002F7DCC"/>
    <w:rsid w:val="002F7E10"/>
    <w:rsid w:val="002F7ECB"/>
    <w:rsid w:val="002F7F3F"/>
    <w:rsid w:val="00300125"/>
    <w:rsid w:val="003001A0"/>
    <w:rsid w:val="003001B7"/>
    <w:rsid w:val="003002A8"/>
    <w:rsid w:val="00300547"/>
    <w:rsid w:val="003005BF"/>
    <w:rsid w:val="003007E5"/>
    <w:rsid w:val="003008C8"/>
    <w:rsid w:val="00300A62"/>
    <w:rsid w:val="00300A69"/>
    <w:rsid w:val="00300A90"/>
    <w:rsid w:val="00300B2B"/>
    <w:rsid w:val="00300B74"/>
    <w:rsid w:val="00300C03"/>
    <w:rsid w:val="00300D17"/>
    <w:rsid w:val="00300D30"/>
    <w:rsid w:val="00300D4F"/>
    <w:rsid w:val="00300E99"/>
    <w:rsid w:val="00300EFA"/>
    <w:rsid w:val="00300F03"/>
    <w:rsid w:val="00300F63"/>
    <w:rsid w:val="00301022"/>
    <w:rsid w:val="0030115B"/>
    <w:rsid w:val="00301237"/>
    <w:rsid w:val="00301261"/>
    <w:rsid w:val="0030128B"/>
    <w:rsid w:val="00301291"/>
    <w:rsid w:val="00301376"/>
    <w:rsid w:val="0030148E"/>
    <w:rsid w:val="0030154D"/>
    <w:rsid w:val="00301845"/>
    <w:rsid w:val="00301854"/>
    <w:rsid w:val="00301885"/>
    <w:rsid w:val="0030188B"/>
    <w:rsid w:val="00301934"/>
    <w:rsid w:val="00301969"/>
    <w:rsid w:val="0030198D"/>
    <w:rsid w:val="00301B8A"/>
    <w:rsid w:val="00301BA8"/>
    <w:rsid w:val="00301BBD"/>
    <w:rsid w:val="00301CA3"/>
    <w:rsid w:val="00301D90"/>
    <w:rsid w:val="00302084"/>
    <w:rsid w:val="003021DD"/>
    <w:rsid w:val="00302308"/>
    <w:rsid w:val="0030235B"/>
    <w:rsid w:val="003023F1"/>
    <w:rsid w:val="0030248E"/>
    <w:rsid w:val="003025F2"/>
    <w:rsid w:val="00302839"/>
    <w:rsid w:val="003028B0"/>
    <w:rsid w:val="003028BF"/>
    <w:rsid w:val="003029AB"/>
    <w:rsid w:val="00302A33"/>
    <w:rsid w:val="00302AAB"/>
    <w:rsid w:val="00302B16"/>
    <w:rsid w:val="00302D07"/>
    <w:rsid w:val="00302DDA"/>
    <w:rsid w:val="00302E17"/>
    <w:rsid w:val="00302F09"/>
    <w:rsid w:val="00302F9C"/>
    <w:rsid w:val="003030C2"/>
    <w:rsid w:val="0030318C"/>
    <w:rsid w:val="00303209"/>
    <w:rsid w:val="00303246"/>
    <w:rsid w:val="003033DD"/>
    <w:rsid w:val="003033EB"/>
    <w:rsid w:val="00303459"/>
    <w:rsid w:val="00303509"/>
    <w:rsid w:val="0030360A"/>
    <w:rsid w:val="0030364F"/>
    <w:rsid w:val="0030371E"/>
    <w:rsid w:val="003037B5"/>
    <w:rsid w:val="00303862"/>
    <w:rsid w:val="00303CF1"/>
    <w:rsid w:val="00303D12"/>
    <w:rsid w:val="00303E5A"/>
    <w:rsid w:val="00303F91"/>
    <w:rsid w:val="00304032"/>
    <w:rsid w:val="003040C2"/>
    <w:rsid w:val="003041A7"/>
    <w:rsid w:val="0030421B"/>
    <w:rsid w:val="003044F1"/>
    <w:rsid w:val="00304596"/>
    <w:rsid w:val="003046AC"/>
    <w:rsid w:val="00304889"/>
    <w:rsid w:val="00304983"/>
    <w:rsid w:val="00304AAF"/>
    <w:rsid w:val="00304B18"/>
    <w:rsid w:val="00304B3B"/>
    <w:rsid w:val="00304DD6"/>
    <w:rsid w:val="00304E2A"/>
    <w:rsid w:val="00304ECF"/>
    <w:rsid w:val="00304F64"/>
    <w:rsid w:val="00304F7B"/>
    <w:rsid w:val="00304FB2"/>
    <w:rsid w:val="00305072"/>
    <w:rsid w:val="003050A7"/>
    <w:rsid w:val="003052DE"/>
    <w:rsid w:val="00305301"/>
    <w:rsid w:val="0030539E"/>
    <w:rsid w:val="003053C2"/>
    <w:rsid w:val="003053DA"/>
    <w:rsid w:val="00305402"/>
    <w:rsid w:val="0030540C"/>
    <w:rsid w:val="00305410"/>
    <w:rsid w:val="00305444"/>
    <w:rsid w:val="003054BF"/>
    <w:rsid w:val="00305534"/>
    <w:rsid w:val="003055E2"/>
    <w:rsid w:val="00305696"/>
    <w:rsid w:val="0030597D"/>
    <w:rsid w:val="00305BE3"/>
    <w:rsid w:val="00305CA3"/>
    <w:rsid w:val="00305CB0"/>
    <w:rsid w:val="00305CFA"/>
    <w:rsid w:val="00305DDD"/>
    <w:rsid w:val="00305E6F"/>
    <w:rsid w:val="00305EBE"/>
    <w:rsid w:val="00305F48"/>
    <w:rsid w:val="00305F6B"/>
    <w:rsid w:val="00305FC4"/>
    <w:rsid w:val="00306090"/>
    <w:rsid w:val="003060FD"/>
    <w:rsid w:val="00306188"/>
    <w:rsid w:val="00306312"/>
    <w:rsid w:val="00306337"/>
    <w:rsid w:val="00306378"/>
    <w:rsid w:val="0030637A"/>
    <w:rsid w:val="0030649C"/>
    <w:rsid w:val="003065BE"/>
    <w:rsid w:val="003066AA"/>
    <w:rsid w:val="003066B2"/>
    <w:rsid w:val="003066F5"/>
    <w:rsid w:val="00306742"/>
    <w:rsid w:val="003067C9"/>
    <w:rsid w:val="00306821"/>
    <w:rsid w:val="00306853"/>
    <w:rsid w:val="003068AA"/>
    <w:rsid w:val="00306B34"/>
    <w:rsid w:val="00306B43"/>
    <w:rsid w:val="00306BF6"/>
    <w:rsid w:val="00306C7D"/>
    <w:rsid w:val="00306CB2"/>
    <w:rsid w:val="00306D59"/>
    <w:rsid w:val="00306DA4"/>
    <w:rsid w:val="00306E98"/>
    <w:rsid w:val="00306FD9"/>
    <w:rsid w:val="003070C2"/>
    <w:rsid w:val="0030725C"/>
    <w:rsid w:val="0030732B"/>
    <w:rsid w:val="00307358"/>
    <w:rsid w:val="00307368"/>
    <w:rsid w:val="003073F0"/>
    <w:rsid w:val="00307442"/>
    <w:rsid w:val="003074B6"/>
    <w:rsid w:val="003074FE"/>
    <w:rsid w:val="00307519"/>
    <w:rsid w:val="00307520"/>
    <w:rsid w:val="003076AE"/>
    <w:rsid w:val="003076C3"/>
    <w:rsid w:val="00307711"/>
    <w:rsid w:val="00307770"/>
    <w:rsid w:val="003077A4"/>
    <w:rsid w:val="0030784F"/>
    <w:rsid w:val="0030792D"/>
    <w:rsid w:val="00307939"/>
    <w:rsid w:val="00307A08"/>
    <w:rsid w:val="00307B13"/>
    <w:rsid w:val="00307B77"/>
    <w:rsid w:val="00307C39"/>
    <w:rsid w:val="00307C76"/>
    <w:rsid w:val="00307D6C"/>
    <w:rsid w:val="00307E17"/>
    <w:rsid w:val="00307F16"/>
    <w:rsid w:val="00307F9F"/>
    <w:rsid w:val="00310176"/>
    <w:rsid w:val="003102E5"/>
    <w:rsid w:val="003102F6"/>
    <w:rsid w:val="0031036C"/>
    <w:rsid w:val="00310464"/>
    <w:rsid w:val="00310522"/>
    <w:rsid w:val="003105D4"/>
    <w:rsid w:val="003105DB"/>
    <w:rsid w:val="0031062C"/>
    <w:rsid w:val="00310683"/>
    <w:rsid w:val="0031069A"/>
    <w:rsid w:val="003106DF"/>
    <w:rsid w:val="0031074A"/>
    <w:rsid w:val="0031075F"/>
    <w:rsid w:val="003107DC"/>
    <w:rsid w:val="0031089A"/>
    <w:rsid w:val="00310A26"/>
    <w:rsid w:val="00310BFB"/>
    <w:rsid w:val="00310C93"/>
    <w:rsid w:val="00310E80"/>
    <w:rsid w:val="00310F15"/>
    <w:rsid w:val="00310F6E"/>
    <w:rsid w:val="00311238"/>
    <w:rsid w:val="00311285"/>
    <w:rsid w:val="00311463"/>
    <w:rsid w:val="0031176D"/>
    <w:rsid w:val="003117ED"/>
    <w:rsid w:val="003118CE"/>
    <w:rsid w:val="003118FF"/>
    <w:rsid w:val="00311A6F"/>
    <w:rsid w:val="00311ACF"/>
    <w:rsid w:val="00311B10"/>
    <w:rsid w:val="00311B81"/>
    <w:rsid w:val="00311CE5"/>
    <w:rsid w:val="00311D61"/>
    <w:rsid w:val="00311D9A"/>
    <w:rsid w:val="00311DB6"/>
    <w:rsid w:val="00311EB9"/>
    <w:rsid w:val="00311EBC"/>
    <w:rsid w:val="00312106"/>
    <w:rsid w:val="00312260"/>
    <w:rsid w:val="0031231F"/>
    <w:rsid w:val="00312398"/>
    <w:rsid w:val="0031243C"/>
    <w:rsid w:val="0031248A"/>
    <w:rsid w:val="003124B8"/>
    <w:rsid w:val="003124CB"/>
    <w:rsid w:val="00312517"/>
    <w:rsid w:val="00312544"/>
    <w:rsid w:val="00312568"/>
    <w:rsid w:val="003125CE"/>
    <w:rsid w:val="0031283E"/>
    <w:rsid w:val="00312843"/>
    <w:rsid w:val="00312875"/>
    <w:rsid w:val="003128C9"/>
    <w:rsid w:val="003128E7"/>
    <w:rsid w:val="003129F0"/>
    <w:rsid w:val="00312A08"/>
    <w:rsid w:val="00312AC9"/>
    <w:rsid w:val="00312B01"/>
    <w:rsid w:val="00312BF7"/>
    <w:rsid w:val="00312C17"/>
    <w:rsid w:val="00312C27"/>
    <w:rsid w:val="00312CBD"/>
    <w:rsid w:val="00312D51"/>
    <w:rsid w:val="00312E3C"/>
    <w:rsid w:val="00312E67"/>
    <w:rsid w:val="00312F87"/>
    <w:rsid w:val="00312F8F"/>
    <w:rsid w:val="003130DA"/>
    <w:rsid w:val="003130F9"/>
    <w:rsid w:val="00313250"/>
    <w:rsid w:val="003132C6"/>
    <w:rsid w:val="003133BC"/>
    <w:rsid w:val="003134A0"/>
    <w:rsid w:val="003134D3"/>
    <w:rsid w:val="003134DC"/>
    <w:rsid w:val="003137E4"/>
    <w:rsid w:val="003138A2"/>
    <w:rsid w:val="00313916"/>
    <w:rsid w:val="0031395E"/>
    <w:rsid w:val="00313989"/>
    <w:rsid w:val="003139EE"/>
    <w:rsid w:val="00313B7D"/>
    <w:rsid w:val="00313BEE"/>
    <w:rsid w:val="00313E79"/>
    <w:rsid w:val="00313EC1"/>
    <w:rsid w:val="00313F05"/>
    <w:rsid w:val="00314247"/>
    <w:rsid w:val="0031428C"/>
    <w:rsid w:val="003142B7"/>
    <w:rsid w:val="003143C3"/>
    <w:rsid w:val="003143F8"/>
    <w:rsid w:val="00314433"/>
    <w:rsid w:val="00314477"/>
    <w:rsid w:val="003145AE"/>
    <w:rsid w:val="003145D3"/>
    <w:rsid w:val="00314687"/>
    <w:rsid w:val="003149F3"/>
    <w:rsid w:val="00314A17"/>
    <w:rsid w:val="00314A6A"/>
    <w:rsid w:val="00314AAA"/>
    <w:rsid w:val="00314B72"/>
    <w:rsid w:val="00314B76"/>
    <w:rsid w:val="00314BF1"/>
    <w:rsid w:val="00314BF2"/>
    <w:rsid w:val="00314DA1"/>
    <w:rsid w:val="00314DC2"/>
    <w:rsid w:val="00314E20"/>
    <w:rsid w:val="00314F33"/>
    <w:rsid w:val="00314F51"/>
    <w:rsid w:val="00314F78"/>
    <w:rsid w:val="00315137"/>
    <w:rsid w:val="00315160"/>
    <w:rsid w:val="00315242"/>
    <w:rsid w:val="00315315"/>
    <w:rsid w:val="003153AA"/>
    <w:rsid w:val="003157CF"/>
    <w:rsid w:val="00315817"/>
    <w:rsid w:val="00315824"/>
    <w:rsid w:val="003158DA"/>
    <w:rsid w:val="00315926"/>
    <w:rsid w:val="00315AB9"/>
    <w:rsid w:val="00315C43"/>
    <w:rsid w:val="00315CB5"/>
    <w:rsid w:val="00315CE3"/>
    <w:rsid w:val="00315CF9"/>
    <w:rsid w:val="00315D29"/>
    <w:rsid w:val="00315E3F"/>
    <w:rsid w:val="00315E5E"/>
    <w:rsid w:val="00315E81"/>
    <w:rsid w:val="00315FD9"/>
    <w:rsid w:val="00316015"/>
    <w:rsid w:val="00316052"/>
    <w:rsid w:val="00316087"/>
    <w:rsid w:val="00316115"/>
    <w:rsid w:val="0031621B"/>
    <w:rsid w:val="00316307"/>
    <w:rsid w:val="00316402"/>
    <w:rsid w:val="00316671"/>
    <w:rsid w:val="0031680B"/>
    <w:rsid w:val="0031681D"/>
    <w:rsid w:val="003168D4"/>
    <w:rsid w:val="00316937"/>
    <w:rsid w:val="00316A8D"/>
    <w:rsid w:val="00316BCA"/>
    <w:rsid w:val="00316C59"/>
    <w:rsid w:val="00316CBB"/>
    <w:rsid w:val="00316CD0"/>
    <w:rsid w:val="00316D34"/>
    <w:rsid w:val="00316D46"/>
    <w:rsid w:val="00316D91"/>
    <w:rsid w:val="00316DDB"/>
    <w:rsid w:val="00316E88"/>
    <w:rsid w:val="00316EB5"/>
    <w:rsid w:val="00316F52"/>
    <w:rsid w:val="00317114"/>
    <w:rsid w:val="00317158"/>
    <w:rsid w:val="003173D1"/>
    <w:rsid w:val="00317480"/>
    <w:rsid w:val="00317519"/>
    <w:rsid w:val="0031763F"/>
    <w:rsid w:val="00317685"/>
    <w:rsid w:val="0031772B"/>
    <w:rsid w:val="003178D3"/>
    <w:rsid w:val="00317A0C"/>
    <w:rsid w:val="00317BC3"/>
    <w:rsid w:val="00317C27"/>
    <w:rsid w:val="00317C52"/>
    <w:rsid w:val="00317D80"/>
    <w:rsid w:val="00317DCD"/>
    <w:rsid w:val="00317E5B"/>
    <w:rsid w:val="00317E8D"/>
    <w:rsid w:val="00317EF2"/>
    <w:rsid w:val="00320221"/>
    <w:rsid w:val="003202E1"/>
    <w:rsid w:val="003203C4"/>
    <w:rsid w:val="00320463"/>
    <w:rsid w:val="003204BE"/>
    <w:rsid w:val="003204EA"/>
    <w:rsid w:val="003205B8"/>
    <w:rsid w:val="003206BC"/>
    <w:rsid w:val="003207A9"/>
    <w:rsid w:val="003207B4"/>
    <w:rsid w:val="00320847"/>
    <w:rsid w:val="00320A65"/>
    <w:rsid w:val="00320B5B"/>
    <w:rsid w:val="00320D63"/>
    <w:rsid w:val="00320EEB"/>
    <w:rsid w:val="00320F40"/>
    <w:rsid w:val="00320FBE"/>
    <w:rsid w:val="00321042"/>
    <w:rsid w:val="00321091"/>
    <w:rsid w:val="00321192"/>
    <w:rsid w:val="003211E8"/>
    <w:rsid w:val="00321229"/>
    <w:rsid w:val="003212E3"/>
    <w:rsid w:val="00321387"/>
    <w:rsid w:val="003214C0"/>
    <w:rsid w:val="00321514"/>
    <w:rsid w:val="0032151D"/>
    <w:rsid w:val="00321569"/>
    <w:rsid w:val="00321642"/>
    <w:rsid w:val="003216AA"/>
    <w:rsid w:val="0032174E"/>
    <w:rsid w:val="00321862"/>
    <w:rsid w:val="0032194A"/>
    <w:rsid w:val="003219F4"/>
    <w:rsid w:val="00321A45"/>
    <w:rsid w:val="00321A50"/>
    <w:rsid w:val="00321A5E"/>
    <w:rsid w:val="00321A83"/>
    <w:rsid w:val="00321AE7"/>
    <w:rsid w:val="00321B23"/>
    <w:rsid w:val="00321B3C"/>
    <w:rsid w:val="00321BC9"/>
    <w:rsid w:val="00321D3A"/>
    <w:rsid w:val="00321E40"/>
    <w:rsid w:val="00321F1A"/>
    <w:rsid w:val="0032202D"/>
    <w:rsid w:val="0032213E"/>
    <w:rsid w:val="0032218B"/>
    <w:rsid w:val="00322301"/>
    <w:rsid w:val="003223A0"/>
    <w:rsid w:val="003223BE"/>
    <w:rsid w:val="00322615"/>
    <w:rsid w:val="0032265D"/>
    <w:rsid w:val="003226A0"/>
    <w:rsid w:val="003226C8"/>
    <w:rsid w:val="003226D8"/>
    <w:rsid w:val="003226E7"/>
    <w:rsid w:val="003226F8"/>
    <w:rsid w:val="00322837"/>
    <w:rsid w:val="00322846"/>
    <w:rsid w:val="003228EA"/>
    <w:rsid w:val="003228FF"/>
    <w:rsid w:val="00322A20"/>
    <w:rsid w:val="00322BF4"/>
    <w:rsid w:val="00322C88"/>
    <w:rsid w:val="00322D24"/>
    <w:rsid w:val="00322E2B"/>
    <w:rsid w:val="00322EB7"/>
    <w:rsid w:val="00322F61"/>
    <w:rsid w:val="00322F78"/>
    <w:rsid w:val="00322FC6"/>
    <w:rsid w:val="00322FFA"/>
    <w:rsid w:val="00322FFF"/>
    <w:rsid w:val="00323009"/>
    <w:rsid w:val="003230F4"/>
    <w:rsid w:val="00323319"/>
    <w:rsid w:val="00323323"/>
    <w:rsid w:val="0032336E"/>
    <w:rsid w:val="003233C9"/>
    <w:rsid w:val="00323431"/>
    <w:rsid w:val="00323517"/>
    <w:rsid w:val="00323595"/>
    <w:rsid w:val="00323692"/>
    <w:rsid w:val="003237BB"/>
    <w:rsid w:val="003237C7"/>
    <w:rsid w:val="00323926"/>
    <w:rsid w:val="0032395E"/>
    <w:rsid w:val="00323A52"/>
    <w:rsid w:val="00323AEA"/>
    <w:rsid w:val="00323B10"/>
    <w:rsid w:val="00323B1C"/>
    <w:rsid w:val="00323BB3"/>
    <w:rsid w:val="00323CF2"/>
    <w:rsid w:val="00323D23"/>
    <w:rsid w:val="00323D83"/>
    <w:rsid w:val="00323E07"/>
    <w:rsid w:val="00323FC5"/>
    <w:rsid w:val="0032406D"/>
    <w:rsid w:val="003240CA"/>
    <w:rsid w:val="0032418A"/>
    <w:rsid w:val="003241A3"/>
    <w:rsid w:val="0032427E"/>
    <w:rsid w:val="00324339"/>
    <w:rsid w:val="00324528"/>
    <w:rsid w:val="003247DE"/>
    <w:rsid w:val="003247E7"/>
    <w:rsid w:val="003248C5"/>
    <w:rsid w:val="003248D1"/>
    <w:rsid w:val="003248FC"/>
    <w:rsid w:val="00324A40"/>
    <w:rsid w:val="00324B0B"/>
    <w:rsid w:val="00324B62"/>
    <w:rsid w:val="00324B6E"/>
    <w:rsid w:val="00324BE9"/>
    <w:rsid w:val="00324C65"/>
    <w:rsid w:val="00324C70"/>
    <w:rsid w:val="00324DA8"/>
    <w:rsid w:val="00324DCA"/>
    <w:rsid w:val="00324E9B"/>
    <w:rsid w:val="00324EA8"/>
    <w:rsid w:val="00324EE8"/>
    <w:rsid w:val="00324F63"/>
    <w:rsid w:val="00324F7E"/>
    <w:rsid w:val="003250D4"/>
    <w:rsid w:val="003250F2"/>
    <w:rsid w:val="003250F5"/>
    <w:rsid w:val="00325215"/>
    <w:rsid w:val="003252C2"/>
    <w:rsid w:val="003252D6"/>
    <w:rsid w:val="003253F4"/>
    <w:rsid w:val="00325437"/>
    <w:rsid w:val="003254AB"/>
    <w:rsid w:val="0032554A"/>
    <w:rsid w:val="0032559D"/>
    <w:rsid w:val="0032562D"/>
    <w:rsid w:val="00325762"/>
    <w:rsid w:val="003258D7"/>
    <w:rsid w:val="00325A20"/>
    <w:rsid w:val="00325AC0"/>
    <w:rsid w:val="00325BF0"/>
    <w:rsid w:val="00325C8F"/>
    <w:rsid w:val="00325CB0"/>
    <w:rsid w:val="00325D09"/>
    <w:rsid w:val="00325E4F"/>
    <w:rsid w:val="00325ED4"/>
    <w:rsid w:val="00326077"/>
    <w:rsid w:val="00326174"/>
    <w:rsid w:val="00326196"/>
    <w:rsid w:val="003261EE"/>
    <w:rsid w:val="00326246"/>
    <w:rsid w:val="0032624D"/>
    <w:rsid w:val="00326297"/>
    <w:rsid w:val="003263B4"/>
    <w:rsid w:val="003263C8"/>
    <w:rsid w:val="00326512"/>
    <w:rsid w:val="00326588"/>
    <w:rsid w:val="00326593"/>
    <w:rsid w:val="003265FA"/>
    <w:rsid w:val="00326792"/>
    <w:rsid w:val="003269F1"/>
    <w:rsid w:val="00326C83"/>
    <w:rsid w:val="00326F4B"/>
    <w:rsid w:val="00326FB0"/>
    <w:rsid w:val="00326FD1"/>
    <w:rsid w:val="00326FF0"/>
    <w:rsid w:val="003270D6"/>
    <w:rsid w:val="003270E1"/>
    <w:rsid w:val="00327247"/>
    <w:rsid w:val="00327263"/>
    <w:rsid w:val="0032727D"/>
    <w:rsid w:val="003272B7"/>
    <w:rsid w:val="003272D3"/>
    <w:rsid w:val="00327320"/>
    <w:rsid w:val="00327382"/>
    <w:rsid w:val="0032746C"/>
    <w:rsid w:val="003274A5"/>
    <w:rsid w:val="00327596"/>
    <w:rsid w:val="00327631"/>
    <w:rsid w:val="00327707"/>
    <w:rsid w:val="0032773B"/>
    <w:rsid w:val="0032784F"/>
    <w:rsid w:val="003279DA"/>
    <w:rsid w:val="00327A85"/>
    <w:rsid w:val="00327B65"/>
    <w:rsid w:val="00327DF4"/>
    <w:rsid w:val="00327EA5"/>
    <w:rsid w:val="00327EE6"/>
    <w:rsid w:val="00327FB1"/>
    <w:rsid w:val="00330038"/>
    <w:rsid w:val="00330156"/>
    <w:rsid w:val="00330259"/>
    <w:rsid w:val="003304DD"/>
    <w:rsid w:val="003304EB"/>
    <w:rsid w:val="00330517"/>
    <w:rsid w:val="0033060A"/>
    <w:rsid w:val="0033066F"/>
    <w:rsid w:val="003306B6"/>
    <w:rsid w:val="003307F0"/>
    <w:rsid w:val="00330874"/>
    <w:rsid w:val="00330991"/>
    <w:rsid w:val="00330A40"/>
    <w:rsid w:val="00330B69"/>
    <w:rsid w:val="00330B6B"/>
    <w:rsid w:val="00330E22"/>
    <w:rsid w:val="003310D5"/>
    <w:rsid w:val="003311EC"/>
    <w:rsid w:val="0033137E"/>
    <w:rsid w:val="00331419"/>
    <w:rsid w:val="00331433"/>
    <w:rsid w:val="00331492"/>
    <w:rsid w:val="00331499"/>
    <w:rsid w:val="0033151F"/>
    <w:rsid w:val="00331552"/>
    <w:rsid w:val="003316B2"/>
    <w:rsid w:val="003316D5"/>
    <w:rsid w:val="00331732"/>
    <w:rsid w:val="00331744"/>
    <w:rsid w:val="003318E3"/>
    <w:rsid w:val="0033198A"/>
    <w:rsid w:val="003319D4"/>
    <w:rsid w:val="00331B2A"/>
    <w:rsid w:val="00331B51"/>
    <w:rsid w:val="00331BAF"/>
    <w:rsid w:val="00331BD4"/>
    <w:rsid w:val="00331C32"/>
    <w:rsid w:val="00331DA2"/>
    <w:rsid w:val="00331E94"/>
    <w:rsid w:val="00332130"/>
    <w:rsid w:val="003321B0"/>
    <w:rsid w:val="003321D8"/>
    <w:rsid w:val="00332204"/>
    <w:rsid w:val="003322A4"/>
    <w:rsid w:val="003322B2"/>
    <w:rsid w:val="0033239F"/>
    <w:rsid w:val="00332413"/>
    <w:rsid w:val="00332451"/>
    <w:rsid w:val="0033245B"/>
    <w:rsid w:val="00332501"/>
    <w:rsid w:val="003325C3"/>
    <w:rsid w:val="0033262E"/>
    <w:rsid w:val="00332702"/>
    <w:rsid w:val="0033274D"/>
    <w:rsid w:val="003327AB"/>
    <w:rsid w:val="003328CE"/>
    <w:rsid w:val="00332938"/>
    <w:rsid w:val="00332A5F"/>
    <w:rsid w:val="00332AEA"/>
    <w:rsid w:val="00332B93"/>
    <w:rsid w:val="00332D05"/>
    <w:rsid w:val="00332D4D"/>
    <w:rsid w:val="00332DA6"/>
    <w:rsid w:val="00332DF4"/>
    <w:rsid w:val="00332E06"/>
    <w:rsid w:val="00332ED5"/>
    <w:rsid w:val="00333024"/>
    <w:rsid w:val="00333079"/>
    <w:rsid w:val="0033307B"/>
    <w:rsid w:val="00333123"/>
    <w:rsid w:val="00333139"/>
    <w:rsid w:val="0033317F"/>
    <w:rsid w:val="003332AA"/>
    <w:rsid w:val="00333441"/>
    <w:rsid w:val="00333491"/>
    <w:rsid w:val="003334C1"/>
    <w:rsid w:val="0033367B"/>
    <w:rsid w:val="00333A7C"/>
    <w:rsid w:val="00333B3F"/>
    <w:rsid w:val="00333C14"/>
    <w:rsid w:val="00333C6D"/>
    <w:rsid w:val="00333E81"/>
    <w:rsid w:val="00333ED1"/>
    <w:rsid w:val="00333F3E"/>
    <w:rsid w:val="003340A0"/>
    <w:rsid w:val="0033419F"/>
    <w:rsid w:val="003341D0"/>
    <w:rsid w:val="003343A0"/>
    <w:rsid w:val="00334579"/>
    <w:rsid w:val="0033457B"/>
    <w:rsid w:val="003345BE"/>
    <w:rsid w:val="003345D3"/>
    <w:rsid w:val="003345E2"/>
    <w:rsid w:val="003345FE"/>
    <w:rsid w:val="0033469F"/>
    <w:rsid w:val="0033477F"/>
    <w:rsid w:val="00334802"/>
    <w:rsid w:val="0033492F"/>
    <w:rsid w:val="00334A4F"/>
    <w:rsid w:val="00334B25"/>
    <w:rsid w:val="00334C1D"/>
    <w:rsid w:val="00334CC8"/>
    <w:rsid w:val="00334D4B"/>
    <w:rsid w:val="00334D7F"/>
    <w:rsid w:val="00334DBD"/>
    <w:rsid w:val="00334E9E"/>
    <w:rsid w:val="00334F49"/>
    <w:rsid w:val="00334FF1"/>
    <w:rsid w:val="00334FF6"/>
    <w:rsid w:val="00335008"/>
    <w:rsid w:val="003350AE"/>
    <w:rsid w:val="0033512C"/>
    <w:rsid w:val="00335134"/>
    <w:rsid w:val="00335429"/>
    <w:rsid w:val="003354C2"/>
    <w:rsid w:val="003355AC"/>
    <w:rsid w:val="0033570E"/>
    <w:rsid w:val="00335B08"/>
    <w:rsid w:val="00335B17"/>
    <w:rsid w:val="00335C8F"/>
    <w:rsid w:val="00335CE2"/>
    <w:rsid w:val="00335E23"/>
    <w:rsid w:val="00335F78"/>
    <w:rsid w:val="0033601B"/>
    <w:rsid w:val="00336022"/>
    <w:rsid w:val="00336091"/>
    <w:rsid w:val="003360E1"/>
    <w:rsid w:val="003361D2"/>
    <w:rsid w:val="0033633B"/>
    <w:rsid w:val="0033639C"/>
    <w:rsid w:val="00336477"/>
    <w:rsid w:val="003364D7"/>
    <w:rsid w:val="00336590"/>
    <w:rsid w:val="003365DA"/>
    <w:rsid w:val="003365E9"/>
    <w:rsid w:val="00336637"/>
    <w:rsid w:val="00336659"/>
    <w:rsid w:val="0033675B"/>
    <w:rsid w:val="00336838"/>
    <w:rsid w:val="00336A06"/>
    <w:rsid w:val="00336A97"/>
    <w:rsid w:val="00336AD9"/>
    <w:rsid w:val="00336B1F"/>
    <w:rsid w:val="00336BA7"/>
    <w:rsid w:val="00336BDB"/>
    <w:rsid w:val="00336C19"/>
    <w:rsid w:val="00336CDD"/>
    <w:rsid w:val="00336D0E"/>
    <w:rsid w:val="00336E1E"/>
    <w:rsid w:val="00336F26"/>
    <w:rsid w:val="00336F60"/>
    <w:rsid w:val="0033703A"/>
    <w:rsid w:val="00337052"/>
    <w:rsid w:val="00337100"/>
    <w:rsid w:val="00337139"/>
    <w:rsid w:val="00337157"/>
    <w:rsid w:val="003371C0"/>
    <w:rsid w:val="00337242"/>
    <w:rsid w:val="003372B6"/>
    <w:rsid w:val="0033745C"/>
    <w:rsid w:val="003374AE"/>
    <w:rsid w:val="00337711"/>
    <w:rsid w:val="003378D9"/>
    <w:rsid w:val="0033797A"/>
    <w:rsid w:val="00337AB8"/>
    <w:rsid w:val="00337C5C"/>
    <w:rsid w:val="00337E05"/>
    <w:rsid w:val="00337E48"/>
    <w:rsid w:val="00337E8C"/>
    <w:rsid w:val="00337F0D"/>
    <w:rsid w:val="00340039"/>
    <w:rsid w:val="00340051"/>
    <w:rsid w:val="00340127"/>
    <w:rsid w:val="00340300"/>
    <w:rsid w:val="00340389"/>
    <w:rsid w:val="00340405"/>
    <w:rsid w:val="00340422"/>
    <w:rsid w:val="00340691"/>
    <w:rsid w:val="0034086A"/>
    <w:rsid w:val="0034089E"/>
    <w:rsid w:val="003408C9"/>
    <w:rsid w:val="003409EC"/>
    <w:rsid w:val="003409F4"/>
    <w:rsid w:val="00340B00"/>
    <w:rsid w:val="00340B26"/>
    <w:rsid w:val="00340D8E"/>
    <w:rsid w:val="00340ECA"/>
    <w:rsid w:val="00340EF9"/>
    <w:rsid w:val="00340F45"/>
    <w:rsid w:val="00340FAB"/>
    <w:rsid w:val="00340FDA"/>
    <w:rsid w:val="0034114A"/>
    <w:rsid w:val="003411A0"/>
    <w:rsid w:val="003411A2"/>
    <w:rsid w:val="003411F0"/>
    <w:rsid w:val="0034128C"/>
    <w:rsid w:val="003412BD"/>
    <w:rsid w:val="00341342"/>
    <w:rsid w:val="003413BD"/>
    <w:rsid w:val="00341508"/>
    <w:rsid w:val="003418E2"/>
    <w:rsid w:val="00341928"/>
    <w:rsid w:val="00341969"/>
    <w:rsid w:val="00341B02"/>
    <w:rsid w:val="00341B36"/>
    <w:rsid w:val="00341C6B"/>
    <w:rsid w:val="00341CC2"/>
    <w:rsid w:val="00341F90"/>
    <w:rsid w:val="00341F9E"/>
    <w:rsid w:val="00341FF9"/>
    <w:rsid w:val="003420E1"/>
    <w:rsid w:val="003421C4"/>
    <w:rsid w:val="00342208"/>
    <w:rsid w:val="00342262"/>
    <w:rsid w:val="0034237B"/>
    <w:rsid w:val="003423D8"/>
    <w:rsid w:val="0034241B"/>
    <w:rsid w:val="00342491"/>
    <w:rsid w:val="003424B5"/>
    <w:rsid w:val="003424FF"/>
    <w:rsid w:val="0034255E"/>
    <w:rsid w:val="00342576"/>
    <w:rsid w:val="0034261D"/>
    <w:rsid w:val="00342675"/>
    <w:rsid w:val="003426C3"/>
    <w:rsid w:val="00342879"/>
    <w:rsid w:val="00342889"/>
    <w:rsid w:val="003429EB"/>
    <w:rsid w:val="00342A84"/>
    <w:rsid w:val="00342C0A"/>
    <w:rsid w:val="00342C1A"/>
    <w:rsid w:val="00342CE9"/>
    <w:rsid w:val="00342D3E"/>
    <w:rsid w:val="00342FBC"/>
    <w:rsid w:val="0034300E"/>
    <w:rsid w:val="0034302D"/>
    <w:rsid w:val="00343113"/>
    <w:rsid w:val="003433F8"/>
    <w:rsid w:val="003433FC"/>
    <w:rsid w:val="00343675"/>
    <w:rsid w:val="003436F5"/>
    <w:rsid w:val="003436F8"/>
    <w:rsid w:val="003438C9"/>
    <w:rsid w:val="003438F3"/>
    <w:rsid w:val="003438FA"/>
    <w:rsid w:val="0034391D"/>
    <w:rsid w:val="00343994"/>
    <w:rsid w:val="00343B52"/>
    <w:rsid w:val="00343CD8"/>
    <w:rsid w:val="00343D3C"/>
    <w:rsid w:val="00343DFE"/>
    <w:rsid w:val="00343E02"/>
    <w:rsid w:val="00343E40"/>
    <w:rsid w:val="00343FBE"/>
    <w:rsid w:val="00343FEA"/>
    <w:rsid w:val="003440A7"/>
    <w:rsid w:val="00344142"/>
    <w:rsid w:val="0034416E"/>
    <w:rsid w:val="0034417E"/>
    <w:rsid w:val="003441BE"/>
    <w:rsid w:val="00344385"/>
    <w:rsid w:val="0034444B"/>
    <w:rsid w:val="00344453"/>
    <w:rsid w:val="00344559"/>
    <w:rsid w:val="003445CA"/>
    <w:rsid w:val="003447DE"/>
    <w:rsid w:val="003447E9"/>
    <w:rsid w:val="00344987"/>
    <w:rsid w:val="003449C2"/>
    <w:rsid w:val="00344A7D"/>
    <w:rsid w:val="00344C34"/>
    <w:rsid w:val="00344C57"/>
    <w:rsid w:val="00344C6C"/>
    <w:rsid w:val="00344E3F"/>
    <w:rsid w:val="0034512D"/>
    <w:rsid w:val="0034531C"/>
    <w:rsid w:val="00345357"/>
    <w:rsid w:val="003453D2"/>
    <w:rsid w:val="0034541D"/>
    <w:rsid w:val="00345449"/>
    <w:rsid w:val="0034545F"/>
    <w:rsid w:val="00345558"/>
    <w:rsid w:val="003455C1"/>
    <w:rsid w:val="003457E1"/>
    <w:rsid w:val="0034588B"/>
    <w:rsid w:val="003458E0"/>
    <w:rsid w:val="00345AA5"/>
    <w:rsid w:val="00345AAE"/>
    <w:rsid w:val="00345B4C"/>
    <w:rsid w:val="00345B81"/>
    <w:rsid w:val="00345BCF"/>
    <w:rsid w:val="00345C1E"/>
    <w:rsid w:val="00345E04"/>
    <w:rsid w:val="00345E42"/>
    <w:rsid w:val="00345E5B"/>
    <w:rsid w:val="003460F0"/>
    <w:rsid w:val="00346198"/>
    <w:rsid w:val="003461C7"/>
    <w:rsid w:val="003462D1"/>
    <w:rsid w:val="0034634C"/>
    <w:rsid w:val="00346473"/>
    <w:rsid w:val="0034657B"/>
    <w:rsid w:val="0034677A"/>
    <w:rsid w:val="003467AB"/>
    <w:rsid w:val="0034681D"/>
    <w:rsid w:val="003468EC"/>
    <w:rsid w:val="003469A4"/>
    <w:rsid w:val="00346AA0"/>
    <w:rsid w:val="00346B39"/>
    <w:rsid w:val="00346CBE"/>
    <w:rsid w:val="00346CEA"/>
    <w:rsid w:val="00346D13"/>
    <w:rsid w:val="00346EA8"/>
    <w:rsid w:val="00346ECF"/>
    <w:rsid w:val="00346F50"/>
    <w:rsid w:val="00346F7C"/>
    <w:rsid w:val="0034702E"/>
    <w:rsid w:val="00347093"/>
    <w:rsid w:val="0034727F"/>
    <w:rsid w:val="003474BE"/>
    <w:rsid w:val="00347650"/>
    <w:rsid w:val="00347672"/>
    <w:rsid w:val="00347767"/>
    <w:rsid w:val="00347897"/>
    <w:rsid w:val="003478A4"/>
    <w:rsid w:val="003478BE"/>
    <w:rsid w:val="00347A0C"/>
    <w:rsid w:val="00347A1C"/>
    <w:rsid w:val="00347ADA"/>
    <w:rsid w:val="00347B64"/>
    <w:rsid w:val="00347BD0"/>
    <w:rsid w:val="00347C24"/>
    <w:rsid w:val="00347C98"/>
    <w:rsid w:val="00347DB5"/>
    <w:rsid w:val="00347E01"/>
    <w:rsid w:val="00347E2B"/>
    <w:rsid w:val="00347E92"/>
    <w:rsid w:val="0035004D"/>
    <w:rsid w:val="003500B3"/>
    <w:rsid w:val="00350278"/>
    <w:rsid w:val="0035048E"/>
    <w:rsid w:val="00350499"/>
    <w:rsid w:val="0035054E"/>
    <w:rsid w:val="00350552"/>
    <w:rsid w:val="00350555"/>
    <w:rsid w:val="003507E0"/>
    <w:rsid w:val="00350AC5"/>
    <w:rsid w:val="00350BC7"/>
    <w:rsid w:val="00350D34"/>
    <w:rsid w:val="00350DEC"/>
    <w:rsid w:val="00350ED0"/>
    <w:rsid w:val="00350F2A"/>
    <w:rsid w:val="00350FA6"/>
    <w:rsid w:val="00350FCD"/>
    <w:rsid w:val="00351123"/>
    <w:rsid w:val="00351186"/>
    <w:rsid w:val="0035122A"/>
    <w:rsid w:val="003512A5"/>
    <w:rsid w:val="003512D8"/>
    <w:rsid w:val="00351607"/>
    <w:rsid w:val="003516FC"/>
    <w:rsid w:val="00351779"/>
    <w:rsid w:val="00351882"/>
    <w:rsid w:val="003518AB"/>
    <w:rsid w:val="0035197C"/>
    <w:rsid w:val="00351A56"/>
    <w:rsid w:val="00351B28"/>
    <w:rsid w:val="00351BE7"/>
    <w:rsid w:val="00351C56"/>
    <w:rsid w:val="00351C57"/>
    <w:rsid w:val="00351C5C"/>
    <w:rsid w:val="00351D00"/>
    <w:rsid w:val="00351D2E"/>
    <w:rsid w:val="00351D86"/>
    <w:rsid w:val="00351DDD"/>
    <w:rsid w:val="00351DEE"/>
    <w:rsid w:val="00351FA0"/>
    <w:rsid w:val="0035200A"/>
    <w:rsid w:val="00352077"/>
    <w:rsid w:val="003520B4"/>
    <w:rsid w:val="003520CC"/>
    <w:rsid w:val="003522C5"/>
    <w:rsid w:val="003523F7"/>
    <w:rsid w:val="0035244B"/>
    <w:rsid w:val="003524C0"/>
    <w:rsid w:val="003524E3"/>
    <w:rsid w:val="00352547"/>
    <w:rsid w:val="00352577"/>
    <w:rsid w:val="0035258C"/>
    <w:rsid w:val="00352767"/>
    <w:rsid w:val="00352994"/>
    <w:rsid w:val="0035299E"/>
    <w:rsid w:val="003529D4"/>
    <w:rsid w:val="00352A04"/>
    <w:rsid w:val="00352A32"/>
    <w:rsid w:val="00352A4D"/>
    <w:rsid w:val="00352B2D"/>
    <w:rsid w:val="00352B5F"/>
    <w:rsid w:val="00352C14"/>
    <w:rsid w:val="00352CC4"/>
    <w:rsid w:val="00352D44"/>
    <w:rsid w:val="00352F12"/>
    <w:rsid w:val="00353062"/>
    <w:rsid w:val="0035313E"/>
    <w:rsid w:val="003532D6"/>
    <w:rsid w:val="0035342C"/>
    <w:rsid w:val="00353452"/>
    <w:rsid w:val="003537D9"/>
    <w:rsid w:val="0035395A"/>
    <w:rsid w:val="00353970"/>
    <w:rsid w:val="00353C6F"/>
    <w:rsid w:val="00353DBA"/>
    <w:rsid w:val="00353DCF"/>
    <w:rsid w:val="00353E8B"/>
    <w:rsid w:val="00353EDC"/>
    <w:rsid w:val="00353F76"/>
    <w:rsid w:val="00354096"/>
    <w:rsid w:val="003541D7"/>
    <w:rsid w:val="003542B9"/>
    <w:rsid w:val="003543D8"/>
    <w:rsid w:val="003546EB"/>
    <w:rsid w:val="00354920"/>
    <w:rsid w:val="00354994"/>
    <w:rsid w:val="00354B03"/>
    <w:rsid w:val="00354B57"/>
    <w:rsid w:val="00354BA3"/>
    <w:rsid w:val="00354C6E"/>
    <w:rsid w:val="00354CDB"/>
    <w:rsid w:val="00354D41"/>
    <w:rsid w:val="00354DDE"/>
    <w:rsid w:val="00354ED6"/>
    <w:rsid w:val="00354EFB"/>
    <w:rsid w:val="00354F5D"/>
    <w:rsid w:val="00355077"/>
    <w:rsid w:val="00355214"/>
    <w:rsid w:val="0035534B"/>
    <w:rsid w:val="003553B9"/>
    <w:rsid w:val="00355400"/>
    <w:rsid w:val="00355457"/>
    <w:rsid w:val="0035551A"/>
    <w:rsid w:val="00355544"/>
    <w:rsid w:val="00355548"/>
    <w:rsid w:val="00355621"/>
    <w:rsid w:val="003556E2"/>
    <w:rsid w:val="003559D4"/>
    <w:rsid w:val="003559EE"/>
    <w:rsid w:val="00355A45"/>
    <w:rsid w:val="00355AD0"/>
    <w:rsid w:val="00355B21"/>
    <w:rsid w:val="00355B3F"/>
    <w:rsid w:val="00355B64"/>
    <w:rsid w:val="00355B72"/>
    <w:rsid w:val="00355B79"/>
    <w:rsid w:val="00355BA7"/>
    <w:rsid w:val="00355BAB"/>
    <w:rsid w:val="00355C35"/>
    <w:rsid w:val="00355CA4"/>
    <w:rsid w:val="00355CFA"/>
    <w:rsid w:val="00355D4C"/>
    <w:rsid w:val="00355F52"/>
    <w:rsid w:val="00355FFB"/>
    <w:rsid w:val="00356025"/>
    <w:rsid w:val="003560F9"/>
    <w:rsid w:val="003561B4"/>
    <w:rsid w:val="003561BC"/>
    <w:rsid w:val="003561DC"/>
    <w:rsid w:val="0035634A"/>
    <w:rsid w:val="00356424"/>
    <w:rsid w:val="003565CE"/>
    <w:rsid w:val="00356637"/>
    <w:rsid w:val="00356AD8"/>
    <w:rsid w:val="00356B2E"/>
    <w:rsid w:val="00356BC6"/>
    <w:rsid w:val="00356C9D"/>
    <w:rsid w:val="00356E62"/>
    <w:rsid w:val="00356EEC"/>
    <w:rsid w:val="00356F39"/>
    <w:rsid w:val="00356F52"/>
    <w:rsid w:val="0035706F"/>
    <w:rsid w:val="00357083"/>
    <w:rsid w:val="003570BB"/>
    <w:rsid w:val="003571CA"/>
    <w:rsid w:val="003574B4"/>
    <w:rsid w:val="003575BE"/>
    <w:rsid w:val="00357708"/>
    <w:rsid w:val="00357730"/>
    <w:rsid w:val="00357791"/>
    <w:rsid w:val="0035789D"/>
    <w:rsid w:val="003578F2"/>
    <w:rsid w:val="00357A4E"/>
    <w:rsid w:val="00357A6D"/>
    <w:rsid w:val="00357B6E"/>
    <w:rsid w:val="00357B74"/>
    <w:rsid w:val="00357BC8"/>
    <w:rsid w:val="00357D20"/>
    <w:rsid w:val="00357E0B"/>
    <w:rsid w:val="00357E78"/>
    <w:rsid w:val="00357EF4"/>
    <w:rsid w:val="00357EF6"/>
    <w:rsid w:val="00357EF7"/>
    <w:rsid w:val="00360190"/>
    <w:rsid w:val="0036019C"/>
    <w:rsid w:val="003601C9"/>
    <w:rsid w:val="003602CB"/>
    <w:rsid w:val="003606B5"/>
    <w:rsid w:val="0036072C"/>
    <w:rsid w:val="0036086E"/>
    <w:rsid w:val="00360929"/>
    <w:rsid w:val="00360A14"/>
    <w:rsid w:val="00360CB2"/>
    <w:rsid w:val="00360CCA"/>
    <w:rsid w:val="00360D23"/>
    <w:rsid w:val="00360DEE"/>
    <w:rsid w:val="00360E0F"/>
    <w:rsid w:val="00360E67"/>
    <w:rsid w:val="00360F0E"/>
    <w:rsid w:val="00360F56"/>
    <w:rsid w:val="003610A4"/>
    <w:rsid w:val="003611E6"/>
    <w:rsid w:val="00361276"/>
    <w:rsid w:val="003612A6"/>
    <w:rsid w:val="003612B2"/>
    <w:rsid w:val="0036135A"/>
    <w:rsid w:val="00361377"/>
    <w:rsid w:val="003613C9"/>
    <w:rsid w:val="00361488"/>
    <w:rsid w:val="003614AA"/>
    <w:rsid w:val="003614D5"/>
    <w:rsid w:val="003616B1"/>
    <w:rsid w:val="003616BA"/>
    <w:rsid w:val="003618B5"/>
    <w:rsid w:val="003618F4"/>
    <w:rsid w:val="00361953"/>
    <w:rsid w:val="00361967"/>
    <w:rsid w:val="00361A0C"/>
    <w:rsid w:val="00361B62"/>
    <w:rsid w:val="00361CD1"/>
    <w:rsid w:val="00361CE5"/>
    <w:rsid w:val="00361D3C"/>
    <w:rsid w:val="00361D76"/>
    <w:rsid w:val="00361DD5"/>
    <w:rsid w:val="00361EF4"/>
    <w:rsid w:val="0036201C"/>
    <w:rsid w:val="003620E5"/>
    <w:rsid w:val="00362145"/>
    <w:rsid w:val="0036217C"/>
    <w:rsid w:val="0036218F"/>
    <w:rsid w:val="003621AC"/>
    <w:rsid w:val="003621DD"/>
    <w:rsid w:val="0036220E"/>
    <w:rsid w:val="0036240D"/>
    <w:rsid w:val="003624E6"/>
    <w:rsid w:val="00362588"/>
    <w:rsid w:val="00362639"/>
    <w:rsid w:val="0036264E"/>
    <w:rsid w:val="003626A8"/>
    <w:rsid w:val="003626C5"/>
    <w:rsid w:val="0036271A"/>
    <w:rsid w:val="00362742"/>
    <w:rsid w:val="0036282C"/>
    <w:rsid w:val="00362A0B"/>
    <w:rsid w:val="00362A4C"/>
    <w:rsid w:val="00362B58"/>
    <w:rsid w:val="00362BA1"/>
    <w:rsid w:val="00362C36"/>
    <w:rsid w:val="00363051"/>
    <w:rsid w:val="00363058"/>
    <w:rsid w:val="0036305B"/>
    <w:rsid w:val="00363061"/>
    <w:rsid w:val="003630C7"/>
    <w:rsid w:val="003632B8"/>
    <w:rsid w:val="00363319"/>
    <w:rsid w:val="003633F3"/>
    <w:rsid w:val="00363435"/>
    <w:rsid w:val="00363452"/>
    <w:rsid w:val="003634C0"/>
    <w:rsid w:val="0036355D"/>
    <w:rsid w:val="0036358A"/>
    <w:rsid w:val="003637C2"/>
    <w:rsid w:val="00363A2F"/>
    <w:rsid w:val="00363B0C"/>
    <w:rsid w:val="00363B2D"/>
    <w:rsid w:val="00363BA8"/>
    <w:rsid w:val="00363BCC"/>
    <w:rsid w:val="00363CA1"/>
    <w:rsid w:val="00363D24"/>
    <w:rsid w:val="00363E75"/>
    <w:rsid w:val="00363EEC"/>
    <w:rsid w:val="00363EFB"/>
    <w:rsid w:val="0036401D"/>
    <w:rsid w:val="003640E9"/>
    <w:rsid w:val="003641B7"/>
    <w:rsid w:val="003642D9"/>
    <w:rsid w:val="003646A8"/>
    <w:rsid w:val="0036479F"/>
    <w:rsid w:val="00364954"/>
    <w:rsid w:val="003649E6"/>
    <w:rsid w:val="003649F8"/>
    <w:rsid w:val="00364A51"/>
    <w:rsid w:val="00364A9A"/>
    <w:rsid w:val="00364AC9"/>
    <w:rsid w:val="00364B62"/>
    <w:rsid w:val="00364BB6"/>
    <w:rsid w:val="00364CE1"/>
    <w:rsid w:val="00364D41"/>
    <w:rsid w:val="00364D54"/>
    <w:rsid w:val="00364DE6"/>
    <w:rsid w:val="00364E3F"/>
    <w:rsid w:val="00364E45"/>
    <w:rsid w:val="00364E4D"/>
    <w:rsid w:val="00364EEB"/>
    <w:rsid w:val="00364F41"/>
    <w:rsid w:val="00364F7C"/>
    <w:rsid w:val="003651A9"/>
    <w:rsid w:val="00365314"/>
    <w:rsid w:val="0036551D"/>
    <w:rsid w:val="0036555E"/>
    <w:rsid w:val="00365595"/>
    <w:rsid w:val="003655EF"/>
    <w:rsid w:val="00365718"/>
    <w:rsid w:val="003657AD"/>
    <w:rsid w:val="003657DE"/>
    <w:rsid w:val="00365853"/>
    <w:rsid w:val="00365894"/>
    <w:rsid w:val="0036599E"/>
    <w:rsid w:val="003659E2"/>
    <w:rsid w:val="00365A1B"/>
    <w:rsid w:val="00365A50"/>
    <w:rsid w:val="00365A59"/>
    <w:rsid w:val="00365C83"/>
    <w:rsid w:val="00365C98"/>
    <w:rsid w:val="00365CF7"/>
    <w:rsid w:val="00365E1E"/>
    <w:rsid w:val="00365E5E"/>
    <w:rsid w:val="00365EFE"/>
    <w:rsid w:val="00365F41"/>
    <w:rsid w:val="00365FC2"/>
    <w:rsid w:val="00366038"/>
    <w:rsid w:val="003660D6"/>
    <w:rsid w:val="0036625B"/>
    <w:rsid w:val="00366336"/>
    <w:rsid w:val="0036633D"/>
    <w:rsid w:val="00366396"/>
    <w:rsid w:val="003663F5"/>
    <w:rsid w:val="00366418"/>
    <w:rsid w:val="0036656C"/>
    <w:rsid w:val="00366631"/>
    <w:rsid w:val="00366635"/>
    <w:rsid w:val="00366A0A"/>
    <w:rsid w:val="00366A8E"/>
    <w:rsid w:val="00366C07"/>
    <w:rsid w:val="00366C0E"/>
    <w:rsid w:val="00366D28"/>
    <w:rsid w:val="00366D61"/>
    <w:rsid w:val="00366DA6"/>
    <w:rsid w:val="00366E54"/>
    <w:rsid w:val="00366EF2"/>
    <w:rsid w:val="00366FC0"/>
    <w:rsid w:val="0036701D"/>
    <w:rsid w:val="003671AF"/>
    <w:rsid w:val="0036726C"/>
    <w:rsid w:val="0036734D"/>
    <w:rsid w:val="00367403"/>
    <w:rsid w:val="00367417"/>
    <w:rsid w:val="003674C3"/>
    <w:rsid w:val="003676F6"/>
    <w:rsid w:val="0036773D"/>
    <w:rsid w:val="003677C2"/>
    <w:rsid w:val="00367861"/>
    <w:rsid w:val="00367874"/>
    <w:rsid w:val="0036791B"/>
    <w:rsid w:val="00367A5C"/>
    <w:rsid w:val="00367BE0"/>
    <w:rsid w:val="00367CD7"/>
    <w:rsid w:val="00367DFD"/>
    <w:rsid w:val="00367F17"/>
    <w:rsid w:val="00367F2E"/>
    <w:rsid w:val="00367F41"/>
    <w:rsid w:val="0037008F"/>
    <w:rsid w:val="00370146"/>
    <w:rsid w:val="0037019A"/>
    <w:rsid w:val="0037029B"/>
    <w:rsid w:val="00370399"/>
    <w:rsid w:val="0037066D"/>
    <w:rsid w:val="00370685"/>
    <w:rsid w:val="00370698"/>
    <w:rsid w:val="00370720"/>
    <w:rsid w:val="00370750"/>
    <w:rsid w:val="003709D2"/>
    <w:rsid w:val="00370AE9"/>
    <w:rsid w:val="00370B2A"/>
    <w:rsid w:val="00370B6D"/>
    <w:rsid w:val="00370C13"/>
    <w:rsid w:val="00370D0E"/>
    <w:rsid w:val="00370D3F"/>
    <w:rsid w:val="003710FA"/>
    <w:rsid w:val="003711E4"/>
    <w:rsid w:val="0037128B"/>
    <w:rsid w:val="0037138D"/>
    <w:rsid w:val="003715F2"/>
    <w:rsid w:val="00371889"/>
    <w:rsid w:val="00371961"/>
    <w:rsid w:val="00371984"/>
    <w:rsid w:val="00371A1C"/>
    <w:rsid w:val="00371B95"/>
    <w:rsid w:val="00371DCC"/>
    <w:rsid w:val="00371E1A"/>
    <w:rsid w:val="00372089"/>
    <w:rsid w:val="003720EF"/>
    <w:rsid w:val="003721F7"/>
    <w:rsid w:val="00372216"/>
    <w:rsid w:val="00372288"/>
    <w:rsid w:val="00372290"/>
    <w:rsid w:val="003722CD"/>
    <w:rsid w:val="003722D7"/>
    <w:rsid w:val="003722E3"/>
    <w:rsid w:val="003722FA"/>
    <w:rsid w:val="00372341"/>
    <w:rsid w:val="00372438"/>
    <w:rsid w:val="00372471"/>
    <w:rsid w:val="00372483"/>
    <w:rsid w:val="003726C0"/>
    <w:rsid w:val="00372732"/>
    <w:rsid w:val="003727E0"/>
    <w:rsid w:val="003729A3"/>
    <w:rsid w:val="00372D72"/>
    <w:rsid w:val="00373002"/>
    <w:rsid w:val="003732E9"/>
    <w:rsid w:val="0037335D"/>
    <w:rsid w:val="00373370"/>
    <w:rsid w:val="00373414"/>
    <w:rsid w:val="003734A5"/>
    <w:rsid w:val="003734FC"/>
    <w:rsid w:val="003735FD"/>
    <w:rsid w:val="003736BF"/>
    <w:rsid w:val="003736DB"/>
    <w:rsid w:val="0037370B"/>
    <w:rsid w:val="0037392A"/>
    <w:rsid w:val="003739C1"/>
    <w:rsid w:val="00373AB5"/>
    <w:rsid w:val="00373AF1"/>
    <w:rsid w:val="00373B22"/>
    <w:rsid w:val="00373C3F"/>
    <w:rsid w:val="00373C7E"/>
    <w:rsid w:val="00373DF6"/>
    <w:rsid w:val="00373F6A"/>
    <w:rsid w:val="003741A1"/>
    <w:rsid w:val="003741AC"/>
    <w:rsid w:val="003741BF"/>
    <w:rsid w:val="0037425C"/>
    <w:rsid w:val="003742F8"/>
    <w:rsid w:val="003744FA"/>
    <w:rsid w:val="003744FD"/>
    <w:rsid w:val="0037452F"/>
    <w:rsid w:val="003746C5"/>
    <w:rsid w:val="00374856"/>
    <w:rsid w:val="00374873"/>
    <w:rsid w:val="00374875"/>
    <w:rsid w:val="00374975"/>
    <w:rsid w:val="003749A8"/>
    <w:rsid w:val="00374C3A"/>
    <w:rsid w:val="00374D15"/>
    <w:rsid w:val="00374DAA"/>
    <w:rsid w:val="00374DC0"/>
    <w:rsid w:val="00374FA1"/>
    <w:rsid w:val="00375079"/>
    <w:rsid w:val="003751B2"/>
    <w:rsid w:val="003751CF"/>
    <w:rsid w:val="00375233"/>
    <w:rsid w:val="003754CF"/>
    <w:rsid w:val="003754E5"/>
    <w:rsid w:val="0037554F"/>
    <w:rsid w:val="003755DB"/>
    <w:rsid w:val="0037564F"/>
    <w:rsid w:val="00375804"/>
    <w:rsid w:val="003758E0"/>
    <w:rsid w:val="0037597A"/>
    <w:rsid w:val="003759FC"/>
    <w:rsid w:val="00375A9B"/>
    <w:rsid w:val="00375AE0"/>
    <w:rsid w:val="00375B11"/>
    <w:rsid w:val="00375BB4"/>
    <w:rsid w:val="00375D7B"/>
    <w:rsid w:val="00375DCD"/>
    <w:rsid w:val="00375E47"/>
    <w:rsid w:val="00375F06"/>
    <w:rsid w:val="00375F97"/>
    <w:rsid w:val="0037604E"/>
    <w:rsid w:val="0037610F"/>
    <w:rsid w:val="00376197"/>
    <w:rsid w:val="003762CB"/>
    <w:rsid w:val="0037636A"/>
    <w:rsid w:val="003763C8"/>
    <w:rsid w:val="003763D0"/>
    <w:rsid w:val="0037645B"/>
    <w:rsid w:val="003764CA"/>
    <w:rsid w:val="00376524"/>
    <w:rsid w:val="00376550"/>
    <w:rsid w:val="00376691"/>
    <w:rsid w:val="003768A6"/>
    <w:rsid w:val="00376B41"/>
    <w:rsid w:val="00376B9F"/>
    <w:rsid w:val="00376C62"/>
    <w:rsid w:val="00376D51"/>
    <w:rsid w:val="00376E68"/>
    <w:rsid w:val="00376F58"/>
    <w:rsid w:val="00376F91"/>
    <w:rsid w:val="00376FDE"/>
    <w:rsid w:val="00377162"/>
    <w:rsid w:val="00377247"/>
    <w:rsid w:val="0037743B"/>
    <w:rsid w:val="00377461"/>
    <w:rsid w:val="0037746D"/>
    <w:rsid w:val="00377486"/>
    <w:rsid w:val="003775BA"/>
    <w:rsid w:val="0037760C"/>
    <w:rsid w:val="003776B2"/>
    <w:rsid w:val="00377773"/>
    <w:rsid w:val="00377855"/>
    <w:rsid w:val="0037797A"/>
    <w:rsid w:val="00377AFF"/>
    <w:rsid w:val="00377BF3"/>
    <w:rsid w:val="00377C08"/>
    <w:rsid w:val="00377C59"/>
    <w:rsid w:val="00377C8F"/>
    <w:rsid w:val="00377D5D"/>
    <w:rsid w:val="00377D99"/>
    <w:rsid w:val="00377E0A"/>
    <w:rsid w:val="00377EB1"/>
    <w:rsid w:val="00377EE0"/>
    <w:rsid w:val="00380064"/>
    <w:rsid w:val="00380072"/>
    <w:rsid w:val="00380089"/>
    <w:rsid w:val="003800D8"/>
    <w:rsid w:val="003800F6"/>
    <w:rsid w:val="00380118"/>
    <w:rsid w:val="00380161"/>
    <w:rsid w:val="00380254"/>
    <w:rsid w:val="00380289"/>
    <w:rsid w:val="00380320"/>
    <w:rsid w:val="00380384"/>
    <w:rsid w:val="003803DE"/>
    <w:rsid w:val="00380425"/>
    <w:rsid w:val="0038046F"/>
    <w:rsid w:val="00380484"/>
    <w:rsid w:val="00380525"/>
    <w:rsid w:val="003805E4"/>
    <w:rsid w:val="003807BB"/>
    <w:rsid w:val="003807EE"/>
    <w:rsid w:val="0038099D"/>
    <w:rsid w:val="00380ABB"/>
    <w:rsid w:val="00380B0F"/>
    <w:rsid w:val="00380CBD"/>
    <w:rsid w:val="00380DE3"/>
    <w:rsid w:val="003810D4"/>
    <w:rsid w:val="003810EB"/>
    <w:rsid w:val="00381189"/>
    <w:rsid w:val="003811C3"/>
    <w:rsid w:val="0038123F"/>
    <w:rsid w:val="0038127B"/>
    <w:rsid w:val="00381289"/>
    <w:rsid w:val="00381298"/>
    <w:rsid w:val="00381326"/>
    <w:rsid w:val="00381330"/>
    <w:rsid w:val="003813D1"/>
    <w:rsid w:val="00381432"/>
    <w:rsid w:val="003814C7"/>
    <w:rsid w:val="00381530"/>
    <w:rsid w:val="00381582"/>
    <w:rsid w:val="003815D2"/>
    <w:rsid w:val="00381713"/>
    <w:rsid w:val="00381717"/>
    <w:rsid w:val="00381773"/>
    <w:rsid w:val="003817E0"/>
    <w:rsid w:val="00381845"/>
    <w:rsid w:val="00381902"/>
    <w:rsid w:val="0038199E"/>
    <w:rsid w:val="003819F7"/>
    <w:rsid w:val="00381A2B"/>
    <w:rsid w:val="00381C1D"/>
    <w:rsid w:val="00381F0B"/>
    <w:rsid w:val="00381FC8"/>
    <w:rsid w:val="0038210A"/>
    <w:rsid w:val="00382289"/>
    <w:rsid w:val="00382294"/>
    <w:rsid w:val="00382313"/>
    <w:rsid w:val="0038235C"/>
    <w:rsid w:val="00382561"/>
    <w:rsid w:val="00382648"/>
    <w:rsid w:val="003827A3"/>
    <w:rsid w:val="003827E2"/>
    <w:rsid w:val="003827EA"/>
    <w:rsid w:val="0038292A"/>
    <w:rsid w:val="00382980"/>
    <w:rsid w:val="00382AA5"/>
    <w:rsid w:val="00382C81"/>
    <w:rsid w:val="00382CC7"/>
    <w:rsid w:val="00382D48"/>
    <w:rsid w:val="00383015"/>
    <w:rsid w:val="0038308D"/>
    <w:rsid w:val="00383098"/>
    <w:rsid w:val="003830EC"/>
    <w:rsid w:val="00383122"/>
    <w:rsid w:val="00383258"/>
    <w:rsid w:val="00383321"/>
    <w:rsid w:val="00383513"/>
    <w:rsid w:val="00383552"/>
    <w:rsid w:val="003836B2"/>
    <w:rsid w:val="00383712"/>
    <w:rsid w:val="00383810"/>
    <w:rsid w:val="003838B0"/>
    <w:rsid w:val="003838D2"/>
    <w:rsid w:val="00383952"/>
    <w:rsid w:val="00383968"/>
    <w:rsid w:val="00383B5D"/>
    <w:rsid w:val="00383C13"/>
    <w:rsid w:val="00383C3F"/>
    <w:rsid w:val="00383CF2"/>
    <w:rsid w:val="00383E3F"/>
    <w:rsid w:val="00383E57"/>
    <w:rsid w:val="00383E8C"/>
    <w:rsid w:val="00383EA1"/>
    <w:rsid w:val="00383F15"/>
    <w:rsid w:val="00383F5F"/>
    <w:rsid w:val="00384063"/>
    <w:rsid w:val="003840CB"/>
    <w:rsid w:val="003841A6"/>
    <w:rsid w:val="00384242"/>
    <w:rsid w:val="00384289"/>
    <w:rsid w:val="0038428D"/>
    <w:rsid w:val="003844A6"/>
    <w:rsid w:val="0038455F"/>
    <w:rsid w:val="003845F6"/>
    <w:rsid w:val="0038461F"/>
    <w:rsid w:val="003847B2"/>
    <w:rsid w:val="0038480F"/>
    <w:rsid w:val="0038485F"/>
    <w:rsid w:val="00384968"/>
    <w:rsid w:val="00384BB9"/>
    <w:rsid w:val="00384C8A"/>
    <w:rsid w:val="00384D2A"/>
    <w:rsid w:val="00384EB4"/>
    <w:rsid w:val="00384F56"/>
    <w:rsid w:val="0038500F"/>
    <w:rsid w:val="00385176"/>
    <w:rsid w:val="00385367"/>
    <w:rsid w:val="003854AB"/>
    <w:rsid w:val="003854FF"/>
    <w:rsid w:val="00385593"/>
    <w:rsid w:val="00385598"/>
    <w:rsid w:val="003855F9"/>
    <w:rsid w:val="0038569F"/>
    <w:rsid w:val="0038571F"/>
    <w:rsid w:val="0038588C"/>
    <w:rsid w:val="0038599E"/>
    <w:rsid w:val="00385D53"/>
    <w:rsid w:val="00385E6C"/>
    <w:rsid w:val="00385F17"/>
    <w:rsid w:val="0038610E"/>
    <w:rsid w:val="0038615F"/>
    <w:rsid w:val="00386189"/>
    <w:rsid w:val="003861A7"/>
    <w:rsid w:val="003861F6"/>
    <w:rsid w:val="0038625B"/>
    <w:rsid w:val="0038630F"/>
    <w:rsid w:val="00386354"/>
    <w:rsid w:val="00386361"/>
    <w:rsid w:val="00386467"/>
    <w:rsid w:val="00386598"/>
    <w:rsid w:val="00386667"/>
    <w:rsid w:val="00386740"/>
    <w:rsid w:val="0038682C"/>
    <w:rsid w:val="0038685D"/>
    <w:rsid w:val="00386954"/>
    <w:rsid w:val="00386B62"/>
    <w:rsid w:val="00386C33"/>
    <w:rsid w:val="00386C75"/>
    <w:rsid w:val="00386D52"/>
    <w:rsid w:val="00386DC6"/>
    <w:rsid w:val="00386E0D"/>
    <w:rsid w:val="00386EE1"/>
    <w:rsid w:val="00386F08"/>
    <w:rsid w:val="00386F66"/>
    <w:rsid w:val="0038704C"/>
    <w:rsid w:val="003870BD"/>
    <w:rsid w:val="003870E0"/>
    <w:rsid w:val="003870F6"/>
    <w:rsid w:val="00387103"/>
    <w:rsid w:val="00387288"/>
    <w:rsid w:val="003872B2"/>
    <w:rsid w:val="003873A8"/>
    <w:rsid w:val="0038746D"/>
    <w:rsid w:val="003874F2"/>
    <w:rsid w:val="00387796"/>
    <w:rsid w:val="003877B1"/>
    <w:rsid w:val="003877D5"/>
    <w:rsid w:val="00387811"/>
    <w:rsid w:val="00387888"/>
    <w:rsid w:val="003878D3"/>
    <w:rsid w:val="00387957"/>
    <w:rsid w:val="00387BBE"/>
    <w:rsid w:val="00387BCF"/>
    <w:rsid w:val="00387BED"/>
    <w:rsid w:val="00387C5D"/>
    <w:rsid w:val="00387D56"/>
    <w:rsid w:val="00387D66"/>
    <w:rsid w:val="00387D9F"/>
    <w:rsid w:val="00387DCF"/>
    <w:rsid w:val="00387E9B"/>
    <w:rsid w:val="00387EEA"/>
    <w:rsid w:val="0039028B"/>
    <w:rsid w:val="0039035D"/>
    <w:rsid w:val="0039035F"/>
    <w:rsid w:val="0039037B"/>
    <w:rsid w:val="0039038A"/>
    <w:rsid w:val="00390394"/>
    <w:rsid w:val="00390650"/>
    <w:rsid w:val="00390671"/>
    <w:rsid w:val="003906A4"/>
    <w:rsid w:val="003906A8"/>
    <w:rsid w:val="003906EE"/>
    <w:rsid w:val="003906F1"/>
    <w:rsid w:val="00390896"/>
    <w:rsid w:val="003908DC"/>
    <w:rsid w:val="00390E06"/>
    <w:rsid w:val="00390E15"/>
    <w:rsid w:val="00390E28"/>
    <w:rsid w:val="00390F1B"/>
    <w:rsid w:val="00390F5F"/>
    <w:rsid w:val="00391007"/>
    <w:rsid w:val="00391065"/>
    <w:rsid w:val="00391454"/>
    <w:rsid w:val="00391484"/>
    <w:rsid w:val="003914A3"/>
    <w:rsid w:val="0039150E"/>
    <w:rsid w:val="003915F7"/>
    <w:rsid w:val="003916D4"/>
    <w:rsid w:val="00391745"/>
    <w:rsid w:val="00391879"/>
    <w:rsid w:val="00391996"/>
    <w:rsid w:val="00391B4A"/>
    <w:rsid w:val="00391BEA"/>
    <w:rsid w:val="00391D1D"/>
    <w:rsid w:val="00391D2D"/>
    <w:rsid w:val="00391D75"/>
    <w:rsid w:val="00391DDB"/>
    <w:rsid w:val="00391E56"/>
    <w:rsid w:val="00391E67"/>
    <w:rsid w:val="00391F47"/>
    <w:rsid w:val="00391F9C"/>
    <w:rsid w:val="003920D2"/>
    <w:rsid w:val="0039216D"/>
    <w:rsid w:val="003922BB"/>
    <w:rsid w:val="003922CA"/>
    <w:rsid w:val="00392303"/>
    <w:rsid w:val="00392310"/>
    <w:rsid w:val="0039235D"/>
    <w:rsid w:val="00392475"/>
    <w:rsid w:val="00392524"/>
    <w:rsid w:val="00392530"/>
    <w:rsid w:val="003925C2"/>
    <w:rsid w:val="003925F4"/>
    <w:rsid w:val="00392628"/>
    <w:rsid w:val="00392729"/>
    <w:rsid w:val="00392821"/>
    <w:rsid w:val="003928C5"/>
    <w:rsid w:val="003928EC"/>
    <w:rsid w:val="00392913"/>
    <w:rsid w:val="00392956"/>
    <w:rsid w:val="003929B2"/>
    <w:rsid w:val="003929F8"/>
    <w:rsid w:val="00392B62"/>
    <w:rsid w:val="00392B91"/>
    <w:rsid w:val="00392C40"/>
    <w:rsid w:val="00392C97"/>
    <w:rsid w:val="00392D1C"/>
    <w:rsid w:val="00392FFF"/>
    <w:rsid w:val="00393126"/>
    <w:rsid w:val="0039314D"/>
    <w:rsid w:val="003931EA"/>
    <w:rsid w:val="00393335"/>
    <w:rsid w:val="003934AF"/>
    <w:rsid w:val="003934B5"/>
    <w:rsid w:val="003934C7"/>
    <w:rsid w:val="0039352F"/>
    <w:rsid w:val="00393549"/>
    <w:rsid w:val="003936E7"/>
    <w:rsid w:val="003936FE"/>
    <w:rsid w:val="00393755"/>
    <w:rsid w:val="0039377B"/>
    <w:rsid w:val="00393863"/>
    <w:rsid w:val="003938A1"/>
    <w:rsid w:val="003938B4"/>
    <w:rsid w:val="0039391E"/>
    <w:rsid w:val="00393A49"/>
    <w:rsid w:val="00393AB9"/>
    <w:rsid w:val="00393BE0"/>
    <w:rsid w:val="00393C70"/>
    <w:rsid w:val="00393CBC"/>
    <w:rsid w:val="00393D92"/>
    <w:rsid w:val="00393E24"/>
    <w:rsid w:val="00393E28"/>
    <w:rsid w:val="00393E32"/>
    <w:rsid w:val="00393EC4"/>
    <w:rsid w:val="00393F2B"/>
    <w:rsid w:val="00393FE2"/>
    <w:rsid w:val="003940BC"/>
    <w:rsid w:val="00394198"/>
    <w:rsid w:val="003941BF"/>
    <w:rsid w:val="003943A0"/>
    <w:rsid w:val="00394409"/>
    <w:rsid w:val="00394444"/>
    <w:rsid w:val="003944D7"/>
    <w:rsid w:val="00394649"/>
    <w:rsid w:val="00394705"/>
    <w:rsid w:val="003947D9"/>
    <w:rsid w:val="00394864"/>
    <w:rsid w:val="003948B7"/>
    <w:rsid w:val="0039497A"/>
    <w:rsid w:val="00394A4E"/>
    <w:rsid w:val="00394A70"/>
    <w:rsid w:val="00394B74"/>
    <w:rsid w:val="00394BAB"/>
    <w:rsid w:val="00394BD1"/>
    <w:rsid w:val="00394D09"/>
    <w:rsid w:val="00394E65"/>
    <w:rsid w:val="00395022"/>
    <w:rsid w:val="003950B3"/>
    <w:rsid w:val="00395234"/>
    <w:rsid w:val="0039531E"/>
    <w:rsid w:val="00395376"/>
    <w:rsid w:val="003953AD"/>
    <w:rsid w:val="003953B7"/>
    <w:rsid w:val="0039551B"/>
    <w:rsid w:val="0039565C"/>
    <w:rsid w:val="003957A3"/>
    <w:rsid w:val="0039584C"/>
    <w:rsid w:val="00395877"/>
    <w:rsid w:val="003958E9"/>
    <w:rsid w:val="00395B19"/>
    <w:rsid w:val="00395BFF"/>
    <w:rsid w:val="00395C8B"/>
    <w:rsid w:val="00395D2C"/>
    <w:rsid w:val="00395EEA"/>
    <w:rsid w:val="003960B9"/>
    <w:rsid w:val="003961FF"/>
    <w:rsid w:val="00396212"/>
    <w:rsid w:val="00396225"/>
    <w:rsid w:val="003962B7"/>
    <w:rsid w:val="003963B3"/>
    <w:rsid w:val="00396403"/>
    <w:rsid w:val="003965BB"/>
    <w:rsid w:val="00396626"/>
    <w:rsid w:val="00396659"/>
    <w:rsid w:val="00396689"/>
    <w:rsid w:val="00396832"/>
    <w:rsid w:val="003968F1"/>
    <w:rsid w:val="003969C8"/>
    <w:rsid w:val="00396B27"/>
    <w:rsid w:val="00396D1D"/>
    <w:rsid w:val="00396D4E"/>
    <w:rsid w:val="00396E17"/>
    <w:rsid w:val="00396E57"/>
    <w:rsid w:val="00396E5D"/>
    <w:rsid w:val="00396FF3"/>
    <w:rsid w:val="00397056"/>
    <w:rsid w:val="0039705F"/>
    <w:rsid w:val="00397202"/>
    <w:rsid w:val="00397245"/>
    <w:rsid w:val="003972E7"/>
    <w:rsid w:val="00397414"/>
    <w:rsid w:val="003975E1"/>
    <w:rsid w:val="00397633"/>
    <w:rsid w:val="0039774A"/>
    <w:rsid w:val="00397AFA"/>
    <w:rsid w:val="00397B48"/>
    <w:rsid w:val="00397C2F"/>
    <w:rsid w:val="00397DC7"/>
    <w:rsid w:val="00397E98"/>
    <w:rsid w:val="00397FD6"/>
    <w:rsid w:val="003A0049"/>
    <w:rsid w:val="003A007D"/>
    <w:rsid w:val="003A00F1"/>
    <w:rsid w:val="003A017B"/>
    <w:rsid w:val="003A02D7"/>
    <w:rsid w:val="003A03C4"/>
    <w:rsid w:val="003A0480"/>
    <w:rsid w:val="003A055C"/>
    <w:rsid w:val="003A05C8"/>
    <w:rsid w:val="003A0746"/>
    <w:rsid w:val="003A0973"/>
    <w:rsid w:val="003A099F"/>
    <w:rsid w:val="003A09B8"/>
    <w:rsid w:val="003A0A1D"/>
    <w:rsid w:val="003A0A9E"/>
    <w:rsid w:val="003A0AA7"/>
    <w:rsid w:val="003A0B6F"/>
    <w:rsid w:val="003A0B72"/>
    <w:rsid w:val="003A0C03"/>
    <w:rsid w:val="003A0CB8"/>
    <w:rsid w:val="003A0CDA"/>
    <w:rsid w:val="003A0E6E"/>
    <w:rsid w:val="003A0E73"/>
    <w:rsid w:val="003A0F4A"/>
    <w:rsid w:val="003A0F51"/>
    <w:rsid w:val="003A109A"/>
    <w:rsid w:val="003A10D1"/>
    <w:rsid w:val="003A11EC"/>
    <w:rsid w:val="003A12CC"/>
    <w:rsid w:val="003A1559"/>
    <w:rsid w:val="003A1569"/>
    <w:rsid w:val="003A15EB"/>
    <w:rsid w:val="003A167E"/>
    <w:rsid w:val="003A17AA"/>
    <w:rsid w:val="003A18F5"/>
    <w:rsid w:val="003A1952"/>
    <w:rsid w:val="003A19A1"/>
    <w:rsid w:val="003A19A2"/>
    <w:rsid w:val="003A19B8"/>
    <w:rsid w:val="003A19DC"/>
    <w:rsid w:val="003A1C15"/>
    <w:rsid w:val="003A1C8D"/>
    <w:rsid w:val="003A1CE0"/>
    <w:rsid w:val="003A1F87"/>
    <w:rsid w:val="003A20EE"/>
    <w:rsid w:val="003A20F6"/>
    <w:rsid w:val="003A211E"/>
    <w:rsid w:val="003A224C"/>
    <w:rsid w:val="003A23FF"/>
    <w:rsid w:val="003A24B2"/>
    <w:rsid w:val="003A24CE"/>
    <w:rsid w:val="003A26CE"/>
    <w:rsid w:val="003A279B"/>
    <w:rsid w:val="003A2A1B"/>
    <w:rsid w:val="003A2A94"/>
    <w:rsid w:val="003A2AB9"/>
    <w:rsid w:val="003A2DC6"/>
    <w:rsid w:val="003A2E49"/>
    <w:rsid w:val="003A2E58"/>
    <w:rsid w:val="003A2FA9"/>
    <w:rsid w:val="003A31BA"/>
    <w:rsid w:val="003A32F5"/>
    <w:rsid w:val="003A3400"/>
    <w:rsid w:val="003A34B4"/>
    <w:rsid w:val="003A3516"/>
    <w:rsid w:val="003A351B"/>
    <w:rsid w:val="003A359F"/>
    <w:rsid w:val="003A36F0"/>
    <w:rsid w:val="003A3786"/>
    <w:rsid w:val="003A38FE"/>
    <w:rsid w:val="003A3956"/>
    <w:rsid w:val="003A39F1"/>
    <w:rsid w:val="003A3AD9"/>
    <w:rsid w:val="003A3B11"/>
    <w:rsid w:val="003A3B86"/>
    <w:rsid w:val="003A3C9E"/>
    <w:rsid w:val="003A3D72"/>
    <w:rsid w:val="003A4031"/>
    <w:rsid w:val="003A40E4"/>
    <w:rsid w:val="003A412C"/>
    <w:rsid w:val="003A4161"/>
    <w:rsid w:val="003A4192"/>
    <w:rsid w:val="003A41F8"/>
    <w:rsid w:val="003A427F"/>
    <w:rsid w:val="003A45DA"/>
    <w:rsid w:val="003A4636"/>
    <w:rsid w:val="003A46FD"/>
    <w:rsid w:val="003A482E"/>
    <w:rsid w:val="003A4867"/>
    <w:rsid w:val="003A4874"/>
    <w:rsid w:val="003A4889"/>
    <w:rsid w:val="003A498F"/>
    <w:rsid w:val="003A49DE"/>
    <w:rsid w:val="003A4ABA"/>
    <w:rsid w:val="003A4B8A"/>
    <w:rsid w:val="003A4BED"/>
    <w:rsid w:val="003A4D32"/>
    <w:rsid w:val="003A4E66"/>
    <w:rsid w:val="003A4ED3"/>
    <w:rsid w:val="003A5072"/>
    <w:rsid w:val="003A5109"/>
    <w:rsid w:val="003A516C"/>
    <w:rsid w:val="003A533F"/>
    <w:rsid w:val="003A54B3"/>
    <w:rsid w:val="003A55C0"/>
    <w:rsid w:val="003A566A"/>
    <w:rsid w:val="003A5CF7"/>
    <w:rsid w:val="003A5D8C"/>
    <w:rsid w:val="003A5DE6"/>
    <w:rsid w:val="003A5EB5"/>
    <w:rsid w:val="003A5F07"/>
    <w:rsid w:val="003A5F7F"/>
    <w:rsid w:val="003A6056"/>
    <w:rsid w:val="003A6096"/>
    <w:rsid w:val="003A613C"/>
    <w:rsid w:val="003A6231"/>
    <w:rsid w:val="003A624B"/>
    <w:rsid w:val="003A6262"/>
    <w:rsid w:val="003A626D"/>
    <w:rsid w:val="003A6386"/>
    <w:rsid w:val="003A63C5"/>
    <w:rsid w:val="003A6534"/>
    <w:rsid w:val="003A67B4"/>
    <w:rsid w:val="003A67D6"/>
    <w:rsid w:val="003A694E"/>
    <w:rsid w:val="003A6BB9"/>
    <w:rsid w:val="003A6BF3"/>
    <w:rsid w:val="003A6BF4"/>
    <w:rsid w:val="003A6D10"/>
    <w:rsid w:val="003A6D8D"/>
    <w:rsid w:val="003A6FE9"/>
    <w:rsid w:val="003A702B"/>
    <w:rsid w:val="003A70D1"/>
    <w:rsid w:val="003A732C"/>
    <w:rsid w:val="003A73A8"/>
    <w:rsid w:val="003A7426"/>
    <w:rsid w:val="003A7492"/>
    <w:rsid w:val="003A7577"/>
    <w:rsid w:val="003A75A4"/>
    <w:rsid w:val="003A77E2"/>
    <w:rsid w:val="003A7828"/>
    <w:rsid w:val="003A7837"/>
    <w:rsid w:val="003A7890"/>
    <w:rsid w:val="003A7991"/>
    <w:rsid w:val="003A7B6D"/>
    <w:rsid w:val="003A7C2B"/>
    <w:rsid w:val="003A7D35"/>
    <w:rsid w:val="003A7ED9"/>
    <w:rsid w:val="003A7EE8"/>
    <w:rsid w:val="003A7FC7"/>
    <w:rsid w:val="003B002B"/>
    <w:rsid w:val="003B0068"/>
    <w:rsid w:val="003B02E0"/>
    <w:rsid w:val="003B05A6"/>
    <w:rsid w:val="003B05F8"/>
    <w:rsid w:val="003B05FD"/>
    <w:rsid w:val="003B0666"/>
    <w:rsid w:val="003B0881"/>
    <w:rsid w:val="003B08DC"/>
    <w:rsid w:val="003B0965"/>
    <w:rsid w:val="003B09BC"/>
    <w:rsid w:val="003B0A73"/>
    <w:rsid w:val="003B0C62"/>
    <w:rsid w:val="003B0EC5"/>
    <w:rsid w:val="003B0F31"/>
    <w:rsid w:val="003B1048"/>
    <w:rsid w:val="003B1136"/>
    <w:rsid w:val="003B1138"/>
    <w:rsid w:val="003B1183"/>
    <w:rsid w:val="003B120E"/>
    <w:rsid w:val="003B1224"/>
    <w:rsid w:val="003B15D0"/>
    <w:rsid w:val="003B168C"/>
    <w:rsid w:val="003B1748"/>
    <w:rsid w:val="003B17A6"/>
    <w:rsid w:val="003B18C2"/>
    <w:rsid w:val="003B1B41"/>
    <w:rsid w:val="003B1B4C"/>
    <w:rsid w:val="003B1C0F"/>
    <w:rsid w:val="003B1D41"/>
    <w:rsid w:val="003B1E2E"/>
    <w:rsid w:val="003B1FE6"/>
    <w:rsid w:val="003B205E"/>
    <w:rsid w:val="003B2098"/>
    <w:rsid w:val="003B20F5"/>
    <w:rsid w:val="003B2157"/>
    <w:rsid w:val="003B2184"/>
    <w:rsid w:val="003B21CA"/>
    <w:rsid w:val="003B21CB"/>
    <w:rsid w:val="003B22B9"/>
    <w:rsid w:val="003B22D9"/>
    <w:rsid w:val="003B22EC"/>
    <w:rsid w:val="003B2374"/>
    <w:rsid w:val="003B23D1"/>
    <w:rsid w:val="003B24DC"/>
    <w:rsid w:val="003B25DF"/>
    <w:rsid w:val="003B2647"/>
    <w:rsid w:val="003B27CF"/>
    <w:rsid w:val="003B281D"/>
    <w:rsid w:val="003B2856"/>
    <w:rsid w:val="003B2857"/>
    <w:rsid w:val="003B2891"/>
    <w:rsid w:val="003B28A8"/>
    <w:rsid w:val="003B2908"/>
    <w:rsid w:val="003B291C"/>
    <w:rsid w:val="003B2A81"/>
    <w:rsid w:val="003B2A9C"/>
    <w:rsid w:val="003B2B14"/>
    <w:rsid w:val="003B2B72"/>
    <w:rsid w:val="003B2C2A"/>
    <w:rsid w:val="003B2C57"/>
    <w:rsid w:val="003B2DEA"/>
    <w:rsid w:val="003B2E1D"/>
    <w:rsid w:val="003B2E23"/>
    <w:rsid w:val="003B2E9C"/>
    <w:rsid w:val="003B2EEA"/>
    <w:rsid w:val="003B2F0E"/>
    <w:rsid w:val="003B2FD3"/>
    <w:rsid w:val="003B31C8"/>
    <w:rsid w:val="003B3291"/>
    <w:rsid w:val="003B33DB"/>
    <w:rsid w:val="003B3401"/>
    <w:rsid w:val="003B34C0"/>
    <w:rsid w:val="003B35F1"/>
    <w:rsid w:val="003B36AE"/>
    <w:rsid w:val="003B381D"/>
    <w:rsid w:val="003B38A8"/>
    <w:rsid w:val="003B3A05"/>
    <w:rsid w:val="003B3C63"/>
    <w:rsid w:val="003B3C86"/>
    <w:rsid w:val="003B3DAA"/>
    <w:rsid w:val="003B3E03"/>
    <w:rsid w:val="003B3E9E"/>
    <w:rsid w:val="003B3F21"/>
    <w:rsid w:val="003B3FA0"/>
    <w:rsid w:val="003B4094"/>
    <w:rsid w:val="003B415C"/>
    <w:rsid w:val="003B41CD"/>
    <w:rsid w:val="003B4245"/>
    <w:rsid w:val="003B426D"/>
    <w:rsid w:val="003B4590"/>
    <w:rsid w:val="003B45EA"/>
    <w:rsid w:val="003B45F1"/>
    <w:rsid w:val="003B464E"/>
    <w:rsid w:val="003B4671"/>
    <w:rsid w:val="003B4754"/>
    <w:rsid w:val="003B4827"/>
    <w:rsid w:val="003B493D"/>
    <w:rsid w:val="003B4960"/>
    <w:rsid w:val="003B4A08"/>
    <w:rsid w:val="003B4A10"/>
    <w:rsid w:val="003B4C44"/>
    <w:rsid w:val="003B4C9E"/>
    <w:rsid w:val="003B4D4F"/>
    <w:rsid w:val="003B4DAE"/>
    <w:rsid w:val="003B4F41"/>
    <w:rsid w:val="003B501A"/>
    <w:rsid w:val="003B50F3"/>
    <w:rsid w:val="003B55B5"/>
    <w:rsid w:val="003B5621"/>
    <w:rsid w:val="003B5624"/>
    <w:rsid w:val="003B5653"/>
    <w:rsid w:val="003B565C"/>
    <w:rsid w:val="003B56C1"/>
    <w:rsid w:val="003B577F"/>
    <w:rsid w:val="003B5787"/>
    <w:rsid w:val="003B5810"/>
    <w:rsid w:val="003B5839"/>
    <w:rsid w:val="003B5848"/>
    <w:rsid w:val="003B586E"/>
    <w:rsid w:val="003B5A04"/>
    <w:rsid w:val="003B5AC1"/>
    <w:rsid w:val="003B5BDC"/>
    <w:rsid w:val="003B5D56"/>
    <w:rsid w:val="003B5E0F"/>
    <w:rsid w:val="003B5EEB"/>
    <w:rsid w:val="003B608D"/>
    <w:rsid w:val="003B61CE"/>
    <w:rsid w:val="003B6241"/>
    <w:rsid w:val="003B62AA"/>
    <w:rsid w:val="003B63CE"/>
    <w:rsid w:val="003B65B8"/>
    <w:rsid w:val="003B66B6"/>
    <w:rsid w:val="003B66CA"/>
    <w:rsid w:val="003B671F"/>
    <w:rsid w:val="003B680F"/>
    <w:rsid w:val="003B68FE"/>
    <w:rsid w:val="003B6947"/>
    <w:rsid w:val="003B6AED"/>
    <w:rsid w:val="003B6B7D"/>
    <w:rsid w:val="003B6C32"/>
    <w:rsid w:val="003B6D86"/>
    <w:rsid w:val="003B6DED"/>
    <w:rsid w:val="003B6E68"/>
    <w:rsid w:val="003B6F38"/>
    <w:rsid w:val="003B6FDD"/>
    <w:rsid w:val="003B7009"/>
    <w:rsid w:val="003B703B"/>
    <w:rsid w:val="003B71BC"/>
    <w:rsid w:val="003B735D"/>
    <w:rsid w:val="003B73D6"/>
    <w:rsid w:val="003B7460"/>
    <w:rsid w:val="003B7467"/>
    <w:rsid w:val="003B7495"/>
    <w:rsid w:val="003B792D"/>
    <w:rsid w:val="003B794C"/>
    <w:rsid w:val="003B7BBB"/>
    <w:rsid w:val="003B7D82"/>
    <w:rsid w:val="003B7DB1"/>
    <w:rsid w:val="003B7E4C"/>
    <w:rsid w:val="003B7E8E"/>
    <w:rsid w:val="003B7EE8"/>
    <w:rsid w:val="003B7F6C"/>
    <w:rsid w:val="003B7FAF"/>
    <w:rsid w:val="003B7FD7"/>
    <w:rsid w:val="003B7FDF"/>
    <w:rsid w:val="003C0032"/>
    <w:rsid w:val="003C0048"/>
    <w:rsid w:val="003C00B5"/>
    <w:rsid w:val="003C0121"/>
    <w:rsid w:val="003C03BB"/>
    <w:rsid w:val="003C044A"/>
    <w:rsid w:val="003C0558"/>
    <w:rsid w:val="003C05A0"/>
    <w:rsid w:val="003C062F"/>
    <w:rsid w:val="003C0644"/>
    <w:rsid w:val="003C06FF"/>
    <w:rsid w:val="003C0737"/>
    <w:rsid w:val="003C07A8"/>
    <w:rsid w:val="003C07F4"/>
    <w:rsid w:val="003C07FF"/>
    <w:rsid w:val="003C0812"/>
    <w:rsid w:val="003C0816"/>
    <w:rsid w:val="003C0AE4"/>
    <w:rsid w:val="003C0B88"/>
    <w:rsid w:val="003C0BCB"/>
    <w:rsid w:val="003C0CAB"/>
    <w:rsid w:val="003C0EF8"/>
    <w:rsid w:val="003C10DF"/>
    <w:rsid w:val="003C11B6"/>
    <w:rsid w:val="003C11EE"/>
    <w:rsid w:val="003C1269"/>
    <w:rsid w:val="003C12D7"/>
    <w:rsid w:val="003C12E6"/>
    <w:rsid w:val="003C1329"/>
    <w:rsid w:val="003C1401"/>
    <w:rsid w:val="003C1525"/>
    <w:rsid w:val="003C1540"/>
    <w:rsid w:val="003C16F5"/>
    <w:rsid w:val="003C1846"/>
    <w:rsid w:val="003C1870"/>
    <w:rsid w:val="003C187F"/>
    <w:rsid w:val="003C18BF"/>
    <w:rsid w:val="003C18C1"/>
    <w:rsid w:val="003C1951"/>
    <w:rsid w:val="003C19DA"/>
    <w:rsid w:val="003C1B03"/>
    <w:rsid w:val="003C1BB6"/>
    <w:rsid w:val="003C1BF2"/>
    <w:rsid w:val="003C1D64"/>
    <w:rsid w:val="003C1E56"/>
    <w:rsid w:val="003C1E5C"/>
    <w:rsid w:val="003C1EBC"/>
    <w:rsid w:val="003C1F8F"/>
    <w:rsid w:val="003C201F"/>
    <w:rsid w:val="003C2032"/>
    <w:rsid w:val="003C2112"/>
    <w:rsid w:val="003C21BB"/>
    <w:rsid w:val="003C2201"/>
    <w:rsid w:val="003C2386"/>
    <w:rsid w:val="003C242D"/>
    <w:rsid w:val="003C24C8"/>
    <w:rsid w:val="003C24D4"/>
    <w:rsid w:val="003C25E0"/>
    <w:rsid w:val="003C2727"/>
    <w:rsid w:val="003C277C"/>
    <w:rsid w:val="003C28C1"/>
    <w:rsid w:val="003C2B95"/>
    <w:rsid w:val="003C2BA7"/>
    <w:rsid w:val="003C2CD2"/>
    <w:rsid w:val="003C2D8C"/>
    <w:rsid w:val="003C2E4B"/>
    <w:rsid w:val="003C2F82"/>
    <w:rsid w:val="003C3053"/>
    <w:rsid w:val="003C30E6"/>
    <w:rsid w:val="003C325F"/>
    <w:rsid w:val="003C327F"/>
    <w:rsid w:val="003C32CE"/>
    <w:rsid w:val="003C32DC"/>
    <w:rsid w:val="003C33DA"/>
    <w:rsid w:val="003C3461"/>
    <w:rsid w:val="003C3467"/>
    <w:rsid w:val="003C36CB"/>
    <w:rsid w:val="003C3709"/>
    <w:rsid w:val="003C376C"/>
    <w:rsid w:val="003C37F7"/>
    <w:rsid w:val="003C37FB"/>
    <w:rsid w:val="003C386F"/>
    <w:rsid w:val="003C3A4E"/>
    <w:rsid w:val="003C3A51"/>
    <w:rsid w:val="003C3AE9"/>
    <w:rsid w:val="003C3B11"/>
    <w:rsid w:val="003C3BBF"/>
    <w:rsid w:val="003C3C17"/>
    <w:rsid w:val="003C3C74"/>
    <w:rsid w:val="003C3C9D"/>
    <w:rsid w:val="003C3D19"/>
    <w:rsid w:val="003C3D52"/>
    <w:rsid w:val="003C3D96"/>
    <w:rsid w:val="003C3DDB"/>
    <w:rsid w:val="003C4054"/>
    <w:rsid w:val="003C4065"/>
    <w:rsid w:val="003C40FB"/>
    <w:rsid w:val="003C4101"/>
    <w:rsid w:val="003C41D4"/>
    <w:rsid w:val="003C4209"/>
    <w:rsid w:val="003C4237"/>
    <w:rsid w:val="003C428E"/>
    <w:rsid w:val="003C4329"/>
    <w:rsid w:val="003C43B5"/>
    <w:rsid w:val="003C43C9"/>
    <w:rsid w:val="003C444D"/>
    <w:rsid w:val="003C4533"/>
    <w:rsid w:val="003C4623"/>
    <w:rsid w:val="003C4658"/>
    <w:rsid w:val="003C46B4"/>
    <w:rsid w:val="003C498C"/>
    <w:rsid w:val="003C49E6"/>
    <w:rsid w:val="003C4A4D"/>
    <w:rsid w:val="003C4A85"/>
    <w:rsid w:val="003C4B03"/>
    <w:rsid w:val="003C4D97"/>
    <w:rsid w:val="003C4E0B"/>
    <w:rsid w:val="003C4E20"/>
    <w:rsid w:val="003C4E24"/>
    <w:rsid w:val="003C4F6D"/>
    <w:rsid w:val="003C500E"/>
    <w:rsid w:val="003C50F4"/>
    <w:rsid w:val="003C5179"/>
    <w:rsid w:val="003C51E3"/>
    <w:rsid w:val="003C521C"/>
    <w:rsid w:val="003C52CA"/>
    <w:rsid w:val="003C52ED"/>
    <w:rsid w:val="003C53E2"/>
    <w:rsid w:val="003C541F"/>
    <w:rsid w:val="003C54E6"/>
    <w:rsid w:val="003C55D2"/>
    <w:rsid w:val="003C56D9"/>
    <w:rsid w:val="003C576B"/>
    <w:rsid w:val="003C5ACA"/>
    <w:rsid w:val="003C5AFF"/>
    <w:rsid w:val="003C5BDE"/>
    <w:rsid w:val="003C5C5C"/>
    <w:rsid w:val="003C5D35"/>
    <w:rsid w:val="003C5DC7"/>
    <w:rsid w:val="003C5E93"/>
    <w:rsid w:val="003C5EAB"/>
    <w:rsid w:val="003C5EB8"/>
    <w:rsid w:val="003C5EE2"/>
    <w:rsid w:val="003C5F5A"/>
    <w:rsid w:val="003C5F76"/>
    <w:rsid w:val="003C5FC8"/>
    <w:rsid w:val="003C6009"/>
    <w:rsid w:val="003C62C1"/>
    <w:rsid w:val="003C631D"/>
    <w:rsid w:val="003C6374"/>
    <w:rsid w:val="003C66B2"/>
    <w:rsid w:val="003C66D3"/>
    <w:rsid w:val="003C66DC"/>
    <w:rsid w:val="003C691A"/>
    <w:rsid w:val="003C695C"/>
    <w:rsid w:val="003C697B"/>
    <w:rsid w:val="003C6A25"/>
    <w:rsid w:val="003C6A89"/>
    <w:rsid w:val="003C6B87"/>
    <w:rsid w:val="003C6BAD"/>
    <w:rsid w:val="003C6C0F"/>
    <w:rsid w:val="003C6D80"/>
    <w:rsid w:val="003C6D90"/>
    <w:rsid w:val="003C6DC5"/>
    <w:rsid w:val="003C6ED6"/>
    <w:rsid w:val="003C6EE3"/>
    <w:rsid w:val="003C6F67"/>
    <w:rsid w:val="003C6FA6"/>
    <w:rsid w:val="003C6FB2"/>
    <w:rsid w:val="003C6FDE"/>
    <w:rsid w:val="003C6FE3"/>
    <w:rsid w:val="003C702A"/>
    <w:rsid w:val="003C7060"/>
    <w:rsid w:val="003C7063"/>
    <w:rsid w:val="003C70C6"/>
    <w:rsid w:val="003C710D"/>
    <w:rsid w:val="003C71BE"/>
    <w:rsid w:val="003C727F"/>
    <w:rsid w:val="003C728D"/>
    <w:rsid w:val="003C72A8"/>
    <w:rsid w:val="003C7317"/>
    <w:rsid w:val="003C7353"/>
    <w:rsid w:val="003C735F"/>
    <w:rsid w:val="003C737E"/>
    <w:rsid w:val="003C742F"/>
    <w:rsid w:val="003C75B1"/>
    <w:rsid w:val="003C7629"/>
    <w:rsid w:val="003C76A5"/>
    <w:rsid w:val="003C76CA"/>
    <w:rsid w:val="003C774F"/>
    <w:rsid w:val="003C7800"/>
    <w:rsid w:val="003C79BF"/>
    <w:rsid w:val="003C7A3E"/>
    <w:rsid w:val="003C7B9D"/>
    <w:rsid w:val="003C7D1D"/>
    <w:rsid w:val="003C7D4C"/>
    <w:rsid w:val="003C7D9A"/>
    <w:rsid w:val="003C7E40"/>
    <w:rsid w:val="003C7E48"/>
    <w:rsid w:val="003C7F0E"/>
    <w:rsid w:val="003D00D0"/>
    <w:rsid w:val="003D0392"/>
    <w:rsid w:val="003D051E"/>
    <w:rsid w:val="003D05EB"/>
    <w:rsid w:val="003D0730"/>
    <w:rsid w:val="003D07F8"/>
    <w:rsid w:val="003D0820"/>
    <w:rsid w:val="003D0882"/>
    <w:rsid w:val="003D08D4"/>
    <w:rsid w:val="003D0971"/>
    <w:rsid w:val="003D09F7"/>
    <w:rsid w:val="003D0A55"/>
    <w:rsid w:val="003D0A96"/>
    <w:rsid w:val="003D0AC6"/>
    <w:rsid w:val="003D0AD0"/>
    <w:rsid w:val="003D0B16"/>
    <w:rsid w:val="003D0B35"/>
    <w:rsid w:val="003D0C6E"/>
    <w:rsid w:val="003D0CAA"/>
    <w:rsid w:val="003D0D69"/>
    <w:rsid w:val="003D0DFC"/>
    <w:rsid w:val="003D0F5E"/>
    <w:rsid w:val="003D10D7"/>
    <w:rsid w:val="003D12A7"/>
    <w:rsid w:val="003D1315"/>
    <w:rsid w:val="003D15C2"/>
    <w:rsid w:val="003D15DC"/>
    <w:rsid w:val="003D1796"/>
    <w:rsid w:val="003D180A"/>
    <w:rsid w:val="003D19B5"/>
    <w:rsid w:val="003D1D1E"/>
    <w:rsid w:val="003D1DDE"/>
    <w:rsid w:val="003D1F58"/>
    <w:rsid w:val="003D1F81"/>
    <w:rsid w:val="003D1FD5"/>
    <w:rsid w:val="003D1FF9"/>
    <w:rsid w:val="003D2007"/>
    <w:rsid w:val="003D2148"/>
    <w:rsid w:val="003D21BC"/>
    <w:rsid w:val="003D228A"/>
    <w:rsid w:val="003D2356"/>
    <w:rsid w:val="003D24CC"/>
    <w:rsid w:val="003D2544"/>
    <w:rsid w:val="003D290C"/>
    <w:rsid w:val="003D2979"/>
    <w:rsid w:val="003D29D7"/>
    <w:rsid w:val="003D2A09"/>
    <w:rsid w:val="003D2AA4"/>
    <w:rsid w:val="003D2C9B"/>
    <w:rsid w:val="003D2FD9"/>
    <w:rsid w:val="003D2FF9"/>
    <w:rsid w:val="003D3028"/>
    <w:rsid w:val="003D3087"/>
    <w:rsid w:val="003D30DE"/>
    <w:rsid w:val="003D3179"/>
    <w:rsid w:val="003D31A0"/>
    <w:rsid w:val="003D31D1"/>
    <w:rsid w:val="003D330B"/>
    <w:rsid w:val="003D335C"/>
    <w:rsid w:val="003D33AA"/>
    <w:rsid w:val="003D33EC"/>
    <w:rsid w:val="003D3438"/>
    <w:rsid w:val="003D3494"/>
    <w:rsid w:val="003D350A"/>
    <w:rsid w:val="003D3673"/>
    <w:rsid w:val="003D386B"/>
    <w:rsid w:val="003D3A1C"/>
    <w:rsid w:val="003D3C01"/>
    <w:rsid w:val="003D3DB2"/>
    <w:rsid w:val="003D3EBB"/>
    <w:rsid w:val="003D3F37"/>
    <w:rsid w:val="003D4024"/>
    <w:rsid w:val="003D4034"/>
    <w:rsid w:val="003D41B8"/>
    <w:rsid w:val="003D420F"/>
    <w:rsid w:val="003D4239"/>
    <w:rsid w:val="003D4298"/>
    <w:rsid w:val="003D43F6"/>
    <w:rsid w:val="003D443D"/>
    <w:rsid w:val="003D4460"/>
    <w:rsid w:val="003D44D6"/>
    <w:rsid w:val="003D44E3"/>
    <w:rsid w:val="003D45B3"/>
    <w:rsid w:val="003D462C"/>
    <w:rsid w:val="003D4688"/>
    <w:rsid w:val="003D4740"/>
    <w:rsid w:val="003D4B6B"/>
    <w:rsid w:val="003D4C90"/>
    <w:rsid w:val="003D4E2A"/>
    <w:rsid w:val="003D4E77"/>
    <w:rsid w:val="003D4F5F"/>
    <w:rsid w:val="003D5052"/>
    <w:rsid w:val="003D5064"/>
    <w:rsid w:val="003D50A6"/>
    <w:rsid w:val="003D50AE"/>
    <w:rsid w:val="003D52C1"/>
    <w:rsid w:val="003D5320"/>
    <w:rsid w:val="003D5396"/>
    <w:rsid w:val="003D5499"/>
    <w:rsid w:val="003D56A1"/>
    <w:rsid w:val="003D576E"/>
    <w:rsid w:val="003D57C1"/>
    <w:rsid w:val="003D57ED"/>
    <w:rsid w:val="003D58E6"/>
    <w:rsid w:val="003D58F3"/>
    <w:rsid w:val="003D5960"/>
    <w:rsid w:val="003D5966"/>
    <w:rsid w:val="003D5992"/>
    <w:rsid w:val="003D5AE5"/>
    <w:rsid w:val="003D5B96"/>
    <w:rsid w:val="003D5C6E"/>
    <w:rsid w:val="003D5CCA"/>
    <w:rsid w:val="003D5D83"/>
    <w:rsid w:val="003D5E4E"/>
    <w:rsid w:val="003D5F1B"/>
    <w:rsid w:val="003D5FFE"/>
    <w:rsid w:val="003D612A"/>
    <w:rsid w:val="003D617B"/>
    <w:rsid w:val="003D6265"/>
    <w:rsid w:val="003D63CB"/>
    <w:rsid w:val="003D6468"/>
    <w:rsid w:val="003D6474"/>
    <w:rsid w:val="003D64E1"/>
    <w:rsid w:val="003D6513"/>
    <w:rsid w:val="003D658B"/>
    <w:rsid w:val="003D6598"/>
    <w:rsid w:val="003D65E4"/>
    <w:rsid w:val="003D662C"/>
    <w:rsid w:val="003D663A"/>
    <w:rsid w:val="003D67E0"/>
    <w:rsid w:val="003D6899"/>
    <w:rsid w:val="003D68CD"/>
    <w:rsid w:val="003D6A5B"/>
    <w:rsid w:val="003D6B43"/>
    <w:rsid w:val="003D6B9F"/>
    <w:rsid w:val="003D6BD1"/>
    <w:rsid w:val="003D6D7A"/>
    <w:rsid w:val="003D6E75"/>
    <w:rsid w:val="003D6ECB"/>
    <w:rsid w:val="003D7060"/>
    <w:rsid w:val="003D7194"/>
    <w:rsid w:val="003D71E8"/>
    <w:rsid w:val="003D7242"/>
    <w:rsid w:val="003D7574"/>
    <w:rsid w:val="003D76D6"/>
    <w:rsid w:val="003D779C"/>
    <w:rsid w:val="003D784D"/>
    <w:rsid w:val="003D78BD"/>
    <w:rsid w:val="003D78DE"/>
    <w:rsid w:val="003D78E3"/>
    <w:rsid w:val="003D7981"/>
    <w:rsid w:val="003D7BDE"/>
    <w:rsid w:val="003D7E3C"/>
    <w:rsid w:val="003D7FA8"/>
    <w:rsid w:val="003D7FE5"/>
    <w:rsid w:val="003E0013"/>
    <w:rsid w:val="003E014B"/>
    <w:rsid w:val="003E033B"/>
    <w:rsid w:val="003E0670"/>
    <w:rsid w:val="003E0679"/>
    <w:rsid w:val="003E06A4"/>
    <w:rsid w:val="003E06E6"/>
    <w:rsid w:val="003E071A"/>
    <w:rsid w:val="003E0788"/>
    <w:rsid w:val="003E07B8"/>
    <w:rsid w:val="003E07E6"/>
    <w:rsid w:val="003E0901"/>
    <w:rsid w:val="003E0904"/>
    <w:rsid w:val="003E0912"/>
    <w:rsid w:val="003E0947"/>
    <w:rsid w:val="003E09CF"/>
    <w:rsid w:val="003E0A49"/>
    <w:rsid w:val="003E0B58"/>
    <w:rsid w:val="003E0B9F"/>
    <w:rsid w:val="003E0BF4"/>
    <w:rsid w:val="003E0C4F"/>
    <w:rsid w:val="003E0D1D"/>
    <w:rsid w:val="003E0DBA"/>
    <w:rsid w:val="003E1087"/>
    <w:rsid w:val="003E1108"/>
    <w:rsid w:val="003E1151"/>
    <w:rsid w:val="003E11DB"/>
    <w:rsid w:val="003E150E"/>
    <w:rsid w:val="003E1561"/>
    <w:rsid w:val="003E1813"/>
    <w:rsid w:val="003E181E"/>
    <w:rsid w:val="003E1869"/>
    <w:rsid w:val="003E1952"/>
    <w:rsid w:val="003E1957"/>
    <w:rsid w:val="003E1A78"/>
    <w:rsid w:val="003E1A93"/>
    <w:rsid w:val="003E1AC2"/>
    <w:rsid w:val="003E1CD3"/>
    <w:rsid w:val="003E1D80"/>
    <w:rsid w:val="003E1EE3"/>
    <w:rsid w:val="003E1FBD"/>
    <w:rsid w:val="003E1FE2"/>
    <w:rsid w:val="003E213B"/>
    <w:rsid w:val="003E2160"/>
    <w:rsid w:val="003E2217"/>
    <w:rsid w:val="003E22C4"/>
    <w:rsid w:val="003E233C"/>
    <w:rsid w:val="003E2351"/>
    <w:rsid w:val="003E24A0"/>
    <w:rsid w:val="003E2566"/>
    <w:rsid w:val="003E266A"/>
    <w:rsid w:val="003E2682"/>
    <w:rsid w:val="003E26EF"/>
    <w:rsid w:val="003E27D5"/>
    <w:rsid w:val="003E2990"/>
    <w:rsid w:val="003E299E"/>
    <w:rsid w:val="003E2BE7"/>
    <w:rsid w:val="003E2C3D"/>
    <w:rsid w:val="003E2C87"/>
    <w:rsid w:val="003E2CC7"/>
    <w:rsid w:val="003E2FC0"/>
    <w:rsid w:val="003E2FD2"/>
    <w:rsid w:val="003E3088"/>
    <w:rsid w:val="003E31A8"/>
    <w:rsid w:val="003E31BF"/>
    <w:rsid w:val="003E31D7"/>
    <w:rsid w:val="003E3205"/>
    <w:rsid w:val="003E3209"/>
    <w:rsid w:val="003E32BA"/>
    <w:rsid w:val="003E343C"/>
    <w:rsid w:val="003E346C"/>
    <w:rsid w:val="003E348A"/>
    <w:rsid w:val="003E3528"/>
    <w:rsid w:val="003E3549"/>
    <w:rsid w:val="003E3557"/>
    <w:rsid w:val="003E3741"/>
    <w:rsid w:val="003E3788"/>
    <w:rsid w:val="003E37DE"/>
    <w:rsid w:val="003E38AF"/>
    <w:rsid w:val="003E394F"/>
    <w:rsid w:val="003E3B82"/>
    <w:rsid w:val="003E3C96"/>
    <w:rsid w:val="003E3CB6"/>
    <w:rsid w:val="003E3CEE"/>
    <w:rsid w:val="003E3D4C"/>
    <w:rsid w:val="003E3E46"/>
    <w:rsid w:val="003E401D"/>
    <w:rsid w:val="003E4047"/>
    <w:rsid w:val="003E4134"/>
    <w:rsid w:val="003E418A"/>
    <w:rsid w:val="003E423F"/>
    <w:rsid w:val="003E431C"/>
    <w:rsid w:val="003E47F2"/>
    <w:rsid w:val="003E4868"/>
    <w:rsid w:val="003E48B2"/>
    <w:rsid w:val="003E48F4"/>
    <w:rsid w:val="003E4A3D"/>
    <w:rsid w:val="003E4BB1"/>
    <w:rsid w:val="003E4BC2"/>
    <w:rsid w:val="003E4D47"/>
    <w:rsid w:val="003E4D71"/>
    <w:rsid w:val="003E4D91"/>
    <w:rsid w:val="003E4DBC"/>
    <w:rsid w:val="003E4E96"/>
    <w:rsid w:val="003E4F5C"/>
    <w:rsid w:val="003E4F63"/>
    <w:rsid w:val="003E4FF0"/>
    <w:rsid w:val="003E511B"/>
    <w:rsid w:val="003E5199"/>
    <w:rsid w:val="003E51AE"/>
    <w:rsid w:val="003E541F"/>
    <w:rsid w:val="003E543B"/>
    <w:rsid w:val="003E56E9"/>
    <w:rsid w:val="003E583E"/>
    <w:rsid w:val="003E589B"/>
    <w:rsid w:val="003E58BC"/>
    <w:rsid w:val="003E58C0"/>
    <w:rsid w:val="003E58E6"/>
    <w:rsid w:val="003E5995"/>
    <w:rsid w:val="003E59E7"/>
    <w:rsid w:val="003E59FC"/>
    <w:rsid w:val="003E5B6D"/>
    <w:rsid w:val="003E5B79"/>
    <w:rsid w:val="003E5C0A"/>
    <w:rsid w:val="003E5C1F"/>
    <w:rsid w:val="003E5C64"/>
    <w:rsid w:val="003E5C75"/>
    <w:rsid w:val="003E5E57"/>
    <w:rsid w:val="003E5F0C"/>
    <w:rsid w:val="003E5F84"/>
    <w:rsid w:val="003E6231"/>
    <w:rsid w:val="003E6272"/>
    <w:rsid w:val="003E6340"/>
    <w:rsid w:val="003E645F"/>
    <w:rsid w:val="003E646B"/>
    <w:rsid w:val="003E64AF"/>
    <w:rsid w:val="003E64FA"/>
    <w:rsid w:val="003E6589"/>
    <w:rsid w:val="003E65E8"/>
    <w:rsid w:val="003E6686"/>
    <w:rsid w:val="003E6726"/>
    <w:rsid w:val="003E6962"/>
    <w:rsid w:val="003E6A5B"/>
    <w:rsid w:val="003E6BBD"/>
    <w:rsid w:val="003E6DE0"/>
    <w:rsid w:val="003E6E3E"/>
    <w:rsid w:val="003E6F58"/>
    <w:rsid w:val="003E7028"/>
    <w:rsid w:val="003E703F"/>
    <w:rsid w:val="003E7066"/>
    <w:rsid w:val="003E7206"/>
    <w:rsid w:val="003E723F"/>
    <w:rsid w:val="003E72B1"/>
    <w:rsid w:val="003E73B3"/>
    <w:rsid w:val="003E73D0"/>
    <w:rsid w:val="003E7571"/>
    <w:rsid w:val="003E757C"/>
    <w:rsid w:val="003E758D"/>
    <w:rsid w:val="003E75CD"/>
    <w:rsid w:val="003E75F4"/>
    <w:rsid w:val="003E76EC"/>
    <w:rsid w:val="003E774F"/>
    <w:rsid w:val="003E77B6"/>
    <w:rsid w:val="003E77F3"/>
    <w:rsid w:val="003E7865"/>
    <w:rsid w:val="003E786E"/>
    <w:rsid w:val="003E78FA"/>
    <w:rsid w:val="003E7928"/>
    <w:rsid w:val="003E7967"/>
    <w:rsid w:val="003E7A1A"/>
    <w:rsid w:val="003E7C56"/>
    <w:rsid w:val="003E7C96"/>
    <w:rsid w:val="003E7CDD"/>
    <w:rsid w:val="003E7D0E"/>
    <w:rsid w:val="003E7EFD"/>
    <w:rsid w:val="003E7F7B"/>
    <w:rsid w:val="003E7FBA"/>
    <w:rsid w:val="003F0045"/>
    <w:rsid w:val="003F019C"/>
    <w:rsid w:val="003F0243"/>
    <w:rsid w:val="003F026C"/>
    <w:rsid w:val="003F0349"/>
    <w:rsid w:val="003F034D"/>
    <w:rsid w:val="003F03FC"/>
    <w:rsid w:val="003F07BE"/>
    <w:rsid w:val="003F080C"/>
    <w:rsid w:val="003F0952"/>
    <w:rsid w:val="003F0A9C"/>
    <w:rsid w:val="003F0AB8"/>
    <w:rsid w:val="003F0C4D"/>
    <w:rsid w:val="003F0D00"/>
    <w:rsid w:val="003F0D0A"/>
    <w:rsid w:val="003F0D8D"/>
    <w:rsid w:val="003F1151"/>
    <w:rsid w:val="003F1183"/>
    <w:rsid w:val="003F1217"/>
    <w:rsid w:val="003F126C"/>
    <w:rsid w:val="003F1272"/>
    <w:rsid w:val="003F1277"/>
    <w:rsid w:val="003F1310"/>
    <w:rsid w:val="003F1460"/>
    <w:rsid w:val="003F174C"/>
    <w:rsid w:val="003F1751"/>
    <w:rsid w:val="003F1821"/>
    <w:rsid w:val="003F1871"/>
    <w:rsid w:val="003F1919"/>
    <w:rsid w:val="003F19AB"/>
    <w:rsid w:val="003F19AE"/>
    <w:rsid w:val="003F19E4"/>
    <w:rsid w:val="003F1A4A"/>
    <w:rsid w:val="003F1B70"/>
    <w:rsid w:val="003F1B73"/>
    <w:rsid w:val="003F1BC4"/>
    <w:rsid w:val="003F1C7D"/>
    <w:rsid w:val="003F1D07"/>
    <w:rsid w:val="003F1D14"/>
    <w:rsid w:val="003F1D21"/>
    <w:rsid w:val="003F1D81"/>
    <w:rsid w:val="003F1DA2"/>
    <w:rsid w:val="003F1DD8"/>
    <w:rsid w:val="003F1DF2"/>
    <w:rsid w:val="003F1F0C"/>
    <w:rsid w:val="003F20E0"/>
    <w:rsid w:val="003F21B8"/>
    <w:rsid w:val="003F2238"/>
    <w:rsid w:val="003F234F"/>
    <w:rsid w:val="003F23DD"/>
    <w:rsid w:val="003F23F0"/>
    <w:rsid w:val="003F2446"/>
    <w:rsid w:val="003F2536"/>
    <w:rsid w:val="003F25B9"/>
    <w:rsid w:val="003F26AD"/>
    <w:rsid w:val="003F2751"/>
    <w:rsid w:val="003F2834"/>
    <w:rsid w:val="003F28D9"/>
    <w:rsid w:val="003F2A71"/>
    <w:rsid w:val="003F2AE8"/>
    <w:rsid w:val="003F2CC3"/>
    <w:rsid w:val="003F2CDB"/>
    <w:rsid w:val="003F2D59"/>
    <w:rsid w:val="003F2D63"/>
    <w:rsid w:val="003F2E11"/>
    <w:rsid w:val="003F2E3E"/>
    <w:rsid w:val="003F2E9B"/>
    <w:rsid w:val="003F2F1E"/>
    <w:rsid w:val="003F3029"/>
    <w:rsid w:val="003F31B9"/>
    <w:rsid w:val="003F350E"/>
    <w:rsid w:val="003F373E"/>
    <w:rsid w:val="003F37A6"/>
    <w:rsid w:val="003F38A3"/>
    <w:rsid w:val="003F3A2F"/>
    <w:rsid w:val="003F3A96"/>
    <w:rsid w:val="003F3B47"/>
    <w:rsid w:val="003F3C26"/>
    <w:rsid w:val="003F3C75"/>
    <w:rsid w:val="003F3D72"/>
    <w:rsid w:val="003F3DBA"/>
    <w:rsid w:val="003F3EA6"/>
    <w:rsid w:val="003F4025"/>
    <w:rsid w:val="003F403D"/>
    <w:rsid w:val="003F4064"/>
    <w:rsid w:val="003F42A7"/>
    <w:rsid w:val="003F43A6"/>
    <w:rsid w:val="003F43AD"/>
    <w:rsid w:val="003F4521"/>
    <w:rsid w:val="003F456F"/>
    <w:rsid w:val="003F45AF"/>
    <w:rsid w:val="003F45EE"/>
    <w:rsid w:val="003F46E4"/>
    <w:rsid w:val="003F476A"/>
    <w:rsid w:val="003F4B70"/>
    <w:rsid w:val="003F4CD8"/>
    <w:rsid w:val="003F4D4A"/>
    <w:rsid w:val="003F4D87"/>
    <w:rsid w:val="003F4EA3"/>
    <w:rsid w:val="003F4EEF"/>
    <w:rsid w:val="003F5028"/>
    <w:rsid w:val="003F50DE"/>
    <w:rsid w:val="003F5180"/>
    <w:rsid w:val="003F51BC"/>
    <w:rsid w:val="003F5224"/>
    <w:rsid w:val="003F5299"/>
    <w:rsid w:val="003F52FC"/>
    <w:rsid w:val="003F5334"/>
    <w:rsid w:val="003F54B9"/>
    <w:rsid w:val="003F5619"/>
    <w:rsid w:val="003F5689"/>
    <w:rsid w:val="003F56DE"/>
    <w:rsid w:val="003F57DE"/>
    <w:rsid w:val="003F57E6"/>
    <w:rsid w:val="003F5A9F"/>
    <w:rsid w:val="003F5B60"/>
    <w:rsid w:val="003F5B61"/>
    <w:rsid w:val="003F5C40"/>
    <w:rsid w:val="003F5D2F"/>
    <w:rsid w:val="003F5D81"/>
    <w:rsid w:val="003F5E90"/>
    <w:rsid w:val="003F5EF4"/>
    <w:rsid w:val="003F6039"/>
    <w:rsid w:val="003F60AA"/>
    <w:rsid w:val="003F624E"/>
    <w:rsid w:val="003F6324"/>
    <w:rsid w:val="003F652A"/>
    <w:rsid w:val="003F653E"/>
    <w:rsid w:val="003F6606"/>
    <w:rsid w:val="003F664D"/>
    <w:rsid w:val="003F6657"/>
    <w:rsid w:val="003F66DF"/>
    <w:rsid w:val="003F6713"/>
    <w:rsid w:val="003F672F"/>
    <w:rsid w:val="003F6941"/>
    <w:rsid w:val="003F69DA"/>
    <w:rsid w:val="003F6A29"/>
    <w:rsid w:val="003F6A6A"/>
    <w:rsid w:val="003F6B4E"/>
    <w:rsid w:val="003F6C82"/>
    <w:rsid w:val="003F6D3C"/>
    <w:rsid w:val="003F6D8D"/>
    <w:rsid w:val="003F6E1D"/>
    <w:rsid w:val="003F6EE0"/>
    <w:rsid w:val="003F6EE3"/>
    <w:rsid w:val="003F6FA8"/>
    <w:rsid w:val="003F6FCB"/>
    <w:rsid w:val="003F6FCF"/>
    <w:rsid w:val="003F7000"/>
    <w:rsid w:val="003F7005"/>
    <w:rsid w:val="003F7028"/>
    <w:rsid w:val="003F705E"/>
    <w:rsid w:val="003F70C1"/>
    <w:rsid w:val="003F71BD"/>
    <w:rsid w:val="003F72E9"/>
    <w:rsid w:val="003F73B0"/>
    <w:rsid w:val="003F74A9"/>
    <w:rsid w:val="003F7507"/>
    <w:rsid w:val="003F7523"/>
    <w:rsid w:val="003F755C"/>
    <w:rsid w:val="003F767A"/>
    <w:rsid w:val="003F76A1"/>
    <w:rsid w:val="003F7887"/>
    <w:rsid w:val="003F7A3B"/>
    <w:rsid w:val="003F7A74"/>
    <w:rsid w:val="003F7D0A"/>
    <w:rsid w:val="003F7F15"/>
    <w:rsid w:val="003F7F55"/>
    <w:rsid w:val="0040001C"/>
    <w:rsid w:val="004000E8"/>
    <w:rsid w:val="00400118"/>
    <w:rsid w:val="004002CD"/>
    <w:rsid w:val="00400395"/>
    <w:rsid w:val="0040039E"/>
    <w:rsid w:val="004003F3"/>
    <w:rsid w:val="00400450"/>
    <w:rsid w:val="00400510"/>
    <w:rsid w:val="00400644"/>
    <w:rsid w:val="0040075A"/>
    <w:rsid w:val="00400B1E"/>
    <w:rsid w:val="00400BDF"/>
    <w:rsid w:val="00400C75"/>
    <w:rsid w:val="00400C91"/>
    <w:rsid w:val="00400CAB"/>
    <w:rsid w:val="00400DF0"/>
    <w:rsid w:val="00400E6F"/>
    <w:rsid w:val="00401005"/>
    <w:rsid w:val="00401221"/>
    <w:rsid w:val="0040127C"/>
    <w:rsid w:val="004012D7"/>
    <w:rsid w:val="004013CA"/>
    <w:rsid w:val="00401401"/>
    <w:rsid w:val="004014B6"/>
    <w:rsid w:val="004014C1"/>
    <w:rsid w:val="004014F9"/>
    <w:rsid w:val="00401590"/>
    <w:rsid w:val="00401814"/>
    <w:rsid w:val="00401816"/>
    <w:rsid w:val="0040187C"/>
    <w:rsid w:val="0040199B"/>
    <w:rsid w:val="00401CA3"/>
    <w:rsid w:val="00401CBD"/>
    <w:rsid w:val="00401D33"/>
    <w:rsid w:val="00401DA0"/>
    <w:rsid w:val="00401DA8"/>
    <w:rsid w:val="00401DB4"/>
    <w:rsid w:val="00401F32"/>
    <w:rsid w:val="00402041"/>
    <w:rsid w:val="00402048"/>
    <w:rsid w:val="00402078"/>
    <w:rsid w:val="0040208A"/>
    <w:rsid w:val="00402115"/>
    <w:rsid w:val="004021BC"/>
    <w:rsid w:val="0040237E"/>
    <w:rsid w:val="00402385"/>
    <w:rsid w:val="004023AE"/>
    <w:rsid w:val="004025D9"/>
    <w:rsid w:val="00402606"/>
    <w:rsid w:val="00402609"/>
    <w:rsid w:val="0040260C"/>
    <w:rsid w:val="0040264C"/>
    <w:rsid w:val="00402721"/>
    <w:rsid w:val="00402746"/>
    <w:rsid w:val="0040274D"/>
    <w:rsid w:val="0040278B"/>
    <w:rsid w:val="0040279B"/>
    <w:rsid w:val="00402924"/>
    <w:rsid w:val="0040295B"/>
    <w:rsid w:val="00402A26"/>
    <w:rsid w:val="00402C68"/>
    <w:rsid w:val="00402C93"/>
    <w:rsid w:val="00402D57"/>
    <w:rsid w:val="00402DC1"/>
    <w:rsid w:val="00402E83"/>
    <w:rsid w:val="004030F9"/>
    <w:rsid w:val="00403152"/>
    <w:rsid w:val="00403171"/>
    <w:rsid w:val="004034B2"/>
    <w:rsid w:val="00403652"/>
    <w:rsid w:val="00403655"/>
    <w:rsid w:val="00403760"/>
    <w:rsid w:val="0040377D"/>
    <w:rsid w:val="004037A4"/>
    <w:rsid w:val="00403916"/>
    <w:rsid w:val="004039CB"/>
    <w:rsid w:val="00403C0B"/>
    <w:rsid w:val="00403C41"/>
    <w:rsid w:val="00403DAB"/>
    <w:rsid w:val="00403DB5"/>
    <w:rsid w:val="00403E1D"/>
    <w:rsid w:val="00403EEB"/>
    <w:rsid w:val="00403F34"/>
    <w:rsid w:val="00403FD4"/>
    <w:rsid w:val="004040E9"/>
    <w:rsid w:val="0040420F"/>
    <w:rsid w:val="0040437F"/>
    <w:rsid w:val="0040438B"/>
    <w:rsid w:val="004043D5"/>
    <w:rsid w:val="0040442B"/>
    <w:rsid w:val="00404448"/>
    <w:rsid w:val="0040451E"/>
    <w:rsid w:val="00404889"/>
    <w:rsid w:val="0040489D"/>
    <w:rsid w:val="00404902"/>
    <w:rsid w:val="004049E0"/>
    <w:rsid w:val="00404AA8"/>
    <w:rsid w:val="00404AD0"/>
    <w:rsid w:val="00404C0C"/>
    <w:rsid w:val="00404C51"/>
    <w:rsid w:val="00404CCC"/>
    <w:rsid w:val="00404D24"/>
    <w:rsid w:val="00404DB9"/>
    <w:rsid w:val="00404DCE"/>
    <w:rsid w:val="00404E25"/>
    <w:rsid w:val="00404F35"/>
    <w:rsid w:val="00405048"/>
    <w:rsid w:val="0040513A"/>
    <w:rsid w:val="00405260"/>
    <w:rsid w:val="0040529C"/>
    <w:rsid w:val="004052F6"/>
    <w:rsid w:val="00405449"/>
    <w:rsid w:val="00405636"/>
    <w:rsid w:val="0040580D"/>
    <w:rsid w:val="0040591C"/>
    <w:rsid w:val="00405980"/>
    <w:rsid w:val="00405B05"/>
    <w:rsid w:val="00405B31"/>
    <w:rsid w:val="00405CA7"/>
    <w:rsid w:val="00405CAC"/>
    <w:rsid w:val="00405DCA"/>
    <w:rsid w:val="00405DF3"/>
    <w:rsid w:val="00405E32"/>
    <w:rsid w:val="00405E36"/>
    <w:rsid w:val="00405EB2"/>
    <w:rsid w:val="00405EF1"/>
    <w:rsid w:val="004060E2"/>
    <w:rsid w:val="00406198"/>
    <w:rsid w:val="004062B3"/>
    <w:rsid w:val="00406425"/>
    <w:rsid w:val="00406569"/>
    <w:rsid w:val="0040658D"/>
    <w:rsid w:val="00406638"/>
    <w:rsid w:val="00406671"/>
    <w:rsid w:val="00406685"/>
    <w:rsid w:val="004066A5"/>
    <w:rsid w:val="0040676A"/>
    <w:rsid w:val="004067AB"/>
    <w:rsid w:val="004069E7"/>
    <w:rsid w:val="00406C7E"/>
    <w:rsid w:val="00406D6D"/>
    <w:rsid w:val="00406DA1"/>
    <w:rsid w:val="00406E66"/>
    <w:rsid w:val="00406FE4"/>
    <w:rsid w:val="0040726B"/>
    <w:rsid w:val="00407306"/>
    <w:rsid w:val="00407398"/>
    <w:rsid w:val="004075F4"/>
    <w:rsid w:val="00407695"/>
    <w:rsid w:val="0040771A"/>
    <w:rsid w:val="004077D8"/>
    <w:rsid w:val="0040781A"/>
    <w:rsid w:val="004079E1"/>
    <w:rsid w:val="00407A64"/>
    <w:rsid w:val="00407CA6"/>
    <w:rsid w:val="00407D5F"/>
    <w:rsid w:val="00407DA3"/>
    <w:rsid w:val="00407F0D"/>
    <w:rsid w:val="00407F4E"/>
    <w:rsid w:val="00407F7F"/>
    <w:rsid w:val="00407F99"/>
    <w:rsid w:val="0041007E"/>
    <w:rsid w:val="004100B0"/>
    <w:rsid w:val="004100D0"/>
    <w:rsid w:val="004101EE"/>
    <w:rsid w:val="00410346"/>
    <w:rsid w:val="00410356"/>
    <w:rsid w:val="00410460"/>
    <w:rsid w:val="00410471"/>
    <w:rsid w:val="0041050B"/>
    <w:rsid w:val="00410550"/>
    <w:rsid w:val="004106F1"/>
    <w:rsid w:val="00410707"/>
    <w:rsid w:val="0041093B"/>
    <w:rsid w:val="004109A5"/>
    <w:rsid w:val="004109E0"/>
    <w:rsid w:val="00410A68"/>
    <w:rsid w:val="00410A8E"/>
    <w:rsid w:val="00410AB0"/>
    <w:rsid w:val="00410AB2"/>
    <w:rsid w:val="00410C32"/>
    <w:rsid w:val="00410DA8"/>
    <w:rsid w:val="00410DD9"/>
    <w:rsid w:val="00410EBF"/>
    <w:rsid w:val="004110EB"/>
    <w:rsid w:val="00411224"/>
    <w:rsid w:val="004113B2"/>
    <w:rsid w:val="004113F7"/>
    <w:rsid w:val="0041148F"/>
    <w:rsid w:val="0041159E"/>
    <w:rsid w:val="0041161F"/>
    <w:rsid w:val="00411689"/>
    <w:rsid w:val="00411693"/>
    <w:rsid w:val="004116A5"/>
    <w:rsid w:val="00411734"/>
    <w:rsid w:val="004117D0"/>
    <w:rsid w:val="00411816"/>
    <w:rsid w:val="004118F9"/>
    <w:rsid w:val="00411920"/>
    <w:rsid w:val="00411A38"/>
    <w:rsid w:val="00411B13"/>
    <w:rsid w:val="00411BEB"/>
    <w:rsid w:val="00411CCF"/>
    <w:rsid w:val="00411DE4"/>
    <w:rsid w:val="00411F20"/>
    <w:rsid w:val="00411F4F"/>
    <w:rsid w:val="00411FD1"/>
    <w:rsid w:val="00412043"/>
    <w:rsid w:val="0041206F"/>
    <w:rsid w:val="00412115"/>
    <w:rsid w:val="00412129"/>
    <w:rsid w:val="0041215C"/>
    <w:rsid w:val="0041224F"/>
    <w:rsid w:val="0041230B"/>
    <w:rsid w:val="0041235A"/>
    <w:rsid w:val="00412580"/>
    <w:rsid w:val="00412596"/>
    <w:rsid w:val="00412686"/>
    <w:rsid w:val="004126BB"/>
    <w:rsid w:val="0041275A"/>
    <w:rsid w:val="004127D6"/>
    <w:rsid w:val="004128FE"/>
    <w:rsid w:val="00412994"/>
    <w:rsid w:val="00412A03"/>
    <w:rsid w:val="00412A09"/>
    <w:rsid w:val="00412B69"/>
    <w:rsid w:val="00412B93"/>
    <w:rsid w:val="00412D8C"/>
    <w:rsid w:val="00412DC0"/>
    <w:rsid w:val="00412F82"/>
    <w:rsid w:val="004131BC"/>
    <w:rsid w:val="004131E2"/>
    <w:rsid w:val="00413250"/>
    <w:rsid w:val="004133FE"/>
    <w:rsid w:val="00413461"/>
    <w:rsid w:val="00413465"/>
    <w:rsid w:val="0041349C"/>
    <w:rsid w:val="004134CD"/>
    <w:rsid w:val="004135FE"/>
    <w:rsid w:val="004136D7"/>
    <w:rsid w:val="00413731"/>
    <w:rsid w:val="004137E6"/>
    <w:rsid w:val="004138E7"/>
    <w:rsid w:val="00413910"/>
    <w:rsid w:val="004139D3"/>
    <w:rsid w:val="004139F7"/>
    <w:rsid w:val="00413A4F"/>
    <w:rsid w:val="00413AAF"/>
    <w:rsid w:val="00413AC1"/>
    <w:rsid w:val="00413B6F"/>
    <w:rsid w:val="00413C6B"/>
    <w:rsid w:val="00413D11"/>
    <w:rsid w:val="00413FC5"/>
    <w:rsid w:val="0041415C"/>
    <w:rsid w:val="0041421C"/>
    <w:rsid w:val="00414282"/>
    <w:rsid w:val="0041437F"/>
    <w:rsid w:val="00414402"/>
    <w:rsid w:val="0041458B"/>
    <w:rsid w:val="004145F3"/>
    <w:rsid w:val="004146A7"/>
    <w:rsid w:val="004147C4"/>
    <w:rsid w:val="00414A15"/>
    <w:rsid w:val="00414A4E"/>
    <w:rsid w:val="00414AE6"/>
    <w:rsid w:val="00414BA5"/>
    <w:rsid w:val="00414D85"/>
    <w:rsid w:val="00414DDA"/>
    <w:rsid w:val="00414F06"/>
    <w:rsid w:val="00414F41"/>
    <w:rsid w:val="00414F4E"/>
    <w:rsid w:val="00414F9E"/>
    <w:rsid w:val="00414FFB"/>
    <w:rsid w:val="0041501F"/>
    <w:rsid w:val="0041509D"/>
    <w:rsid w:val="00415117"/>
    <w:rsid w:val="00415180"/>
    <w:rsid w:val="0041518F"/>
    <w:rsid w:val="0041524D"/>
    <w:rsid w:val="0041527A"/>
    <w:rsid w:val="00415298"/>
    <w:rsid w:val="00415345"/>
    <w:rsid w:val="004153DC"/>
    <w:rsid w:val="00415466"/>
    <w:rsid w:val="00415480"/>
    <w:rsid w:val="004154BE"/>
    <w:rsid w:val="0041557A"/>
    <w:rsid w:val="004156D5"/>
    <w:rsid w:val="004156F3"/>
    <w:rsid w:val="004157AC"/>
    <w:rsid w:val="0041582E"/>
    <w:rsid w:val="0041595B"/>
    <w:rsid w:val="0041598F"/>
    <w:rsid w:val="004159C0"/>
    <w:rsid w:val="00415AF7"/>
    <w:rsid w:val="00415BBA"/>
    <w:rsid w:val="00415BF6"/>
    <w:rsid w:val="00415C93"/>
    <w:rsid w:val="00415C97"/>
    <w:rsid w:val="00415D2B"/>
    <w:rsid w:val="00415DEF"/>
    <w:rsid w:val="00415E68"/>
    <w:rsid w:val="00415EA3"/>
    <w:rsid w:val="0041603A"/>
    <w:rsid w:val="00416120"/>
    <w:rsid w:val="0041620C"/>
    <w:rsid w:val="004162F4"/>
    <w:rsid w:val="00416422"/>
    <w:rsid w:val="0041649F"/>
    <w:rsid w:val="00416541"/>
    <w:rsid w:val="004165D2"/>
    <w:rsid w:val="00416605"/>
    <w:rsid w:val="00416717"/>
    <w:rsid w:val="00416907"/>
    <w:rsid w:val="00416933"/>
    <w:rsid w:val="0041696F"/>
    <w:rsid w:val="004169D5"/>
    <w:rsid w:val="00416A43"/>
    <w:rsid w:val="00416A4C"/>
    <w:rsid w:val="00416B1D"/>
    <w:rsid w:val="00416C03"/>
    <w:rsid w:val="00416C18"/>
    <w:rsid w:val="00416C29"/>
    <w:rsid w:val="00416CE9"/>
    <w:rsid w:val="00416D9F"/>
    <w:rsid w:val="00416DA3"/>
    <w:rsid w:val="00416E0E"/>
    <w:rsid w:val="00416E68"/>
    <w:rsid w:val="00416E70"/>
    <w:rsid w:val="00416EC4"/>
    <w:rsid w:val="00416ECC"/>
    <w:rsid w:val="00416F00"/>
    <w:rsid w:val="0041703B"/>
    <w:rsid w:val="004170A8"/>
    <w:rsid w:val="00417310"/>
    <w:rsid w:val="00417376"/>
    <w:rsid w:val="004174EE"/>
    <w:rsid w:val="00417532"/>
    <w:rsid w:val="00417577"/>
    <w:rsid w:val="004176D7"/>
    <w:rsid w:val="00417759"/>
    <w:rsid w:val="00417784"/>
    <w:rsid w:val="00417942"/>
    <w:rsid w:val="00417959"/>
    <w:rsid w:val="004179A7"/>
    <w:rsid w:val="00417AB0"/>
    <w:rsid w:val="00417BEC"/>
    <w:rsid w:val="00417D0F"/>
    <w:rsid w:val="00417D9E"/>
    <w:rsid w:val="00417E3A"/>
    <w:rsid w:val="00417E41"/>
    <w:rsid w:val="00417F3D"/>
    <w:rsid w:val="00417F92"/>
    <w:rsid w:val="00417FAF"/>
    <w:rsid w:val="00417FB0"/>
    <w:rsid w:val="00417FD2"/>
    <w:rsid w:val="00420008"/>
    <w:rsid w:val="004201F2"/>
    <w:rsid w:val="00420327"/>
    <w:rsid w:val="004203DA"/>
    <w:rsid w:val="0042041B"/>
    <w:rsid w:val="00420552"/>
    <w:rsid w:val="00420592"/>
    <w:rsid w:val="00420703"/>
    <w:rsid w:val="0042077D"/>
    <w:rsid w:val="004207E3"/>
    <w:rsid w:val="004207F4"/>
    <w:rsid w:val="00420805"/>
    <w:rsid w:val="00420957"/>
    <w:rsid w:val="0042098C"/>
    <w:rsid w:val="00420B5C"/>
    <w:rsid w:val="00420BBE"/>
    <w:rsid w:val="00420BCA"/>
    <w:rsid w:val="00420D69"/>
    <w:rsid w:val="00420D9D"/>
    <w:rsid w:val="00420DF7"/>
    <w:rsid w:val="00420E52"/>
    <w:rsid w:val="00420E81"/>
    <w:rsid w:val="00420E87"/>
    <w:rsid w:val="00420F3F"/>
    <w:rsid w:val="00420F7A"/>
    <w:rsid w:val="00421059"/>
    <w:rsid w:val="0042106F"/>
    <w:rsid w:val="00421074"/>
    <w:rsid w:val="004210A4"/>
    <w:rsid w:val="0042135B"/>
    <w:rsid w:val="004213C0"/>
    <w:rsid w:val="00421462"/>
    <w:rsid w:val="004214FE"/>
    <w:rsid w:val="00421538"/>
    <w:rsid w:val="0042154F"/>
    <w:rsid w:val="004215D3"/>
    <w:rsid w:val="004217F6"/>
    <w:rsid w:val="00421800"/>
    <w:rsid w:val="00421876"/>
    <w:rsid w:val="00421920"/>
    <w:rsid w:val="00421BDF"/>
    <w:rsid w:val="00421BFF"/>
    <w:rsid w:val="00421C18"/>
    <w:rsid w:val="00421CD4"/>
    <w:rsid w:val="00421E5D"/>
    <w:rsid w:val="00421EDA"/>
    <w:rsid w:val="00421F70"/>
    <w:rsid w:val="00421FAB"/>
    <w:rsid w:val="0042200E"/>
    <w:rsid w:val="0042209D"/>
    <w:rsid w:val="004221D9"/>
    <w:rsid w:val="00422440"/>
    <w:rsid w:val="0042245B"/>
    <w:rsid w:val="004224B0"/>
    <w:rsid w:val="004226B6"/>
    <w:rsid w:val="004226C6"/>
    <w:rsid w:val="004228DE"/>
    <w:rsid w:val="0042291D"/>
    <w:rsid w:val="00422A27"/>
    <w:rsid w:val="00422B84"/>
    <w:rsid w:val="00422C66"/>
    <w:rsid w:val="00422C9B"/>
    <w:rsid w:val="00422D16"/>
    <w:rsid w:val="00422D56"/>
    <w:rsid w:val="00422FD2"/>
    <w:rsid w:val="0042303F"/>
    <w:rsid w:val="004230B6"/>
    <w:rsid w:val="0042314D"/>
    <w:rsid w:val="0042318A"/>
    <w:rsid w:val="00423208"/>
    <w:rsid w:val="00423235"/>
    <w:rsid w:val="00423256"/>
    <w:rsid w:val="00423371"/>
    <w:rsid w:val="00423729"/>
    <w:rsid w:val="0042372D"/>
    <w:rsid w:val="004237A9"/>
    <w:rsid w:val="00423826"/>
    <w:rsid w:val="00423848"/>
    <w:rsid w:val="00423888"/>
    <w:rsid w:val="004238D1"/>
    <w:rsid w:val="004239DE"/>
    <w:rsid w:val="00423B0A"/>
    <w:rsid w:val="00423B13"/>
    <w:rsid w:val="00423C1D"/>
    <w:rsid w:val="00423DBE"/>
    <w:rsid w:val="00423E1F"/>
    <w:rsid w:val="00423E80"/>
    <w:rsid w:val="0042408B"/>
    <w:rsid w:val="0042416B"/>
    <w:rsid w:val="00424179"/>
    <w:rsid w:val="004243BF"/>
    <w:rsid w:val="004243CF"/>
    <w:rsid w:val="00424530"/>
    <w:rsid w:val="004245CB"/>
    <w:rsid w:val="004245E3"/>
    <w:rsid w:val="00424619"/>
    <w:rsid w:val="004246DA"/>
    <w:rsid w:val="00424785"/>
    <w:rsid w:val="004247A6"/>
    <w:rsid w:val="00424976"/>
    <w:rsid w:val="00424AC3"/>
    <w:rsid w:val="00424C03"/>
    <w:rsid w:val="00424D45"/>
    <w:rsid w:val="00424E8C"/>
    <w:rsid w:val="00425396"/>
    <w:rsid w:val="004254F7"/>
    <w:rsid w:val="00425593"/>
    <w:rsid w:val="004255B8"/>
    <w:rsid w:val="004255E9"/>
    <w:rsid w:val="00425628"/>
    <w:rsid w:val="004256E9"/>
    <w:rsid w:val="004257D3"/>
    <w:rsid w:val="004259F1"/>
    <w:rsid w:val="00425A04"/>
    <w:rsid w:val="00425B47"/>
    <w:rsid w:val="00425C89"/>
    <w:rsid w:val="00425D61"/>
    <w:rsid w:val="00425D64"/>
    <w:rsid w:val="004261F1"/>
    <w:rsid w:val="0042623C"/>
    <w:rsid w:val="004262E0"/>
    <w:rsid w:val="00426345"/>
    <w:rsid w:val="0042636A"/>
    <w:rsid w:val="004263EF"/>
    <w:rsid w:val="004264CB"/>
    <w:rsid w:val="00426552"/>
    <w:rsid w:val="00426564"/>
    <w:rsid w:val="004265A5"/>
    <w:rsid w:val="004265B0"/>
    <w:rsid w:val="004269B0"/>
    <w:rsid w:val="00426B38"/>
    <w:rsid w:val="00426C74"/>
    <w:rsid w:val="00426CF9"/>
    <w:rsid w:val="00426E15"/>
    <w:rsid w:val="00426E1E"/>
    <w:rsid w:val="0042728B"/>
    <w:rsid w:val="0042736F"/>
    <w:rsid w:val="004273D6"/>
    <w:rsid w:val="004273D7"/>
    <w:rsid w:val="0042743B"/>
    <w:rsid w:val="00427593"/>
    <w:rsid w:val="004275A6"/>
    <w:rsid w:val="00427683"/>
    <w:rsid w:val="004276D1"/>
    <w:rsid w:val="004279A6"/>
    <w:rsid w:val="004279C7"/>
    <w:rsid w:val="004279DE"/>
    <w:rsid w:val="00427A48"/>
    <w:rsid w:val="00427A86"/>
    <w:rsid w:val="00427AE6"/>
    <w:rsid w:val="00427AF2"/>
    <w:rsid w:val="00427B7F"/>
    <w:rsid w:val="00427B85"/>
    <w:rsid w:val="00427C0F"/>
    <w:rsid w:val="00427C2F"/>
    <w:rsid w:val="00427C55"/>
    <w:rsid w:val="00427CF0"/>
    <w:rsid w:val="00427CF8"/>
    <w:rsid w:val="00427D62"/>
    <w:rsid w:val="00427DAB"/>
    <w:rsid w:val="00427E9A"/>
    <w:rsid w:val="00427F05"/>
    <w:rsid w:val="00427F7D"/>
    <w:rsid w:val="00427FAF"/>
    <w:rsid w:val="0043006B"/>
    <w:rsid w:val="00430182"/>
    <w:rsid w:val="004301D5"/>
    <w:rsid w:val="004301DC"/>
    <w:rsid w:val="004301F7"/>
    <w:rsid w:val="00430229"/>
    <w:rsid w:val="0043022D"/>
    <w:rsid w:val="004302F7"/>
    <w:rsid w:val="00430386"/>
    <w:rsid w:val="00430443"/>
    <w:rsid w:val="00430502"/>
    <w:rsid w:val="00430507"/>
    <w:rsid w:val="0043055B"/>
    <w:rsid w:val="0043063A"/>
    <w:rsid w:val="00430768"/>
    <w:rsid w:val="00430774"/>
    <w:rsid w:val="004308AF"/>
    <w:rsid w:val="00430980"/>
    <w:rsid w:val="004309CD"/>
    <w:rsid w:val="00430A15"/>
    <w:rsid w:val="00430A76"/>
    <w:rsid w:val="00430B8E"/>
    <w:rsid w:val="00430C42"/>
    <w:rsid w:val="00430E0C"/>
    <w:rsid w:val="00430F50"/>
    <w:rsid w:val="0043102B"/>
    <w:rsid w:val="00431043"/>
    <w:rsid w:val="00431150"/>
    <w:rsid w:val="004311B3"/>
    <w:rsid w:val="004311F7"/>
    <w:rsid w:val="00431250"/>
    <w:rsid w:val="00431271"/>
    <w:rsid w:val="004312FF"/>
    <w:rsid w:val="00431427"/>
    <w:rsid w:val="00431730"/>
    <w:rsid w:val="0043175F"/>
    <w:rsid w:val="00431811"/>
    <w:rsid w:val="00431833"/>
    <w:rsid w:val="00431959"/>
    <w:rsid w:val="004319A1"/>
    <w:rsid w:val="00431A2B"/>
    <w:rsid w:val="00431AF4"/>
    <w:rsid w:val="00431B26"/>
    <w:rsid w:val="00431B64"/>
    <w:rsid w:val="00431BA3"/>
    <w:rsid w:val="00431BE4"/>
    <w:rsid w:val="00431CEA"/>
    <w:rsid w:val="00431D06"/>
    <w:rsid w:val="00431D4E"/>
    <w:rsid w:val="00431E22"/>
    <w:rsid w:val="00431EF9"/>
    <w:rsid w:val="00432104"/>
    <w:rsid w:val="0043219C"/>
    <w:rsid w:val="0043229D"/>
    <w:rsid w:val="004322FC"/>
    <w:rsid w:val="00432495"/>
    <w:rsid w:val="00432682"/>
    <w:rsid w:val="004326C0"/>
    <w:rsid w:val="004328D7"/>
    <w:rsid w:val="00432923"/>
    <w:rsid w:val="0043294F"/>
    <w:rsid w:val="004329F4"/>
    <w:rsid w:val="00432A76"/>
    <w:rsid w:val="00432F98"/>
    <w:rsid w:val="004332B3"/>
    <w:rsid w:val="004333F1"/>
    <w:rsid w:val="00433445"/>
    <w:rsid w:val="0043350E"/>
    <w:rsid w:val="0043355B"/>
    <w:rsid w:val="0043368F"/>
    <w:rsid w:val="004336F0"/>
    <w:rsid w:val="0043373F"/>
    <w:rsid w:val="00433819"/>
    <w:rsid w:val="00433882"/>
    <w:rsid w:val="004339CB"/>
    <w:rsid w:val="00433A5C"/>
    <w:rsid w:val="00433AC9"/>
    <w:rsid w:val="00433CDD"/>
    <w:rsid w:val="00433CDE"/>
    <w:rsid w:val="00433E2C"/>
    <w:rsid w:val="00433EDA"/>
    <w:rsid w:val="00433EEC"/>
    <w:rsid w:val="00433F6D"/>
    <w:rsid w:val="00433F70"/>
    <w:rsid w:val="00433FC7"/>
    <w:rsid w:val="00434048"/>
    <w:rsid w:val="00434198"/>
    <w:rsid w:val="004342F9"/>
    <w:rsid w:val="004343FA"/>
    <w:rsid w:val="004344EC"/>
    <w:rsid w:val="004346D8"/>
    <w:rsid w:val="0043475E"/>
    <w:rsid w:val="004347A5"/>
    <w:rsid w:val="004348BC"/>
    <w:rsid w:val="0043493C"/>
    <w:rsid w:val="004349EF"/>
    <w:rsid w:val="00434A76"/>
    <w:rsid w:val="00434AA2"/>
    <w:rsid w:val="00434B56"/>
    <w:rsid w:val="00434C75"/>
    <w:rsid w:val="00434ED5"/>
    <w:rsid w:val="00434FA6"/>
    <w:rsid w:val="00434FD5"/>
    <w:rsid w:val="004351DC"/>
    <w:rsid w:val="004353F8"/>
    <w:rsid w:val="004354A5"/>
    <w:rsid w:val="0043554C"/>
    <w:rsid w:val="004355FE"/>
    <w:rsid w:val="00435647"/>
    <w:rsid w:val="004356E7"/>
    <w:rsid w:val="00435894"/>
    <w:rsid w:val="004358FB"/>
    <w:rsid w:val="00435982"/>
    <w:rsid w:val="004359DF"/>
    <w:rsid w:val="00435A8C"/>
    <w:rsid w:val="00435AE5"/>
    <w:rsid w:val="00435B05"/>
    <w:rsid w:val="00435B31"/>
    <w:rsid w:val="00435BF2"/>
    <w:rsid w:val="00435C5C"/>
    <w:rsid w:val="00435C7C"/>
    <w:rsid w:val="00435CA4"/>
    <w:rsid w:val="00435D0A"/>
    <w:rsid w:val="00435EDA"/>
    <w:rsid w:val="00435F56"/>
    <w:rsid w:val="00436102"/>
    <w:rsid w:val="004363DA"/>
    <w:rsid w:val="0043658B"/>
    <w:rsid w:val="0043666D"/>
    <w:rsid w:val="00436677"/>
    <w:rsid w:val="00436690"/>
    <w:rsid w:val="0043676A"/>
    <w:rsid w:val="00436771"/>
    <w:rsid w:val="004367B8"/>
    <w:rsid w:val="004367E7"/>
    <w:rsid w:val="004367F5"/>
    <w:rsid w:val="0043693D"/>
    <w:rsid w:val="0043694E"/>
    <w:rsid w:val="00436B10"/>
    <w:rsid w:val="00436C4D"/>
    <w:rsid w:val="00436CFB"/>
    <w:rsid w:val="00436CFD"/>
    <w:rsid w:val="00436FB1"/>
    <w:rsid w:val="00436FFD"/>
    <w:rsid w:val="00437243"/>
    <w:rsid w:val="00437304"/>
    <w:rsid w:val="0043733C"/>
    <w:rsid w:val="00437366"/>
    <w:rsid w:val="00437551"/>
    <w:rsid w:val="00437728"/>
    <w:rsid w:val="00437783"/>
    <w:rsid w:val="0043787F"/>
    <w:rsid w:val="004378B7"/>
    <w:rsid w:val="004378EA"/>
    <w:rsid w:val="00437AA9"/>
    <w:rsid w:val="00437B6E"/>
    <w:rsid w:val="00437C74"/>
    <w:rsid w:val="00437D3D"/>
    <w:rsid w:val="00437DD4"/>
    <w:rsid w:val="00437DE6"/>
    <w:rsid w:val="00437E4F"/>
    <w:rsid w:val="00437F29"/>
    <w:rsid w:val="00437F3B"/>
    <w:rsid w:val="00437FD0"/>
    <w:rsid w:val="0044001D"/>
    <w:rsid w:val="00440128"/>
    <w:rsid w:val="004403C6"/>
    <w:rsid w:val="0044047D"/>
    <w:rsid w:val="004404A9"/>
    <w:rsid w:val="00440641"/>
    <w:rsid w:val="004406DC"/>
    <w:rsid w:val="00440753"/>
    <w:rsid w:val="004407DC"/>
    <w:rsid w:val="00440876"/>
    <w:rsid w:val="0044094D"/>
    <w:rsid w:val="004409B6"/>
    <w:rsid w:val="004409F9"/>
    <w:rsid w:val="00440BBD"/>
    <w:rsid w:val="00440BD1"/>
    <w:rsid w:val="00440BF2"/>
    <w:rsid w:val="00440CCE"/>
    <w:rsid w:val="00440CD2"/>
    <w:rsid w:val="00440D77"/>
    <w:rsid w:val="00440E2B"/>
    <w:rsid w:val="00440E35"/>
    <w:rsid w:val="00440E3B"/>
    <w:rsid w:val="00440FC1"/>
    <w:rsid w:val="00441115"/>
    <w:rsid w:val="0044115C"/>
    <w:rsid w:val="00441254"/>
    <w:rsid w:val="00441284"/>
    <w:rsid w:val="00441534"/>
    <w:rsid w:val="004415A2"/>
    <w:rsid w:val="00441607"/>
    <w:rsid w:val="004417C2"/>
    <w:rsid w:val="00441900"/>
    <w:rsid w:val="0044194A"/>
    <w:rsid w:val="004419AD"/>
    <w:rsid w:val="00441BB0"/>
    <w:rsid w:val="00441D3F"/>
    <w:rsid w:val="00441E28"/>
    <w:rsid w:val="00441EAD"/>
    <w:rsid w:val="00442002"/>
    <w:rsid w:val="00442053"/>
    <w:rsid w:val="00442223"/>
    <w:rsid w:val="004422ED"/>
    <w:rsid w:val="004423BB"/>
    <w:rsid w:val="00442403"/>
    <w:rsid w:val="0044247D"/>
    <w:rsid w:val="0044256E"/>
    <w:rsid w:val="004425DF"/>
    <w:rsid w:val="004427A0"/>
    <w:rsid w:val="004427DF"/>
    <w:rsid w:val="004429B7"/>
    <w:rsid w:val="004429C1"/>
    <w:rsid w:val="00442B06"/>
    <w:rsid w:val="00442C6C"/>
    <w:rsid w:val="00442CC0"/>
    <w:rsid w:val="00442CC1"/>
    <w:rsid w:val="00442D1B"/>
    <w:rsid w:val="00442E04"/>
    <w:rsid w:val="00442E1C"/>
    <w:rsid w:val="00442E4D"/>
    <w:rsid w:val="00442EF7"/>
    <w:rsid w:val="0044301D"/>
    <w:rsid w:val="004430F8"/>
    <w:rsid w:val="00443234"/>
    <w:rsid w:val="00443240"/>
    <w:rsid w:val="00443279"/>
    <w:rsid w:val="00443438"/>
    <w:rsid w:val="004434DC"/>
    <w:rsid w:val="004437CD"/>
    <w:rsid w:val="004437EB"/>
    <w:rsid w:val="004438C4"/>
    <w:rsid w:val="00443937"/>
    <w:rsid w:val="00443A57"/>
    <w:rsid w:val="00443A85"/>
    <w:rsid w:val="00443AFE"/>
    <w:rsid w:val="00443B1B"/>
    <w:rsid w:val="00443BCB"/>
    <w:rsid w:val="00443D5A"/>
    <w:rsid w:val="00443DED"/>
    <w:rsid w:val="00443FA9"/>
    <w:rsid w:val="004440A2"/>
    <w:rsid w:val="0044410A"/>
    <w:rsid w:val="0044412B"/>
    <w:rsid w:val="00444173"/>
    <w:rsid w:val="004444C7"/>
    <w:rsid w:val="004444DD"/>
    <w:rsid w:val="0044455E"/>
    <w:rsid w:val="00444658"/>
    <w:rsid w:val="0044466C"/>
    <w:rsid w:val="00444795"/>
    <w:rsid w:val="004448B3"/>
    <w:rsid w:val="00444B8F"/>
    <w:rsid w:val="00444E61"/>
    <w:rsid w:val="00444FA6"/>
    <w:rsid w:val="0044502E"/>
    <w:rsid w:val="00445263"/>
    <w:rsid w:val="004452C4"/>
    <w:rsid w:val="00445390"/>
    <w:rsid w:val="004453AD"/>
    <w:rsid w:val="00445457"/>
    <w:rsid w:val="00445497"/>
    <w:rsid w:val="004454B7"/>
    <w:rsid w:val="0044557B"/>
    <w:rsid w:val="0044560A"/>
    <w:rsid w:val="004456C0"/>
    <w:rsid w:val="0044575B"/>
    <w:rsid w:val="00445798"/>
    <w:rsid w:val="004458BB"/>
    <w:rsid w:val="004458F8"/>
    <w:rsid w:val="0044591B"/>
    <w:rsid w:val="00445969"/>
    <w:rsid w:val="0044599F"/>
    <w:rsid w:val="00445AF8"/>
    <w:rsid w:val="00445B1F"/>
    <w:rsid w:val="00445B50"/>
    <w:rsid w:val="00445C97"/>
    <w:rsid w:val="00445D17"/>
    <w:rsid w:val="00445FDB"/>
    <w:rsid w:val="004460AC"/>
    <w:rsid w:val="00446186"/>
    <w:rsid w:val="00446301"/>
    <w:rsid w:val="00446330"/>
    <w:rsid w:val="00446354"/>
    <w:rsid w:val="004463AD"/>
    <w:rsid w:val="004463F8"/>
    <w:rsid w:val="0044651E"/>
    <w:rsid w:val="00446585"/>
    <w:rsid w:val="004465D7"/>
    <w:rsid w:val="0044660A"/>
    <w:rsid w:val="0044666C"/>
    <w:rsid w:val="0044678D"/>
    <w:rsid w:val="004467B0"/>
    <w:rsid w:val="00446978"/>
    <w:rsid w:val="0044699B"/>
    <w:rsid w:val="00446A8B"/>
    <w:rsid w:val="00446C33"/>
    <w:rsid w:val="00446CED"/>
    <w:rsid w:val="00446E0D"/>
    <w:rsid w:val="00446F76"/>
    <w:rsid w:val="00446FDA"/>
    <w:rsid w:val="00446FE3"/>
    <w:rsid w:val="004471C8"/>
    <w:rsid w:val="00447213"/>
    <w:rsid w:val="00447326"/>
    <w:rsid w:val="00447329"/>
    <w:rsid w:val="0044732D"/>
    <w:rsid w:val="00447347"/>
    <w:rsid w:val="004473E0"/>
    <w:rsid w:val="004473F8"/>
    <w:rsid w:val="0044740B"/>
    <w:rsid w:val="0044744C"/>
    <w:rsid w:val="00447523"/>
    <w:rsid w:val="00447676"/>
    <w:rsid w:val="00447778"/>
    <w:rsid w:val="004477A6"/>
    <w:rsid w:val="00447905"/>
    <w:rsid w:val="00447AAD"/>
    <w:rsid w:val="00447AFB"/>
    <w:rsid w:val="00447C90"/>
    <w:rsid w:val="00447C94"/>
    <w:rsid w:val="00447D1A"/>
    <w:rsid w:val="00447D8D"/>
    <w:rsid w:val="00447E20"/>
    <w:rsid w:val="00447F54"/>
    <w:rsid w:val="00450014"/>
    <w:rsid w:val="004500AE"/>
    <w:rsid w:val="00450149"/>
    <w:rsid w:val="00450175"/>
    <w:rsid w:val="00450191"/>
    <w:rsid w:val="0045023E"/>
    <w:rsid w:val="00450249"/>
    <w:rsid w:val="004502A9"/>
    <w:rsid w:val="00450300"/>
    <w:rsid w:val="00450572"/>
    <w:rsid w:val="004505F8"/>
    <w:rsid w:val="0045074C"/>
    <w:rsid w:val="00450787"/>
    <w:rsid w:val="00450860"/>
    <w:rsid w:val="00450A87"/>
    <w:rsid w:val="00450BBF"/>
    <w:rsid w:val="00450BFC"/>
    <w:rsid w:val="00450C84"/>
    <w:rsid w:val="00450CCA"/>
    <w:rsid w:val="00450CEF"/>
    <w:rsid w:val="00450E27"/>
    <w:rsid w:val="00450E9D"/>
    <w:rsid w:val="004510C3"/>
    <w:rsid w:val="004512C3"/>
    <w:rsid w:val="0045138E"/>
    <w:rsid w:val="004514E4"/>
    <w:rsid w:val="004514FF"/>
    <w:rsid w:val="00451677"/>
    <w:rsid w:val="004516A4"/>
    <w:rsid w:val="004516B9"/>
    <w:rsid w:val="0045192B"/>
    <w:rsid w:val="00451B07"/>
    <w:rsid w:val="00451B7A"/>
    <w:rsid w:val="00451BDE"/>
    <w:rsid w:val="00451C56"/>
    <w:rsid w:val="00451D99"/>
    <w:rsid w:val="00451E1F"/>
    <w:rsid w:val="00451E91"/>
    <w:rsid w:val="00451EF2"/>
    <w:rsid w:val="0045212C"/>
    <w:rsid w:val="00452186"/>
    <w:rsid w:val="004521D6"/>
    <w:rsid w:val="00452250"/>
    <w:rsid w:val="004523E0"/>
    <w:rsid w:val="00452555"/>
    <w:rsid w:val="0045258F"/>
    <w:rsid w:val="004526F6"/>
    <w:rsid w:val="004527A3"/>
    <w:rsid w:val="004527BC"/>
    <w:rsid w:val="0045286E"/>
    <w:rsid w:val="00452B6D"/>
    <w:rsid w:val="00452C19"/>
    <w:rsid w:val="00452C47"/>
    <w:rsid w:val="00452C4A"/>
    <w:rsid w:val="00452CB5"/>
    <w:rsid w:val="00452E9D"/>
    <w:rsid w:val="00452F5C"/>
    <w:rsid w:val="00452F75"/>
    <w:rsid w:val="00452FB9"/>
    <w:rsid w:val="00452FEF"/>
    <w:rsid w:val="004530E0"/>
    <w:rsid w:val="00453295"/>
    <w:rsid w:val="00453508"/>
    <w:rsid w:val="0045352F"/>
    <w:rsid w:val="0045372B"/>
    <w:rsid w:val="00453A7A"/>
    <w:rsid w:val="00453C40"/>
    <w:rsid w:val="00453C5D"/>
    <w:rsid w:val="00453CD4"/>
    <w:rsid w:val="00453E43"/>
    <w:rsid w:val="00453F02"/>
    <w:rsid w:val="00453FC5"/>
    <w:rsid w:val="00454002"/>
    <w:rsid w:val="00454058"/>
    <w:rsid w:val="004540B4"/>
    <w:rsid w:val="00454147"/>
    <w:rsid w:val="00454698"/>
    <w:rsid w:val="004546EC"/>
    <w:rsid w:val="0045482B"/>
    <w:rsid w:val="004548C7"/>
    <w:rsid w:val="00454C5A"/>
    <w:rsid w:val="00454CE0"/>
    <w:rsid w:val="00454D87"/>
    <w:rsid w:val="00454E5D"/>
    <w:rsid w:val="00454F73"/>
    <w:rsid w:val="00454F7B"/>
    <w:rsid w:val="00454FF2"/>
    <w:rsid w:val="004550C6"/>
    <w:rsid w:val="004551A8"/>
    <w:rsid w:val="004551ED"/>
    <w:rsid w:val="00455235"/>
    <w:rsid w:val="00455304"/>
    <w:rsid w:val="0045533B"/>
    <w:rsid w:val="0045535D"/>
    <w:rsid w:val="004554D1"/>
    <w:rsid w:val="00455575"/>
    <w:rsid w:val="00455790"/>
    <w:rsid w:val="0045581B"/>
    <w:rsid w:val="00455834"/>
    <w:rsid w:val="004559A2"/>
    <w:rsid w:val="00455A10"/>
    <w:rsid w:val="00455A13"/>
    <w:rsid w:val="00455AAC"/>
    <w:rsid w:val="00455BC0"/>
    <w:rsid w:val="00455C17"/>
    <w:rsid w:val="00455CDE"/>
    <w:rsid w:val="00455D25"/>
    <w:rsid w:val="00455EE4"/>
    <w:rsid w:val="00455F1E"/>
    <w:rsid w:val="00455F94"/>
    <w:rsid w:val="00455FC0"/>
    <w:rsid w:val="00456025"/>
    <w:rsid w:val="0045612A"/>
    <w:rsid w:val="0045616E"/>
    <w:rsid w:val="00456371"/>
    <w:rsid w:val="0045652F"/>
    <w:rsid w:val="00456583"/>
    <w:rsid w:val="004568F9"/>
    <w:rsid w:val="00456A5C"/>
    <w:rsid w:val="00456B4C"/>
    <w:rsid w:val="00456BC7"/>
    <w:rsid w:val="00456E2B"/>
    <w:rsid w:val="00456E94"/>
    <w:rsid w:val="00456EBD"/>
    <w:rsid w:val="00456EF7"/>
    <w:rsid w:val="00456F5C"/>
    <w:rsid w:val="00456F66"/>
    <w:rsid w:val="00457127"/>
    <w:rsid w:val="0045715A"/>
    <w:rsid w:val="0045716A"/>
    <w:rsid w:val="004572AE"/>
    <w:rsid w:val="004573AC"/>
    <w:rsid w:val="00457419"/>
    <w:rsid w:val="00457473"/>
    <w:rsid w:val="00457493"/>
    <w:rsid w:val="004574C1"/>
    <w:rsid w:val="004574D7"/>
    <w:rsid w:val="004574DE"/>
    <w:rsid w:val="00457559"/>
    <w:rsid w:val="0045759A"/>
    <w:rsid w:val="004575F0"/>
    <w:rsid w:val="00457626"/>
    <w:rsid w:val="004576E3"/>
    <w:rsid w:val="00457765"/>
    <w:rsid w:val="004577C9"/>
    <w:rsid w:val="00457812"/>
    <w:rsid w:val="00457821"/>
    <w:rsid w:val="00457875"/>
    <w:rsid w:val="004578FC"/>
    <w:rsid w:val="00457970"/>
    <w:rsid w:val="00457A45"/>
    <w:rsid w:val="00457B87"/>
    <w:rsid w:val="00457B8A"/>
    <w:rsid w:val="00457BEF"/>
    <w:rsid w:val="00457C05"/>
    <w:rsid w:val="00457C4E"/>
    <w:rsid w:val="00457CFF"/>
    <w:rsid w:val="00457F40"/>
    <w:rsid w:val="00457F61"/>
    <w:rsid w:val="00457FE7"/>
    <w:rsid w:val="0046003A"/>
    <w:rsid w:val="00460168"/>
    <w:rsid w:val="00460277"/>
    <w:rsid w:val="00460590"/>
    <w:rsid w:val="00460778"/>
    <w:rsid w:val="00460A41"/>
    <w:rsid w:val="00460AC3"/>
    <w:rsid w:val="00460BB4"/>
    <w:rsid w:val="00460CF4"/>
    <w:rsid w:val="00460F07"/>
    <w:rsid w:val="0046111E"/>
    <w:rsid w:val="0046117E"/>
    <w:rsid w:val="004611A6"/>
    <w:rsid w:val="00461367"/>
    <w:rsid w:val="0046136D"/>
    <w:rsid w:val="004613AF"/>
    <w:rsid w:val="004614FC"/>
    <w:rsid w:val="004614FD"/>
    <w:rsid w:val="0046150F"/>
    <w:rsid w:val="00461633"/>
    <w:rsid w:val="00461706"/>
    <w:rsid w:val="00461750"/>
    <w:rsid w:val="00461827"/>
    <w:rsid w:val="004618D5"/>
    <w:rsid w:val="00461A5F"/>
    <w:rsid w:val="00461C14"/>
    <w:rsid w:val="00461C77"/>
    <w:rsid w:val="00461DE7"/>
    <w:rsid w:val="00461E7A"/>
    <w:rsid w:val="00461F51"/>
    <w:rsid w:val="00461FC2"/>
    <w:rsid w:val="00461FD3"/>
    <w:rsid w:val="0046202C"/>
    <w:rsid w:val="0046203D"/>
    <w:rsid w:val="00462070"/>
    <w:rsid w:val="004621AC"/>
    <w:rsid w:val="004621D6"/>
    <w:rsid w:val="0046226E"/>
    <w:rsid w:val="0046245C"/>
    <w:rsid w:val="004624B9"/>
    <w:rsid w:val="00462545"/>
    <w:rsid w:val="00462587"/>
    <w:rsid w:val="004625A3"/>
    <w:rsid w:val="00462611"/>
    <w:rsid w:val="004626D3"/>
    <w:rsid w:val="0046272A"/>
    <w:rsid w:val="0046277D"/>
    <w:rsid w:val="004627C3"/>
    <w:rsid w:val="00462861"/>
    <w:rsid w:val="00462982"/>
    <w:rsid w:val="00462A2D"/>
    <w:rsid w:val="00462A4F"/>
    <w:rsid w:val="00462B07"/>
    <w:rsid w:val="00462B68"/>
    <w:rsid w:val="00462C6D"/>
    <w:rsid w:val="00462C95"/>
    <w:rsid w:val="0046301A"/>
    <w:rsid w:val="00463048"/>
    <w:rsid w:val="00463060"/>
    <w:rsid w:val="004631E8"/>
    <w:rsid w:val="0046322F"/>
    <w:rsid w:val="00463321"/>
    <w:rsid w:val="00463406"/>
    <w:rsid w:val="004634E2"/>
    <w:rsid w:val="0046354C"/>
    <w:rsid w:val="00463573"/>
    <w:rsid w:val="0046361A"/>
    <w:rsid w:val="004637AA"/>
    <w:rsid w:val="00463890"/>
    <w:rsid w:val="00463893"/>
    <w:rsid w:val="00463994"/>
    <w:rsid w:val="004639F9"/>
    <w:rsid w:val="00463A08"/>
    <w:rsid w:val="00463A85"/>
    <w:rsid w:val="00463B25"/>
    <w:rsid w:val="00463B4F"/>
    <w:rsid w:val="00463BFF"/>
    <w:rsid w:val="00463C95"/>
    <w:rsid w:val="00463CE0"/>
    <w:rsid w:val="004640A2"/>
    <w:rsid w:val="00464122"/>
    <w:rsid w:val="0046420D"/>
    <w:rsid w:val="00464496"/>
    <w:rsid w:val="004644C7"/>
    <w:rsid w:val="004647F3"/>
    <w:rsid w:val="004647FE"/>
    <w:rsid w:val="004648B7"/>
    <w:rsid w:val="0046499D"/>
    <w:rsid w:val="00464A08"/>
    <w:rsid w:val="00464AD6"/>
    <w:rsid w:val="00464CBB"/>
    <w:rsid w:val="00464E24"/>
    <w:rsid w:val="00464EB6"/>
    <w:rsid w:val="00464F33"/>
    <w:rsid w:val="00464FC8"/>
    <w:rsid w:val="00464FE1"/>
    <w:rsid w:val="0046508C"/>
    <w:rsid w:val="004650A6"/>
    <w:rsid w:val="00465137"/>
    <w:rsid w:val="00465141"/>
    <w:rsid w:val="0046516B"/>
    <w:rsid w:val="004651AA"/>
    <w:rsid w:val="004651E1"/>
    <w:rsid w:val="00465346"/>
    <w:rsid w:val="00465467"/>
    <w:rsid w:val="00465529"/>
    <w:rsid w:val="004656FA"/>
    <w:rsid w:val="00465751"/>
    <w:rsid w:val="00465753"/>
    <w:rsid w:val="0046585C"/>
    <w:rsid w:val="0046585F"/>
    <w:rsid w:val="00465887"/>
    <w:rsid w:val="00465EE4"/>
    <w:rsid w:val="00465F0F"/>
    <w:rsid w:val="00465F55"/>
    <w:rsid w:val="00465F68"/>
    <w:rsid w:val="00465FC4"/>
    <w:rsid w:val="00466013"/>
    <w:rsid w:val="0046603A"/>
    <w:rsid w:val="004660F4"/>
    <w:rsid w:val="00466197"/>
    <w:rsid w:val="004661D4"/>
    <w:rsid w:val="0046623A"/>
    <w:rsid w:val="004662A5"/>
    <w:rsid w:val="00466626"/>
    <w:rsid w:val="004666F1"/>
    <w:rsid w:val="00466779"/>
    <w:rsid w:val="00466807"/>
    <w:rsid w:val="00466858"/>
    <w:rsid w:val="0046685B"/>
    <w:rsid w:val="00466905"/>
    <w:rsid w:val="0046695F"/>
    <w:rsid w:val="004669C6"/>
    <w:rsid w:val="00466BC4"/>
    <w:rsid w:val="00466D46"/>
    <w:rsid w:val="00466DC5"/>
    <w:rsid w:val="00466F37"/>
    <w:rsid w:val="00466F68"/>
    <w:rsid w:val="0046704B"/>
    <w:rsid w:val="004670A2"/>
    <w:rsid w:val="00467106"/>
    <w:rsid w:val="00467126"/>
    <w:rsid w:val="004671AA"/>
    <w:rsid w:val="004671BA"/>
    <w:rsid w:val="00467398"/>
    <w:rsid w:val="00467424"/>
    <w:rsid w:val="00467828"/>
    <w:rsid w:val="00467849"/>
    <w:rsid w:val="00467890"/>
    <w:rsid w:val="0046792F"/>
    <w:rsid w:val="004679B4"/>
    <w:rsid w:val="00467B93"/>
    <w:rsid w:val="00467D14"/>
    <w:rsid w:val="00467DA7"/>
    <w:rsid w:val="00467DFD"/>
    <w:rsid w:val="00467E8E"/>
    <w:rsid w:val="00467F0F"/>
    <w:rsid w:val="00467FBB"/>
    <w:rsid w:val="0047000A"/>
    <w:rsid w:val="0047008C"/>
    <w:rsid w:val="004701AA"/>
    <w:rsid w:val="004701F1"/>
    <w:rsid w:val="00470653"/>
    <w:rsid w:val="0047065D"/>
    <w:rsid w:val="004707B4"/>
    <w:rsid w:val="004708B6"/>
    <w:rsid w:val="00470952"/>
    <w:rsid w:val="004709A6"/>
    <w:rsid w:val="00470A56"/>
    <w:rsid w:val="00470B0B"/>
    <w:rsid w:val="00470C44"/>
    <w:rsid w:val="00470C53"/>
    <w:rsid w:val="00470CC8"/>
    <w:rsid w:val="00470CE2"/>
    <w:rsid w:val="00470D9D"/>
    <w:rsid w:val="00470E4F"/>
    <w:rsid w:val="00470F0D"/>
    <w:rsid w:val="00470F23"/>
    <w:rsid w:val="00470FDF"/>
    <w:rsid w:val="00471069"/>
    <w:rsid w:val="0047134A"/>
    <w:rsid w:val="004713EF"/>
    <w:rsid w:val="00471416"/>
    <w:rsid w:val="0047148B"/>
    <w:rsid w:val="004714BB"/>
    <w:rsid w:val="004715FD"/>
    <w:rsid w:val="00471710"/>
    <w:rsid w:val="00471745"/>
    <w:rsid w:val="00471979"/>
    <w:rsid w:val="00471AB2"/>
    <w:rsid w:val="00471B78"/>
    <w:rsid w:val="00471BD3"/>
    <w:rsid w:val="00471C18"/>
    <w:rsid w:val="00471CEE"/>
    <w:rsid w:val="00471D6D"/>
    <w:rsid w:val="0047202B"/>
    <w:rsid w:val="0047208F"/>
    <w:rsid w:val="00472124"/>
    <w:rsid w:val="004722ED"/>
    <w:rsid w:val="00472326"/>
    <w:rsid w:val="0047242D"/>
    <w:rsid w:val="0047243F"/>
    <w:rsid w:val="0047256B"/>
    <w:rsid w:val="00472658"/>
    <w:rsid w:val="0047266D"/>
    <w:rsid w:val="0047268F"/>
    <w:rsid w:val="004726C0"/>
    <w:rsid w:val="004726EF"/>
    <w:rsid w:val="00472847"/>
    <w:rsid w:val="00472852"/>
    <w:rsid w:val="004728AE"/>
    <w:rsid w:val="00472957"/>
    <w:rsid w:val="004729E3"/>
    <w:rsid w:val="00472B39"/>
    <w:rsid w:val="00472B76"/>
    <w:rsid w:val="00472D6D"/>
    <w:rsid w:val="00472F0A"/>
    <w:rsid w:val="004730BF"/>
    <w:rsid w:val="004730D4"/>
    <w:rsid w:val="004731B4"/>
    <w:rsid w:val="0047327A"/>
    <w:rsid w:val="004732A5"/>
    <w:rsid w:val="00473314"/>
    <w:rsid w:val="00473402"/>
    <w:rsid w:val="00473404"/>
    <w:rsid w:val="00473477"/>
    <w:rsid w:val="0047351B"/>
    <w:rsid w:val="0047363A"/>
    <w:rsid w:val="0047373C"/>
    <w:rsid w:val="00473861"/>
    <w:rsid w:val="0047386B"/>
    <w:rsid w:val="00473870"/>
    <w:rsid w:val="00473955"/>
    <w:rsid w:val="00473A05"/>
    <w:rsid w:val="00473A45"/>
    <w:rsid w:val="00473A9E"/>
    <w:rsid w:val="00473AC5"/>
    <w:rsid w:val="00473AD2"/>
    <w:rsid w:val="00473AE2"/>
    <w:rsid w:val="00473AF6"/>
    <w:rsid w:val="00473C52"/>
    <w:rsid w:val="00473C83"/>
    <w:rsid w:val="00473D31"/>
    <w:rsid w:val="00473D9E"/>
    <w:rsid w:val="00473E6C"/>
    <w:rsid w:val="0047409C"/>
    <w:rsid w:val="00474126"/>
    <w:rsid w:val="004741F7"/>
    <w:rsid w:val="00474249"/>
    <w:rsid w:val="00474358"/>
    <w:rsid w:val="0047435E"/>
    <w:rsid w:val="004744C6"/>
    <w:rsid w:val="00474616"/>
    <w:rsid w:val="00474661"/>
    <w:rsid w:val="00474696"/>
    <w:rsid w:val="00474826"/>
    <w:rsid w:val="00474896"/>
    <w:rsid w:val="00474993"/>
    <w:rsid w:val="00474A91"/>
    <w:rsid w:val="00474AE9"/>
    <w:rsid w:val="00474B67"/>
    <w:rsid w:val="00474BD4"/>
    <w:rsid w:val="00474C3C"/>
    <w:rsid w:val="00474D82"/>
    <w:rsid w:val="00474E59"/>
    <w:rsid w:val="00474E61"/>
    <w:rsid w:val="00474E68"/>
    <w:rsid w:val="00475292"/>
    <w:rsid w:val="00475542"/>
    <w:rsid w:val="00475612"/>
    <w:rsid w:val="004756D2"/>
    <w:rsid w:val="0047571F"/>
    <w:rsid w:val="00475809"/>
    <w:rsid w:val="004758AC"/>
    <w:rsid w:val="004758F4"/>
    <w:rsid w:val="00475906"/>
    <w:rsid w:val="00475984"/>
    <w:rsid w:val="004759DC"/>
    <w:rsid w:val="004759DD"/>
    <w:rsid w:val="00475B05"/>
    <w:rsid w:val="00475BD4"/>
    <w:rsid w:val="00475BE7"/>
    <w:rsid w:val="00475D89"/>
    <w:rsid w:val="00475DA2"/>
    <w:rsid w:val="00475F60"/>
    <w:rsid w:val="00475F87"/>
    <w:rsid w:val="00476106"/>
    <w:rsid w:val="0047618E"/>
    <w:rsid w:val="00476255"/>
    <w:rsid w:val="00476315"/>
    <w:rsid w:val="0047649C"/>
    <w:rsid w:val="004764DF"/>
    <w:rsid w:val="0047653E"/>
    <w:rsid w:val="00476550"/>
    <w:rsid w:val="004765A6"/>
    <w:rsid w:val="004765B3"/>
    <w:rsid w:val="004767A0"/>
    <w:rsid w:val="00476940"/>
    <w:rsid w:val="00476A9B"/>
    <w:rsid w:val="00476AAA"/>
    <w:rsid w:val="00476AB4"/>
    <w:rsid w:val="00476AC2"/>
    <w:rsid w:val="00476B45"/>
    <w:rsid w:val="00476C36"/>
    <w:rsid w:val="00476D20"/>
    <w:rsid w:val="00476E42"/>
    <w:rsid w:val="0047703C"/>
    <w:rsid w:val="004771AC"/>
    <w:rsid w:val="00477316"/>
    <w:rsid w:val="004775B6"/>
    <w:rsid w:val="00477B17"/>
    <w:rsid w:val="00477B7E"/>
    <w:rsid w:val="00477B81"/>
    <w:rsid w:val="00477BB7"/>
    <w:rsid w:val="00477D8E"/>
    <w:rsid w:val="00477DA8"/>
    <w:rsid w:val="004800CD"/>
    <w:rsid w:val="0048029F"/>
    <w:rsid w:val="004803CE"/>
    <w:rsid w:val="00480473"/>
    <w:rsid w:val="004804AB"/>
    <w:rsid w:val="00480502"/>
    <w:rsid w:val="00480594"/>
    <w:rsid w:val="004805A3"/>
    <w:rsid w:val="00480687"/>
    <w:rsid w:val="0048077B"/>
    <w:rsid w:val="00480A80"/>
    <w:rsid w:val="00480A90"/>
    <w:rsid w:val="00480AF1"/>
    <w:rsid w:val="00480E7E"/>
    <w:rsid w:val="00480FBE"/>
    <w:rsid w:val="00480FE1"/>
    <w:rsid w:val="00480FF2"/>
    <w:rsid w:val="00481291"/>
    <w:rsid w:val="00481293"/>
    <w:rsid w:val="004813E5"/>
    <w:rsid w:val="00481403"/>
    <w:rsid w:val="00481485"/>
    <w:rsid w:val="004814F5"/>
    <w:rsid w:val="004816EE"/>
    <w:rsid w:val="00481744"/>
    <w:rsid w:val="004817FB"/>
    <w:rsid w:val="0048187F"/>
    <w:rsid w:val="004818A5"/>
    <w:rsid w:val="004818CE"/>
    <w:rsid w:val="00481991"/>
    <w:rsid w:val="00481A5E"/>
    <w:rsid w:val="00481AE4"/>
    <w:rsid w:val="00481B41"/>
    <w:rsid w:val="00481B86"/>
    <w:rsid w:val="00481B99"/>
    <w:rsid w:val="00481C3D"/>
    <w:rsid w:val="00481C7C"/>
    <w:rsid w:val="00481F70"/>
    <w:rsid w:val="00482060"/>
    <w:rsid w:val="00482148"/>
    <w:rsid w:val="00482221"/>
    <w:rsid w:val="004822C5"/>
    <w:rsid w:val="0048234D"/>
    <w:rsid w:val="00482352"/>
    <w:rsid w:val="004823C0"/>
    <w:rsid w:val="0048254B"/>
    <w:rsid w:val="004825A6"/>
    <w:rsid w:val="00482655"/>
    <w:rsid w:val="004827BF"/>
    <w:rsid w:val="00482883"/>
    <w:rsid w:val="004828A0"/>
    <w:rsid w:val="004829A1"/>
    <w:rsid w:val="00482B51"/>
    <w:rsid w:val="00482BE3"/>
    <w:rsid w:val="00482C76"/>
    <w:rsid w:val="00482CB2"/>
    <w:rsid w:val="00482FA7"/>
    <w:rsid w:val="004830A6"/>
    <w:rsid w:val="00483212"/>
    <w:rsid w:val="0048323E"/>
    <w:rsid w:val="0048325C"/>
    <w:rsid w:val="00483271"/>
    <w:rsid w:val="004832D8"/>
    <w:rsid w:val="00483327"/>
    <w:rsid w:val="004833BA"/>
    <w:rsid w:val="0048357D"/>
    <w:rsid w:val="0048359C"/>
    <w:rsid w:val="004835EF"/>
    <w:rsid w:val="004835FE"/>
    <w:rsid w:val="00483631"/>
    <w:rsid w:val="00483674"/>
    <w:rsid w:val="004837BA"/>
    <w:rsid w:val="00483829"/>
    <w:rsid w:val="0048382F"/>
    <w:rsid w:val="00483837"/>
    <w:rsid w:val="004839EE"/>
    <w:rsid w:val="00483A51"/>
    <w:rsid w:val="00483A56"/>
    <w:rsid w:val="00483AE3"/>
    <w:rsid w:val="00483B5E"/>
    <w:rsid w:val="00483BD8"/>
    <w:rsid w:val="00483D68"/>
    <w:rsid w:val="00483E1D"/>
    <w:rsid w:val="00483E55"/>
    <w:rsid w:val="00483FC0"/>
    <w:rsid w:val="00483FC7"/>
    <w:rsid w:val="00484129"/>
    <w:rsid w:val="004841A6"/>
    <w:rsid w:val="004841CF"/>
    <w:rsid w:val="00484447"/>
    <w:rsid w:val="004845A1"/>
    <w:rsid w:val="0048460E"/>
    <w:rsid w:val="0048461B"/>
    <w:rsid w:val="004846A4"/>
    <w:rsid w:val="00484749"/>
    <w:rsid w:val="00484759"/>
    <w:rsid w:val="004849B2"/>
    <w:rsid w:val="004849CF"/>
    <w:rsid w:val="00484A30"/>
    <w:rsid w:val="00484A53"/>
    <w:rsid w:val="00484AE8"/>
    <w:rsid w:val="00484AFE"/>
    <w:rsid w:val="00484B04"/>
    <w:rsid w:val="00484BCF"/>
    <w:rsid w:val="00484C9C"/>
    <w:rsid w:val="0048503C"/>
    <w:rsid w:val="004850C3"/>
    <w:rsid w:val="004850E4"/>
    <w:rsid w:val="00485157"/>
    <w:rsid w:val="004851D5"/>
    <w:rsid w:val="00485300"/>
    <w:rsid w:val="004853A0"/>
    <w:rsid w:val="004853FA"/>
    <w:rsid w:val="00485505"/>
    <w:rsid w:val="00485572"/>
    <w:rsid w:val="0048558A"/>
    <w:rsid w:val="004856F6"/>
    <w:rsid w:val="00485830"/>
    <w:rsid w:val="004858E2"/>
    <w:rsid w:val="00485A07"/>
    <w:rsid w:val="00485A92"/>
    <w:rsid w:val="00485AD7"/>
    <w:rsid w:val="00485AF2"/>
    <w:rsid w:val="00485B2D"/>
    <w:rsid w:val="00485D2C"/>
    <w:rsid w:val="00485F5B"/>
    <w:rsid w:val="00486025"/>
    <w:rsid w:val="0048603B"/>
    <w:rsid w:val="004860AF"/>
    <w:rsid w:val="004860C6"/>
    <w:rsid w:val="0048626F"/>
    <w:rsid w:val="00486341"/>
    <w:rsid w:val="00486407"/>
    <w:rsid w:val="0048648C"/>
    <w:rsid w:val="00486560"/>
    <w:rsid w:val="004865DD"/>
    <w:rsid w:val="00486625"/>
    <w:rsid w:val="00486693"/>
    <w:rsid w:val="00486759"/>
    <w:rsid w:val="0048689F"/>
    <w:rsid w:val="004869B0"/>
    <w:rsid w:val="004869EF"/>
    <w:rsid w:val="00486A97"/>
    <w:rsid w:val="00486A9C"/>
    <w:rsid w:val="00486ADF"/>
    <w:rsid w:val="00486CD9"/>
    <w:rsid w:val="00486F33"/>
    <w:rsid w:val="00486F41"/>
    <w:rsid w:val="00486F8F"/>
    <w:rsid w:val="00486FEE"/>
    <w:rsid w:val="00487038"/>
    <w:rsid w:val="0048703A"/>
    <w:rsid w:val="0048723D"/>
    <w:rsid w:val="004872BB"/>
    <w:rsid w:val="004872E8"/>
    <w:rsid w:val="00487408"/>
    <w:rsid w:val="0048762E"/>
    <w:rsid w:val="00487637"/>
    <w:rsid w:val="00487684"/>
    <w:rsid w:val="00487717"/>
    <w:rsid w:val="004877B4"/>
    <w:rsid w:val="004877ED"/>
    <w:rsid w:val="004878BF"/>
    <w:rsid w:val="004878CC"/>
    <w:rsid w:val="004878DF"/>
    <w:rsid w:val="00487934"/>
    <w:rsid w:val="0048797F"/>
    <w:rsid w:val="00487A0C"/>
    <w:rsid w:val="00487A2D"/>
    <w:rsid w:val="00487A82"/>
    <w:rsid w:val="00487AFB"/>
    <w:rsid w:val="00487BD1"/>
    <w:rsid w:val="00487C20"/>
    <w:rsid w:val="00487CDA"/>
    <w:rsid w:val="00487D51"/>
    <w:rsid w:val="00487DCE"/>
    <w:rsid w:val="00487F55"/>
    <w:rsid w:val="00490146"/>
    <w:rsid w:val="00490158"/>
    <w:rsid w:val="0049019E"/>
    <w:rsid w:val="00490299"/>
    <w:rsid w:val="004902A4"/>
    <w:rsid w:val="004902AE"/>
    <w:rsid w:val="004903A3"/>
    <w:rsid w:val="00490406"/>
    <w:rsid w:val="00490524"/>
    <w:rsid w:val="00490754"/>
    <w:rsid w:val="0049078E"/>
    <w:rsid w:val="0049082F"/>
    <w:rsid w:val="00490856"/>
    <w:rsid w:val="00490876"/>
    <w:rsid w:val="00490A2B"/>
    <w:rsid w:val="00490A67"/>
    <w:rsid w:val="00490C00"/>
    <w:rsid w:val="00490C20"/>
    <w:rsid w:val="00490C6C"/>
    <w:rsid w:val="00490C7D"/>
    <w:rsid w:val="00490D11"/>
    <w:rsid w:val="00490DA6"/>
    <w:rsid w:val="00490E7B"/>
    <w:rsid w:val="00490E98"/>
    <w:rsid w:val="00490EBC"/>
    <w:rsid w:val="00490F27"/>
    <w:rsid w:val="00490FC7"/>
    <w:rsid w:val="00491158"/>
    <w:rsid w:val="0049117C"/>
    <w:rsid w:val="00491501"/>
    <w:rsid w:val="004915D4"/>
    <w:rsid w:val="0049169D"/>
    <w:rsid w:val="00491715"/>
    <w:rsid w:val="00491769"/>
    <w:rsid w:val="00491810"/>
    <w:rsid w:val="00491836"/>
    <w:rsid w:val="00491910"/>
    <w:rsid w:val="0049195B"/>
    <w:rsid w:val="0049198C"/>
    <w:rsid w:val="0049198E"/>
    <w:rsid w:val="00491AEE"/>
    <w:rsid w:val="00491B0F"/>
    <w:rsid w:val="00491BE2"/>
    <w:rsid w:val="00491C2D"/>
    <w:rsid w:val="00491E31"/>
    <w:rsid w:val="00491F10"/>
    <w:rsid w:val="00491F68"/>
    <w:rsid w:val="00492045"/>
    <w:rsid w:val="00492061"/>
    <w:rsid w:val="0049209B"/>
    <w:rsid w:val="004920E4"/>
    <w:rsid w:val="0049214D"/>
    <w:rsid w:val="0049216A"/>
    <w:rsid w:val="00492226"/>
    <w:rsid w:val="00492264"/>
    <w:rsid w:val="00492317"/>
    <w:rsid w:val="00492360"/>
    <w:rsid w:val="00492589"/>
    <w:rsid w:val="00492635"/>
    <w:rsid w:val="004926D9"/>
    <w:rsid w:val="00492773"/>
    <w:rsid w:val="00492918"/>
    <w:rsid w:val="004929B7"/>
    <w:rsid w:val="00492C26"/>
    <w:rsid w:val="00492D46"/>
    <w:rsid w:val="00492D7A"/>
    <w:rsid w:val="00492DC7"/>
    <w:rsid w:val="00492E1C"/>
    <w:rsid w:val="00492F73"/>
    <w:rsid w:val="00492FC3"/>
    <w:rsid w:val="0049307D"/>
    <w:rsid w:val="00493122"/>
    <w:rsid w:val="00493161"/>
    <w:rsid w:val="00493187"/>
    <w:rsid w:val="0049324E"/>
    <w:rsid w:val="004932DC"/>
    <w:rsid w:val="00493303"/>
    <w:rsid w:val="00493490"/>
    <w:rsid w:val="00493588"/>
    <w:rsid w:val="0049368E"/>
    <w:rsid w:val="00493756"/>
    <w:rsid w:val="00493804"/>
    <w:rsid w:val="00493A04"/>
    <w:rsid w:val="00493A77"/>
    <w:rsid w:val="00493BE6"/>
    <w:rsid w:val="00493BFC"/>
    <w:rsid w:val="00493C95"/>
    <w:rsid w:val="00493D2A"/>
    <w:rsid w:val="00493ED7"/>
    <w:rsid w:val="00493EEE"/>
    <w:rsid w:val="004942F5"/>
    <w:rsid w:val="0049448C"/>
    <w:rsid w:val="004945FA"/>
    <w:rsid w:val="004947AF"/>
    <w:rsid w:val="00494858"/>
    <w:rsid w:val="00494883"/>
    <w:rsid w:val="00494A75"/>
    <w:rsid w:val="00494AEA"/>
    <w:rsid w:val="00494C2B"/>
    <w:rsid w:val="00494E75"/>
    <w:rsid w:val="00494ECB"/>
    <w:rsid w:val="00495151"/>
    <w:rsid w:val="004951F9"/>
    <w:rsid w:val="004952E5"/>
    <w:rsid w:val="0049534B"/>
    <w:rsid w:val="0049537A"/>
    <w:rsid w:val="004953A7"/>
    <w:rsid w:val="004953C9"/>
    <w:rsid w:val="00495400"/>
    <w:rsid w:val="0049563A"/>
    <w:rsid w:val="00495776"/>
    <w:rsid w:val="0049591F"/>
    <w:rsid w:val="00495A6E"/>
    <w:rsid w:val="00495B64"/>
    <w:rsid w:val="00495C0C"/>
    <w:rsid w:val="00495C2D"/>
    <w:rsid w:val="00495C32"/>
    <w:rsid w:val="00495DB7"/>
    <w:rsid w:val="00496195"/>
    <w:rsid w:val="004962D3"/>
    <w:rsid w:val="004962FA"/>
    <w:rsid w:val="00496376"/>
    <w:rsid w:val="00496378"/>
    <w:rsid w:val="004964B5"/>
    <w:rsid w:val="00496543"/>
    <w:rsid w:val="0049655A"/>
    <w:rsid w:val="0049659D"/>
    <w:rsid w:val="00496688"/>
    <w:rsid w:val="0049669B"/>
    <w:rsid w:val="00496708"/>
    <w:rsid w:val="004967EC"/>
    <w:rsid w:val="004968C9"/>
    <w:rsid w:val="00496A25"/>
    <w:rsid w:val="00496A54"/>
    <w:rsid w:val="00496B3C"/>
    <w:rsid w:val="00496B61"/>
    <w:rsid w:val="00496CD8"/>
    <w:rsid w:val="00496E75"/>
    <w:rsid w:val="00496FA6"/>
    <w:rsid w:val="00496FB8"/>
    <w:rsid w:val="0049707F"/>
    <w:rsid w:val="00497109"/>
    <w:rsid w:val="004973AF"/>
    <w:rsid w:val="004973B3"/>
    <w:rsid w:val="004973BA"/>
    <w:rsid w:val="004974F3"/>
    <w:rsid w:val="00497544"/>
    <w:rsid w:val="00497590"/>
    <w:rsid w:val="004976C1"/>
    <w:rsid w:val="004977D4"/>
    <w:rsid w:val="0049786A"/>
    <w:rsid w:val="0049792A"/>
    <w:rsid w:val="00497953"/>
    <w:rsid w:val="0049799F"/>
    <w:rsid w:val="00497AA9"/>
    <w:rsid w:val="00497B9A"/>
    <w:rsid w:val="00497C9C"/>
    <w:rsid w:val="00497CFA"/>
    <w:rsid w:val="00497D30"/>
    <w:rsid w:val="00497F06"/>
    <w:rsid w:val="00497F7B"/>
    <w:rsid w:val="00497FA7"/>
    <w:rsid w:val="004A00A2"/>
    <w:rsid w:val="004A02C5"/>
    <w:rsid w:val="004A03BD"/>
    <w:rsid w:val="004A0473"/>
    <w:rsid w:val="004A0583"/>
    <w:rsid w:val="004A06CA"/>
    <w:rsid w:val="004A0738"/>
    <w:rsid w:val="004A0814"/>
    <w:rsid w:val="004A0876"/>
    <w:rsid w:val="004A0910"/>
    <w:rsid w:val="004A0920"/>
    <w:rsid w:val="004A09BC"/>
    <w:rsid w:val="004A0A0B"/>
    <w:rsid w:val="004A0A3D"/>
    <w:rsid w:val="004A0BAC"/>
    <w:rsid w:val="004A0C12"/>
    <w:rsid w:val="004A0E5D"/>
    <w:rsid w:val="004A0E6C"/>
    <w:rsid w:val="004A1051"/>
    <w:rsid w:val="004A10C5"/>
    <w:rsid w:val="004A1174"/>
    <w:rsid w:val="004A1178"/>
    <w:rsid w:val="004A119F"/>
    <w:rsid w:val="004A120C"/>
    <w:rsid w:val="004A1286"/>
    <w:rsid w:val="004A1310"/>
    <w:rsid w:val="004A13C9"/>
    <w:rsid w:val="004A1439"/>
    <w:rsid w:val="004A147A"/>
    <w:rsid w:val="004A1514"/>
    <w:rsid w:val="004A164B"/>
    <w:rsid w:val="004A1877"/>
    <w:rsid w:val="004A18A5"/>
    <w:rsid w:val="004A195F"/>
    <w:rsid w:val="004A1980"/>
    <w:rsid w:val="004A1A2F"/>
    <w:rsid w:val="004A1A5A"/>
    <w:rsid w:val="004A1B7F"/>
    <w:rsid w:val="004A1B91"/>
    <w:rsid w:val="004A1BD2"/>
    <w:rsid w:val="004A1C66"/>
    <w:rsid w:val="004A1CAB"/>
    <w:rsid w:val="004A1D38"/>
    <w:rsid w:val="004A1D88"/>
    <w:rsid w:val="004A1F31"/>
    <w:rsid w:val="004A2007"/>
    <w:rsid w:val="004A207B"/>
    <w:rsid w:val="004A21C4"/>
    <w:rsid w:val="004A21F0"/>
    <w:rsid w:val="004A2255"/>
    <w:rsid w:val="004A2353"/>
    <w:rsid w:val="004A25B7"/>
    <w:rsid w:val="004A260B"/>
    <w:rsid w:val="004A2685"/>
    <w:rsid w:val="004A26CF"/>
    <w:rsid w:val="004A28B0"/>
    <w:rsid w:val="004A298B"/>
    <w:rsid w:val="004A2AE9"/>
    <w:rsid w:val="004A2B43"/>
    <w:rsid w:val="004A2C3E"/>
    <w:rsid w:val="004A2CA9"/>
    <w:rsid w:val="004A2E3C"/>
    <w:rsid w:val="004A2F6B"/>
    <w:rsid w:val="004A2FED"/>
    <w:rsid w:val="004A3220"/>
    <w:rsid w:val="004A324C"/>
    <w:rsid w:val="004A32BB"/>
    <w:rsid w:val="004A32E1"/>
    <w:rsid w:val="004A338C"/>
    <w:rsid w:val="004A340A"/>
    <w:rsid w:val="004A3435"/>
    <w:rsid w:val="004A347E"/>
    <w:rsid w:val="004A34D7"/>
    <w:rsid w:val="004A34FF"/>
    <w:rsid w:val="004A3556"/>
    <w:rsid w:val="004A3626"/>
    <w:rsid w:val="004A3646"/>
    <w:rsid w:val="004A36AE"/>
    <w:rsid w:val="004A376D"/>
    <w:rsid w:val="004A37BC"/>
    <w:rsid w:val="004A37F2"/>
    <w:rsid w:val="004A37FF"/>
    <w:rsid w:val="004A38C1"/>
    <w:rsid w:val="004A3905"/>
    <w:rsid w:val="004A391F"/>
    <w:rsid w:val="004A3A29"/>
    <w:rsid w:val="004A3A3D"/>
    <w:rsid w:val="004A3A4D"/>
    <w:rsid w:val="004A3AA2"/>
    <w:rsid w:val="004A3B17"/>
    <w:rsid w:val="004A3C25"/>
    <w:rsid w:val="004A3D84"/>
    <w:rsid w:val="004A3E49"/>
    <w:rsid w:val="004A3F67"/>
    <w:rsid w:val="004A3FF6"/>
    <w:rsid w:val="004A42F8"/>
    <w:rsid w:val="004A431D"/>
    <w:rsid w:val="004A4340"/>
    <w:rsid w:val="004A434B"/>
    <w:rsid w:val="004A4353"/>
    <w:rsid w:val="004A4398"/>
    <w:rsid w:val="004A451C"/>
    <w:rsid w:val="004A4531"/>
    <w:rsid w:val="004A475C"/>
    <w:rsid w:val="004A48E5"/>
    <w:rsid w:val="004A4A4F"/>
    <w:rsid w:val="004A4B71"/>
    <w:rsid w:val="004A4CC5"/>
    <w:rsid w:val="004A4CDF"/>
    <w:rsid w:val="004A4E0C"/>
    <w:rsid w:val="004A500A"/>
    <w:rsid w:val="004A5064"/>
    <w:rsid w:val="004A5093"/>
    <w:rsid w:val="004A511D"/>
    <w:rsid w:val="004A51F8"/>
    <w:rsid w:val="004A52A9"/>
    <w:rsid w:val="004A5380"/>
    <w:rsid w:val="004A541A"/>
    <w:rsid w:val="004A5525"/>
    <w:rsid w:val="004A5725"/>
    <w:rsid w:val="004A57D6"/>
    <w:rsid w:val="004A582D"/>
    <w:rsid w:val="004A5B6E"/>
    <w:rsid w:val="004A5C0D"/>
    <w:rsid w:val="004A602A"/>
    <w:rsid w:val="004A62E5"/>
    <w:rsid w:val="004A62EE"/>
    <w:rsid w:val="004A6320"/>
    <w:rsid w:val="004A646F"/>
    <w:rsid w:val="004A6483"/>
    <w:rsid w:val="004A650C"/>
    <w:rsid w:val="004A686A"/>
    <w:rsid w:val="004A6943"/>
    <w:rsid w:val="004A694E"/>
    <w:rsid w:val="004A6A3B"/>
    <w:rsid w:val="004A6ACA"/>
    <w:rsid w:val="004A6B3C"/>
    <w:rsid w:val="004A6D47"/>
    <w:rsid w:val="004A6EA1"/>
    <w:rsid w:val="004A6ED8"/>
    <w:rsid w:val="004A6FB0"/>
    <w:rsid w:val="004A7064"/>
    <w:rsid w:val="004A7096"/>
    <w:rsid w:val="004A70B3"/>
    <w:rsid w:val="004A7183"/>
    <w:rsid w:val="004A73BC"/>
    <w:rsid w:val="004A743E"/>
    <w:rsid w:val="004A7452"/>
    <w:rsid w:val="004A7472"/>
    <w:rsid w:val="004A7597"/>
    <w:rsid w:val="004A764D"/>
    <w:rsid w:val="004A7681"/>
    <w:rsid w:val="004A781F"/>
    <w:rsid w:val="004A78AE"/>
    <w:rsid w:val="004A78CD"/>
    <w:rsid w:val="004A79B2"/>
    <w:rsid w:val="004A7A2F"/>
    <w:rsid w:val="004A7A39"/>
    <w:rsid w:val="004A7ADF"/>
    <w:rsid w:val="004A7B2F"/>
    <w:rsid w:val="004A7C2D"/>
    <w:rsid w:val="004A7C4D"/>
    <w:rsid w:val="004A7DA0"/>
    <w:rsid w:val="004A7DA1"/>
    <w:rsid w:val="004A7F2F"/>
    <w:rsid w:val="004A7F4C"/>
    <w:rsid w:val="004B0449"/>
    <w:rsid w:val="004B0497"/>
    <w:rsid w:val="004B04B5"/>
    <w:rsid w:val="004B0575"/>
    <w:rsid w:val="004B0755"/>
    <w:rsid w:val="004B08BF"/>
    <w:rsid w:val="004B0945"/>
    <w:rsid w:val="004B096F"/>
    <w:rsid w:val="004B0A0D"/>
    <w:rsid w:val="004B0A60"/>
    <w:rsid w:val="004B0A83"/>
    <w:rsid w:val="004B0A8F"/>
    <w:rsid w:val="004B0B1D"/>
    <w:rsid w:val="004B0B46"/>
    <w:rsid w:val="004B0C3B"/>
    <w:rsid w:val="004B0CBD"/>
    <w:rsid w:val="004B0CC9"/>
    <w:rsid w:val="004B0CDE"/>
    <w:rsid w:val="004B0D32"/>
    <w:rsid w:val="004B0D38"/>
    <w:rsid w:val="004B0DFF"/>
    <w:rsid w:val="004B0FC3"/>
    <w:rsid w:val="004B10E8"/>
    <w:rsid w:val="004B1127"/>
    <w:rsid w:val="004B1191"/>
    <w:rsid w:val="004B11B6"/>
    <w:rsid w:val="004B125A"/>
    <w:rsid w:val="004B127F"/>
    <w:rsid w:val="004B1333"/>
    <w:rsid w:val="004B137B"/>
    <w:rsid w:val="004B144E"/>
    <w:rsid w:val="004B157A"/>
    <w:rsid w:val="004B158E"/>
    <w:rsid w:val="004B15DE"/>
    <w:rsid w:val="004B1723"/>
    <w:rsid w:val="004B1786"/>
    <w:rsid w:val="004B17AF"/>
    <w:rsid w:val="004B17EC"/>
    <w:rsid w:val="004B1AE3"/>
    <w:rsid w:val="004B1B04"/>
    <w:rsid w:val="004B1C2F"/>
    <w:rsid w:val="004B1EBA"/>
    <w:rsid w:val="004B1EC3"/>
    <w:rsid w:val="004B202A"/>
    <w:rsid w:val="004B2082"/>
    <w:rsid w:val="004B209D"/>
    <w:rsid w:val="004B220B"/>
    <w:rsid w:val="004B2286"/>
    <w:rsid w:val="004B229F"/>
    <w:rsid w:val="004B23D1"/>
    <w:rsid w:val="004B23DD"/>
    <w:rsid w:val="004B2441"/>
    <w:rsid w:val="004B258B"/>
    <w:rsid w:val="004B27D7"/>
    <w:rsid w:val="004B291F"/>
    <w:rsid w:val="004B29A5"/>
    <w:rsid w:val="004B29DA"/>
    <w:rsid w:val="004B2A6E"/>
    <w:rsid w:val="004B2C03"/>
    <w:rsid w:val="004B2C88"/>
    <w:rsid w:val="004B2CD8"/>
    <w:rsid w:val="004B2CE1"/>
    <w:rsid w:val="004B2D1B"/>
    <w:rsid w:val="004B2E1A"/>
    <w:rsid w:val="004B2F76"/>
    <w:rsid w:val="004B2FF9"/>
    <w:rsid w:val="004B312F"/>
    <w:rsid w:val="004B3170"/>
    <w:rsid w:val="004B31AF"/>
    <w:rsid w:val="004B326F"/>
    <w:rsid w:val="004B3469"/>
    <w:rsid w:val="004B3544"/>
    <w:rsid w:val="004B355E"/>
    <w:rsid w:val="004B35C1"/>
    <w:rsid w:val="004B3721"/>
    <w:rsid w:val="004B3729"/>
    <w:rsid w:val="004B37C6"/>
    <w:rsid w:val="004B38E4"/>
    <w:rsid w:val="004B39E4"/>
    <w:rsid w:val="004B3E28"/>
    <w:rsid w:val="004B4000"/>
    <w:rsid w:val="004B4120"/>
    <w:rsid w:val="004B431B"/>
    <w:rsid w:val="004B4338"/>
    <w:rsid w:val="004B4352"/>
    <w:rsid w:val="004B449B"/>
    <w:rsid w:val="004B44FE"/>
    <w:rsid w:val="004B4563"/>
    <w:rsid w:val="004B45AC"/>
    <w:rsid w:val="004B4604"/>
    <w:rsid w:val="004B47CE"/>
    <w:rsid w:val="004B4847"/>
    <w:rsid w:val="004B48EE"/>
    <w:rsid w:val="004B4A08"/>
    <w:rsid w:val="004B4A91"/>
    <w:rsid w:val="004B4B8B"/>
    <w:rsid w:val="004B4C14"/>
    <w:rsid w:val="004B4D67"/>
    <w:rsid w:val="004B4DE3"/>
    <w:rsid w:val="004B4DFE"/>
    <w:rsid w:val="004B4E30"/>
    <w:rsid w:val="004B4E31"/>
    <w:rsid w:val="004B4E85"/>
    <w:rsid w:val="004B4EF4"/>
    <w:rsid w:val="004B4EF8"/>
    <w:rsid w:val="004B4F99"/>
    <w:rsid w:val="004B502C"/>
    <w:rsid w:val="004B50F0"/>
    <w:rsid w:val="004B510A"/>
    <w:rsid w:val="004B5186"/>
    <w:rsid w:val="004B5246"/>
    <w:rsid w:val="004B5304"/>
    <w:rsid w:val="004B53C0"/>
    <w:rsid w:val="004B5582"/>
    <w:rsid w:val="004B55FB"/>
    <w:rsid w:val="004B582B"/>
    <w:rsid w:val="004B5853"/>
    <w:rsid w:val="004B59BB"/>
    <w:rsid w:val="004B5AB0"/>
    <w:rsid w:val="004B5CE0"/>
    <w:rsid w:val="004B5D04"/>
    <w:rsid w:val="004B5D86"/>
    <w:rsid w:val="004B5EA5"/>
    <w:rsid w:val="004B5F01"/>
    <w:rsid w:val="004B605E"/>
    <w:rsid w:val="004B613E"/>
    <w:rsid w:val="004B61D5"/>
    <w:rsid w:val="004B6297"/>
    <w:rsid w:val="004B6326"/>
    <w:rsid w:val="004B63B0"/>
    <w:rsid w:val="004B649D"/>
    <w:rsid w:val="004B660A"/>
    <w:rsid w:val="004B6662"/>
    <w:rsid w:val="004B6771"/>
    <w:rsid w:val="004B67AB"/>
    <w:rsid w:val="004B67B5"/>
    <w:rsid w:val="004B68AF"/>
    <w:rsid w:val="004B68FB"/>
    <w:rsid w:val="004B695E"/>
    <w:rsid w:val="004B698C"/>
    <w:rsid w:val="004B6A1E"/>
    <w:rsid w:val="004B6AEE"/>
    <w:rsid w:val="004B6C27"/>
    <w:rsid w:val="004B6D33"/>
    <w:rsid w:val="004B6EB1"/>
    <w:rsid w:val="004B7003"/>
    <w:rsid w:val="004B70F8"/>
    <w:rsid w:val="004B712C"/>
    <w:rsid w:val="004B719A"/>
    <w:rsid w:val="004B724D"/>
    <w:rsid w:val="004B7253"/>
    <w:rsid w:val="004B7430"/>
    <w:rsid w:val="004B74C4"/>
    <w:rsid w:val="004B766E"/>
    <w:rsid w:val="004B768A"/>
    <w:rsid w:val="004B76F1"/>
    <w:rsid w:val="004B7908"/>
    <w:rsid w:val="004B7943"/>
    <w:rsid w:val="004B795D"/>
    <w:rsid w:val="004B7A5E"/>
    <w:rsid w:val="004B7B48"/>
    <w:rsid w:val="004B7B50"/>
    <w:rsid w:val="004B7BA7"/>
    <w:rsid w:val="004B7EB5"/>
    <w:rsid w:val="004B7F19"/>
    <w:rsid w:val="004B7F42"/>
    <w:rsid w:val="004C006C"/>
    <w:rsid w:val="004C0384"/>
    <w:rsid w:val="004C058E"/>
    <w:rsid w:val="004C0821"/>
    <w:rsid w:val="004C0897"/>
    <w:rsid w:val="004C08B9"/>
    <w:rsid w:val="004C08FD"/>
    <w:rsid w:val="004C0996"/>
    <w:rsid w:val="004C09D6"/>
    <w:rsid w:val="004C0A57"/>
    <w:rsid w:val="004C0BE2"/>
    <w:rsid w:val="004C0C07"/>
    <w:rsid w:val="004C0C61"/>
    <w:rsid w:val="004C0DDC"/>
    <w:rsid w:val="004C0FEF"/>
    <w:rsid w:val="004C1045"/>
    <w:rsid w:val="004C1151"/>
    <w:rsid w:val="004C11A9"/>
    <w:rsid w:val="004C11B6"/>
    <w:rsid w:val="004C128F"/>
    <w:rsid w:val="004C12AB"/>
    <w:rsid w:val="004C12C3"/>
    <w:rsid w:val="004C130E"/>
    <w:rsid w:val="004C134E"/>
    <w:rsid w:val="004C136C"/>
    <w:rsid w:val="004C1377"/>
    <w:rsid w:val="004C14BC"/>
    <w:rsid w:val="004C16DF"/>
    <w:rsid w:val="004C16E0"/>
    <w:rsid w:val="004C183D"/>
    <w:rsid w:val="004C19DB"/>
    <w:rsid w:val="004C1A17"/>
    <w:rsid w:val="004C1A78"/>
    <w:rsid w:val="004C1AD9"/>
    <w:rsid w:val="004C1B1F"/>
    <w:rsid w:val="004C1B8E"/>
    <w:rsid w:val="004C1BAD"/>
    <w:rsid w:val="004C1BCC"/>
    <w:rsid w:val="004C1BDE"/>
    <w:rsid w:val="004C1C56"/>
    <w:rsid w:val="004C1CEE"/>
    <w:rsid w:val="004C1E41"/>
    <w:rsid w:val="004C2012"/>
    <w:rsid w:val="004C2130"/>
    <w:rsid w:val="004C2140"/>
    <w:rsid w:val="004C237B"/>
    <w:rsid w:val="004C2410"/>
    <w:rsid w:val="004C24CC"/>
    <w:rsid w:val="004C25F6"/>
    <w:rsid w:val="004C2645"/>
    <w:rsid w:val="004C2771"/>
    <w:rsid w:val="004C297E"/>
    <w:rsid w:val="004C29A5"/>
    <w:rsid w:val="004C2B71"/>
    <w:rsid w:val="004C2BDE"/>
    <w:rsid w:val="004C2BF7"/>
    <w:rsid w:val="004C2C69"/>
    <w:rsid w:val="004C2C87"/>
    <w:rsid w:val="004C2F03"/>
    <w:rsid w:val="004C2F0E"/>
    <w:rsid w:val="004C31C5"/>
    <w:rsid w:val="004C327A"/>
    <w:rsid w:val="004C3305"/>
    <w:rsid w:val="004C3406"/>
    <w:rsid w:val="004C3488"/>
    <w:rsid w:val="004C3507"/>
    <w:rsid w:val="004C3624"/>
    <w:rsid w:val="004C369A"/>
    <w:rsid w:val="004C36B6"/>
    <w:rsid w:val="004C37EE"/>
    <w:rsid w:val="004C38A1"/>
    <w:rsid w:val="004C38B6"/>
    <w:rsid w:val="004C390A"/>
    <w:rsid w:val="004C3939"/>
    <w:rsid w:val="004C3AE4"/>
    <w:rsid w:val="004C3B17"/>
    <w:rsid w:val="004C3B5C"/>
    <w:rsid w:val="004C3C3D"/>
    <w:rsid w:val="004C3CB5"/>
    <w:rsid w:val="004C3CC9"/>
    <w:rsid w:val="004C3DCC"/>
    <w:rsid w:val="004C3DED"/>
    <w:rsid w:val="004C3E21"/>
    <w:rsid w:val="004C3ED5"/>
    <w:rsid w:val="004C4040"/>
    <w:rsid w:val="004C4074"/>
    <w:rsid w:val="004C408B"/>
    <w:rsid w:val="004C4401"/>
    <w:rsid w:val="004C440B"/>
    <w:rsid w:val="004C440F"/>
    <w:rsid w:val="004C44FA"/>
    <w:rsid w:val="004C4760"/>
    <w:rsid w:val="004C47D2"/>
    <w:rsid w:val="004C481C"/>
    <w:rsid w:val="004C489B"/>
    <w:rsid w:val="004C48EE"/>
    <w:rsid w:val="004C4907"/>
    <w:rsid w:val="004C4BB7"/>
    <w:rsid w:val="004C4C83"/>
    <w:rsid w:val="004C4D10"/>
    <w:rsid w:val="004C4E09"/>
    <w:rsid w:val="004C4E29"/>
    <w:rsid w:val="004C4E36"/>
    <w:rsid w:val="004C4E83"/>
    <w:rsid w:val="004C4ED6"/>
    <w:rsid w:val="004C4F53"/>
    <w:rsid w:val="004C4F55"/>
    <w:rsid w:val="004C5078"/>
    <w:rsid w:val="004C50EF"/>
    <w:rsid w:val="004C50FE"/>
    <w:rsid w:val="004C5178"/>
    <w:rsid w:val="004C5238"/>
    <w:rsid w:val="004C527C"/>
    <w:rsid w:val="004C5385"/>
    <w:rsid w:val="004C5522"/>
    <w:rsid w:val="004C55EB"/>
    <w:rsid w:val="004C5617"/>
    <w:rsid w:val="004C56E7"/>
    <w:rsid w:val="004C57EF"/>
    <w:rsid w:val="004C583A"/>
    <w:rsid w:val="004C5925"/>
    <w:rsid w:val="004C5986"/>
    <w:rsid w:val="004C59C6"/>
    <w:rsid w:val="004C5B11"/>
    <w:rsid w:val="004C5B84"/>
    <w:rsid w:val="004C5C07"/>
    <w:rsid w:val="004C5C85"/>
    <w:rsid w:val="004C5C89"/>
    <w:rsid w:val="004C5D4E"/>
    <w:rsid w:val="004C5D7F"/>
    <w:rsid w:val="004C5E43"/>
    <w:rsid w:val="004C5F4F"/>
    <w:rsid w:val="004C5F68"/>
    <w:rsid w:val="004C6026"/>
    <w:rsid w:val="004C6080"/>
    <w:rsid w:val="004C61A8"/>
    <w:rsid w:val="004C6323"/>
    <w:rsid w:val="004C66E7"/>
    <w:rsid w:val="004C679C"/>
    <w:rsid w:val="004C682E"/>
    <w:rsid w:val="004C686E"/>
    <w:rsid w:val="004C692C"/>
    <w:rsid w:val="004C6965"/>
    <w:rsid w:val="004C69CC"/>
    <w:rsid w:val="004C6A58"/>
    <w:rsid w:val="004C6A7E"/>
    <w:rsid w:val="004C6A88"/>
    <w:rsid w:val="004C6D99"/>
    <w:rsid w:val="004C6DA0"/>
    <w:rsid w:val="004C6DDE"/>
    <w:rsid w:val="004C6E11"/>
    <w:rsid w:val="004C6E89"/>
    <w:rsid w:val="004C6F62"/>
    <w:rsid w:val="004C6FC6"/>
    <w:rsid w:val="004C70BD"/>
    <w:rsid w:val="004C7175"/>
    <w:rsid w:val="004C730F"/>
    <w:rsid w:val="004C7390"/>
    <w:rsid w:val="004C753D"/>
    <w:rsid w:val="004C7555"/>
    <w:rsid w:val="004C75DA"/>
    <w:rsid w:val="004C7610"/>
    <w:rsid w:val="004C7656"/>
    <w:rsid w:val="004C7730"/>
    <w:rsid w:val="004C776C"/>
    <w:rsid w:val="004C7854"/>
    <w:rsid w:val="004C7982"/>
    <w:rsid w:val="004C7A7A"/>
    <w:rsid w:val="004C7B7E"/>
    <w:rsid w:val="004C7B9C"/>
    <w:rsid w:val="004C7FC4"/>
    <w:rsid w:val="004D0281"/>
    <w:rsid w:val="004D03E7"/>
    <w:rsid w:val="004D04EB"/>
    <w:rsid w:val="004D0581"/>
    <w:rsid w:val="004D0587"/>
    <w:rsid w:val="004D0611"/>
    <w:rsid w:val="004D06B2"/>
    <w:rsid w:val="004D0829"/>
    <w:rsid w:val="004D09AA"/>
    <w:rsid w:val="004D0A5E"/>
    <w:rsid w:val="004D0B1E"/>
    <w:rsid w:val="004D0B61"/>
    <w:rsid w:val="004D0C54"/>
    <w:rsid w:val="004D0DF9"/>
    <w:rsid w:val="004D0EDC"/>
    <w:rsid w:val="004D0F11"/>
    <w:rsid w:val="004D1005"/>
    <w:rsid w:val="004D1080"/>
    <w:rsid w:val="004D110A"/>
    <w:rsid w:val="004D1121"/>
    <w:rsid w:val="004D1146"/>
    <w:rsid w:val="004D1290"/>
    <w:rsid w:val="004D143C"/>
    <w:rsid w:val="004D14E8"/>
    <w:rsid w:val="004D14EE"/>
    <w:rsid w:val="004D15E4"/>
    <w:rsid w:val="004D160A"/>
    <w:rsid w:val="004D1628"/>
    <w:rsid w:val="004D1805"/>
    <w:rsid w:val="004D1841"/>
    <w:rsid w:val="004D19EA"/>
    <w:rsid w:val="004D19F1"/>
    <w:rsid w:val="004D1B51"/>
    <w:rsid w:val="004D1B57"/>
    <w:rsid w:val="004D1B88"/>
    <w:rsid w:val="004D1D8C"/>
    <w:rsid w:val="004D208D"/>
    <w:rsid w:val="004D20CA"/>
    <w:rsid w:val="004D2148"/>
    <w:rsid w:val="004D21F1"/>
    <w:rsid w:val="004D220E"/>
    <w:rsid w:val="004D2242"/>
    <w:rsid w:val="004D229F"/>
    <w:rsid w:val="004D230E"/>
    <w:rsid w:val="004D23A4"/>
    <w:rsid w:val="004D240F"/>
    <w:rsid w:val="004D24CB"/>
    <w:rsid w:val="004D24D9"/>
    <w:rsid w:val="004D2677"/>
    <w:rsid w:val="004D2781"/>
    <w:rsid w:val="004D278A"/>
    <w:rsid w:val="004D27A2"/>
    <w:rsid w:val="004D28F2"/>
    <w:rsid w:val="004D2922"/>
    <w:rsid w:val="004D2959"/>
    <w:rsid w:val="004D29A1"/>
    <w:rsid w:val="004D2A85"/>
    <w:rsid w:val="004D2AB2"/>
    <w:rsid w:val="004D2C4A"/>
    <w:rsid w:val="004D2CCC"/>
    <w:rsid w:val="004D2D52"/>
    <w:rsid w:val="004D2DD2"/>
    <w:rsid w:val="004D3107"/>
    <w:rsid w:val="004D3215"/>
    <w:rsid w:val="004D3294"/>
    <w:rsid w:val="004D3313"/>
    <w:rsid w:val="004D33F3"/>
    <w:rsid w:val="004D340E"/>
    <w:rsid w:val="004D3501"/>
    <w:rsid w:val="004D365B"/>
    <w:rsid w:val="004D371B"/>
    <w:rsid w:val="004D3793"/>
    <w:rsid w:val="004D38BB"/>
    <w:rsid w:val="004D39B6"/>
    <w:rsid w:val="004D39F0"/>
    <w:rsid w:val="004D3A4F"/>
    <w:rsid w:val="004D3B3E"/>
    <w:rsid w:val="004D3BC6"/>
    <w:rsid w:val="004D3C97"/>
    <w:rsid w:val="004D3D16"/>
    <w:rsid w:val="004D3DC9"/>
    <w:rsid w:val="004D3F56"/>
    <w:rsid w:val="004D3F97"/>
    <w:rsid w:val="004D3FBF"/>
    <w:rsid w:val="004D4129"/>
    <w:rsid w:val="004D416D"/>
    <w:rsid w:val="004D419B"/>
    <w:rsid w:val="004D41F9"/>
    <w:rsid w:val="004D443C"/>
    <w:rsid w:val="004D464F"/>
    <w:rsid w:val="004D46B8"/>
    <w:rsid w:val="004D4811"/>
    <w:rsid w:val="004D485E"/>
    <w:rsid w:val="004D48EF"/>
    <w:rsid w:val="004D491B"/>
    <w:rsid w:val="004D497C"/>
    <w:rsid w:val="004D4ABF"/>
    <w:rsid w:val="004D4BE8"/>
    <w:rsid w:val="004D4BFE"/>
    <w:rsid w:val="004D4F79"/>
    <w:rsid w:val="004D512C"/>
    <w:rsid w:val="004D5182"/>
    <w:rsid w:val="004D52B1"/>
    <w:rsid w:val="004D5312"/>
    <w:rsid w:val="004D54D0"/>
    <w:rsid w:val="004D5558"/>
    <w:rsid w:val="004D5771"/>
    <w:rsid w:val="004D5848"/>
    <w:rsid w:val="004D5979"/>
    <w:rsid w:val="004D5984"/>
    <w:rsid w:val="004D5A5D"/>
    <w:rsid w:val="004D5A5F"/>
    <w:rsid w:val="004D5AAE"/>
    <w:rsid w:val="004D5B52"/>
    <w:rsid w:val="004D5B94"/>
    <w:rsid w:val="004D5BB3"/>
    <w:rsid w:val="004D5C2C"/>
    <w:rsid w:val="004D5C65"/>
    <w:rsid w:val="004D5D44"/>
    <w:rsid w:val="004D5DFD"/>
    <w:rsid w:val="004D5E96"/>
    <w:rsid w:val="004D5F4E"/>
    <w:rsid w:val="004D602E"/>
    <w:rsid w:val="004D60E5"/>
    <w:rsid w:val="004D61AF"/>
    <w:rsid w:val="004D623F"/>
    <w:rsid w:val="004D635C"/>
    <w:rsid w:val="004D6497"/>
    <w:rsid w:val="004D64B6"/>
    <w:rsid w:val="004D64B9"/>
    <w:rsid w:val="004D653C"/>
    <w:rsid w:val="004D653F"/>
    <w:rsid w:val="004D6742"/>
    <w:rsid w:val="004D67C6"/>
    <w:rsid w:val="004D6863"/>
    <w:rsid w:val="004D690B"/>
    <w:rsid w:val="004D6945"/>
    <w:rsid w:val="004D6991"/>
    <w:rsid w:val="004D69A1"/>
    <w:rsid w:val="004D6A05"/>
    <w:rsid w:val="004D6A13"/>
    <w:rsid w:val="004D6AE2"/>
    <w:rsid w:val="004D6AE9"/>
    <w:rsid w:val="004D6B5E"/>
    <w:rsid w:val="004D6BA4"/>
    <w:rsid w:val="004D6E5D"/>
    <w:rsid w:val="004D6FBA"/>
    <w:rsid w:val="004D7072"/>
    <w:rsid w:val="004D71D9"/>
    <w:rsid w:val="004D71EE"/>
    <w:rsid w:val="004D7316"/>
    <w:rsid w:val="004D733B"/>
    <w:rsid w:val="004D73FF"/>
    <w:rsid w:val="004D7656"/>
    <w:rsid w:val="004D76A9"/>
    <w:rsid w:val="004D76B1"/>
    <w:rsid w:val="004D7748"/>
    <w:rsid w:val="004D77A1"/>
    <w:rsid w:val="004D77B6"/>
    <w:rsid w:val="004D7825"/>
    <w:rsid w:val="004D79DF"/>
    <w:rsid w:val="004D7A6D"/>
    <w:rsid w:val="004D7BA8"/>
    <w:rsid w:val="004D7ED1"/>
    <w:rsid w:val="004D7F27"/>
    <w:rsid w:val="004E0065"/>
    <w:rsid w:val="004E012B"/>
    <w:rsid w:val="004E0165"/>
    <w:rsid w:val="004E0267"/>
    <w:rsid w:val="004E0271"/>
    <w:rsid w:val="004E02EC"/>
    <w:rsid w:val="004E0304"/>
    <w:rsid w:val="004E04B0"/>
    <w:rsid w:val="004E04CB"/>
    <w:rsid w:val="004E05EA"/>
    <w:rsid w:val="004E0690"/>
    <w:rsid w:val="004E0A7E"/>
    <w:rsid w:val="004E0AC4"/>
    <w:rsid w:val="004E0AFC"/>
    <w:rsid w:val="004E0D0A"/>
    <w:rsid w:val="004E0D35"/>
    <w:rsid w:val="004E100D"/>
    <w:rsid w:val="004E10BC"/>
    <w:rsid w:val="004E11AD"/>
    <w:rsid w:val="004E1334"/>
    <w:rsid w:val="004E1389"/>
    <w:rsid w:val="004E1493"/>
    <w:rsid w:val="004E1515"/>
    <w:rsid w:val="004E151C"/>
    <w:rsid w:val="004E15B8"/>
    <w:rsid w:val="004E1622"/>
    <w:rsid w:val="004E1751"/>
    <w:rsid w:val="004E17F9"/>
    <w:rsid w:val="004E18EE"/>
    <w:rsid w:val="004E1A44"/>
    <w:rsid w:val="004E1B5A"/>
    <w:rsid w:val="004E1B6D"/>
    <w:rsid w:val="004E1BB5"/>
    <w:rsid w:val="004E1CEB"/>
    <w:rsid w:val="004E1E1A"/>
    <w:rsid w:val="004E1E3E"/>
    <w:rsid w:val="004E1E4F"/>
    <w:rsid w:val="004E1E67"/>
    <w:rsid w:val="004E1F7F"/>
    <w:rsid w:val="004E1FD2"/>
    <w:rsid w:val="004E2046"/>
    <w:rsid w:val="004E210D"/>
    <w:rsid w:val="004E2244"/>
    <w:rsid w:val="004E237A"/>
    <w:rsid w:val="004E25B3"/>
    <w:rsid w:val="004E26D2"/>
    <w:rsid w:val="004E271F"/>
    <w:rsid w:val="004E27DD"/>
    <w:rsid w:val="004E280F"/>
    <w:rsid w:val="004E2847"/>
    <w:rsid w:val="004E288B"/>
    <w:rsid w:val="004E2A72"/>
    <w:rsid w:val="004E2AD9"/>
    <w:rsid w:val="004E2B4C"/>
    <w:rsid w:val="004E2BC5"/>
    <w:rsid w:val="004E2DC8"/>
    <w:rsid w:val="004E2DF3"/>
    <w:rsid w:val="004E2DFE"/>
    <w:rsid w:val="004E2E52"/>
    <w:rsid w:val="004E2EEC"/>
    <w:rsid w:val="004E2F76"/>
    <w:rsid w:val="004E2F82"/>
    <w:rsid w:val="004E34D4"/>
    <w:rsid w:val="004E34F4"/>
    <w:rsid w:val="004E376F"/>
    <w:rsid w:val="004E3880"/>
    <w:rsid w:val="004E391B"/>
    <w:rsid w:val="004E3980"/>
    <w:rsid w:val="004E3A0B"/>
    <w:rsid w:val="004E3AA6"/>
    <w:rsid w:val="004E3AA8"/>
    <w:rsid w:val="004E3AAC"/>
    <w:rsid w:val="004E3EF9"/>
    <w:rsid w:val="004E3F25"/>
    <w:rsid w:val="004E4089"/>
    <w:rsid w:val="004E41FA"/>
    <w:rsid w:val="004E4308"/>
    <w:rsid w:val="004E4356"/>
    <w:rsid w:val="004E4393"/>
    <w:rsid w:val="004E43E5"/>
    <w:rsid w:val="004E47CD"/>
    <w:rsid w:val="004E487F"/>
    <w:rsid w:val="004E4A67"/>
    <w:rsid w:val="004E4A8D"/>
    <w:rsid w:val="004E4C89"/>
    <w:rsid w:val="004E4DFA"/>
    <w:rsid w:val="004E4E98"/>
    <w:rsid w:val="004E4FA1"/>
    <w:rsid w:val="004E50B1"/>
    <w:rsid w:val="004E5104"/>
    <w:rsid w:val="004E513E"/>
    <w:rsid w:val="004E5194"/>
    <w:rsid w:val="004E5235"/>
    <w:rsid w:val="004E5422"/>
    <w:rsid w:val="004E550D"/>
    <w:rsid w:val="004E553A"/>
    <w:rsid w:val="004E5555"/>
    <w:rsid w:val="004E559C"/>
    <w:rsid w:val="004E56A2"/>
    <w:rsid w:val="004E578E"/>
    <w:rsid w:val="004E5867"/>
    <w:rsid w:val="004E588A"/>
    <w:rsid w:val="004E58F3"/>
    <w:rsid w:val="004E5902"/>
    <w:rsid w:val="004E59A3"/>
    <w:rsid w:val="004E5AFA"/>
    <w:rsid w:val="004E5B19"/>
    <w:rsid w:val="004E5BC6"/>
    <w:rsid w:val="004E5C5F"/>
    <w:rsid w:val="004E5C98"/>
    <w:rsid w:val="004E5D64"/>
    <w:rsid w:val="004E5D7B"/>
    <w:rsid w:val="004E5DBB"/>
    <w:rsid w:val="004E5E6E"/>
    <w:rsid w:val="004E5E73"/>
    <w:rsid w:val="004E5E7C"/>
    <w:rsid w:val="004E5E7D"/>
    <w:rsid w:val="004E6097"/>
    <w:rsid w:val="004E60BC"/>
    <w:rsid w:val="004E61CB"/>
    <w:rsid w:val="004E6215"/>
    <w:rsid w:val="004E62D9"/>
    <w:rsid w:val="004E64AD"/>
    <w:rsid w:val="004E64CA"/>
    <w:rsid w:val="004E66DE"/>
    <w:rsid w:val="004E67AB"/>
    <w:rsid w:val="004E686C"/>
    <w:rsid w:val="004E6A70"/>
    <w:rsid w:val="004E6A75"/>
    <w:rsid w:val="004E6C4E"/>
    <w:rsid w:val="004E6C58"/>
    <w:rsid w:val="004E6D26"/>
    <w:rsid w:val="004E6E78"/>
    <w:rsid w:val="004E6EF3"/>
    <w:rsid w:val="004E6F83"/>
    <w:rsid w:val="004E6FAC"/>
    <w:rsid w:val="004E7024"/>
    <w:rsid w:val="004E70C7"/>
    <w:rsid w:val="004E7104"/>
    <w:rsid w:val="004E7264"/>
    <w:rsid w:val="004E72D3"/>
    <w:rsid w:val="004E7517"/>
    <w:rsid w:val="004E7684"/>
    <w:rsid w:val="004E76BB"/>
    <w:rsid w:val="004E76F1"/>
    <w:rsid w:val="004E773D"/>
    <w:rsid w:val="004E779A"/>
    <w:rsid w:val="004E7825"/>
    <w:rsid w:val="004E7874"/>
    <w:rsid w:val="004E7879"/>
    <w:rsid w:val="004E78C1"/>
    <w:rsid w:val="004E7A6A"/>
    <w:rsid w:val="004E7AE8"/>
    <w:rsid w:val="004E7C28"/>
    <w:rsid w:val="004E7C78"/>
    <w:rsid w:val="004E7D9C"/>
    <w:rsid w:val="004E7EB6"/>
    <w:rsid w:val="004E7F0F"/>
    <w:rsid w:val="004E7F7A"/>
    <w:rsid w:val="004F01EE"/>
    <w:rsid w:val="004F026D"/>
    <w:rsid w:val="004F02D3"/>
    <w:rsid w:val="004F0395"/>
    <w:rsid w:val="004F03D7"/>
    <w:rsid w:val="004F0423"/>
    <w:rsid w:val="004F0442"/>
    <w:rsid w:val="004F0454"/>
    <w:rsid w:val="004F047F"/>
    <w:rsid w:val="004F04C4"/>
    <w:rsid w:val="004F0556"/>
    <w:rsid w:val="004F06E7"/>
    <w:rsid w:val="004F08A7"/>
    <w:rsid w:val="004F0A69"/>
    <w:rsid w:val="004F0B0A"/>
    <w:rsid w:val="004F0C21"/>
    <w:rsid w:val="004F0D44"/>
    <w:rsid w:val="004F0D50"/>
    <w:rsid w:val="004F0D9D"/>
    <w:rsid w:val="004F0E88"/>
    <w:rsid w:val="004F0F9E"/>
    <w:rsid w:val="004F10A7"/>
    <w:rsid w:val="004F1118"/>
    <w:rsid w:val="004F1280"/>
    <w:rsid w:val="004F1351"/>
    <w:rsid w:val="004F1445"/>
    <w:rsid w:val="004F1514"/>
    <w:rsid w:val="004F1557"/>
    <w:rsid w:val="004F15EE"/>
    <w:rsid w:val="004F1650"/>
    <w:rsid w:val="004F168B"/>
    <w:rsid w:val="004F1701"/>
    <w:rsid w:val="004F1725"/>
    <w:rsid w:val="004F1787"/>
    <w:rsid w:val="004F182E"/>
    <w:rsid w:val="004F1873"/>
    <w:rsid w:val="004F188E"/>
    <w:rsid w:val="004F190D"/>
    <w:rsid w:val="004F1985"/>
    <w:rsid w:val="004F1A79"/>
    <w:rsid w:val="004F1BBC"/>
    <w:rsid w:val="004F1C73"/>
    <w:rsid w:val="004F1D5E"/>
    <w:rsid w:val="004F1DEA"/>
    <w:rsid w:val="004F1EAE"/>
    <w:rsid w:val="004F1F54"/>
    <w:rsid w:val="004F201D"/>
    <w:rsid w:val="004F2122"/>
    <w:rsid w:val="004F21A6"/>
    <w:rsid w:val="004F229A"/>
    <w:rsid w:val="004F2354"/>
    <w:rsid w:val="004F23D7"/>
    <w:rsid w:val="004F2441"/>
    <w:rsid w:val="004F25E8"/>
    <w:rsid w:val="004F2787"/>
    <w:rsid w:val="004F27EC"/>
    <w:rsid w:val="004F2B5B"/>
    <w:rsid w:val="004F2C11"/>
    <w:rsid w:val="004F2C1C"/>
    <w:rsid w:val="004F2CCD"/>
    <w:rsid w:val="004F2CED"/>
    <w:rsid w:val="004F2CEF"/>
    <w:rsid w:val="004F2D5E"/>
    <w:rsid w:val="004F2DA4"/>
    <w:rsid w:val="004F2E50"/>
    <w:rsid w:val="004F2FB5"/>
    <w:rsid w:val="004F2FDB"/>
    <w:rsid w:val="004F3007"/>
    <w:rsid w:val="004F32D2"/>
    <w:rsid w:val="004F344A"/>
    <w:rsid w:val="004F345B"/>
    <w:rsid w:val="004F35EC"/>
    <w:rsid w:val="004F367D"/>
    <w:rsid w:val="004F3829"/>
    <w:rsid w:val="004F39EA"/>
    <w:rsid w:val="004F3A33"/>
    <w:rsid w:val="004F3B27"/>
    <w:rsid w:val="004F3B8E"/>
    <w:rsid w:val="004F3C9E"/>
    <w:rsid w:val="004F3E0E"/>
    <w:rsid w:val="004F3F2E"/>
    <w:rsid w:val="004F400C"/>
    <w:rsid w:val="004F407D"/>
    <w:rsid w:val="004F40D5"/>
    <w:rsid w:val="004F40F4"/>
    <w:rsid w:val="004F40F7"/>
    <w:rsid w:val="004F418F"/>
    <w:rsid w:val="004F423B"/>
    <w:rsid w:val="004F4593"/>
    <w:rsid w:val="004F45FD"/>
    <w:rsid w:val="004F4605"/>
    <w:rsid w:val="004F465D"/>
    <w:rsid w:val="004F4675"/>
    <w:rsid w:val="004F47D4"/>
    <w:rsid w:val="004F4A4F"/>
    <w:rsid w:val="004F4C7D"/>
    <w:rsid w:val="004F4E46"/>
    <w:rsid w:val="004F4EC9"/>
    <w:rsid w:val="004F51FA"/>
    <w:rsid w:val="004F532B"/>
    <w:rsid w:val="004F5331"/>
    <w:rsid w:val="004F54F5"/>
    <w:rsid w:val="004F55BF"/>
    <w:rsid w:val="004F5600"/>
    <w:rsid w:val="004F57C6"/>
    <w:rsid w:val="004F58B0"/>
    <w:rsid w:val="004F58DA"/>
    <w:rsid w:val="004F59B1"/>
    <w:rsid w:val="004F5A7F"/>
    <w:rsid w:val="004F5AC8"/>
    <w:rsid w:val="004F5ADD"/>
    <w:rsid w:val="004F5B0D"/>
    <w:rsid w:val="004F5B25"/>
    <w:rsid w:val="004F5B54"/>
    <w:rsid w:val="004F5BC4"/>
    <w:rsid w:val="004F5BC8"/>
    <w:rsid w:val="004F5C1D"/>
    <w:rsid w:val="004F5CA0"/>
    <w:rsid w:val="004F5E03"/>
    <w:rsid w:val="004F5E1F"/>
    <w:rsid w:val="004F5FC3"/>
    <w:rsid w:val="004F5FC9"/>
    <w:rsid w:val="004F605C"/>
    <w:rsid w:val="004F61D5"/>
    <w:rsid w:val="004F625A"/>
    <w:rsid w:val="004F66D5"/>
    <w:rsid w:val="004F6757"/>
    <w:rsid w:val="004F675F"/>
    <w:rsid w:val="004F6868"/>
    <w:rsid w:val="004F6996"/>
    <w:rsid w:val="004F6CA4"/>
    <w:rsid w:val="004F6D33"/>
    <w:rsid w:val="004F6E44"/>
    <w:rsid w:val="004F6E59"/>
    <w:rsid w:val="004F6E77"/>
    <w:rsid w:val="004F6F09"/>
    <w:rsid w:val="004F70CD"/>
    <w:rsid w:val="004F7121"/>
    <w:rsid w:val="004F72AF"/>
    <w:rsid w:val="004F7393"/>
    <w:rsid w:val="004F73EF"/>
    <w:rsid w:val="004F7441"/>
    <w:rsid w:val="004F744D"/>
    <w:rsid w:val="004F7500"/>
    <w:rsid w:val="004F755C"/>
    <w:rsid w:val="004F75F3"/>
    <w:rsid w:val="004F7606"/>
    <w:rsid w:val="004F7689"/>
    <w:rsid w:val="004F7747"/>
    <w:rsid w:val="004F7A3C"/>
    <w:rsid w:val="004F7A5D"/>
    <w:rsid w:val="004F7A74"/>
    <w:rsid w:val="004F7A8E"/>
    <w:rsid w:val="004F7A9A"/>
    <w:rsid w:val="004F7B4F"/>
    <w:rsid w:val="004F7D20"/>
    <w:rsid w:val="004F7E47"/>
    <w:rsid w:val="00500000"/>
    <w:rsid w:val="005000EC"/>
    <w:rsid w:val="005001B0"/>
    <w:rsid w:val="005001C6"/>
    <w:rsid w:val="0050031B"/>
    <w:rsid w:val="00500348"/>
    <w:rsid w:val="00500383"/>
    <w:rsid w:val="00500395"/>
    <w:rsid w:val="005003B0"/>
    <w:rsid w:val="005004F4"/>
    <w:rsid w:val="005005E4"/>
    <w:rsid w:val="00500640"/>
    <w:rsid w:val="00500839"/>
    <w:rsid w:val="005008AC"/>
    <w:rsid w:val="00500932"/>
    <w:rsid w:val="005009D9"/>
    <w:rsid w:val="005009FB"/>
    <w:rsid w:val="00500C51"/>
    <w:rsid w:val="00500DBB"/>
    <w:rsid w:val="00500DE0"/>
    <w:rsid w:val="00500E2A"/>
    <w:rsid w:val="00500E2E"/>
    <w:rsid w:val="00500EA3"/>
    <w:rsid w:val="00500F04"/>
    <w:rsid w:val="00500F17"/>
    <w:rsid w:val="00500F1E"/>
    <w:rsid w:val="00501066"/>
    <w:rsid w:val="00501077"/>
    <w:rsid w:val="005013F5"/>
    <w:rsid w:val="005015C0"/>
    <w:rsid w:val="005016A9"/>
    <w:rsid w:val="005016AE"/>
    <w:rsid w:val="005017BE"/>
    <w:rsid w:val="005017C9"/>
    <w:rsid w:val="005019EA"/>
    <w:rsid w:val="00501B11"/>
    <w:rsid w:val="00501BC0"/>
    <w:rsid w:val="00501DE4"/>
    <w:rsid w:val="00501E27"/>
    <w:rsid w:val="00501E56"/>
    <w:rsid w:val="00501F04"/>
    <w:rsid w:val="005020E5"/>
    <w:rsid w:val="005021A6"/>
    <w:rsid w:val="0050223A"/>
    <w:rsid w:val="005022C7"/>
    <w:rsid w:val="0050231A"/>
    <w:rsid w:val="00502333"/>
    <w:rsid w:val="0050238A"/>
    <w:rsid w:val="0050238F"/>
    <w:rsid w:val="00502445"/>
    <w:rsid w:val="005024AB"/>
    <w:rsid w:val="0050266F"/>
    <w:rsid w:val="005026A8"/>
    <w:rsid w:val="005026E4"/>
    <w:rsid w:val="0050274B"/>
    <w:rsid w:val="0050282A"/>
    <w:rsid w:val="0050287F"/>
    <w:rsid w:val="00502A84"/>
    <w:rsid w:val="00502B23"/>
    <w:rsid w:val="00502B73"/>
    <w:rsid w:val="00502BD3"/>
    <w:rsid w:val="00502DA1"/>
    <w:rsid w:val="00502F0F"/>
    <w:rsid w:val="00502F4A"/>
    <w:rsid w:val="00502FBD"/>
    <w:rsid w:val="00503149"/>
    <w:rsid w:val="00503228"/>
    <w:rsid w:val="00503264"/>
    <w:rsid w:val="00503313"/>
    <w:rsid w:val="005033DA"/>
    <w:rsid w:val="0050353E"/>
    <w:rsid w:val="00503666"/>
    <w:rsid w:val="005036A0"/>
    <w:rsid w:val="00503812"/>
    <w:rsid w:val="005038D1"/>
    <w:rsid w:val="00503AAF"/>
    <w:rsid w:val="00503BB9"/>
    <w:rsid w:val="00503C16"/>
    <w:rsid w:val="00503C17"/>
    <w:rsid w:val="00503C66"/>
    <w:rsid w:val="00503D11"/>
    <w:rsid w:val="00503D4E"/>
    <w:rsid w:val="00503D83"/>
    <w:rsid w:val="00503DC9"/>
    <w:rsid w:val="00503DDD"/>
    <w:rsid w:val="00503FF8"/>
    <w:rsid w:val="00504005"/>
    <w:rsid w:val="00504053"/>
    <w:rsid w:val="005040BE"/>
    <w:rsid w:val="0050422A"/>
    <w:rsid w:val="0050430B"/>
    <w:rsid w:val="0050436A"/>
    <w:rsid w:val="0050438E"/>
    <w:rsid w:val="005043AE"/>
    <w:rsid w:val="00504406"/>
    <w:rsid w:val="005047BF"/>
    <w:rsid w:val="00504809"/>
    <w:rsid w:val="0050487B"/>
    <w:rsid w:val="005048F7"/>
    <w:rsid w:val="00504A8D"/>
    <w:rsid w:val="00504C25"/>
    <w:rsid w:val="00504C98"/>
    <w:rsid w:val="00504DE9"/>
    <w:rsid w:val="00504E8E"/>
    <w:rsid w:val="00504F8E"/>
    <w:rsid w:val="0050501C"/>
    <w:rsid w:val="00505072"/>
    <w:rsid w:val="00505167"/>
    <w:rsid w:val="0050523C"/>
    <w:rsid w:val="0050526B"/>
    <w:rsid w:val="005052DC"/>
    <w:rsid w:val="00505326"/>
    <w:rsid w:val="005053F2"/>
    <w:rsid w:val="005055CF"/>
    <w:rsid w:val="005055D5"/>
    <w:rsid w:val="00505664"/>
    <w:rsid w:val="005056B0"/>
    <w:rsid w:val="005056F5"/>
    <w:rsid w:val="005058BA"/>
    <w:rsid w:val="005059D7"/>
    <w:rsid w:val="00505A0B"/>
    <w:rsid w:val="00505AD7"/>
    <w:rsid w:val="00505B2A"/>
    <w:rsid w:val="00505B42"/>
    <w:rsid w:val="00505BC8"/>
    <w:rsid w:val="00505D8D"/>
    <w:rsid w:val="00505E04"/>
    <w:rsid w:val="00505F89"/>
    <w:rsid w:val="0050609D"/>
    <w:rsid w:val="005060DB"/>
    <w:rsid w:val="00506196"/>
    <w:rsid w:val="005061BA"/>
    <w:rsid w:val="005061CF"/>
    <w:rsid w:val="00506229"/>
    <w:rsid w:val="005062A0"/>
    <w:rsid w:val="00506355"/>
    <w:rsid w:val="005063DC"/>
    <w:rsid w:val="00506457"/>
    <w:rsid w:val="00506458"/>
    <w:rsid w:val="0050645B"/>
    <w:rsid w:val="005064CD"/>
    <w:rsid w:val="00506557"/>
    <w:rsid w:val="00506589"/>
    <w:rsid w:val="005065CA"/>
    <w:rsid w:val="00506696"/>
    <w:rsid w:val="005066DF"/>
    <w:rsid w:val="0050672A"/>
    <w:rsid w:val="00506734"/>
    <w:rsid w:val="005067B4"/>
    <w:rsid w:val="00506817"/>
    <w:rsid w:val="00506A0F"/>
    <w:rsid w:val="00506BE2"/>
    <w:rsid w:val="00506BFE"/>
    <w:rsid w:val="00506CBE"/>
    <w:rsid w:val="00506E33"/>
    <w:rsid w:val="00506F48"/>
    <w:rsid w:val="00506F66"/>
    <w:rsid w:val="00506FA9"/>
    <w:rsid w:val="00507006"/>
    <w:rsid w:val="005070D3"/>
    <w:rsid w:val="0050746B"/>
    <w:rsid w:val="005074F3"/>
    <w:rsid w:val="005077EF"/>
    <w:rsid w:val="005077FC"/>
    <w:rsid w:val="0050785D"/>
    <w:rsid w:val="00507882"/>
    <w:rsid w:val="005078B5"/>
    <w:rsid w:val="00507A62"/>
    <w:rsid w:val="00507B66"/>
    <w:rsid w:val="00507C70"/>
    <w:rsid w:val="00507D13"/>
    <w:rsid w:val="00507D42"/>
    <w:rsid w:val="00507D58"/>
    <w:rsid w:val="00507F5E"/>
    <w:rsid w:val="00507F83"/>
    <w:rsid w:val="00507FA8"/>
    <w:rsid w:val="0051000D"/>
    <w:rsid w:val="005100D4"/>
    <w:rsid w:val="005102CA"/>
    <w:rsid w:val="005102E7"/>
    <w:rsid w:val="005103E1"/>
    <w:rsid w:val="0051049B"/>
    <w:rsid w:val="00510882"/>
    <w:rsid w:val="00510C04"/>
    <w:rsid w:val="00510DEA"/>
    <w:rsid w:val="00511077"/>
    <w:rsid w:val="005110A0"/>
    <w:rsid w:val="005110F0"/>
    <w:rsid w:val="00511161"/>
    <w:rsid w:val="00511189"/>
    <w:rsid w:val="005111CB"/>
    <w:rsid w:val="005112AA"/>
    <w:rsid w:val="0051135A"/>
    <w:rsid w:val="0051140A"/>
    <w:rsid w:val="005114EB"/>
    <w:rsid w:val="005116C4"/>
    <w:rsid w:val="0051175B"/>
    <w:rsid w:val="005117D7"/>
    <w:rsid w:val="0051180F"/>
    <w:rsid w:val="00511B0A"/>
    <w:rsid w:val="00511B45"/>
    <w:rsid w:val="00511B58"/>
    <w:rsid w:val="00511B72"/>
    <w:rsid w:val="00511C6A"/>
    <w:rsid w:val="00511CC0"/>
    <w:rsid w:val="00511D2F"/>
    <w:rsid w:val="00511D45"/>
    <w:rsid w:val="00511DE0"/>
    <w:rsid w:val="00511E09"/>
    <w:rsid w:val="00511F3C"/>
    <w:rsid w:val="00511FA9"/>
    <w:rsid w:val="00511FAF"/>
    <w:rsid w:val="00512054"/>
    <w:rsid w:val="00512094"/>
    <w:rsid w:val="005122BE"/>
    <w:rsid w:val="005122C1"/>
    <w:rsid w:val="00512375"/>
    <w:rsid w:val="005123EE"/>
    <w:rsid w:val="005125A4"/>
    <w:rsid w:val="005127E7"/>
    <w:rsid w:val="00512870"/>
    <w:rsid w:val="0051288C"/>
    <w:rsid w:val="00512899"/>
    <w:rsid w:val="0051294F"/>
    <w:rsid w:val="00512B64"/>
    <w:rsid w:val="00512CD0"/>
    <w:rsid w:val="00512D9D"/>
    <w:rsid w:val="00512DE6"/>
    <w:rsid w:val="00512E69"/>
    <w:rsid w:val="00512F77"/>
    <w:rsid w:val="00512F7B"/>
    <w:rsid w:val="00512F94"/>
    <w:rsid w:val="00513024"/>
    <w:rsid w:val="00513065"/>
    <w:rsid w:val="0051307E"/>
    <w:rsid w:val="0051310F"/>
    <w:rsid w:val="005131AA"/>
    <w:rsid w:val="0051324A"/>
    <w:rsid w:val="00513373"/>
    <w:rsid w:val="005133C2"/>
    <w:rsid w:val="005133E1"/>
    <w:rsid w:val="0051361E"/>
    <w:rsid w:val="00513660"/>
    <w:rsid w:val="0051366C"/>
    <w:rsid w:val="00513828"/>
    <w:rsid w:val="0051382B"/>
    <w:rsid w:val="005138BD"/>
    <w:rsid w:val="005138C5"/>
    <w:rsid w:val="005138E6"/>
    <w:rsid w:val="00513A2B"/>
    <w:rsid w:val="00513B28"/>
    <w:rsid w:val="00513B6C"/>
    <w:rsid w:val="00513D21"/>
    <w:rsid w:val="00513D60"/>
    <w:rsid w:val="00513D9F"/>
    <w:rsid w:val="00513E1A"/>
    <w:rsid w:val="00513E20"/>
    <w:rsid w:val="00513F36"/>
    <w:rsid w:val="00513F6C"/>
    <w:rsid w:val="00513F86"/>
    <w:rsid w:val="00514287"/>
    <w:rsid w:val="005143F1"/>
    <w:rsid w:val="00514410"/>
    <w:rsid w:val="005144A0"/>
    <w:rsid w:val="005144CC"/>
    <w:rsid w:val="00514576"/>
    <w:rsid w:val="00514650"/>
    <w:rsid w:val="00514730"/>
    <w:rsid w:val="00514797"/>
    <w:rsid w:val="00514B70"/>
    <w:rsid w:val="00514C03"/>
    <w:rsid w:val="00514C9A"/>
    <w:rsid w:val="00514CD6"/>
    <w:rsid w:val="00514D22"/>
    <w:rsid w:val="00514DB0"/>
    <w:rsid w:val="00514E72"/>
    <w:rsid w:val="00514E94"/>
    <w:rsid w:val="00514F72"/>
    <w:rsid w:val="00515144"/>
    <w:rsid w:val="00515148"/>
    <w:rsid w:val="0051520C"/>
    <w:rsid w:val="00515286"/>
    <w:rsid w:val="00515384"/>
    <w:rsid w:val="00515515"/>
    <w:rsid w:val="005155A9"/>
    <w:rsid w:val="00515601"/>
    <w:rsid w:val="00515905"/>
    <w:rsid w:val="00515997"/>
    <w:rsid w:val="00515B24"/>
    <w:rsid w:val="00515B9D"/>
    <w:rsid w:val="00515C96"/>
    <w:rsid w:val="00515D32"/>
    <w:rsid w:val="00515E0B"/>
    <w:rsid w:val="00515E83"/>
    <w:rsid w:val="00515E96"/>
    <w:rsid w:val="00516157"/>
    <w:rsid w:val="0051623F"/>
    <w:rsid w:val="0051632C"/>
    <w:rsid w:val="0051635B"/>
    <w:rsid w:val="005165B3"/>
    <w:rsid w:val="00516661"/>
    <w:rsid w:val="005168CB"/>
    <w:rsid w:val="0051694A"/>
    <w:rsid w:val="005169A8"/>
    <w:rsid w:val="005169B5"/>
    <w:rsid w:val="00516B3E"/>
    <w:rsid w:val="00516B41"/>
    <w:rsid w:val="00516D2B"/>
    <w:rsid w:val="00516E44"/>
    <w:rsid w:val="00516ECC"/>
    <w:rsid w:val="00516F26"/>
    <w:rsid w:val="00516F79"/>
    <w:rsid w:val="005170D4"/>
    <w:rsid w:val="0051713B"/>
    <w:rsid w:val="005171CA"/>
    <w:rsid w:val="005173F3"/>
    <w:rsid w:val="00517408"/>
    <w:rsid w:val="00517644"/>
    <w:rsid w:val="005176EE"/>
    <w:rsid w:val="00517718"/>
    <w:rsid w:val="0051781F"/>
    <w:rsid w:val="00517995"/>
    <w:rsid w:val="00517B8E"/>
    <w:rsid w:val="00517B95"/>
    <w:rsid w:val="00517D07"/>
    <w:rsid w:val="00517D4C"/>
    <w:rsid w:val="00517DEB"/>
    <w:rsid w:val="00517E54"/>
    <w:rsid w:val="00517F83"/>
    <w:rsid w:val="0052001C"/>
    <w:rsid w:val="00520110"/>
    <w:rsid w:val="005201DD"/>
    <w:rsid w:val="00520261"/>
    <w:rsid w:val="00520290"/>
    <w:rsid w:val="005202C5"/>
    <w:rsid w:val="0052040A"/>
    <w:rsid w:val="005205BC"/>
    <w:rsid w:val="005205FA"/>
    <w:rsid w:val="0052064A"/>
    <w:rsid w:val="005207A0"/>
    <w:rsid w:val="005207D0"/>
    <w:rsid w:val="00520812"/>
    <w:rsid w:val="005209AA"/>
    <w:rsid w:val="00520A0E"/>
    <w:rsid w:val="00520BE7"/>
    <w:rsid w:val="00520CDF"/>
    <w:rsid w:val="00520D98"/>
    <w:rsid w:val="00520DA3"/>
    <w:rsid w:val="00520E17"/>
    <w:rsid w:val="00520E3B"/>
    <w:rsid w:val="00520EE6"/>
    <w:rsid w:val="00520F4E"/>
    <w:rsid w:val="00520FE4"/>
    <w:rsid w:val="00521066"/>
    <w:rsid w:val="005210F1"/>
    <w:rsid w:val="005210FB"/>
    <w:rsid w:val="00521221"/>
    <w:rsid w:val="00521380"/>
    <w:rsid w:val="005213A4"/>
    <w:rsid w:val="005218E4"/>
    <w:rsid w:val="00521A16"/>
    <w:rsid w:val="00521A3F"/>
    <w:rsid w:val="00521A68"/>
    <w:rsid w:val="00521A74"/>
    <w:rsid w:val="00521A89"/>
    <w:rsid w:val="00521B9D"/>
    <w:rsid w:val="00521C58"/>
    <w:rsid w:val="00521CB1"/>
    <w:rsid w:val="00521E9C"/>
    <w:rsid w:val="005220ED"/>
    <w:rsid w:val="00522102"/>
    <w:rsid w:val="005221DF"/>
    <w:rsid w:val="00522280"/>
    <w:rsid w:val="005222A5"/>
    <w:rsid w:val="00522341"/>
    <w:rsid w:val="00522498"/>
    <w:rsid w:val="00522645"/>
    <w:rsid w:val="005226A2"/>
    <w:rsid w:val="0052272D"/>
    <w:rsid w:val="005227CA"/>
    <w:rsid w:val="00522AE4"/>
    <w:rsid w:val="00522B2A"/>
    <w:rsid w:val="00522B6D"/>
    <w:rsid w:val="00522DF1"/>
    <w:rsid w:val="00522E05"/>
    <w:rsid w:val="00523016"/>
    <w:rsid w:val="005230EC"/>
    <w:rsid w:val="005231E1"/>
    <w:rsid w:val="005231ED"/>
    <w:rsid w:val="00523209"/>
    <w:rsid w:val="0052323B"/>
    <w:rsid w:val="005232F5"/>
    <w:rsid w:val="0052359B"/>
    <w:rsid w:val="005235C1"/>
    <w:rsid w:val="005235E7"/>
    <w:rsid w:val="00523621"/>
    <w:rsid w:val="005236CC"/>
    <w:rsid w:val="0052393D"/>
    <w:rsid w:val="00523997"/>
    <w:rsid w:val="005239DB"/>
    <w:rsid w:val="00523A30"/>
    <w:rsid w:val="00523A4B"/>
    <w:rsid w:val="00523AEB"/>
    <w:rsid w:val="00523AFC"/>
    <w:rsid w:val="00523B22"/>
    <w:rsid w:val="00523C12"/>
    <w:rsid w:val="00523D86"/>
    <w:rsid w:val="00523E8F"/>
    <w:rsid w:val="00523EDD"/>
    <w:rsid w:val="00523F2E"/>
    <w:rsid w:val="0052405C"/>
    <w:rsid w:val="00524095"/>
    <w:rsid w:val="005240EE"/>
    <w:rsid w:val="00524123"/>
    <w:rsid w:val="00524242"/>
    <w:rsid w:val="00524358"/>
    <w:rsid w:val="005243ED"/>
    <w:rsid w:val="005244B7"/>
    <w:rsid w:val="00524508"/>
    <w:rsid w:val="00524539"/>
    <w:rsid w:val="0052458C"/>
    <w:rsid w:val="005245B7"/>
    <w:rsid w:val="005247F2"/>
    <w:rsid w:val="00524808"/>
    <w:rsid w:val="0052488B"/>
    <w:rsid w:val="005248C5"/>
    <w:rsid w:val="0052496E"/>
    <w:rsid w:val="005249DD"/>
    <w:rsid w:val="00524A20"/>
    <w:rsid w:val="00524B02"/>
    <w:rsid w:val="00524BDF"/>
    <w:rsid w:val="00524D24"/>
    <w:rsid w:val="00524E31"/>
    <w:rsid w:val="00524F2A"/>
    <w:rsid w:val="00524F9C"/>
    <w:rsid w:val="0052503C"/>
    <w:rsid w:val="005250C9"/>
    <w:rsid w:val="005253D7"/>
    <w:rsid w:val="0052544E"/>
    <w:rsid w:val="005256C6"/>
    <w:rsid w:val="00525704"/>
    <w:rsid w:val="0052578E"/>
    <w:rsid w:val="00525820"/>
    <w:rsid w:val="005258F8"/>
    <w:rsid w:val="0052590A"/>
    <w:rsid w:val="0052595C"/>
    <w:rsid w:val="00525C03"/>
    <w:rsid w:val="00525CE6"/>
    <w:rsid w:val="00525D1E"/>
    <w:rsid w:val="00525E74"/>
    <w:rsid w:val="00525ED3"/>
    <w:rsid w:val="00525EFA"/>
    <w:rsid w:val="00525F35"/>
    <w:rsid w:val="00525F9D"/>
    <w:rsid w:val="005260BF"/>
    <w:rsid w:val="005260CF"/>
    <w:rsid w:val="00526305"/>
    <w:rsid w:val="00526320"/>
    <w:rsid w:val="00526435"/>
    <w:rsid w:val="00526647"/>
    <w:rsid w:val="00526651"/>
    <w:rsid w:val="005266D4"/>
    <w:rsid w:val="005266F2"/>
    <w:rsid w:val="0052679B"/>
    <w:rsid w:val="005267A6"/>
    <w:rsid w:val="005267C5"/>
    <w:rsid w:val="005267DE"/>
    <w:rsid w:val="005267E6"/>
    <w:rsid w:val="00526831"/>
    <w:rsid w:val="0052683E"/>
    <w:rsid w:val="00526840"/>
    <w:rsid w:val="00526852"/>
    <w:rsid w:val="00526897"/>
    <w:rsid w:val="005268BE"/>
    <w:rsid w:val="005268FC"/>
    <w:rsid w:val="005269DE"/>
    <w:rsid w:val="00526A48"/>
    <w:rsid w:val="00526AA9"/>
    <w:rsid w:val="00526BE2"/>
    <w:rsid w:val="00526BE9"/>
    <w:rsid w:val="00526C65"/>
    <w:rsid w:val="00526D32"/>
    <w:rsid w:val="00526D8B"/>
    <w:rsid w:val="00526E23"/>
    <w:rsid w:val="00526E25"/>
    <w:rsid w:val="00526E8D"/>
    <w:rsid w:val="00526E93"/>
    <w:rsid w:val="00526FB6"/>
    <w:rsid w:val="005270D8"/>
    <w:rsid w:val="00527358"/>
    <w:rsid w:val="00527390"/>
    <w:rsid w:val="0052739F"/>
    <w:rsid w:val="005273E1"/>
    <w:rsid w:val="0052746C"/>
    <w:rsid w:val="00527470"/>
    <w:rsid w:val="005274B0"/>
    <w:rsid w:val="005274EC"/>
    <w:rsid w:val="00527556"/>
    <w:rsid w:val="00527799"/>
    <w:rsid w:val="005279C0"/>
    <w:rsid w:val="00527A0C"/>
    <w:rsid w:val="00527A56"/>
    <w:rsid w:val="00527D92"/>
    <w:rsid w:val="00527E77"/>
    <w:rsid w:val="00530062"/>
    <w:rsid w:val="005300EA"/>
    <w:rsid w:val="00530102"/>
    <w:rsid w:val="0053031D"/>
    <w:rsid w:val="00530382"/>
    <w:rsid w:val="0053039D"/>
    <w:rsid w:val="005303C4"/>
    <w:rsid w:val="0053048A"/>
    <w:rsid w:val="005305BD"/>
    <w:rsid w:val="0053069E"/>
    <w:rsid w:val="00530774"/>
    <w:rsid w:val="005309DC"/>
    <w:rsid w:val="00530A9C"/>
    <w:rsid w:val="00530B26"/>
    <w:rsid w:val="00530B97"/>
    <w:rsid w:val="00530D73"/>
    <w:rsid w:val="00530E16"/>
    <w:rsid w:val="00530F66"/>
    <w:rsid w:val="00530FF7"/>
    <w:rsid w:val="00531131"/>
    <w:rsid w:val="005311B3"/>
    <w:rsid w:val="005312B9"/>
    <w:rsid w:val="00531447"/>
    <w:rsid w:val="005314C1"/>
    <w:rsid w:val="005314D7"/>
    <w:rsid w:val="005314D9"/>
    <w:rsid w:val="00531690"/>
    <w:rsid w:val="005316D1"/>
    <w:rsid w:val="00531772"/>
    <w:rsid w:val="005317CF"/>
    <w:rsid w:val="0053183A"/>
    <w:rsid w:val="005318DE"/>
    <w:rsid w:val="005319A5"/>
    <w:rsid w:val="005319B2"/>
    <w:rsid w:val="005319DF"/>
    <w:rsid w:val="005319F2"/>
    <w:rsid w:val="00531B67"/>
    <w:rsid w:val="00531BE4"/>
    <w:rsid w:val="00531D67"/>
    <w:rsid w:val="00531DF4"/>
    <w:rsid w:val="00531E1A"/>
    <w:rsid w:val="00531E85"/>
    <w:rsid w:val="00531EED"/>
    <w:rsid w:val="00532065"/>
    <w:rsid w:val="005320A5"/>
    <w:rsid w:val="005320CC"/>
    <w:rsid w:val="005322CE"/>
    <w:rsid w:val="00532372"/>
    <w:rsid w:val="005323F3"/>
    <w:rsid w:val="0053240E"/>
    <w:rsid w:val="00532456"/>
    <w:rsid w:val="005324B5"/>
    <w:rsid w:val="005327F4"/>
    <w:rsid w:val="00532806"/>
    <w:rsid w:val="005328C2"/>
    <w:rsid w:val="005328E0"/>
    <w:rsid w:val="005328FE"/>
    <w:rsid w:val="00532C43"/>
    <w:rsid w:val="00532DC3"/>
    <w:rsid w:val="00532DEE"/>
    <w:rsid w:val="00532EDE"/>
    <w:rsid w:val="00533012"/>
    <w:rsid w:val="00533069"/>
    <w:rsid w:val="00533098"/>
    <w:rsid w:val="005330D9"/>
    <w:rsid w:val="00533139"/>
    <w:rsid w:val="0053317E"/>
    <w:rsid w:val="0053320F"/>
    <w:rsid w:val="00533364"/>
    <w:rsid w:val="005333B5"/>
    <w:rsid w:val="005333E2"/>
    <w:rsid w:val="00533407"/>
    <w:rsid w:val="0053347A"/>
    <w:rsid w:val="005336DB"/>
    <w:rsid w:val="00533733"/>
    <w:rsid w:val="0053375E"/>
    <w:rsid w:val="005338C6"/>
    <w:rsid w:val="005338C9"/>
    <w:rsid w:val="0053398B"/>
    <w:rsid w:val="00533A2D"/>
    <w:rsid w:val="00533C02"/>
    <w:rsid w:val="00533EB2"/>
    <w:rsid w:val="005340C6"/>
    <w:rsid w:val="005342B0"/>
    <w:rsid w:val="005343AE"/>
    <w:rsid w:val="0053443C"/>
    <w:rsid w:val="005344D9"/>
    <w:rsid w:val="005344E9"/>
    <w:rsid w:val="00534512"/>
    <w:rsid w:val="00534554"/>
    <w:rsid w:val="00534741"/>
    <w:rsid w:val="005347DA"/>
    <w:rsid w:val="0053480F"/>
    <w:rsid w:val="00534AA6"/>
    <w:rsid w:val="00534B68"/>
    <w:rsid w:val="00534B6F"/>
    <w:rsid w:val="00534BD4"/>
    <w:rsid w:val="00534D4E"/>
    <w:rsid w:val="00534D84"/>
    <w:rsid w:val="00534DAF"/>
    <w:rsid w:val="00534ED1"/>
    <w:rsid w:val="00534F3F"/>
    <w:rsid w:val="00534F43"/>
    <w:rsid w:val="00534FD8"/>
    <w:rsid w:val="00535119"/>
    <w:rsid w:val="00535174"/>
    <w:rsid w:val="0053519D"/>
    <w:rsid w:val="005351FB"/>
    <w:rsid w:val="0053520B"/>
    <w:rsid w:val="00535299"/>
    <w:rsid w:val="00535329"/>
    <w:rsid w:val="005353B1"/>
    <w:rsid w:val="00535431"/>
    <w:rsid w:val="005355EE"/>
    <w:rsid w:val="005356B3"/>
    <w:rsid w:val="00535825"/>
    <w:rsid w:val="0053583E"/>
    <w:rsid w:val="00535854"/>
    <w:rsid w:val="00535876"/>
    <w:rsid w:val="0053589A"/>
    <w:rsid w:val="00535903"/>
    <w:rsid w:val="00535A2C"/>
    <w:rsid w:val="00535B4D"/>
    <w:rsid w:val="00535C68"/>
    <w:rsid w:val="00535C8A"/>
    <w:rsid w:val="00535CC9"/>
    <w:rsid w:val="00535DD7"/>
    <w:rsid w:val="00535EFA"/>
    <w:rsid w:val="00535F71"/>
    <w:rsid w:val="005360F8"/>
    <w:rsid w:val="0053610F"/>
    <w:rsid w:val="0053617D"/>
    <w:rsid w:val="005361BB"/>
    <w:rsid w:val="00536333"/>
    <w:rsid w:val="00536340"/>
    <w:rsid w:val="0053635B"/>
    <w:rsid w:val="0053648B"/>
    <w:rsid w:val="0053653C"/>
    <w:rsid w:val="005368C6"/>
    <w:rsid w:val="005368D5"/>
    <w:rsid w:val="005368FC"/>
    <w:rsid w:val="0053699D"/>
    <w:rsid w:val="005369BA"/>
    <w:rsid w:val="00536A52"/>
    <w:rsid w:val="00536AB2"/>
    <w:rsid w:val="00536E1B"/>
    <w:rsid w:val="00536FAD"/>
    <w:rsid w:val="00537034"/>
    <w:rsid w:val="0053722F"/>
    <w:rsid w:val="005372D4"/>
    <w:rsid w:val="00537432"/>
    <w:rsid w:val="00537488"/>
    <w:rsid w:val="0053756A"/>
    <w:rsid w:val="00537624"/>
    <w:rsid w:val="00537688"/>
    <w:rsid w:val="005377D3"/>
    <w:rsid w:val="0053794E"/>
    <w:rsid w:val="005379B8"/>
    <w:rsid w:val="00537A5D"/>
    <w:rsid w:val="00537B21"/>
    <w:rsid w:val="00537BC7"/>
    <w:rsid w:val="00537C41"/>
    <w:rsid w:val="00537C6E"/>
    <w:rsid w:val="00537E66"/>
    <w:rsid w:val="00537EEB"/>
    <w:rsid w:val="00537EF9"/>
    <w:rsid w:val="00537EFD"/>
    <w:rsid w:val="0054003E"/>
    <w:rsid w:val="005400CB"/>
    <w:rsid w:val="00540237"/>
    <w:rsid w:val="005402D2"/>
    <w:rsid w:val="00540373"/>
    <w:rsid w:val="00540388"/>
    <w:rsid w:val="0054049B"/>
    <w:rsid w:val="0054054D"/>
    <w:rsid w:val="0054064A"/>
    <w:rsid w:val="00540654"/>
    <w:rsid w:val="00540730"/>
    <w:rsid w:val="00540768"/>
    <w:rsid w:val="005407D0"/>
    <w:rsid w:val="0054085B"/>
    <w:rsid w:val="0054086B"/>
    <w:rsid w:val="00540889"/>
    <w:rsid w:val="00540AD8"/>
    <w:rsid w:val="00540B11"/>
    <w:rsid w:val="00540B82"/>
    <w:rsid w:val="00540CA6"/>
    <w:rsid w:val="00540D16"/>
    <w:rsid w:val="00540D41"/>
    <w:rsid w:val="00540E78"/>
    <w:rsid w:val="00540F14"/>
    <w:rsid w:val="00540FF9"/>
    <w:rsid w:val="005411BE"/>
    <w:rsid w:val="0054120A"/>
    <w:rsid w:val="00541366"/>
    <w:rsid w:val="0054138F"/>
    <w:rsid w:val="005413D9"/>
    <w:rsid w:val="0054141F"/>
    <w:rsid w:val="0054146F"/>
    <w:rsid w:val="005414F7"/>
    <w:rsid w:val="00541558"/>
    <w:rsid w:val="0054166A"/>
    <w:rsid w:val="005416D7"/>
    <w:rsid w:val="005416E9"/>
    <w:rsid w:val="00541750"/>
    <w:rsid w:val="005418BF"/>
    <w:rsid w:val="00541AB3"/>
    <w:rsid w:val="00541BAC"/>
    <w:rsid w:val="00541F17"/>
    <w:rsid w:val="00542064"/>
    <w:rsid w:val="0054210A"/>
    <w:rsid w:val="0054213B"/>
    <w:rsid w:val="00542170"/>
    <w:rsid w:val="005422F9"/>
    <w:rsid w:val="00542373"/>
    <w:rsid w:val="0054240F"/>
    <w:rsid w:val="005424F5"/>
    <w:rsid w:val="00542586"/>
    <w:rsid w:val="005425A9"/>
    <w:rsid w:val="00542675"/>
    <w:rsid w:val="00542829"/>
    <w:rsid w:val="005428F0"/>
    <w:rsid w:val="00542904"/>
    <w:rsid w:val="0054292F"/>
    <w:rsid w:val="00542988"/>
    <w:rsid w:val="005429A8"/>
    <w:rsid w:val="00542A35"/>
    <w:rsid w:val="00542A40"/>
    <w:rsid w:val="00542B99"/>
    <w:rsid w:val="00542B9C"/>
    <w:rsid w:val="00542C29"/>
    <w:rsid w:val="00542C30"/>
    <w:rsid w:val="00542C4D"/>
    <w:rsid w:val="00542C82"/>
    <w:rsid w:val="00542D22"/>
    <w:rsid w:val="00542D93"/>
    <w:rsid w:val="00542E33"/>
    <w:rsid w:val="00542FB8"/>
    <w:rsid w:val="00543084"/>
    <w:rsid w:val="005430AF"/>
    <w:rsid w:val="00543198"/>
    <w:rsid w:val="00543297"/>
    <w:rsid w:val="00543349"/>
    <w:rsid w:val="005433EC"/>
    <w:rsid w:val="005435C9"/>
    <w:rsid w:val="005435D4"/>
    <w:rsid w:val="00543639"/>
    <w:rsid w:val="005436B3"/>
    <w:rsid w:val="005438B9"/>
    <w:rsid w:val="0054392D"/>
    <w:rsid w:val="00543933"/>
    <w:rsid w:val="00543984"/>
    <w:rsid w:val="005439D8"/>
    <w:rsid w:val="00543A2D"/>
    <w:rsid w:val="00543C79"/>
    <w:rsid w:val="00543E06"/>
    <w:rsid w:val="00543EB0"/>
    <w:rsid w:val="00543F01"/>
    <w:rsid w:val="00543FE2"/>
    <w:rsid w:val="00544027"/>
    <w:rsid w:val="00544036"/>
    <w:rsid w:val="005440C2"/>
    <w:rsid w:val="0054417D"/>
    <w:rsid w:val="005442E6"/>
    <w:rsid w:val="0054442F"/>
    <w:rsid w:val="0054457C"/>
    <w:rsid w:val="005445DC"/>
    <w:rsid w:val="005446CA"/>
    <w:rsid w:val="005446EE"/>
    <w:rsid w:val="00544A22"/>
    <w:rsid w:val="00544C32"/>
    <w:rsid w:val="00544C6B"/>
    <w:rsid w:val="00544C8E"/>
    <w:rsid w:val="00544D3A"/>
    <w:rsid w:val="00544DB0"/>
    <w:rsid w:val="00544E14"/>
    <w:rsid w:val="00544E46"/>
    <w:rsid w:val="00544E50"/>
    <w:rsid w:val="00544F05"/>
    <w:rsid w:val="00545130"/>
    <w:rsid w:val="00545290"/>
    <w:rsid w:val="0054530E"/>
    <w:rsid w:val="005453A7"/>
    <w:rsid w:val="005454A4"/>
    <w:rsid w:val="005454DB"/>
    <w:rsid w:val="00545514"/>
    <w:rsid w:val="00545526"/>
    <w:rsid w:val="00545551"/>
    <w:rsid w:val="005455A9"/>
    <w:rsid w:val="00545633"/>
    <w:rsid w:val="00545727"/>
    <w:rsid w:val="00545750"/>
    <w:rsid w:val="005458DF"/>
    <w:rsid w:val="00545951"/>
    <w:rsid w:val="0054595F"/>
    <w:rsid w:val="00545999"/>
    <w:rsid w:val="00545ACD"/>
    <w:rsid w:val="00545C92"/>
    <w:rsid w:val="00545CA7"/>
    <w:rsid w:val="00545D81"/>
    <w:rsid w:val="00545DB2"/>
    <w:rsid w:val="00545E4A"/>
    <w:rsid w:val="00545ED6"/>
    <w:rsid w:val="00545F6B"/>
    <w:rsid w:val="00546091"/>
    <w:rsid w:val="005461B5"/>
    <w:rsid w:val="005461D2"/>
    <w:rsid w:val="00546229"/>
    <w:rsid w:val="00546256"/>
    <w:rsid w:val="00546281"/>
    <w:rsid w:val="005462F2"/>
    <w:rsid w:val="0054638F"/>
    <w:rsid w:val="005463BA"/>
    <w:rsid w:val="00546450"/>
    <w:rsid w:val="005465FD"/>
    <w:rsid w:val="0054662B"/>
    <w:rsid w:val="005467BF"/>
    <w:rsid w:val="0054685F"/>
    <w:rsid w:val="005469DD"/>
    <w:rsid w:val="00546A7C"/>
    <w:rsid w:val="00546AFD"/>
    <w:rsid w:val="00546B9D"/>
    <w:rsid w:val="00546C64"/>
    <w:rsid w:val="00546DEA"/>
    <w:rsid w:val="00546F02"/>
    <w:rsid w:val="00547210"/>
    <w:rsid w:val="00547234"/>
    <w:rsid w:val="00547238"/>
    <w:rsid w:val="005472A1"/>
    <w:rsid w:val="0054730B"/>
    <w:rsid w:val="00547340"/>
    <w:rsid w:val="00547364"/>
    <w:rsid w:val="005473A2"/>
    <w:rsid w:val="005473FC"/>
    <w:rsid w:val="005474A1"/>
    <w:rsid w:val="00547555"/>
    <w:rsid w:val="00547602"/>
    <w:rsid w:val="00547652"/>
    <w:rsid w:val="0054766F"/>
    <w:rsid w:val="00547687"/>
    <w:rsid w:val="00547691"/>
    <w:rsid w:val="005479AE"/>
    <w:rsid w:val="00547A65"/>
    <w:rsid w:val="00547AEC"/>
    <w:rsid w:val="00547AF1"/>
    <w:rsid w:val="00547B71"/>
    <w:rsid w:val="00547BB9"/>
    <w:rsid w:val="00547C49"/>
    <w:rsid w:val="00547CE2"/>
    <w:rsid w:val="00547DAF"/>
    <w:rsid w:val="00547DF8"/>
    <w:rsid w:val="00547E02"/>
    <w:rsid w:val="00547E9C"/>
    <w:rsid w:val="00547F56"/>
    <w:rsid w:val="0055002B"/>
    <w:rsid w:val="0055002D"/>
    <w:rsid w:val="00550055"/>
    <w:rsid w:val="005501FC"/>
    <w:rsid w:val="00550251"/>
    <w:rsid w:val="005502A8"/>
    <w:rsid w:val="005502F1"/>
    <w:rsid w:val="00550398"/>
    <w:rsid w:val="005504AE"/>
    <w:rsid w:val="005505A3"/>
    <w:rsid w:val="0055065E"/>
    <w:rsid w:val="005506C5"/>
    <w:rsid w:val="00550753"/>
    <w:rsid w:val="005507F7"/>
    <w:rsid w:val="005507FA"/>
    <w:rsid w:val="005508D9"/>
    <w:rsid w:val="00550A90"/>
    <w:rsid w:val="00550AB6"/>
    <w:rsid w:val="00550B98"/>
    <w:rsid w:val="00550C06"/>
    <w:rsid w:val="00550C75"/>
    <w:rsid w:val="00550C93"/>
    <w:rsid w:val="00550D27"/>
    <w:rsid w:val="00550D84"/>
    <w:rsid w:val="00550E4A"/>
    <w:rsid w:val="00550F19"/>
    <w:rsid w:val="00550FB4"/>
    <w:rsid w:val="0055109C"/>
    <w:rsid w:val="005510D6"/>
    <w:rsid w:val="005511A0"/>
    <w:rsid w:val="005512A9"/>
    <w:rsid w:val="0055132C"/>
    <w:rsid w:val="005513AC"/>
    <w:rsid w:val="00551458"/>
    <w:rsid w:val="005514E6"/>
    <w:rsid w:val="0055164E"/>
    <w:rsid w:val="005516B0"/>
    <w:rsid w:val="00551706"/>
    <w:rsid w:val="0055171E"/>
    <w:rsid w:val="00551756"/>
    <w:rsid w:val="00551872"/>
    <w:rsid w:val="005519A8"/>
    <w:rsid w:val="005519DE"/>
    <w:rsid w:val="00551ACF"/>
    <w:rsid w:val="00551BBC"/>
    <w:rsid w:val="00551C27"/>
    <w:rsid w:val="00551D41"/>
    <w:rsid w:val="00551D59"/>
    <w:rsid w:val="00551D60"/>
    <w:rsid w:val="00551DF0"/>
    <w:rsid w:val="00551EC8"/>
    <w:rsid w:val="00551F3B"/>
    <w:rsid w:val="00552068"/>
    <w:rsid w:val="0055208A"/>
    <w:rsid w:val="0055209D"/>
    <w:rsid w:val="005521AA"/>
    <w:rsid w:val="0055222A"/>
    <w:rsid w:val="0055251D"/>
    <w:rsid w:val="00552522"/>
    <w:rsid w:val="00552596"/>
    <w:rsid w:val="005525D6"/>
    <w:rsid w:val="00552606"/>
    <w:rsid w:val="005526F9"/>
    <w:rsid w:val="0055280C"/>
    <w:rsid w:val="00552837"/>
    <w:rsid w:val="005528E6"/>
    <w:rsid w:val="00552990"/>
    <w:rsid w:val="00552AB2"/>
    <w:rsid w:val="00552D4C"/>
    <w:rsid w:val="00552DDC"/>
    <w:rsid w:val="00552E0A"/>
    <w:rsid w:val="00552EA9"/>
    <w:rsid w:val="00552F5C"/>
    <w:rsid w:val="00553042"/>
    <w:rsid w:val="0055309C"/>
    <w:rsid w:val="00553227"/>
    <w:rsid w:val="00553239"/>
    <w:rsid w:val="00553276"/>
    <w:rsid w:val="005532BA"/>
    <w:rsid w:val="00553344"/>
    <w:rsid w:val="00553372"/>
    <w:rsid w:val="0055348F"/>
    <w:rsid w:val="00553581"/>
    <w:rsid w:val="00553658"/>
    <w:rsid w:val="005536D5"/>
    <w:rsid w:val="00553854"/>
    <w:rsid w:val="0055389A"/>
    <w:rsid w:val="005538AD"/>
    <w:rsid w:val="005539C6"/>
    <w:rsid w:val="00553A9C"/>
    <w:rsid w:val="00553AEE"/>
    <w:rsid w:val="00553B15"/>
    <w:rsid w:val="00553B95"/>
    <w:rsid w:val="00553C59"/>
    <w:rsid w:val="00553D81"/>
    <w:rsid w:val="00553E01"/>
    <w:rsid w:val="00553E63"/>
    <w:rsid w:val="00553EE5"/>
    <w:rsid w:val="0055404D"/>
    <w:rsid w:val="00554622"/>
    <w:rsid w:val="00554708"/>
    <w:rsid w:val="00554856"/>
    <w:rsid w:val="00554887"/>
    <w:rsid w:val="005549C5"/>
    <w:rsid w:val="00554BB7"/>
    <w:rsid w:val="00554BDF"/>
    <w:rsid w:val="00554BEA"/>
    <w:rsid w:val="00554C89"/>
    <w:rsid w:val="00554D39"/>
    <w:rsid w:val="00554D95"/>
    <w:rsid w:val="00554DC2"/>
    <w:rsid w:val="00554ED3"/>
    <w:rsid w:val="00554ED8"/>
    <w:rsid w:val="00554EDF"/>
    <w:rsid w:val="00554F68"/>
    <w:rsid w:val="0055503F"/>
    <w:rsid w:val="0055512A"/>
    <w:rsid w:val="00555149"/>
    <w:rsid w:val="005551A6"/>
    <w:rsid w:val="00555317"/>
    <w:rsid w:val="00555498"/>
    <w:rsid w:val="0055553E"/>
    <w:rsid w:val="00555577"/>
    <w:rsid w:val="00555618"/>
    <w:rsid w:val="005556D4"/>
    <w:rsid w:val="00555815"/>
    <w:rsid w:val="005558E3"/>
    <w:rsid w:val="00555AEB"/>
    <w:rsid w:val="00555AF3"/>
    <w:rsid w:val="00555B6B"/>
    <w:rsid w:val="00555C97"/>
    <w:rsid w:val="00555D01"/>
    <w:rsid w:val="00555DF0"/>
    <w:rsid w:val="0055603F"/>
    <w:rsid w:val="00556066"/>
    <w:rsid w:val="00556193"/>
    <w:rsid w:val="005562B3"/>
    <w:rsid w:val="00556362"/>
    <w:rsid w:val="005563B3"/>
    <w:rsid w:val="00556475"/>
    <w:rsid w:val="005564AE"/>
    <w:rsid w:val="005565A4"/>
    <w:rsid w:val="005565B1"/>
    <w:rsid w:val="00556A6C"/>
    <w:rsid w:val="00556AFC"/>
    <w:rsid w:val="00556BC5"/>
    <w:rsid w:val="00556BF7"/>
    <w:rsid w:val="00556CE6"/>
    <w:rsid w:val="00556E5E"/>
    <w:rsid w:val="00556ED6"/>
    <w:rsid w:val="00556FD8"/>
    <w:rsid w:val="00557001"/>
    <w:rsid w:val="00557057"/>
    <w:rsid w:val="00557063"/>
    <w:rsid w:val="00557085"/>
    <w:rsid w:val="005573CC"/>
    <w:rsid w:val="0055741E"/>
    <w:rsid w:val="0055742F"/>
    <w:rsid w:val="005575B8"/>
    <w:rsid w:val="0055774C"/>
    <w:rsid w:val="005578DA"/>
    <w:rsid w:val="00557937"/>
    <w:rsid w:val="0055795D"/>
    <w:rsid w:val="00557AE5"/>
    <w:rsid w:val="00557B52"/>
    <w:rsid w:val="00557DE4"/>
    <w:rsid w:val="00557FD1"/>
    <w:rsid w:val="00560053"/>
    <w:rsid w:val="00560062"/>
    <w:rsid w:val="00560292"/>
    <w:rsid w:val="005603B2"/>
    <w:rsid w:val="00560469"/>
    <w:rsid w:val="00560551"/>
    <w:rsid w:val="0056060D"/>
    <w:rsid w:val="005606E8"/>
    <w:rsid w:val="00560735"/>
    <w:rsid w:val="005608B0"/>
    <w:rsid w:val="00560973"/>
    <w:rsid w:val="00560A3B"/>
    <w:rsid w:val="00560A96"/>
    <w:rsid w:val="00560B55"/>
    <w:rsid w:val="00560C9F"/>
    <w:rsid w:val="00560CFE"/>
    <w:rsid w:val="00560E02"/>
    <w:rsid w:val="00560E54"/>
    <w:rsid w:val="00561147"/>
    <w:rsid w:val="00561181"/>
    <w:rsid w:val="005611EC"/>
    <w:rsid w:val="00561221"/>
    <w:rsid w:val="005612CB"/>
    <w:rsid w:val="00561331"/>
    <w:rsid w:val="0056143C"/>
    <w:rsid w:val="005614B4"/>
    <w:rsid w:val="005614EB"/>
    <w:rsid w:val="005614EE"/>
    <w:rsid w:val="00561641"/>
    <w:rsid w:val="005616D8"/>
    <w:rsid w:val="00561777"/>
    <w:rsid w:val="00561790"/>
    <w:rsid w:val="00561898"/>
    <w:rsid w:val="005618C0"/>
    <w:rsid w:val="005618F6"/>
    <w:rsid w:val="005618F8"/>
    <w:rsid w:val="00561986"/>
    <w:rsid w:val="00561B1A"/>
    <w:rsid w:val="00561B42"/>
    <w:rsid w:val="00561BA4"/>
    <w:rsid w:val="00561BA7"/>
    <w:rsid w:val="00561DC6"/>
    <w:rsid w:val="00561DE8"/>
    <w:rsid w:val="00561E27"/>
    <w:rsid w:val="00561F4C"/>
    <w:rsid w:val="00562001"/>
    <w:rsid w:val="00562150"/>
    <w:rsid w:val="0056219F"/>
    <w:rsid w:val="005621B2"/>
    <w:rsid w:val="00562486"/>
    <w:rsid w:val="00562510"/>
    <w:rsid w:val="0056256D"/>
    <w:rsid w:val="005625D2"/>
    <w:rsid w:val="0056264D"/>
    <w:rsid w:val="00562701"/>
    <w:rsid w:val="0056280A"/>
    <w:rsid w:val="005629FB"/>
    <w:rsid w:val="00562B29"/>
    <w:rsid w:val="00562C1B"/>
    <w:rsid w:val="00562C59"/>
    <w:rsid w:val="00562CAE"/>
    <w:rsid w:val="00562CC9"/>
    <w:rsid w:val="00562F57"/>
    <w:rsid w:val="00562FB1"/>
    <w:rsid w:val="0056316E"/>
    <w:rsid w:val="00563233"/>
    <w:rsid w:val="005632B0"/>
    <w:rsid w:val="00563356"/>
    <w:rsid w:val="005633E4"/>
    <w:rsid w:val="005634E4"/>
    <w:rsid w:val="005634EB"/>
    <w:rsid w:val="00563584"/>
    <w:rsid w:val="005635E7"/>
    <w:rsid w:val="005636A4"/>
    <w:rsid w:val="00563787"/>
    <w:rsid w:val="00563966"/>
    <w:rsid w:val="005639CF"/>
    <w:rsid w:val="005639FB"/>
    <w:rsid w:val="00563A6B"/>
    <w:rsid w:val="00563CE5"/>
    <w:rsid w:val="00563DD6"/>
    <w:rsid w:val="00563DE0"/>
    <w:rsid w:val="00563DE8"/>
    <w:rsid w:val="00563ECF"/>
    <w:rsid w:val="00563EFE"/>
    <w:rsid w:val="00564034"/>
    <w:rsid w:val="005640AF"/>
    <w:rsid w:val="00564191"/>
    <w:rsid w:val="00564314"/>
    <w:rsid w:val="00564346"/>
    <w:rsid w:val="0056438C"/>
    <w:rsid w:val="0056443E"/>
    <w:rsid w:val="005644C8"/>
    <w:rsid w:val="005644FB"/>
    <w:rsid w:val="005647D6"/>
    <w:rsid w:val="005647F7"/>
    <w:rsid w:val="0056480A"/>
    <w:rsid w:val="005648B1"/>
    <w:rsid w:val="0056498A"/>
    <w:rsid w:val="00564A41"/>
    <w:rsid w:val="00564A65"/>
    <w:rsid w:val="00564C6B"/>
    <w:rsid w:val="00564C6C"/>
    <w:rsid w:val="00564CBF"/>
    <w:rsid w:val="00564D1B"/>
    <w:rsid w:val="00564D34"/>
    <w:rsid w:val="00564DA4"/>
    <w:rsid w:val="00564E41"/>
    <w:rsid w:val="00565098"/>
    <w:rsid w:val="00565276"/>
    <w:rsid w:val="0056534E"/>
    <w:rsid w:val="005653CA"/>
    <w:rsid w:val="005653FE"/>
    <w:rsid w:val="005654C2"/>
    <w:rsid w:val="005654E8"/>
    <w:rsid w:val="0056566F"/>
    <w:rsid w:val="005656E6"/>
    <w:rsid w:val="0056573E"/>
    <w:rsid w:val="0056577B"/>
    <w:rsid w:val="005657A4"/>
    <w:rsid w:val="00565826"/>
    <w:rsid w:val="005658FA"/>
    <w:rsid w:val="00565AB8"/>
    <w:rsid w:val="00565B6D"/>
    <w:rsid w:val="00565D46"/>
    <w:rsid w:val="00565DBF"/>
    <w:rsid w:val="00565DC0"/>
    <w:rsid w:val="00565DDE"/>
    <w:rsid w:val="00565E18"/>
    <w:rsid w:val="00565E5A"/>
    <w:rsid w:val="00566024"/>
    <w:rsid w:val="00566078"/>
    <w:rsid w:val="00566131"/>
    <w:rsid w:val="0056618F"/>
    <w:rsid w:val="005661F9"/>
    <w:rsid w:val="0056628F"/>
    <w:rsid w:val="005662D2"/>
    <w:rsid w:val="00566373"/>
    <w:rsid w:val="0056637C"/>
    <w:rsid w:val="005663A8"/>
    <w:rsid w:val="00566523"/>
    <w:rsid w:val="0056662E"/>
    <w:rsid w:val="00566732"/>
    <w:rsid w:val="0056674B"/>
    <w:rsid w:val="00566791"/>
    <w:rsid w:val="00566C1E"/>
    <w:rsid w:val="00566C66"/>
    <w:rsid w:val="00566E44"/>
    <w:rsid w:val="00566FB4"/>
    <w:rsid w:val="00567049"/>
    <w:rsid w:val="0056708C"/>
    <w:rsid w:val="00567320"/>
    <w:rsid w:val="005674A6"/>
    <w:rsid w:val="005676AF"/>
    <w:rsid w:val="005677C6"/>
    <w:rsid w:val="0056793B"/>
    <w:rsid w:val="0056793E"/>
    <w:rsid w:val="00567A18"/>
    <w:rsid w:val="00567B88"/>
    <w:rsid w:val="00567D09"/>
    <w:rsid w:val="00567D96"/>
    <w:rsid w:val="00567DDC"/>
    <w:rsid w:val="00567E17"/>
    <w:rsid w:val="005700B1"/>
    <w:rsid w:val="005700FE"/>
    <w:rsid w:val="005701F8"/>
    <w:rsid w:val="00570514"/>
    <w:rsid w:val="005705DF"/>
    <w:rsid w:val="005705EF"/>
    <w:rsid w:val="005706C4"/>
    <w:rsid w:val="005706F2"/>
    <w:rsid w:val="00570701"/>
    <w:rsid w:val="005708B1"/>
    <w:rsid w:val="0057091D"/>
    <w:rsid w:val="00570999"/>
    <w:rsid w:val="00570A93"/>
    <w:rsid w:val="00570AF7"/>
    <w:rsid w:val="00570E06"/>
    <w:rsid w:val="00570E7C"/>
    <w:rsid w:val="00570EA0"/>
    <w:rsid w:val="00570ECB"/>
    <w:rsid w:val="00570EE5"/>
    <w:rsid w:val="00570EEF"/>
    <w:rsid w:val="00570FF2"/>
    <w:rsid w:val="005710F0"/>
    <w:rsid w:val="00571170"/>
    <w:rsid w:val="0057129E"/>
    <w:rsid w:val="005712FB"/>
    <w:rsid w:val="0057131F"/>
    <w:rsid w:val="0057143D"/>
    <w:rsid w:val="00571541"/>
    <w:rsid w:val="00571592"/>
    <w:rsid w:val="005715B9"/>
    <w:rsid w:val="005715F8"/>
    <w:rsid w:val="00571772"/>
    <w:rsid w:val="00571821"/>
    <w:rsid w:val="0057196D"/>
    <w:rsid w:val="005719A0"/>
    <w:rsid w:val="00571A33"/>
    <w:rsid w:val="00571A9D"/>
    <w:rsid w:val="00571AA5"/>
    <w:rsid w:val="00571ABC"/>
    <w:rsid w:val="00571ACC"/>
    <w:rsid w:val="00571B8A"/>
    <w:rsid w:val="00571BF6"/>
    <w:rsid w:val="00571D84"/>
    <w:rsid w:val="00571F39"/>
    <w:rsid w:val="00571F8E"/>
    <w:rsid w:val="0057205E"/>
    <w:rsid w:val="00572102"/>
    <w:rsid w:val="00572131"/>
    <w:rsid w:val="00572172"/>
    <w:rsid w:val="00572204"/>
    <w:rsid w:val="00572244"/>
    <w:rsid w:val="00572362"/>
    <w:rsid w:val="00572470"/>
    <w:rsid w:val="00572485"/>
    <w:rsid w:val="0057284E"/>
    <w:rsid w:val="00572855"/>
    <w:rsid w:val="005728F8"/>
    <w:rsid w:val="0057292B"/>
    <w:rsid w:val="0057293B"/>
    <w:rsid w:val="005729FD"/>
    <w:rsid w:val="00572B55"/>
    <w:rsid w:val="00572B5A"/>
    <w:rsid w:val="00572C7D"/>
    <w:rsid w:val="00572CB4"/>
    <w:rsid w:val="00572D69"/>
    <w:rsid w:val="00572D83"/>
    <w:rsid w:val="00572D9C"/>
    <w:rsid w:val="00572DA5"/>
    <w:rsid w:val="00572EBB"/>
    <w:rsid w:val="00572FB9"/>
    <w:rsid w:val="00573041"/>
    <w:rsid w:val="005730D0"/>
    <w:rsid w:val="00573265"/>
    <w:rsid w:val="005733E2"/>
    <w:rsid w:val="00573403"/>
    <w:rsid w:val="00573494"/>
    <w:rsid w:val="005734F5"/>
    <w:rsid w:val="00573786"/>
    <w:rsid w:val="005737BA"/>
    <w:rsid w:val="005738A0"/>
    <w:rsid w:val="00573951"/>
    <w:rsid w:val="0057397B"/>
    <w:rsid w:val="00573AD4"/>
    <w:rsid w:val="00573C12"/>
    <w:rsid w:val="00573CC2"/>
    <w:rsid w:val="00573D2F"/>
    <w:rsid w:val="00573DB8"/>
    <w:rsid w:val="00573EEC"/>
    <w:rsid w:val="00573F60"/>
    <w:rsid w:val="00573FD6"/>
    <w:rsid w:val="00574208"/>
    <w:rsid w:val="0057428D"/>
    <w:rsid w:val="00574295"/>
    <w:rsid w:val="00574337"/>
    <w:rsid w:val="005743F5"/>
    <w:rsid w:val="00574438"/>
    <w:rsid w:val="0057454A"/>
    <w:rsid w:val="00574659"/>
    <w:rsid w:val="005748EC"/>
    <w:rsid w:val="005749F9"/>
    <w:rsid w:val="00574A57"/>
    <w:rsid w:val="00574A64"/>
    <w:rsid w:val="00574AD6"/>
    <w:rsid w:val="00574B8A"/>
    <w:rsid w:val="00574C09"/>
    <w:rsid w:val="00574E0B"/>
    <w:rsid w:val="00574F26"/>
    <w:rsid w:val="00574FCD"/>
    <w:rsid w:val="0057513E"/>
    <w:rsid w:val="00575159"/>
    <w:rsid w:val="00575168"/>
    <w:rsid w:val="0057518C"/>
    <w:rsid w:val="0057549C"/>
    <w:rsid w:val="00575508"/>
    <w:rsid w:val="00575661"/>
    <w:rsid w:val="005756A5"/>
    <w:rsid w:val="00575751"/>
    <w:rsid w:val="005757FE"/>
    <w:rsid w:val="0057586C"/>
    <w:rsid w:val="00575874"/>
    <w:rsid w:val="00575B76"/>
    <w:rsid w:val="00575BA9"/>
    <w:rsid w:val="00575BAB"/>
    <w:rsid w:val="00575CBE"/>
    <w:rsid w:val="00575D07"/>
    <w:rsid w:val="00575D38"/>
    <w:rsid w:val="00575D99"/>
    <w:rsid w:val="00575E54"/>
    <w:rsid w:val="00575EC4"/>
    <w:rsid w:val="00575FAB"/>
    <w:rsid w:val="00575FC4"/>
    <w:rsid w:val="00575FD9"/>
    <w:rsid w:val="005760C3"/>
    <w:rsid w:val="005760CF"/>
    <w:rsid w:val="00576155"/>
    <w:rsid w:val="00576236"/>
    <w:rsid w:val="00576351"/>
    <w:rsid w:val="00576359"/>
    <w:rsid w:val="005764BA"/>
    <w:rsid w:val="0057654A"/>
    <w:rsid w:val="00576776"/>
    <w:rsid w:val="005767C6"/>
    <w:rsid w:val="00576881"/>
    <w:rsid w:val="00576882"/>
    <w:rsid w:val="00576992"/>
    <w:rsid w:val="005769D9"/>
    <w:rsid w:val="00576BB3"/>
    <w:rsid w:val="00576BFA"/>
    <w:rsid w:val="00576D45"/>
    <w:rsid w:val="00576DD8"/>
    <w:rsid w:val="005770FC"/>
    <w:rsid w:val="00577211"/>
    <w:rsid w:val="0057729F"/>
    <w:rsid w:val="0057730C"/>
    <w:rsid w:val="00577341"/>
    <w:rsid w:val="005773BF"/>
    <w:rsid w:val="0057748D"/>
    <w:rsid w:val="0057753B"/>
    <w:rsid w:val="00577746"/>
    <w:rsid w:val="00577804"/>
    <w:rsid w:val="00577818"/>
    <w:rsid w:val="0057794A"/>
    <w:rsid w:val="00577998"/>
    <w:rsid w:val="005779EF"/>
    <w:rsid w:val="00577B08"/>
    <w:rsid w:val="00577BEF"/>
    <w:rsid w:val="00577C31"/>
    <w:rsid w:val="00577C8E"/>
    <w:rsid w:val="00577DE2"/>
    <w:rsid w:val="00580097"/>
    <w:rsid w:val="005800E7"/>
    <w:rsid w:val="00580608"/>
    <w:rsid w:val="0058072A"/>
    <w:rsid w:val="005807F0"/>
    <w:rsid w:val="00580997"/>
    <w:rsid w:val="005809AD"/>
    <w:rsid w:val="005809EC"/>
    <w:rsid w:val="00580B23"/>
    <w:rsid w:val="00580B94"/>
    <w:rsid w:val="00580C33"/>
    <w:rsid w:val="00580C46"/>
    <w:rsid w:val="00580CDB"/>
    <w:rsid w:val="00580D06"/>
    <w:rsid w:val="00580DB6"/>
    <w:rsid w:val="00580E7B"/>
    <w:rsid w:val="00581045"/>
    <w:rsid w:val="00581058"/>
    <w:rsid w:val="00581245"/>
    <w:rsid w:val="0058139F"/>
    <w:rsid w:val="005813FC"/>
    <w:rsid w:val="005814FA"/>
    <w:rsid w:val="00581627"/>
    <w:rsid w:val="00581724"/>
    <w:rsid w:val="0058173C"/>
    <w:rsid w:val="00581AF2"/>
    <w:rsid w:val="00581B7D"/>
    <w:rsid w:val="00581B89"/>
    <w:rsid w:val="00581BED"/>
    <w:rsid w:val="00581C65"/>
    <w:rsid w:val="00581C82"/>
    <w:rsid w:val="00581CBE"/>
    <w:rsid w:val="00581E62"/>
    <w:rsid w:val="00581F85"/>
    <w:rsid w:val="00581F9A"/>
    <w:rsid w:val="00581FB4"/>
    <w:rsid w:val="0058202B"/>
    <w:rsid w:val="005820D8"/>
    <w:rsid w:val="00582193"/>
    <w:rsid w:val="005821B7"/>
    <w:rsid w:val="005821EC"/>
    <w:rsid w:val="0058221E"/>
    <w:rsid w:val="00582226"/>
    <w:rsid w:val="005824D7"/>
    <w:rsid w:val="00582516"/>
    <w:rsid w:val="0058253C"/>
    <w:rsid w:val="0058264C"/>
    <w:rsid w:val="00582650"/>
    <w:rsid w:val="005826D1"/>
    <w:rsid w:val="00582728"/>
    <w:rsid w:val="00582795"/>
    <w:rsid w:val="00582804"/>
    <w:rsid w:val="005828E0"/>
    <w:rsid w:val="00582979"/>
    <w:rsid w:val="00582AA2"/>
    <w:rsid w:val="00582BA1"/>
    <w:rsid w:val="00582C59"/>
    <w:rsid w:val="00582DFA"/>
    <w:rsid w:val="00582F57"/>
    <w:rsid w:val="00582F9B"/>
    <w:rsid w:val="0058306F"/>
    <w:rsid w:val="0058311C"/>
    <w:rsid w:val="0058321C"/>
    <w:rsid w:val="0058321D"/>
    <w:rsid w:val="0058328E"/>
    <w:rsid w:val="005832A3"/>
    <w:rsid w:val="005832E1"/>
    <w:rsid w:val="005833E0"/>
    <w:rsid w:val="0058343B"/>
    <w:rsid w:val="00583466"/>
    <w:rsid w:val="005834E0"/>
    <w:rsid w:val="005835EB"/>
    <w:rsid w:val="005836BA"/>
    <w:rsid w:val="00583874"/>
    <w:rsid w:val="005838FE"/>
    <w:rsid w:val="00583904"/>
    <w:rsid w:val="00583998"/>
    <w:rsid w:val="005839DB"/>
    <w:rsid w:val="00583A9C"/>
    <w:rsid w:val="00583B33"/>
    <w:rsid w:val="00583BF8"/>
    <w:rsid w:val="00583BFE"/>
    <w:rsid w:val="00583DC4"/>
    <w:rsid w:val="00583DE2"/>
    <w:rsid w:val="00583DFB"/>
    <w:rsid w:val="00583E5A"/>
    <w:rsid w:val="00583EA4"/>
    <w:rsid w:val="00584009"/>
    <w:rsid w:val="005840EF"/>
    <w:rsid w:val="00584254"/>
    <w:rsid w:val="005842E5"/>
    <w:rsid w:val="00584446"/>
    <w:rsid w:val="00584465"/>
    <w:rsid w:val="005844EE"/>
    <w:rsid w:val="0058455F"/>
    <w:rsid w:val="005845A1"/>
    <w:rsid w:val="0058464D"/>
    <w:rsid w:val="00584718"/>
    <w:rsid w:val="005847C1"/>
    <w:rsid w:val="0058498F"/>
    <w:rsid w:val="00584AB9"/>
    <w:rsid w:val="00584B58"/>
    <w:rsid w:val="00584BBD"/>
    <w:rsid w:val="00584BC0"/>
    <w:rsid w:val="00584C22"/>
    <w:rsid w:val="00584C4B"/>
    <w:rsid w:val="00584C8D"/>
    <w:rsid w:val="00584D5D"/>
    <w:rsid w:val="00584DBB"/>
    <w:rsid w:val="00584EFB"/>
    <w:rsid w:val="00585064"/>
    <w:rsid w:val="00585178"/>
    <w:rsid w:val="005852DB"/>
    <w:rsid w:val="005854E4"/>
    <w:rsid w:val="00585512"/>
    <w:rsid w:val="0058551D"/>
    <w:rsid w:val="00585552"/>
    <w:rsid w:val="005855AE"/>
    <w:rsid w:val="0058569F"/>
    <w:rsid w:val="00585730"/>
    <w:rsid w:val="0058576E"/>
    <w:rsid w:val="00585815"/>
    <w:rsid w:val="0058582C"/>
    <w:rsid w:val="005858C4"/>
    <w:rsid w:val="005858FC"/>
    <w:rsid w:val="005859F9"/>
    <w:rsid w:val="00585B30"/>
    <w:rsid w:val="00585B3B"/>
    <w:rsid w:val="00585B6A"/>
    <w:rsid w:val="00585CF0"/>
    <w:rsid w:val="00585E12"/>
    <w:rsid w:val="00585F5F"/>
    <w:rsid w:val="00585FF5"/>
    <w:rsid w:val="00586071"/>
    <w:rsid w:val="00586082"/>
    <w:rsid w:val="0058625C"/>
    <w:rsid w:val="00586299"/>
    <w:rsid w:val="00586549"/>
    <w:rsid w:val="005865E9"/>
    <w:rsid w:val="00586785"/>
    <w:rsid w:val="005867E0"/>
    <w:rsid w:val="0058684A"/>
    <w:rsid w:val="005868C6"/>
    <w:rsid w:val="005868C8"/>
    <w:rsid w:val="005869AA"/>
    <w:rsid w:val="00586B04"/>
    <w:rsid w:val="00586B60"/>
    <w:rsid w:val="00586C69"/>
    <w:rsid w:val="00586D72"/>
    <w:rsid w:val="00586E26"/>
    <w:rsid w:val="00586E9E"/>
    <w:rsid w:val="00586ED0"/>
    <w:rsid w:val="00587007"/>
    <w:rsid w:val="00587029"/>
    <w:rsid w:val="00587059"/>
    <w:rsid w:val="00587090"/>
    <w:rsid w:val="005870FD"/>
    <w:rsid w:val="00587115"/>
    <w:rsid w:val="00587161"/>
    <w:rsid w:val="00587192"/>
    <w:rsid w:val="005871B2"/>
    <w:rsid w:val="0058742A"/>
    <w:rsid w:val="005875AD"/>
    <w:rsid w:val="00587629"/>
    <w:rsid w:val="00587745"/>
    <w:rsid w:val="0058789A"/>
    <w:rsid w:val="005878C7"/>
    <w:rsid w:val="00587A09"/>
    <w:rsid w:val="00587A7F"/>
    <w:rsid w:val="00587B7F"/>
    <w:rsid w:val="00587B80"/>
    <w:rsid w:val="00587BA2"/>
    <w:rsid w:val="00587CA7"/>
    <w:rsid w:val="00587F17"/>
    <w:rsid w:val="00587F6A"/>
    <w:rsid w:val="00587FB3"/>
    <w:rsid w:val="00590012"/>
    <w:rsid w:val="00590110"/>
    <w:rsid w:val="00590113"/>
    <w:rsid w:val="005901F0"/>
    <w:rsid w:val="005903CD"/>
    <w:rsid w:val="0059057C"/>
    <w:rsid w:val="00590645"/>
    <w:rsid w:val="0059065F"/>
    <w:rsid w:val="00590715"/>
    <w:rsid w:val="00590750"/>
    <w:rsid w:val="00590811"/>
    <w:rsid w:val="00590877"/>
    <w:rsid w:val="0059089E"/>
    <w:rsid w:val="00590A9B"/>
    <w:rsid w:val="00590C07"/>
    <w:rsid w:val="00590C0F"/>
    <w:rsid w:val="00590D14"/>
    <w:rsid w:val="00590D6A"/>
    <w:rsid w:val="00591006"/>
    <w:rsid w:val="00591390"/>
    <w:rsid w:val="005913E3"/>
    <w:rsid w:val="00591559"/>
    <w:rsid w:val="005915A2"/>
    <w:rsid w:val="005915AC"/>
    <w:rsid w:val="00591709"/>
    <w:rsid w:val="005917E9"/>
    <w:rsid w:val="0059181E"/>
    <w:rsid w:val="0059186B"/>
    <w:rsid w:val="005918E6"/>
    <w:rsid w:val="00591A77"/>
    <w:rsid w:val="00591AA6"/>
    <w:rsid w:val="00591B70"/>
    <w:rsid w:val="00591C04"/>
    <w:rsid w:val="00591C93"/>
    <w:rsid w:val="00591CA7"/>
    <w:rsid w:val="00591CF3"/>
    <w:rsid w:val="00591D20"/>
    <w:rsid w:val="00591D44"/>
    <w:rsid w:val="00591EC5"/>
    <w:rsid w:val="00591F7A"/>
    <w:rsid w:val="005920A4"/>
    <w:rsid w:val="005921F1"/>
    <w:rsid w:val="0059224F"/>
    <w:rsid w:val="005922E5"/>
    <w:rsid w:val="005922EF"/>
    <w:rsid w:val="005922FB"/>
    <w:rsid w:val="0059252E"/>
    <w:rsid w:val="00592620"/>
    <w:rsid w:val="0059266D"/>
    <w:rsid w:val="005926DB"/>
    <w:rsid w:val="005926FB"/>
    <w:rsid w:val="00592730"/>
    <w:rsid w:val="005927D7"/>
    <w:rsid w:val="00592981"/>
    <w:rsid w:val="005929B5"/>
    <w:rsid w:val="00592B6B"/>
    <w:rsid w:val="00592C3F"/>
    <w:rsid w:val="00592E06"/>
    <w:rsid w:val="00592F10"/>
    <w:rsid w:val="00593106"/>
    <w:rsid w:val="005931C8"/>
    <w:rsid w:val="00593248"/>
    <w:rsid w:val="00593295"/>
    <w:rsid w:val="0059329B"/>
    <w:rsid w:val="005932FC"/>
    <w:rsid w:val="005933C4"/>
    <w:rsid w:val="00593409"/>
    <w:rsid w:val="0059343B"/>
    <w:rsid w:val="00593684"/>
    <w:rsid w:val="00593694"/>
    <w:rsid w:val="005936E7"/>
    <w:rsid w:val="00593779"/>
    <w:rsid w:val="005939A7"/>
    <w:rsid w:val="005939CF"/>
    <w:rsid w:val="00593CF5"/>
    <w:rsid w:val="00593D05"/>
    <w:rsid w:val="00593DAF"/>
    <w:rsid w:val="00593E93"/>
    <w:rsid w:val="00593F92"/>
    <w:rsid w:val="005940A1"/>
    <w:rsid w:val="005940AF"/>
    <w:rsid w:val="005941B1"/>
    <w:rsid w:val="005941B7"/>
    <w:rsid w:val="0059421D"/>
    <w:rsid w:val="005942EB"/>
    <w:rsid w:val="00594354"/>
    <w:rsid w:val="005945BB"/>
    <w:rsid w:val="005945E5"/>
    <w:rsid w:val="005946C8"/>
    <w:rsid w:val="005946FB"/>
    <w:rsid w:val="005948FF"/>
    <w:rsid w:val="0059494D"/>
    <w:rsid w:val="00594A9A"/>
    <w:rsid w:val="00594A9E"/>
    <w:rsid w:val="00594AE2"/>
    <w:rsid w:val="00594B47"/>
    <w:rsid w:val="00594BBD"/>
    <w:rsid w:val="00594D8D"/>
    <w:rsid w:val="00594D95"/>
    <w:rsid w:val="00594D9D"/>
    <w:rsid w:val="00594E3A"/>
    <w:rsid w:val="00594E44"/>
    <w:rsid w:val="00594F42"/>
    <w:rsid w:val="00594F74"/>
    <w:rsid w:val="00594F93"/>
    <w:rsid w:val="005951B2"/>
    <w:rsid w:val="005951E0"/>
    <w:rsid w:val="005953B1"/>
    <w:rsid w:val="00595459"/>
    <w:rsid w:val="00595489"/>
    <w:rsid w:val="0059553A"/>
    <w:rsid w:val="0059573C"/>
    <w:rsid w:val="00595787"/>
    <w:rsid w:val="0059578F"/>
    <w:rsid w:val="0059586E"/>
    <w:rsid w:val="005958E9"/>
    <w:rsid w:val="00595975"/>
    <w:rsid w:val="00595A34"/>
    <w:rsid w:val="00595B5E"/>
    <w:rsid w:val="00595C0F"/>
    <w:rsid w:val="00595D6C"/>
    <w:rsid w:val="00595E41"/>
    <w:rsid w:val="00595EDC"/>
    <w:rsid w:val="00595FD0"/>
    <w:rsid w:val="00596114"/>
    <w:rsid w:val="00596153"/>
    <w:rsid w:val="005961DA"/>
    <w:rsid w:val="00596212"/>
    <w:rsid w:val="00596267"/>
    <w:rsid w:val="00596400"/>
    <w:rsid w:val="005964B6"/>
    <w:rsid w:val="00596504"/>
    <w:rsid w:val="00596679"/>
    <w:rsid w:val="0059674B"/>
    <w:rsid w:val="0059677C"/>
    <w:rsid w:val="0059686F"/>
    <w:rsid w:val="005968D3"/>
    <w:rsid w:val="00596A64"/>
    <w:rsid w:val="00596AEC"/>
    <w:rsid w:val="00596B15"/>
    <w:rsid w:val="00596C07"/>
    <w:rsid w:val="00596D60"/>
    <w:rsid w:val="00596DE5"/>
    <w:rsid w:val="00596F1D"/>
    <w:rsid w:val="00596F26"/>
    <w:rsid w:val="00596FC3"/>
    <w:rsid w:val="005971AE"/>
    <w:rsid w:val="00597214"/>
    <w:rsid w:val="0059728D"/>
    <w:rsid w:val="005974B5"/>
    <w:rsid w:val="005974DF"/>
    <w:rsid w:val="00597515"/>
    <w:rsid w:val="00597605"/>
    <w:rsid w:val="005976F2"/>
    <w:rsid w:val="00597753"/>
    <w:rsid w:val="00597792"/>
    <w:rsid w:val="005977F1"/>
    <w:rsid w:val="00597853"/>
    <w:rsid w:val="005978A0"/>
    <w:rsid w:val="0059798C"/>
    <w:rsid w:val="00597B07"/>
    <w:rsid w:val="00597B63"/>
    <w:rsid w:val="00597CA6"/>
    <w:rsid w:val="00597D04"/>
    <w:rsid w:val="00597DDE"/>
    <w:rsid w:val="00597E00"/>
    <w:rsid w:val="00597E52"/>
    <w:rsid w:val="00597E8C"/>
    <w:rsid w:val="00597F6A"/>
    <w:rsid w:val="005A0209"/>
    <w:rsid w:val="005A0254"/>
    <w:rsid w:val="005A0352"/>
    <w:rsid w:val="005A038B"/>
    <w:rsid w:val="005A0450"/>
    <w:rsid w:val="005A04CE"/>
    <w:rsid w:val="005A04D3"/>
    <w:rsid w:val="005A04F1"/>
    <w:rsid w:val="005A050A"/>
    <w:rsid w:val="005A0510"/>
    <w:rsid w:val="005A08D5"/>
    <w:rsid w:val="005A0953"/>
    <w:rsid w:val="005A0BA0"/>
    <w:rsid w:val="005A0C13"/>
    <w:rsid w:val="005A0EA1"/>
    <w:rsid w:val="005A0FB5"/>
    <w:rsid w:val="005A1089"/>
    <w:rsid w:val="005A10A8"/>
    <w:rsid w:val="005A112F"/>
    <w:rsid w:val="005A1183"/>
    <w:rsid w:val="005A130C"/>
    <w:rsid w:val="005A1481"/>
    <w:rsid w:val="005A14B9"/>
    <w:rsid w:val="005A15E8"/>
    <w:rsid w:val="005A162F"/>
    <w:rsid w:val="005A1678"/>
    <w:rsid w:val="005A17B0"/>
    <w:rsid w:val="005A1868"/>
    <w:rsid w:val="005A18BD"/>
    <w:rsid w:val="005A1926"/>
    <w:rsid w:val="005A1981"/>
    <w:rsid w:val="005A1A9A"/>
    <w:rsid w:val="005A1B12"/>
    <w:rsid w:val="005A1B21"/>
    <w:rsid w:val="005A1CCE"/>
    <w:rsid w:val="005A1D32"/>
    <w:rsid w:val="005A1DD6"/>
    <w:rsid w:val="005A1E2F"/>
    <w:rsid w:val="005A1EDC"/>
    <w:rsid w:val="005A200D"/>
    <w:rsid w:val="005A201A"/>
    <w:rsid w:val="005A2115"/>
    <w:rsid w:val="005A2159"/>
    <w:rsid w:val="005A2175"/>
    <w:rsid w:val="005A21C8"/>
    <w:rsid w:val="005A21FE"/>
    <w:rsid w:val="005A2506"/>
    <w:rsid w:val="005A26D4"/>
    <w:rsid w:val="005A289E"/>
    <w:rsid w:val="005A2981"/>
    <w:rsid w:val="005A2AE8"/>
    <w:rsid w:val="005A2B63"/>
    <w:rsid w:val="005A2BE6"/>
    <w:rsid w:val="005A2BFC"/>
    <w:rsid w:val="005A2CEC"/>
    <w:rsid w:val="005A2DF2"/>
    <w:rsid w:val="005A2F4D"/>
    <w:rsid w:val="005A3077"/>
    <w:rsid w:val="005A30C7"/>
    <w:rsid w:val="005A3103"/>
    <w:rsid w:val="005A3215"/>
    <w:rsid w:val="005A3243"/>
    <w:rsid w:val="005A325D"/>
    <w:rsid w:val="005A32D9"/>
    <w:rsid w:val="005A33FB"/>
    <w:rsid w:val="005A3478"/>
    <w:rsid w:val="005A34A0"/>
    <w:rsid w:val="005A34B6"/>
    <w:rsid w:val="005A35FD"/>
    <w:rsid w:val="005A367C"/>
    <w:rsid w:val="005A36AD"/>
    <w:rsid w:val="005A3864"/>
    <w:rsid w:val="005A39CD"/>
    <w:rsid w:val="005A3A55"/>
    <w:rsid w:val="005A3A5D"/>
    <w:rsid w:val="005A3AED"/>
    <w:rsid w:val="005A3B56"/>
    <w:rsid w:val="005A3BA8"/>
    <w:rsid w:val="005A3BE2"/>
    <w:rsid w:val="005A3BE5"/>
    <w:rsid w:val="005A3D29"/>
    <w:rsid w:val="005A3D4C"/>
    <w:rsid w:val="005A3E17"/>
    <w:rsid w:val="005A3F05"/>
    <w:rsid w:val="005A3F57"/>
    <w:rsid w:val="005A402A"/>
    <w:rsid w:val="005A4120"/>
    <w:rsid w:val="005A412B"/>
    <w:rsid w:val="005A414E"/>
    <w:rsid w:val="005A4322"/>
    <w:rsid w:val="005A4392"/>
    <w:rsid w:val="005A440A"/>
    <w:rsid w:val="005A441C"/>
    <w:rsid w:val="005A446A"/>
    <w:rsid w:val="005A447B"/>
    <w:rsid w:val="005A45A4"/>
    <w:rsid w:val="005A45C0"/>
    <w:rsid w:val="005A463A"/>
    <w:rsid w:val="005A4642"/>
    <w:rsid w:val="005A46C3"/>
    <w:rsid w:val="005A493C"/>
    <w:rsid w:val="005A4969"/>
    <w:rsid w:val="005A4A04"/>
    <w:rsid w:val="005A4AD0"/>
    <w:rsid w:val="005A4C1C"/>
    <w:rsid w:val="005A4C48"/>
    <w:rsid w:val="005A4C57"/>
    <w:rsid w:val="005A4CC6"/>
    <w:rsid w:val="005A4D37"/>
    <w:rsid w:val="005A4E9D"/>
    <w:rsid w:val="005A4F50"/>
    <w:rsid w:val="005A4FFB"/>
    <w:rsid w:val="005A504D"/>
    <w:rsid w:val="005A50EA"/>
    <w:rsid w:val="005A536F"/>
    <w:rsid w:val="005A553C"/>
    <w:rsid w:val="005A5727"/>
    <w:rsid w:val="005A57B5"/>
    <w:rsid w:val="005A57F6"/>
    <w:rsid w:val="005A58B9"/>
    <w:rsid w:val="005A5981"/>
    <w:rsid w:val="005A598C"/>
    <w:rsid w:val="005A5AB0"/>
    <w:rsid w:val="005A5B44"/>
    <w:rsid w:val="005A5C73"/>
    <w:rsid w:val="005A5C89"/>
    <w:rsid w:val="005A5C95"/>
    <w:rsid w:val="005A5D11"/>
    <w:rsid w:val="005A5D41"/>
    <w:rsid w:val="005A5E69"/>
    <w:rsid w:val="005A5E91"/>
    <w:rsid w:val="005A5EBF"/>
    <w:rsid w:val="005A5EDD"/>
    <w:rsid w:val="005A5F34"/>
    <w:rsid w:val="005A6066"/>
    <w:rsid w:val="005A61DD"/>
    <w:rsid w:val="005A61F3"/>
    <w:rsid w:val="005A62DC"/>
    <w:rsid w:val="005A636F"/>
    <w:rsid w:val="005A6409"/>
    <w:rsid w:val="005A646E"/>
    <w:rsid w:val="005A64BE"/>
    <w:rsid w:val="005A64CC"/>
    <w:rsid w:val="005A663C"/>
    <w:rsid w:val="005A6695"/>
    <w:rsid w:val="005A67AB"/>
    <w:rsid w:val="005A684B"/>
    <w:rsid w:val="005A6897"/>
    <w:rsid w:val="005A68FB"/>
    <w:rsid w:val="005A6907"/>
    <w:rsid w:val="005A690A"/>
    <w:rsid w:val="005A69AA"/>
    <w:rsid w:val="005A6F07"/>
    <w:rsid w:val="005A6FE9"/>
    <w:rsid w:val="005A709F"/>
    <w:rsid w:val="005A70D9"/>
    <w:rsid w:val="005A70F7"/>
    <w:rsid w:val="005A7102"/>
    <w:rsid w:val="005A7346"/>
    <w:rsid w:val="005A7363"/>
    <w:rsid w:val="005A7425"/>
    <w:rsid w:val="005A74A9"/>
    <w:rsid w:val="005A759D"/>
    <w:rsid w:val="005A75BB"/>
    <w:rsid w:val="005A7623"/>
    <w:rsid w:val="005A76CB"/>
    <w:rsid w:val="005A7712"/>
    <w:rsid w:val="005A777C"/>
    <w:rsid w:val="005A7824"/>
    <w:rsid w:val="005A7AE8"/>
    <w:rsid w:val="005A7C19"/>
    <w:rsid w:val="005A7E5D"/>
    <w:rsid w:val="005A7E91"/>
    <w:rsid w:val="005A7EC8"/>
    <w:rsid w:val="005A7F75"/>
    <w:rsid w:val="005B0039"/>
    <w:rsid w:val="005B0154"/>
    <w:rsid w:val="005B025C"/>
    <w:rsid w:val="005B05E0"/>
    <w:rsid w:val="005B0685"/>
    <w:rsid w:val="005B0893"/>
    <w:rsid w:val="005B08E0"/>
    <w:rsid w:val="005B0934"/>
    <w:rsid w:val="005B099E"/>
    <w:rsid w:val="005B0AFC"/>
    <w:rsid w:val="005B0F77"/>
    <w:rsid w:val="005B1013"/>
    <w:rsid w:val="005B107C"/>
    <w:rsid w:val="005B110B"/>
    <w:rsid w:val="005B1114"/>
    <w:rsid w:val="005B12D9"/>
    <w:rsid w:val="005B136C"/>
    <w:rsid w:val="005B138B"/>
    <w:rsid w:val="005B14BE"/>
    <w:rsid w:val="005B14E7"/>
    <w:rsid w:val="005B1526"/>
    <w:rsid w:val="005B1549"/>
    <w:rsid w:val="005B1569"/>
    <w:rsid w:val="005B1704"/>
    <w:rsid w:val="005B17D5"/>
    <w:rsid w:val="005B1803"/>
    <w:rsid w:val="005B1B34"/>
    <w:rsid w:val="005B1CDC"/>
    <w:rsid w:val="005B1D1E"/>
    <w:rsid w:val="005B1D60"/>
    <w:rsid w:val="005B1D6B"/>
    <w:rsid w:val="005B1E2D"/>
    <w:rsid w:val="005B1E69"/>
    <w:rsid w:val="005B1E74"/>
    <w:rsid w:val="005B1E77"/>
    <w:rsid w:val="005B2048"/>
    <w:rsid w:val="005B20A5"/>
    <w:rsid w:val="005B210A"/>
    <w:rsid w:val="005B228A"/>
    <w:rsid w:val="005B253F"/>
    <w:rsid w:val="005B25C6"/>
    <w:rsid w:val="005B26B4"/>
    <w:rsid w:val="005B2737"/>
    <w:rsid w:val="005B273F"/>
    <w:rsid w:val="005B27A8"/>
    <w:rsid w:val="005B27D1"/>
    <w:rsid w:val="005B2870"/>
    <w:rsid w:val="005B2A73"/>
    <w:rsid w:val="005B2DCD"/>
    <w:rsid w:val="005B2DCF"/>
    <w:rsid w:val="005B2E78"/>
    <w:rsid w:val="005B300D"/>
    <w:rsid w:val="005B30B4"/>
    <w:rsid w:val="005B317B"/>
    <w:rsid w:val="005B329C"/>
    <w:rsid w:val="005B32CD"/>
    <w:rsid w:val="005B32DE"/>
    <w:rsid w:val="005B330B"/>
    <w:rsid w:val="005B3370"/>
    <w:rsid w:val="005B3453"/>
    <w:rsid w:val="005B351C"/>
    <w:rsid w:val="005B3531"/>
    <w:rsid w:val="005B3552"/>
    <w:rsid w:val="005B3566"/>
    <w:rsid w:val="005B3644"/>
    <w:rsid w:val="005B366A"/>
    <w:rsid w:val="005B36EC"/>
    <w:rsid w:val="005B3749"/>
    <w:rsid w:val="005B3762"/>
    <w:rsid w:val="005B37C2"/>
    <w:rsid w:val="005B3869"/>
    <w:rsid w:val="005B391A"/>
    <w:rsid w:val="005B391B"/>
    <w:rsid w:val="005B391D"/>
    <w:rsid w:val="005B3A23"/>
    <w:rsid w:val="005B3B8B"/>
    <w:rsid w:val="005B3C99"/>
    <w:rsid w:val="005B3D38"/>
    <w:rsid w:val="005B3D66"/>
    <w:rsid w:val="005B3EBC"/>
    <w:rsid w:val="005B40F6"/>
    <w:rsid w:val="005B41EE"/>
    <w:rsid w:val="005B421E"/>
    <w:rsid w:val="005B43F7"/>
    <w:rsid w:val="005B4455"/>
    <w:rsid w:val="005B44E1"/>
    <w:rsid w:val="005B454C"/>
    <w:rsid w:val="005B45CC"/>
    <w:rsid w:val="005B4634"/>
    <w:rsid w:val="005B4637"/>
    <w:rsid w:val="005B48E7"/>
    <w:rsid w:val="005B4A44"/>
    <w:rsid w:val="005B4BDC"/>
    <w:rsid w:val="005B4CF7"/>
    <w:rsid w:val="005B4D6A"/>
    <w:rsid w:val="005B4DA2"/>
    <w:rsid w:val="005B4DC2"/>
    <w:rsid w:val="005B4DE7"/>
    <w:rsid w:val="005B4ED1"/>
    <w:rsid w:val="005B5000"/>
    <w:rsid w:val="005B5195"/>
    <w:rsid w:val="005B51EE"/>
    <w:rsid w:val="005B51FE"/>
    <w:rsid w:val="005B52EF"/>
    <w:rsid w:val="005B5304"/>
    <w:rsid w:val="005B5347"/>
    <w:rsid w:val="005B536D"/>
    <w:rsid w:val="005B5376"/>
    <w:rsid w:val="005B53C2"/>
    <w:rsid w:val="005B54F9"/>
    <w:rsid w:val="005B55A0"/>
    <w:rsid w:val="005B55CF"/>
    <w:rsid w:val="005B5690"/>
    <w:rsid w:val="005B56AF"/>
    <w:rsid w:val="005B56F0"/>
    <w:rsid w:val="005B5702"/>
    <w:rsid w:val="005B5724"/>
    <w:rsid w:val="005B5742"/>
    <w:rsid w:val="005B5833"/>
    <w:rsid w:val="005B584C"/>
    <w:rsid w:val="005B5879"/>
    <w:rsid w:val="005B5891"/>
    <w:rsid w:val="005B58A0"/>
    <w:rsid w:val="005B58C8"/>
    <w:rsid w:val="005B591B"/>
    <w:rsid w:val="005B594C"/>
    <w:rsid w:val="005B595F"/>
    <w:rsid w:val="005B59ED"/>
    <w:rsid w:val="005B5A13"/>
    <w:rsid w:val="005B5A8C"/>
    <w:rsid w:val="005B5B04"/>
    <w:rsid w:val="005B5BF0"/>
    <w:rsid w:val="005B5C52"/>
    <w:rsid w:val="005B5C84"/>
    <w:rsid w:val="005B5CB7"/>
    <w:rsid w:val="005B5CD0"/>
    <w:rsid w:val="005B6060"/>
    <w:rsid w:val="005B60F1"/>
    <w:rsid w:val="005B6132"/>
    <w:rsid w:val="005B61BF"/>
    <w:rsid w:val="005B62D6"/>
    <w:rsid w:val="005B633A"/>
    <w:rsid w:val="005B6375"/>
    <w:rsid w:val="005B63BC"/>
    <w:rsid w:val="005B640A"/>
    <w:rsid w:val="005B6537"/>
    <w:rsid w:val="005B6667"/>
    <w:rsid w:val="005B6669"/>
    <w:rsid w:val="005B6857"/>
    <w:rsid w:val="005B691E"/>
    <w:rsid w:val="005B69EC"/>
    <w:rsid w:val="005B6B79"/>
    <w:rsid w:val="005B6D4C"/>
    <w:rsid w:val="005B6E41"/>
    <w:rsid w:val="005B6EC1"/>
    <w:rsid w:val="005B6F17"/>
    <w:rsid w:val="005B6FE1"/>
    <w:rsid w:val="005B7098"/>
    <w:rsid w:val="005B70C1"/>
    <w:rsid w:val="005B7119"/>
    <w:rsid w:val="005B7187"/>
    <w:rsid w:val="005B7247"/>
    <w:rsid w:val="005B730F"/>
    <w:rsid w:val="005B735A"/>
    <w:rsid w:val="005B736E"/>
    <w:rsid w:val="005B73CC"/>
    <w:rsid w:val="005B76E3"/>
    <w:rsid w:val="005B78D1"/>
    <w:rsid w:val="005B7B08"/>
    <w:rsid w:val="005B7B76"/>
    <w:rsid w:val="005B7C6C"/>
    <w:rsid w:val="005B7D91"/>
    <w:rsid w:val="005B7E72"/>
    <w:rsid w:val="005C0033"/>
    <w:rsid w:val="005C0274"/>
    <w:rsid w:val="005C02B2"/>
    <w:rsid w:val="005C02B8"/>
    <w:rsid w:val="005C0361"/>
    <w:rsid w:val="005C0364"/>
    <w:rsid w:val="005C059D"/>
    <w:rsid w:val="005C0868"/>
    <w:rsid w:val="005C0881"/>
    <w:rsid w:val="005C0910"/>
    <w:rsid w:val="005C0915"/>
    <w:rsid w:val="005C093F"/>
    <w:rsid w:val="005C0AAF"/>
    <w:rsid w:val="005C0C0B"/>
    <w:rsid w:val="005C0C69"/>
    <w:rsid w:val="005C0C85"/>
    <w:rsid w:val="005C0ECE"/>
    <w:rsid w:val="005C10FA"/>
    <w:rsid w:val="005C15A9"/>
    <w:rsid w:val="005C162E"/>
    <w:rsid w:val="005C17DB"/>
    <w:rsid w:val="005C1868"/>
    <w:rsid w:val="005C1A80"/>
    <w:rsid w:val="005C1AC6"/>
    <w:rsid w:val="005C1BD9"/>
    <w:rsid w:val="005C1C06"/>
    <w:rsid w:val="005C1C92"/>
    <w:rsid w:val="005C1CCF"/>
    <w:rsid w:val="005C1F2F"/>
    <w:rsid w:val="005C1F67"/>
    <w:rsid w:val="005C1FEE"/>
    <w:rsid w:val="005C200F"/>
    <w:rsid w:val="005C21BB"/>
    <w:rsid w:val="005C22FF"/>
    <w:rsid w:val="005C2363"/>
    <w:rsid w:val="005C2411"/>
    <w:rsid w:val="005C2878"/>
    <w:rsid w:val="005C29CB"/>
    <w:rsid w:val="005C29E7"/>
    <w:rsid w:val="005C2B3B"/>
    <w:rsid w:val="005C2C34"/>
    <w:rsid w:val="005C2CC2"/>
    <w:rsid w:val="005C2D20"/>
    <w:rsid w:val="005C2DDE"/>
    <w:rsid w:val="005C2ECC"/>
    <w:rsid w:val="005C2FBE"/>
    <w:rsid w:val="005C3013"/>
    <w:rsid w:val="005C3046"/>
    <w:rsid w:val="005C3047"/>
    <w:rsid w:val="005C3079"/>
    <w:rsid w:val="005C30AA"/>
    <w:rsid w:val="005C3159"/>
    <w:rsid w:val="005C3280"/>
    <w:rsid w:val="005C32D8"/>
    <w:rsid w:val="005C3368"/>
    <w:rsid w:val="005C33A8"/>
    <w:rsid w:val="005C3468"/>
    <w:rsid w:val="005C349E"/>
    <w:rsid w:val="005C34C4"/>
    <w:rsid w:val="005C34EE"/>
    <w:rsid w:val="005C357F"/>
    <w:rsid w:val="005C368B"/>
    <w:rsid w:val="005C36A7"/>
    <w:rsid w:val="005C391E"/>
    <w:rsid w:val="005C3989"/>
    <w:rsid w:val="005C39D9"/>
    <w:rsid w:val="005C39FA"/>
    <w:rsid w:val="005C3A6D"/>
    <w:rsid w:val="005C3A9B"/>
    <w:rsid w:val="005C3B85"/>
    <w:rsid w:val="005C3C69"/>
    <w:rsid w:val="005C3C74"/>
    <w:rsid w:val="005C3C87"/>
    <w:rsid w:val="005C3D4B"/>
    <w:rsid w:val="005C3E36"/>
    <w:rsid w:val="005C3E40"/>
    <w:rsid w:val="005C3E8C"/>
    <w:rsid w:val="005C3EED"/>
    <w:rsid w:val="005C4017"/>
    <w:rsid w:val="005C4158"/>
    <w:rsid w:val="005C420B"/>
    <w:rsid w:val="005C4379"/>
    <w:rsid w:val="005C43F9"/>
    <w:rsid w:val="005C442F"/>
    <w:rsid w:val="005C4430"/>
    <w:rsid w:val="005C4479"/>
    <w:rsid w:val="005C44C9"/>
    <w:rsid w:val="005C44F9"/>
    <w:rsid w:val="005C4530"/>
    <w:rsid w:val="005C4559"/>
    <w:rsid w:val="005C4679"/>
    <w:rsid w:val="005C4995"/>
    <w:rsid w:val="005C499F"/>
    <w:rsid w:val="005C49B0"/>
    <w:rsid w:val="005C4A4C"/>
    <w:rsid w:val="005C4A5B"/>
    <w:rsid w:val="005C4A98"/>
    <w:rsid w:val="005C4BB0"/>
    <w:rsid w:val="005C4CFA"/>
    <w:rsid w:val="005C4D56"/>
    <w:rsid w:val="005C4DDA"/>
    <w:rsid w:val="005C4E41"/>
    <w:rsid w:val="005C4ECB"/>
    <w:rsid w:val="005C4F0E"/>
    <w:rsid w:val="005C4F39"/>
    <w:rsid w:val="005C5080"/>
    <w:rsid w:val="005C5253"/>
    <w:rsid w:val="005C5406"/>
    <w:rsid w:val="005C54CB"/>
    <w:rsid w:val="005C5500"/>
    <w:rsid w:val="005C5A37"/>
    <w:rsid w:val="005C5A5C"/>
    <w:rsid w:val="005C5B10"/>
    <w:rsid w:val="005C5D48"/>
    <w:rsid w:val="005C5DB9"/>
    <w:rsid w:val="005C5DCB"/>
    <w:rsid w:val="005C5E2D"/>
    <w:rsid w:val="005C5FA6"/>
    <w:rsid w:val="005C6140"/>
    <w:rsid w:val="005C619C"/>
    <w:rsid w:val="005C61AB"/>
    <w:rsid w:val="005C6219"/>
    <w:rsid w:val="005C62B6"/>
    <w:rsid w:val="005C62BF"/>
    <w:rsid w:val="005C632F"/>
    <w:rsid w:val="005C633B"/>
    <w:rsid w:val="005C646B"/>
    <w:rsid w:val="005C6490"/>
    <w:rsid w:val="005C65AD"/>
    <w:rsid w:val="005C6611"/>
    <w:rsid w:val="005C6637"/>
    <w:rsid w:val="005C67F0"/>
    <w:rsid w:val="005C67F8"/>
    <w:rsid w:val="005C684D"/>
    <w:rsid w:val="005C68DD"/>
    <w:rsid w:val="005C6900"/>
    <w:rsid w:val="005C698C"/>
    <w:rsid w:val="005C6B5E"/>
    <w:rsid w:val="005C6C23"/>
    <w:rsid w:val="005C6D47"/>
    <w:rsid w:val="005C6D85"/>
    <w:rsid w:val="005C6DEC"/>
    <w:rsid w:val="005C6EFE"/>
    <w:rsid w:val="005C6F4E"/>
    <w:rsid w:val="005C7023"/>
    <w:rsid w:val="005C7066"/>
    <w:rsid w:val="005C70E4"/>
    <w:rsid w:val="005C7158"/>
    <w:rsid w:val="005C721E"/>
    <w:rsid w:val="005C737A"/>
    <w:rsid w:val="005C7383"/>
    <w:rsid w:val="005C7460"/>
    <w:rsid w:val="005C7589"/>
    <w:rsid w:val="005C75B3"/>
    <w:rsid w:val="005C75BB"/>
    <w:rsid w:val="005C760A"/>
    <w:rsid w:val="005C7659"/>
    <w:rsid w:val="005C7715"/>
    <w:rsid w:val="005C7842"/>
    <w:rsid w:val="005C7951"/>
    <w:rsid w:val="005C796C"/>
    <w:rsid w:val="005C7A75"/>
    <w:rsid w:val="005C7A91"/>
    <w:rsid w:val="005C7A94"/>
    <w:rsid w:val="005C7B0D"/>
    <w:rsid w:val="005C7B39"/>
    <w:rsid w:val="005C7B47"/>
    <w:rsid w:val="005C7B5B"/>
    <w:rsid w:val="005C7C42"/>
    <w:rsid w:val="005C7CEA"/>
    <w:rsid w:val="005C7EB2"/>
    <w:rsid w:val="005C7F7F"/>
    <w:rsid w:val="005C7FA5"/>
    <w:rsid w:val="005C7FC1"/>
    <w:rsid w:val="005C7FE4"/>
    <w:rsid w:val="005D000C"/>
    <w:rsid w:val="005D00D1"/>
    <w:rsid w:val="005D00D3"/>
    <w:rsid w:val="005D013C"/>
    <w:rsid w:val="005D019B"/>
    <w:rsid w:val="005D01F0"/>
    <w:rsid w:val="005D0351"/>
    <w:rsid w:val="005D03DA"/>
    <w:rsid w:val="005D0467"/>
    <w:rsid w:val="005D0558"/>
    <w:rsid w:val="005D0576"/>
    <w:rsid w:val="005D05B3"/>
    <w:rsid w:val="005D05B8"/>
    <w:rsid w:val="005D05D7"/>
    <w:rsid w:val="005D0661"/>
    <w:rsid w:val="005D06F1"/>
    <w:rsid w:val="005D0783"/>
    <w:rsid w:val="005D07E3"/>
    <w:rsid w:val="005D07F8"/>
    <w:rsid w:val="005D080F"/>
    <w:rsid w:val="005D0940"/>
    <w:rsid w:val="005D0C6B"/>
    <w:rsid w:val="005D0DE6"/>
    <w:rsid w:val="005D0EA7"/>
    <w:rsid w:val="005D10F7"/>
    <w:rsid w:val="005D1360"/>
    <w:rsid w:val="005D1397"/>
    <w:rsid w:val="005D140F"/>
    <w:rsid w:val="005D14BE"/>
    <w:rsid w:val="005D1571"/>
    <w:rsid w:val="005D1588"/>
    <w:rsid w:val="005D159F"/>
    <w:rsid w:val="005D1601"/>
    <w:rsid w:val="005D1684"/>
    <w:rsid w:val="005D1723"/>
    <w:rsid w:val="005D173E"/>
    <w:rsid w:val="005D19C0"/>
    <w:rsid w:val="005D1B66"/>
    <w:rsid w:val="005D1EFE"/>
    <w:rsid w:val="005D1F5A"/>
    <w:rsid w:val="005D1F60"/>
    <w:rsid w:val="005D2007"/>
    <w:rsid w:val="005D20C9"/>
    <w:rsid w:val="005D2115"/>
    <w:rsid w:val="005D2225"/>
    <w:rsid w:val="005D22BB"/>
    <w:rsid w:val="005D26B2"/>
    <w:rsid w:val="005D26BD"/>
    <w:rsid w:val="005D2729"/>
    <w:rsid w:val="005D274B"/>
    <w:rsid w:val="005D2763"/>
    <w:rsid w:val="005D2816"/>
    <w:rsid w:val="005D291E"/>
    <w:rsid w:val="005D2931"/>
    <w:rsid w:val="005D2AA1"/>
    <w:rsid w:val="005D2B85"/>
    <w:rsid w:val="005D2C2A"/>
    <w:rsid w:val="005D2C86"/>
    <w:rsid w:val="005D2E0B"/>
    <w:rsid w:val="005D2E0D"/>
    <w:rsid w:val="005D2E4E"/>
    <w:rsid w:val="005D2F3F"/>
    <w:rsid w:val="005D2F4D"/>
    <w:rsid w:val="005D2FDD"/>
    <w:rsid w:val="005D3049"/>
    <w:rsid w:val="005D308D"/>
    <w:rsid w:val="005D34D8"/>
    <w:rsid w:val="005D3633"/>
    <w:rsid w:val="005D366D"/>
    <w:rsid w:val="005D36C8"/>
    <w:rsid w:val="005D3784"/>
    <w:rsid w:val="005D3788"/>
    <w:rsid w:val="005D3825"/>
    <w:rsid w:val="005D387B"/>
    <w:rsid w:val="005D38D1"/>
    <w:rsid w:val="005D38D9"/>
    <w:rsid w:val="005D397D"/>
    <w:rsid w:val="005D39A4"/>
    <w:rsid w:val="005D3AD5"/>
    <w:rsid w:val="005D3B47"/>
    <w:rsid w:val="005D3D7C"/>
    <w:rsid w:val="005D3DAE"/>
    <w:rsid w:val="005D3DF7"/>
    <w:rsid w:val="005D3ED6"/>
    <w:rsid w:val="005D3EEC"/>
    <w:rsid w:val="005D410F"/>
    <w:rsid w:val="005D4138"/>
    <w:rsid w:val="005D430C"/>
    <w:rsid w:val="005D44BC"/>
    <w:rsid w:val="005D44D7"/>
    <w:rsid w:val="005D44E4"/>
    <w:rsid w:val="005D4557"/>
    <w:rsid w:val="005D478C"/>
    <w:rsid w:val="005D4975"/>
    <w:rsid w:val="005D4AD2"/>
    <w:rsid w:val="005D4D69"/>
    <w:rsid w:val="005D4E62"/>
    <w:rsid w:val="005D4EBB"/>
    <w:rsid w:val="005D4F1E"/>
    <w:rsid w:val="005D50A7"/>
    <w:rsid w:val="005D50B3"/>
    <w:rsid w:val="005D51F1"/>
    <w:rsid w:val="005D5251"/>
    <w:rsid w:val="005D5396"/>
    <w:rsid w:val="005D5531"/>
    <w:rsid w:val="005D55C4"/>
    <w:rsid w:val="005D560E"/>
    <w:rsid w:val="005D5A15"/>
    <w:rsid w:val="005D5A7D"/>
    <w:rsid w:val="005D5A9B"/>
    <w:rsid w:val="005D5B3E"/>
    <w:rsid w:val="005D5BA3"/>
    <w:rsid w:val="005D5BC8"/>
    <w:rsid w:val="005D5BF2"/>
    <w:rsid w:val="005D5C8F"/>
    <w:rsid w:val="005D5DF7"/>
    <w:rsid w:val="005D5EB5"/>
    <w:rsid w:val="005D5F0C"/>
    <w:rsid w:val="005D60A5"/>
    <w:rsid w:val="005D6204"/>
    <w:rsid w:val="005D651E"/>
    <w:rsid w:val="005D669F"/>
    <w:rsid w:val="005D6765"/>
    <w:rsid w:val="005D6830"/>
    <w:rsid w:val="005D6846"/>
    <w:rsid w:val="005D6868"/>
    <w:rsid w:val="005D68FE"/>
    <w:rsid w:val="005D6952"/>
    <w:rsid w:val="005D69E8"/>
    <w:rsid w:val="005D6AF8"/>
    <w:rsid w:val="005D6B23"/>
    <w:rsid w:val="005D6BE2"/>
    <w:rsid w:val="005D6C47"/>
    <w:rsid w:val="005D6CD2"/>
    <w:rsid w:val="005D6D73"/>
    <w:rsid w:val="005D6E15"/>
    <w:rsid w:val="005D6E2D"/>
    <w:rsid w:val="005D6F16"/>
    <w:rsid w:val="005D6F92"/>
    <w:rsid w:val="005D70B5"/>
    <w:rsid w:val="005D70D9"/>
    <w:rsid w:val="005D7345"/>
    <w:rsid w:val="005D7411"/>
    <w:rsid w:val="005D7466"/>
    <w:rsid w:val="005D75A2"/>
    <w:rsid w:val="005D765E"/>
    <w:rsid w:val="005D76AE"/>
    <w:rsid w:val="005D79AB"/>
    <w:rsid w:val="005D79AC"/>
    <w:rsid w:val="005D7ADD"/>
    <w:rsid w:val="005D7B47"/>
    <w:rsid w:val="005D7C45"/>
    <w:rsid w:val="005D7C99"/>
    <w:rsid w:val="005D7CDF"/>
    <w:rsid w:val="005D7D14"/>
    <w:rsid w:val="005D7E8B"/>
    <w:rsid w:val="005D7E9E"/>
    <w:rsid w:val="005D7F40"/>
    <w:rsid w:val="005D7FE5"/>
    <w:rsid w:val="005E005F"/>
    <w:rsid w:val="005E0135"/>
    <w:rsid w:val="005E01B9"/>
    <w:rsid w:val="005E01EE"/>
    <w:rsid w:val="005E02E9"/>
    <w:rsid w:val="005E0455"/>
    <w:rsid w:val="005E045A"/>
    <w:rsid w:val="005E048B"/>
    <w:rsid w:val="005E04D0"/>
    <w:rsid w:val="005E06C5"/>
    <w:rsid w:val="005E0828"/>
    <w:rsid w:val="005E0850"/>
    <w:rsid w:val="005E08FA"/>
    <w:rsid w:val="005E0A18"/>
    <w:rsid w:val="005E0A2F"/>
    <w:rsid w:val="005E0A8E"/>
    <w:rsid w:val="005E0BB4"/>
    <w:rsid w:val="005E0D09"/>
    <w:rsid w:val="005E0D63"/>
    <w:rsid w:val="005E0DF9"/>
    <w:rsid w:val="005E0ED9"/>
    <w:rsid w:val="005E0FA1"/>
    <w:rsid w:val="005E0FC4"/>
    <w:rsid w:val="005E111A"/>
    <w:rsid w:val="005E1147"/>
    <w:rsid w:val="005E1186"/>
    <w:rsid w:val="005E14D6"/>
    <w:rsid w:val="005E17B4"/>
    <w:rsid w:val="005E17FE"/>
    <w:rsid w:val="005E184B"/>
    <w:rsid w:val="005E1C65"/>
    <w:rsid w:val="005E1CD2"/>
    <w:rsid w:val="005E1EA8"/>
    <w:rsid w:val="005E1F8F"/>
    <w:rsid w:val="005E1F94"/>
    <w:rsid w:val="005E1F99"/>
    <w:rsid w:val="005E200B"/>
    <w:rsid w:val="005E2022"/>
    <w:rsid w:val="005E20B8"/>
    <w:rsid w:val="005E2172"/>
    <w:rsid w:val="005E2184"/>
    <w:rsid w:val="005E2318"/>
    <w:rsid w:val="005E234F"/>
    <w:rsid w:val="005E236F"/>
    <w:rsid w:val="005E23B8"/>
    <w:rsid w:val="005E275E"/>
    <w:rsid w:val="005E2766"/>
    <w:rsid w:val="005E27A1"/>
    <w:rsid w:val="005E27E6"/>
    <w:rsid w:val="005E282E"/>
    <w:rsid w:val="005E2912"/>
    <w:rsid w:val="005E2A7A"/>
    <w:rsid w:val="005E2B14"/>
    <w:rsid w:val="005E2C6C"/>
    <w:rsid w:val="005E2C88"/>
    <w:rsid w:val="005E2DEF"/>
    <w:rsid w:val="005E2EFE"/>
    <w:rsid w:val="005E3029"/>
    <w:rsid w:val="005E3131"/>
    <w:rsid w:val="005E31AD"/>
    <w:rsid w:val="005E326C"/>
    <w:rsid w:val="005E3489"/>
    <w:rsid w:val="005E34F1"/>
    <w:rsid w:val="005E3517"/>
    <w:rsid w:val="005E3589"/>
    <w:rsid w:val="005E35DA"/>
    <w:rsid w:val="005E35E0"/>
    <w:rsid w:val="005E3606"/>
    <w:rsid w:val="005E39DD"/>
    <w:rsid w:val="005E3A02"/>
    <w:rsid w:val="005E3CBE"/>
    <w:rsid w:val="005E3CCD"/>
    <w:rsid w:val="005E3DC0"/>
    <w:rsid w:val="005E3E45"/>
    <w:rsid w:val="005E3F23"/>
    <w:rsid w:val="005E4033"/>
    <w:rsid w:val="005E40C5"/>
    <w:rsid w:val="005E416C"/>
    <w:rsid w:val="005E41F4"/>
    <w:rsid w:val="005E426E"/>
    <w:rsid w:val="005E4409"/>
    <w:rsid w:val="005E440A"/>
    <w:rsid w:val="005E4441"/>
    <w:rsid w:val="005E4630"/>
    <w:rsid w:val="005E4662"/>
    <w:rsid w:val="005E46E2"/>
    <w:rsid w:val="005E4768"/>
    <w:rsid w:val="005E48A8"/>
    <w:rsid w:val="005E48C6"/>
    <w:rsid w:val="005E4974"/>
    <w:rsid w:val="005E4975"/>
    <w:rsid w:val="005E4998"/>
    <w:rsid w:val="005E4AEC"/>
    <w:rsid w:val="005E4B88"/>
    <w:rsid w:val="005E4C0B"/>
    <w:rsid w:val="005E4CDA"/>
    <w:rsid w:val="005E4D10"/>
    <w:rsid w:val="005E4E00"/>
    <w:rsid w:val="005E4E83"/>
    <w:rsid w:val="005E4F2E"/>
    <w:rsid w:val="005E4FAB"/>
    <w:rsid w:val="005E507A"/>
    <w:rsid w:val="005E51CF"/>
    <w:rsid w:val="005E5281"/>
    <w:rsid w:val="005E52AB"/>
    <w:rsid w:val="005E540B"/>
    <w:rsid w:val="005E54F4"/>
    <w:rsid w:val="005E5629"/>
    <w:rsid w:val="005E567E"/>
    <w:rsid w:val="005E5759"/>
    <w:rsid w:val="005E57A4"/>
    <w:rsid w:val="005E5827"/>
    <w:rsid w:val="005E586E"/>
    <w:rsid w:val="005E58A5"/>
    <w:rsid w:val="005E5928"/>
    <w:rsid w:val="005E5A37"/>
    <w:rsid w:val="005E5B8D"/>
    <w:rsid w:val="005E5BFA"/>
    <w:rsid w:val="005E5E4A"/>
    <w:rsid w:val="005E5F62"/>
    <w:rsid w:val="005E5F81"/>
    <w:rsid w:val="005E619C"/>
    <w:rsid w:val="005E6220"/>
    <w:rsid w:val="005E6232"/>
    <w:rsid w:val="005E6392"/>
    <w:rsid w:val="005E65EA"/>
    <w:rsid w:val="005E6611"/>
    <w:rsid w:val="005E66EE"/>
    <w:rsid w:val="005E6794"/>
    <w:rsid w:val="005E6801"/>
    <w:rsid w:val="005E6852"/>
    <w:rsid w:val="005E68AE"/>
    <w:rsid w:val="005E696C"/>
    <w:rsid w:val="005E6C92"/>
    <w:rsid w:val="005E6D19"/>
    <w:rsid w:val="005E6D98"/>
    <w:rsid w:val="005E6EA1"/>
    <w:rsid w:val="005E6EC3"/>
    <w:rsid w:val="005E6F1A"/>
    <w:rsid w:val="005E6F6C"/>
    <w:rsid w:val="005E6F8B"/>
    <w:rsid w:val="005E6F90"/>
    <w:rsid w:val="005E6FF9"/>
    <w:rsid w:val="005E707F"/>
    <w:rsid w:val="005E719A"/>
    <w:rsid w:val="005E7346"/>
    <w:rsid w:val="005E73F6"/>
    <w:rsid w:val="005E7557"/>
    <w:rsid w:val="005E76C2"/>
    <w:rsid w:val="005E7777"/>
    <w:rsid w:val="005E7891"/>
    <w:rsid w:val="005E7972"/>
    <w:rsid w:val="005E79D4"/>
    <w:rsid w:val="005E7A83"/>
    <w:rsid w:val="005E7A8E"/>
    <w:rsid w:val="005E7B12"/>
    <w:rsid w:val="005E7C49"/>
    <w:rsid w:val="005E7C95"/>
    <w:rsid w:val="005E7DE4"/>
    <w:rsid w:val="005E7ED5"/>
    <w:rsid w:val="005E7F26"/>
    <w:rsid w:val="005E7F49"/>
    <w:rsid w:val="005E7FEA"/>
    <w:rsid w:val="005F001C"/>
    <w:rsid w:val="005F024C"/>
    <w:rsid w:val="005F024F"/>
    <w:rsid w:val="005F02C9"/>
    <w:rsid w:val="005F0308"/>
    <w:rsid w:val="005F03ED"/>
    <w:rsid w:val="005F0628"/>
    <w:rsid w:val="005F06A7"/>
    <w:rsid w:val="005F072B"/>
    <w:rsid w:val="005F075D"/>
    <w:rsid w:val="005F07AA"/>
    <w:rsid w:val="005F0833"/>
    <w:rsid w:val="005F088B"/>
    <w:rsid w:val="005F0948"/>
    <w:rsid w:val="005F09C1"/>
    <w:rsid w:val="005F0B92"/>
    <w:rsid w:val="005F0BA6"/>
    <w:rsid w:val="005F0C39"/>
    <w:rsid w:val="005F0C93"/>
    <w:rsid w:val="005F0DF5"/>
    <w:rsid w:val="005F0E12"/>
    <w:rsid w:val="005F0E6F"/>
    <w:rsid w:val="005F0E88"/>
    <w:rsid w:val="005F0EB5"/>
    <w:rsid w:val="005F0F09"/>
    <w:rsid w:val="005F0F8C"/>
    <w:rsid w:val="005F1145"/>
    <w:rsid w:val="005F1240"/>
    <w:rsid w:val="005F1324"/>
    <w:rsid w:val="005F13D6"/>
    <w:rsid w:val="005F13DB"/>
    <w:rsid w:val="005F148F"/>
    <w:rsid w:val="005F14E4"/>
    <w:rsid w:val="005F1567"/>
    <w:rsid w:val="005F1581"/>
    <w:rsid w:val="005F1588"/>
    <w:rsid w:val="005F15BA"/>
    <w:rsid w:val="005F165E"/>
    <w:rsid w:val="005F18C0"/>
    <w:rsid w:val="005F18E7"/>
    <w:rsid w:val="005F192A"/>
    <w:rsid w:val="005F1B8B"/>
    <w:rsid w:val="005F1CC1"/>
    <w:rsid w:val="005F1D3D"/>
    <w:rsid w:val="005F1D6E"/>
    <w:rsid w:val="005F1DE5"/>
    <w:rsid w:val="005F1F8E"/>
    <w:rsid w:val="005F2032"/>
    <w:rsid w:val="005F2033"/>
    <w:rsid w:val="005F20C7"/>
    <w:rsid w:val="005F20DD"/>
    <w:rsid w:val="005F212B"/>
    <w:rsid w:val="005F21E7"/>
    <w:rsid w:val="005F2231"/>
    <w:rsid w:val="005F2249"/>
    <w:rsid w:val="005F2272"/>
    <w:rsid w:val="005F238C"/>
    <w:rsid w:val="005F23D7"/>
    <w:rsid w:val="005F2513"/>
    <w:rsid w:val="005F252F"/>
    <w:rsid w:val="005F2572"/>
    <w:rsid w:val="005F2697"/>
    <w:rsid w:val="005F26C4"/>
    <w:rsid w:val="005F26DA"/>
    <w:rsid w:val="005F2704"/>
    <w:rsid w:val="005F2781"/>
    <w:rsid w:val="005F2798"/>
    <w:rsid w:val="005F2799"/>
    <w:rsid w:val="005F281C"/>
    <w:rsid w:val="005F2933"/>
    <w:rsid w:val="005F2A8C"/>
    <w:rsid w:val="005F2AB7"/>
    <w:rsid w:val="005F2BA8"/>
    <w:rsid w:val="005F2D9B"/>
    <w:rsid w:val="005F2DFC"/>
    <w:rsid w:val="005F2E12"/>
    <w:rsid w:val="005F2E9B"/>
    <w:rsid w:val="005F2FBD"/>
    <w:rsid w:val="005F3024"/>
    <w:rsid w:val="005F322B"/>
    <w:rsid w:val="005F32DD"/>
    <w:rsid w:val="005F339C"/>
    <w:rsid w:val="005F34B6"/>
    <w:rsid w:val="005F35A3"/>
    <w:rsid w:val="005F35DF"/>
    <w:rsid w:val="005F367C"/>
    <w:rsid w:val="005F3793"/>
    <w:rsid w:val="005F382E"/>
    <w:rsid w:val="005F387E"/>
    <w:rsid w:val="005F3976"/>
    <w:rsid w:val="005F3B88"/>
    <w:rsid w:val="005F3BCD"/>
    <w:rsid w:val="005F3C05"/>
    <w:rsid w:val="005F3C0D"/>
    <w:rsid w:val="005F3C36"/>
    <w:rsid w:val="005F3CE9"/>
    <w:rsid w:val="005F3DD4"/>
    <w:rsid w:val="005F3F15"/>
    <w:rsid w:val="005F40B2"/>
    <w:rsid w:val="005F40EE"/>
    <w:rsid w:val="005F41B2"/>
    <w:rsid w:val="005F420E"/>
    <w:rsid w:val="005F4237"/>
    <w:rsid w:val="005F4787"/>
    <w:rsid w:val="005F47B3"/>
    <w:rsid w:val="005F4865"/>
    <w:rsid w:val="005F4901"/>
    <w:rsid w:val="005F49AC"/>
    <w:rsid w:val="005F4B08"/>
    <w:rsid w:val="005F4F23"/>
    <w:rsid w:val="005F4F5B"/>
    <w:rsid w:val="005F512E"/>
    <w:rsid w:val="005F512F"/>
    <w:rsid w:val="005F519A"/>
    <w:rsid w:val="005F51C9"/>
    <w:rsid w:val="005F51FF"/>
    <w:rsid w:val="005F5257"/>
    <w:rsid w:val="005F5478"/>
    <w:rsid w:val="005F551E"/>
    <w:rsid w:val="005F56D4"/>
    <w:rsid w:val="005F56D7"/>
    <w:rsid w:val="005F5746"/>
    <w:rsid w:val="005F5833"/>
    <w:rsid w:val="005F5846"/>
    <w:rsid w:val="005F5A0C"/>
    <w:rsid w:val="005F5BBD"/>
    <w:rsid w:val="005F5D60"/>
    <w:rsid w:val="005F5E17"/>
    <w:rsid w:val="005F5F1D"/>
    <w:rsid w:val="005F5F4E"/>
    <w:rsid w:val="005F5FC8"/>
    <w:rsid w:val="005F6184"/>
    <w:rsid w:val="005F62F6"/>
    <w:rsid w:val="005F6314"/>
    <w:rsid w:val="005F6446"/>
    <w:rsid w:val="005F6597"/>
    <w:rsid w:val="005F675C"/>
    <w:rsid w:val="005F67C9"/>
    <w:rsid w:val="005F69DA"/>
    <w:rsid w:val="005F6A8C"/>
    <w:rsid w:val="005F6AEC"/>
    <w:rsid w:val="005F6C06"/>
    <w:rsid w:val="005F6C34"/>
    <w:rsid w:val="005F6D0A"/>
    <w:rsid w:val="005F6D61"/>
    <w:rsid w:val="005F6D96"/>
    <w:rsid w:val="005F6E79"/>
    <w:rsid w:val="005F6F59"/>
    <w:rsid w:val="005F7028"/>
    <w:rsid w:val="005F7099"/>
    <w:rsid w:val="005F7315"/>
    <w:rsid w:val="005F7493"/>
    <w:rsid w:val="005F767A"/>
    <w:rsid w:val="005F7718"/>
    <w:rsid w:val="005F7818"/>
    <w:rsid w:val="005F7A5A"/>
    <w:rsid w:val="005F7A92"/>
    <w:rsid w:val="005F7B1B"/>
    <w:rsid w:val="005F7C37"/>
    <w:rsid w:val="005F7CA5"/>
    <w:rsid w:val="005F7DD4"/>
    <w:rsid w:val="005F7DFC"/>
    <w:rsid w:val="005F7E5D"/>
    <w:rsid w:val="005F7EB4"/>
    <w:rsid w:val="005F7F84"/>
    <w:rsid w:val="006001DE"/>
    <w:rsid w:val="0060020F"/>
    <w:rsid w:val="00600347"/>
    <w:rsid w:val="00600378"/>
    <w:rsid w:val="0060061A"/>
    <w:rsid w:val="006006D7"/>
    <w:rsid w:val="0060073D"/>
    <w:rsid w:val="006008B9"/>
    <w:rsid w:val="00600935"/>
    <w:rsid w:val="006009BE"/>
    <w:rsid w:val="00600AF2"/>
    <w:rsid w:val="00600B07"/>
    <w:rsid w:val="00600B2D"/>
    <w:rsid w:val="00600BEB"/>
    <w:rsid w:val="00600C2B"/>
    <w:rsid w:val="00600D1B"/>
    <w:rsid w:val="00600DF3"/>
    <w:rsid w:val="00600F34"/>
    <w:rsid w:val="00600FC8"/>
    <w:rsid w:val="0060106F"/>
    <w:rsid w:val="006010A4"/>
    <w:rsid w:val="0060135D"/>
    <w:rsid w:val="00601394"/>
    <w:rsid w:val="00601556"/>
    <w:rsid w:val="00601625"/>
    <w:rsid w:val="00601670"/>
    <w:rsid w:val="00601672"/>
    <w:rsid w:val="00601673"/>
    <w:rsid w:val="006017BC"/>
    <w:rsid w:val="00601864"/>
    <w:rsid w:val="00601969"/>
    <w:rsid w:val="006019A3"/>
    <w:rsid w:val="00601AAB"/>
    <w:rsid w:val="00601C53"/>
    <w:rsid w:val="00601C8C"/>
    <w:rsid w:val="00601D8C"/>
    <w:rsid w:val="00601EB3"/>
    <w:rsid w:val="006020A2"/>
    <w:rsid w:val="0060212A"/>
    <w:rsid w:val="0060229F"/>
    <w:rsid w:val="006022B0"/>
    <w:rsid w:val="0060235E"/>
    <w:rsid w:val="00602386"/>
    <w:rsid w:val="006024A4"/>
    <w:rsid w:val="006025C5"/>
    <w:rsid w:val="0060262C"/>
    <w:rsid w:val="00602926"/>
    <w:rsid w:val="006029F2"/>
    <w:rsid w:val="00602AE0"/>
    <w:rsid w:val="00602B38"/>
    <w:rsid w:val="00602B8F"/>
    <w:rsid w:val="00602C15"/>
    <w:rsid w:val="00602D04"/>
    <w:rsid w:val="00602D5C"/>
    <w:rsid w:val="00602E25"/>
    <w:rsid w:val="00602F1D"/>
    <w:rsid w:val="00602FB8"/>
    <w:rsid w:val="0060305C"/>
    <w:rsid w:val="00603262"/>
    <w:rsid w:val="00603266"/>
    <w:rsid w:val="006032C4"/>
    <w:rsid w:val="006033BE"/>
    <w:rsid w:val="006034C1"/>
    <w:rsid w:val="00603593"/>
    <w:rsid w:val="006035EE"/>
    <w:rsid w:val="00603796"/>
    <w:rsid w:val="00603818"/>
    <w:rsid w:val="006038EB"/>
    <w:rsid w:val="00603933"/>
    <w:rsid w:val="00603963"/>
    <w:rsid w:val="006039B7"/>
    <w:rsid w:val="00603B3B"/>
    <w:rsid w:val="00603B55"/>
    <w:rsid w:val="00603B6A"/>
    <w:rsid w:val="00603C2C"/>
    <w:rsid w:val="00603C4C"/>
    <w:rsid w:val="00603D87"/>
    <w:rsid w:val="00603D8E"/>
    <w:rsid w:val="00603E27"/>
    <w:rsid w:val="00603EBA"/>
    <w:rsid w:val="00603ECC"/>
    <w:rsid w:val="00604134"/>
    <w:rsid w:val="00604262"/>
    <w:rsid w:val="0060438C"/>
    <w:rsid w:val="006043F7"/>
    <w:rsid w:val="0060441A"/>
    <w:rsid w:val="00604464"/>
    <w:rsid w:val="006044CE"/>
    <w:rsid w:val="00604513"/>
    <w:rsid w:val="00604541"/>
    <w:rsid w:val="006048A3"/>
    <w:rsid w:val="0060490F"/>
    <w:rsid w:val="006049F3"/>
    <w:rsid w:val="006049FD"/>
    <w:rsid w:val="00604A54"/>
    <w:rsid w:val="00604D5D"/>
    <w:rsid w:val="00604E0C"/>
    <w:rsid w:val="00604F29"/>
    <w:rsid w:val="00605040"/>
    <w:rsid w:val="006052B2"/>
    <w:rsid w:val="006053E5"/>
    <w:rsid w:val="00605440"/>
    <w:rsid w:val="006054A1"/>
    <w:rsid w:val="006055EE"/>
    <w:rsid w:val="00605755"/>
    <w:rsid w:val="00605915"/>
    <w:rsid w:val="00605981"/>
    <w:rsid w:val="00605985"/>
    <w:rsid w:val="00605A0C"/>
    <w:rsid w:val="00605A6C"/>
    <w:rsid w:val="00605F5B"/>
    <w:rsid w:val="0060603F"/>
    <w:rsid w:val="00606060"/>
    <w:rsid w:val="006061DC"/>
    <w:rsid w:val="006062AE"/>
    <w:rsid w:val="006062FB"/>
    <w:rsid w:val="00606385"/>
    <w:rsid w:val="00606412"/>
    <w:rsid w:val="0060653C"/>
    <w:rsid w:val="0060664D"/>
    <w:rsid w:val="0060669C"/>
    <w:rsid w:val="006067C2"/>
    <w:rsid w:val="006067C7"/>
    <w:rsid w:val="006067DC"/>
    <w:rsid w:val="00606896"/>
    <w:rsid w:val="00606997"/>
    <w:rsid w:val="006069B5"/>
    <w:rsid w:val="006069F0"/>
    <w:rsid w:val="006069FD"/>
    <w:rsid w:val="00606A62"/>
    <w:rsid w:val="00606AE8"/>
    <w:rsid w:val="00606AF0"/>
    <w:rsid w:val="00606B41"/>
    <w:rsid w:val="00606B7B"/>
    <w:rsid w:val="00606BB2"/>
    <w:rsid w:val="00606BE8"/>
    <w:rsid w:val="00606C31"/>
    <w:rsid w:val="00606CAA"/>
    <w:rsid w:val="00606CB8"/>
    <w:rsid w:val="00606D2E"/>
    <w:rsid w:val="00606DD7"/>
    <w:rsid w:val="00606E40"/>
    <w:rsid w:val="00606FBA"/>
    <w:rsid w:val="00606FE8"/>
    <w:rsid w:val="00607087"/>
    <w:rsid w:val="00607219"/>
    <w:rsid w:val="00607255"/>
    <w:rsid w:val="006076AD"/>
    <w:rsid w:val="006076F5"/>
    <w:rsid w:val="00607877"/>
    <w:rsid w:val="00607B8D"/>
    <w:rsid w:val="00607C94"/>
    <w:rsid w:val="00607E2C"/>
    <w:rsid w:val="00607EB2"/>
    <w:rsid w:val="00607EC8"/>
    <w:rsid w:val="00607ED7"/>
    <w:rsid w:val="00610183"/>
    <w:rsid w:val="00610325"/>
    <w:rsid w:val="0061032F"/>
    <w:rsid w:val="00610474"/>
    <w:rsid w:val="006104A8"/>
    <w:rsid w:val="00610647"/>
    <w:rsid w:val="00610826"/>
    <w:rsid w:val="00610839"/>
    <w:rsid w:val="0061097B"/>
    <w:rsid w:val="006109B5"/>
    <w:rsid w:val="006109D8"/>
    <w:rsid w:val="00610A28"/>
    <w:rsid w:val="00610ADF"/>
    <w:rsid w:val="00610B61"/>
    <w:rsid w:val="00610B74"/>
    <w:rsid w:val="00610C34"/>
    <w:rsid w:val="00610D54"/>
    <w:rsid w:val="00610DF8"/>
    <w:rsid w:val="00610E84"/>
    <w:rsid w:val="00610FAA"/>
    <w:rsid w:val="00611332"/>
    <w:rsid w:val="0061134B"/>
    <w:rsid w:val="00611574"/>
    <w:rsid w:val="006115AC"/>
    <w:rsid w:val="006115B5"/>
    <w:rsid w:val="00611673"/>
    <w:rsid w:val="006116E1"/>
    <w:rsid w:val="00611701"/>
    <w:rsid w:val="00611783"/>
    <w:rsid w:val="00611792"/>
    <w:rsid w:val="0061185C"/>
    <w:rsid w:val="00611877"/>
    <w:rsid w:val="0061195E"/>
    <w:rsid w:val="00611A54"/>
    <w:rsid w:val="00611AB7"/>
    <w:rsid w:val="00611B6F"/>
    <w:rsid w:val="00611D23"/>
    <w:rsid w:val="00611E97"/>
    <w:rsid w:val="00611EE5"/>
    <w:rsid w:val="0061222C"/>
    <w:rsid w:val="00612310"/>
    <w:rsid w:val="006124E3"/>
    <w:rsid w:val="0061259B"/>
    <w:rsid w:val="0061259C"/>
    <w:rsid w:val="00612668"/>
    <w:rsid w:val="00612718"/>
    <w:rsid w:val="00612740"/>
    <w:rsid w:val="0061274C"/>
    <w:rsid w:val="006127A3"/>
    <w:rsid w:val="006128D8"/>
    <w:rsid w:val="0061297D"/>
    <w:rsid w:val="006129AC"/>
    <w:rsid w:val="006129B4"/>
    <w:rsid w:val="006129E6"/>
    <w:rsid w:val="00612B2A"/>
    <w:rsid w:val="0061311C"/>
    <w:rsid w:val="0061314B"/>
    <w:rsid w:val="006131DF"/>
    <w:rsid w:val="00613368"/>
    <w:rsid w:val="0061350C"/>
    <w:rsid w:val="00613554"/>
    <w:rsid w:val="0061358B"/>
    <w:rsid w:val="00613884"/>
    <w:rsid w:val="006138BA"/>
    <w:rsid w:val="006138CB"/>
    <w:rsid w:val="006139AF"/>
    <w:rsid w:val="00613AB9"/>
    <w:rsid w:val="00613B32"/>
    <w:rsid w:val="00613BFB"/>
    <w:rsid w:val="00613E03"/>
    <w:rsid w:val="00613E19"/>
    <w:rsid w:val="00613EC0"/>
    <w:rsid w:val="00613ECE"/>
    <w:rsid w:val="0061432B"/>
    <w:rsid w:val="0061445A"/>
    <w:rsid w:val="00614477"/>
    <w:rsid w:val="00614526"/>
    <w:rsid w:val="0061461C"/>
    <w:rsid w:val="00614695"/>
    <w:rsid w:val="006146BE"/>
    <w:rsid w:val="006147FB"/>
    <w:rsid w:val="00614843"/>
    <w:rsid w:val="0061487C"/>
    <w:rsid w:val="006148C5"/>
    <w:rsid w:val="00614A8C"/>
    <w:rsid w:val="00614AB5"/>
    <w:rsid w:val="00614AFE"/>
    <w:rsid w:val="00614C31"/>
    <w:rsid w:val="00614C3C"/>
    <w:rsid w:val="00614CC3"/>
    <w:rsid w:val="00614DF0"/>
    <w:rsid w:val="00614ED6"/>
    <w:rsid w:val="00614F71"/>
    <w:rsid w:val="00614FCF"/>
    <w:rsid w:val="00614FE3"/>
    <w:rsid w:val="0061500E"/>
    <w:rsid w:val="00615028"/>
    <w:rsid w:val="0061503A"/>
    <w:rsid w:val="0061523E"/>
    <w:rsid w:val="0061534D"/>
    <w:rsid w:val="00615397"/>
    <w:rsid w:val="00615469"/>
    <w:rsid w:val="0061567C"/>
    <w:rsid w:val="006158E6"/>
    <w:rsid w:val="00615937"/>
    <w:rsid w:val="00615993"/>
    <w:rsid w:val="006159A8"/>
    <w:rsid w:val="006159AE"/>
    <w:rsid w:val="00615A64"/>
    <w:rsid w:val="00615B23"/>
    <w:rsid w:val="00615B32"/>
    <w:rsid w:val="00615B64"/>
    <w:rsid w:val="00615B72"/>
    <w:rsid w:val="00615C1E"/>
    <w:rsid w:val="00615DE7"/>
    <w:rsid w:val="00615E90"/>
    <w:rsid w:val="00615E9D"/>
    <w:rsid w:val="00615EF7"/>
    <w:rsid w:val="00615F6B"/>
    <w:rsid w:val="00615FB5"/>
    <w:rsid w:val="00615FBF"/>
    <w:rsid w:val="00616221"/>
    <w:rsid w:val="00616369"/>
    <w:rsid w:val="00616407"/>
    <w:rsid w:val="00616434"/>
    <w:rsid w:val="00616617"/>
    <w:rsid w:val="0061662E"/>
    <w:rsid w:val="006166B7"/>
    <w:rsid w:val="006166CD"/>
    <w:rsid w:val="00616726"/>
    <w:rsid w:val="006167DB"/>
    <w:rsid w:val="006167DF"/>
    <w:rsid w:val="00616827"/>
    <w:rsid w:val="0061686A"/>
    <w:rsid w:val="00616A68"/>
    <w:rsid w:val="00616BF9"/>
    <w:rsid w:val="00616CC1"/>
    <w:rsid w:val="00616DE6"/>
    <w:rsid w:val="00616DF7"/>
    <w:rsid w:val="00616DFD"/>
    <w:rsid w:val="00616E32"/>
    <w:rsid w:val="00616E64"/>
    <w:rsid w:val="00617104"/>
    <w:rsid w:val="0061725F"/>
    <w:rsid w:val="006173D2"/>
    <w:rsid w:val="006173FB"/>
    <w:rsid w:val="0061746D"/>
    <w:rsid w:val="006174F0"/>
    <w:rsid w:val="00617509"/>
    <w:rsid w:val="00617662"/>
    <w:rsid w:val="006176CF"/>
    <w:rsid w:val="006176E7"/>
    <w:rsid w:val="00617720"/>
    <w:rsid w:val="00617945"/>
    <w:rsid w:val="00617977"/>
    <w:rsid w:val="00617A8E"/>
    <w:rsid w:val="00617B04"/>
    <w:rsid w:val="00617B32"/>
    <w:rsid w:val="00617C8A"/>
    <w:rsid w:val="00617D38"/>
    <w:rsid w:val="00617D46"/>
    <w:rsid w:val="00617D8F"/>
    <w:rsid w:val="00617DE2"/>
    <w:rsid w:val="00617FD7"/>
    <w:rsid w:val="00620096"/>
    <w:rsid w:val="00620170"/>
    <w:rsid w:val="00620223"/>
    <w:rsid w:val="006203C2"/>
    <w:rsid w:val="00620462"/>
    <w:rsid w:val="00620497"/>
    <w:rsid w:val="006204F8"/>
    <w:rsid w:val="006206E8"/>
    <w:rsid w:val="006208AA"/>
    <w:rsid w:val="00620960"/>
    <w:rsid w:val="0062098B"/>
    <w:rsid w:val="00620BE0"/>
    <w:rsid w:val="00620C74"/>
    <w:rsid w:val="00620D22"/>
    <w:rsid w:val="00620DC9"/>
    <w:rsid w:val="00620F73"/>
    <w:rsid w:val="00620FE3"/>
    <w:rsid w:val="0062103E"/>
    <w:rsid w:val="0062106F"/>
    <w:rsid w:val="0062112C"/>
    <w:rsid w:val="0062119B"/>
    <w:rsid w:val="006211D6"/>
    <w:rsid w:val="006212F6"/>
    <w:rsid w:val="00621346"/>
    <w:rsid w:val="006213C9"/>
    <w:rsid w:val="00621458"/>
    <w:rsid w:val="0062147A"/>
    <w:rsid w:val="006214AA"/>
    <w:rsid w:val="00621650"/>
    <w:rsid w:val="0062165B"/>
    <w:rsid w:val="00621AA6"/>
    <w:rsid w:val="00621AE1"/>
    <w:rsid w:val="00621D2E"/>
    <w:rsid w:val="00621D45"/>
    <w:rsid w:val="00621D6B"/>
    <w:rsid w:val="00621F74"/>
    <w:rsid w:val="00621FC9"/>
    <w:rsid w:val="00622015"/>
    <w:rsid w:val="0062207B"/>
    <w:rsid w:val="0062212C"/>
    <w:rsid w:val="0062215E"/>
    <w:rsid w:val="00622196"/>
    <w:rsid w:val="006221AA"/>
    <w:rsid w:val="006221CC"/>
    <w:rsid w:val="006221E9"/>
    <w:rsid w:val="0062226E"/>
    <w:rsid w:val="00622481"/>
    <w:rsid w:val="0062252E"/>
    <w:rsid w:val="00622572"/>
    <w:rsid w:val="006226D3"/>
    <w:rsid w:val="006226E6"/>
    <w:rsid w:val="00622875"/>
    <w:rsid w:val="0062289A"/>
    <w:rsid w:val="00622968"/>
    <w:rsid w:val="00622989"/>
    <w:rsid w:val="00622A44"/>
    <w:rsid w:val="00622A79"/>
    <w:rsid w:val="00622B2B"/>
    <w:rsid w:val="00622B57"/>
    <w:rsid w:val="00622BF0"/>
    <w:rsid w:val="00622CDC"/>
    <w:rsid w:val="00622E0F"/>
    <w:rsid w:val="00622F11"/>
    <w:rsid w:val="00622FA2"/>
    <w:rsid w:val="00622FAF"/>
    <w:rsid w:val="00623289"/>
    <w:rsid w:val="006232EA"/>
    <w:rsid w:val="006232F7"/>
    <w:rsid w:val="006233A0"/>
    <w:rsid w:val="006234A5"/>
    <w:rsid w:val="00623539"/>
    <w:rsid w:val="006235DC"/>
    <w:rsid w:val="00623615"/>
    <w:rsid w:val="006238B6"/>
    <w:rsid w:val="006238B8"/>
    <w:rsid w:val="006238D2"/>
    <w:rsid w:val="006238DF"/>
    <w:rsid w:val="00623975"/>
    <w:rsid w:val="006239D6"/>
    <w:rsid w:val="006239E3"/>
    <w:rsid w:val="00623AD2"/>
    <w:rsid w:val="00623BFF"/>
    <w:rsid w:val="00623C63"/>
    <w:rsid w:val="00623D19"/>
    <w:rsid w:val="00623D27"/>
    <w:rsid w:val="00623D77"/>
    <w:rsid w:val="00623DE0"/>
    <w:rsid w:val="00623E6C"/>
    <w:rsid w:val="00623F3A"/>
    <w:rsid w:val="00623FCF"/>
    <w:rsid w:val="00624050"/>
    <w:rsid w:val="006242AD"/>
    <w:rsid w:val="00624322"/>
    <w:rsid w:val="00624332"/>
    <w:rsid w:val="00624408"/>
    <w:rsid w:val="00624531"/>
    <w:rsid w:val="006246D0"/>
    <w:rsid w:val="006246EF"/>
    <w:rsid w:val="0062472C"/>
    <w:rsid w:val="00624947"/>
    <w:rsid w:val="0062495E"/>
    <w:rsid w:val="006249F5"/>
    <w:rsid w:val="00624A68"/>
    <w:rsid w:val="00624B05"/>
    <w:rsid w:val="00624B0F"/>
    <w:rsid w:val="00624CDC"/>
    <w:rsid w:val="00624D51"/>
    <w:rsid w:val="00624DCA"/>
    <w:rsid w:val="00624E56"/>
    <w:rsid w:val="00624E93"/>
    <w:rsid w:val="00624E95"/>
    <w:rsid w:val="00624EDD"/>
    <w:rsid w:val="00624F09"/>
    <w:rsid w:val="00624FCA"/>
    <w:rsid w:val="0062501C"/>
    <w:rsid w:val="0062520F"/>
    <w:rsid w:val="00625210"/>
    <w:rsid w:val="006252D4"/>
    <w:rsid w:val="0062544B"/>
    <w:rsid w:val="0062549D"/>
    <w:rsid w:val="006254C2"/>
    <w:rsid w:val="00625563"/>
    <w:rsid w:val="00625585"/>
    <w:rsid w:val="00625666"/>
    <w:rsid w:val="006257CB"/>
    <w:rsid w:val="00625821"/>
    <w:rsid w:val="0062587F"/>
    <w:rsid w:val="0062596A"/>
    <w:rsid w:val="006259DB"/>
    <w:rsid w:val="006259EA"/>
    <w:rsid w:val="00625A80"/>
    <w:rsid w:val="00625ABF"/>
    <w:rsid w:val="00625B76"/>
    <w:rsid w:val="00625BB8"/>
    <w:rsid w:val="00625D90"/>
    <w:rsid w:val="00625F04"/>
    <w:rsid w:val="00625F11"/>
    <w:rsid w:val="00625F3C"/>
    <w:rsid w:val="0062600F"/>
    <w:rsid w:val="006260CD"/>
    <w:rsid w:val="006260DA"/>
    <w:rsid w:val="006260E6"/>
    <w:rsid w:val="0062611C"/>
    <w:rsid w:val="00626160"/>
    <w:rsid w:val="00626164"/>
    <w:rsid w:val="006261E6"/>
    <w:rsid w:val="0062621E"/>
    <w:rsid w:val="0062623A"/>
    <w:rsid w:val="006262B6"/>
    <w:rsid w:val="00626328"/>
    <w:rsid w:val="0062633A"/>
    <w:rsid w:val="00626621"/>
    <w:rsid w:val="00626A80"/>
    <w:rsid w:val="00626AD5"/>
    <w:rsid w:val="00626B2B"/>
    <w:rsid w:val="00626C06"/>
    <w:rsid w:val="00626CC3"/>
    <w:rsid w:val="00626F45"/>
    <w:rsid w:val="00627006"/>
    <w:rsid w:val="00627067"/>
    <w:rsid w:val="00627147"/>
    <w:rsid w:val="0062715C"/>
    <w:rsid w:val="0062716A"/>
    <w:rsid w:val="0062719F"/>
    <w:rsid w:val="006271CE"/>
    <w:rsid w:val="006272F5"/>
    <w:rsid w:val="00627355"/>
    <w:rsid w:val="006273B3"/>
    <w:rsid w:val="00627448"/>
    <w:rsid w:val="00627564"/>
    <w:rsid w:val="0062763B"/>
    <w:rsid w:val="00627A66"/>
    <w:rsid w:val="00627B77"/>
    <w:rsid w:val="00627BDB"/>
    <w:rsid w:val="00627D79"/>
    <w:rsid w:val="00627E14"/>
    <w:rsid w:val="00627E2C"/>
    <w:rsid w:val="00627E40"/>
    <w:rsid w:val="00627E85"/>
    <w:rsid w:val="00627EC0"/>
    <w:rsid w:val="00627F60"/>
    <w:rsid w:val="00627FDC"/>
    <w:rsid w:val="00627FF8"/>
    <w:rsid w:val="006300DF"/>
    <w:rsid w:val="0063010A"/>
    <w:rsid w:val="00630165"/>
    <w:rsid w:val="006301E2"/>
    <w:rsid w:val="0063022F"/>
    <w:rsid w:val="0063029B"/>
    <w:rsid w:val="00630367"/>
    <w:rsid w:val="006303CA"/>
    <w:rsid w:val="0063045A"/>
    <w:rsid w:val="006304BB"/>
    <w:rsid w:val="006304D8"/>
    <w:rsid w:val="00630617"/>
    <w:rsid w:val="00630657"/>
    <w:rsid w:val="006306A5"/>
    <w:rsid w:val="00630761"/>
    <w:rsid w:val="00630765"/>
    <w:rsid w:val="0063079E"/>
    <w:rsid w:val="00630881"/>
    <w:rsid w:val="006308D5"/>
    <w:rsid w:val="006308F7"/>
    <w:rsid w:val="00630AB1"/>
    <w:rsid w:val="00630AEC"/>
    <w:rsid w:val="00630B4E"/>
    <w:rsid w:val="00630C7B"/>
    <w:rsid w:val="00630D19"/>
    <w:rsid w:val="00630D4E"/>
    <w:rsid w:val="00630E1A"/>
    <w:rsid w:val="00630E43"/>
    <w:rsid w:val="00630EBA"/>
    <w:rsid w:val="00630F8F"/>
    <w:rsid w:val="00630FAA"/>
    <w:rsid w:val="0063114A"/>
    <w:rsid w:val="00631219"/>
    <w:rsid w:val="006312E9"/>
    <w:rsid w:val="006313B4"/>
    <w:rsid w:val="00631431"/>
    <w:rsid w:val="0063147C"/>
    <w:rsid w:val="006315C9"/>
    <w:rsid w:val="006315F6"/>
    <w:rsid w:val="00631608"/>
    <w:rsid w:val="00631620"/>
    <w:rsid w:val="006316E6"/>
    <w:rsid w:val="00631707"/>
    <w:rsid w:val="00631710"/>
    <w:rsid w:val="00631868"/>
    <w:rsid w:val="0063188F"/>
    <w:rsid w:val="0063189C"/>
    <w:rsid w:val="00631984"/>
    <w:rsid w:val="006319A1"/>
    <w:rsid w:val="00631AE9"/>
    <w:rsid w:val="00631B02"/>
    <w:rsid w:val="00631B0F"/>
    <w:rsid w:val="00631B7A"/>
    <w:rsid w:val="00631E07"/>
    <w:rsid w:val="00631F9F"/>
    <w:rsid w:val="006320F7"/>
    <w:rsid w:val="006320FD"/>
    <w:rsid w:val="00632192"/>
    <w:rsid w:val="006321B3"/>
    <w:rsid w:val="006321D2"/>
    <w:rsid w:val="00632226"/>
    <w:rsid w:val="00632287"/>
    <w:rsid w:val="006322FF"/>
    <w:rsid w:val="00632347"/>
    <w:rsid w:val="00632354"/>
    <w:rsid w:val="00632427"/>
    <w:rsid w:val="006325A0"/>
    <w:rsid w:val="0063267B"/>
    <w:rsid w:val="00632797"/>
    <w:rsid w:val="006327E9"/>
    <w:rsid w:val="006327F5"/>
    <w:rsid w:val="00632A23"/>
    <w:rsid w:val="00632F31"/>
    <w:rsid w:val="00632FD5"/>
    <w:rsid w:val="0063307E"/>
    <w:rsid w:val="006330E2"/>
    <w:rsid w:val="0063313A"/>
    <w:rsid w:val="0063322C"/>
    <w:rsid w:val="006336C6"/>
    <w:rsid w:val="00633709"/>
    <w:rsid w:val="00633792"/>
    <w:rsid w:val="00633A54"/>
    <w:rsid w:val="00633B4C"/>
    <w:rsid w:val="00633C41"/>
    <w:rsid w:val="00633E43"/>
    <w:rsid w:val="00633F3A"/>
    <w:rsid w:val="00633F71"/>
    <w:rsid w:val="00633F83"/>
    <w:rsid w:val="0063409D"/>
    <w:rsid w:val="006340E3"/>
    <w:rsid w:val="006340E9"/>
    <w:rsid w:val="00634104"/>
    <w:rsid w:val="00634131"/>
    <w:rsid w:val="00634280"/>
    <w:rsid w:val="0063449C"/>
    <w:rsid w:val="00634528"/>
    <w:rsid w:val="0063456D"/>
    <w:rsid w:val="006345EE"/>
    <w:rsid w:val="00634626"/>
    <w:rsid w:val="00634715"/>
    <w:rsid w:val="00634858"/>
    <w:rsid w:val="006348B2"/>
    <w:rsid w:val="00634A33"/>
    <w:rsid w:val="00634A52"/>
    <w:rsid w:val="00634BED"/>
    <w:rsid w:val="00634CC1"/>
    <w:rsid w:val="00634DF8"/>
    <w:rsid w:val="00634E30"/>
    <w:rsid w:val="00634EB3"/>
    <w:rsid w:val="00634F36"/>
    <w:rsid w:val="00634F3B"/>
    <w:rsid w:val="00634F99"/>
    <w:rsid w:val="006351AC"/>
    <w:rsid w:val="006352E3"/>
    <w:rsid w:val="00635313"/>
    <w:rsid w:val="006353BD"/>
    <w:rsid w:val="00635543"/>
    <w:rsid w:val="00635552"/>
    <w:rsid w:val="006355F9"/>
    <w:rsid w:val="00635662"/>
    <w:rsid w:val="006356E2"/>
    <w:rsid w:val="0063577F"/>
    <w:rsid w:val="0063581C"/>
    <w:rsid w:val="00635868"/>
    <w:rsid w:val="006358A2"/>
    <w:rsid w:val="00635970"/>
    <w:rsid w:val="0063597C"/>
    <w:rsid w:val="006359EE"/>
    <w:rsid w:val="00635B09"/>
    <w:rsid w:val="00635BD6"/>
    <w:rsid w:val="00635C58"/>
    <w:rsid w:val="00635C95"/>
    <w:rsid w:val="00635CD5"/>
    <w:rsid w:val="00635CF1"/>
    <w:rsid w:val="00635D5C"/>
    <w:rsid w:val="00635D86"/>
    <w:rsid w:val="00635E34"/>
    <w:rsid w:val="00635E37"/>
    <w:rsid w:val="00635E84"/>
    <w:rsid w:val="00635E9E"/>
    <w:rsid w:val="00635F52"/>
    <w:rsid w:val="00635FC3"/>
    <w:rsid w:val="00636002"/>
    <w:rsid w:val="006360BA"/>
    <w:rsid w:val="00636276"/>
    <w:rsid w:val="00636364"/>
    <w:rsid w:val="006364F3"/>
    <w:rsid w:val="0063657E"/>
    <w:rsid w:val="0063659E"/>
    <w:rsid w:val="0063664D"/>
    <w:rsid w:val="00636721"/>
    <w:rsid w:val="006367E3"/>
    <w:rsid w:val="00636906"/>
    <w:rsid w:val="006369F9"/>
    <w:rsid w:val="00636A45"/>
    <w:rsid w:val="00636AF4"/>
    <w:rsid w:val="00636B5D"/>
    <w:rsid w:val="00636CB9"/>
    <w:rsid w:val="00636CCC"/>
    <w:rsid w:val="00636D7C"/>
    <w:rsid w:val="00636E99"/>
    <w:rsid w:val="00636F1D"/>
    <w:rsid w:val="00636F38"/>
    <w:rsid w:val="00636F79"/>
    <w:rsid w:val="0063711E"/>
    <w:rsid w:val="0063712A"/>
    <w:rsid w:val="006374A1"/>
    <w:rsid w:val="00637550"/>
    <w:rsid w:val="006375AA"/>
    <w:rsid w:val="00637718"/>
    <w:rsid w:val="006377A7"/>
    <w:rsid w:val="006377C1"/>
    <w:rsid w:val="00637854"/>
    <w:rsid w:val="006378D7"/>
    <w:rsid w:val="006378F0"/>
    <w:rsid w:val="00637958"/>
    <w:rsid w:val="006379F1"/>
    <w:rsid w:val="00637B6A"/>
    <w:rsid w:val="00637B93"/>
    <w:rsid w:val="00637C2B"/>
    <w:rsid w:val="00637C4C"/>
    <w:rsid w:val="00637CFE"/>
    <w:rsid w:val="00637E07"/>
    <w:rsid w:val="00640153"/>
    <w:rsid w:val="00640356"/>
    <w:rsid w:val="00640377"/>
    <w:rsid w:val="006403F8"/>
    <w:rsid w:val="00640497"/>
    <w:rsid w:val="006405D3"/>
    <w:rsid w:val="006405E0"/>
    <w:rsid w:val="00640630"/>
    <w:rsid w:val="0064072D"/>
    <w:rsid w:val="00640743"/>
    <w:rsid w:val="006408D1"/>
    <w:rsid w:val="00640942"/>
    <w:rsid w:val="006409BC"/>
    <w:rsid w:val="006409E1"/>
    <w:rsid w:val="00640AD8"/>
    <w:rsid w:val="00640AEC"/>
    <w:rsid w:val="00640B2D"/>
    <w:rsid w:val="00640D07"/>
    <w:rsid w:val="00640D1F"/>
    <w:rsid w:val="00640D4B"/>
    <w:rsid w:val="00640D6A"/>
    <w:rsid w:val="00640DE6"/>
    <w:rsid w:val="00640F49"/>
    <w:rsid w:val="00640FB3"/>
    <w:rsid w:val="006410E0"/>
    <w:rsid w:val="006411B7"/>
    <w:rsid w:val="0064120D"/>
    <w:rsid w:val="00641390"/>
    <w:rsid w:val="006413B1"/>
    <w:rsid w:val="006413DB"/>
    <w:rsid w:val="00641407"/>
    <w:rsid w:val="00641502"/>
    <w:rsid w:val="006415C0"/>
    <w:rsid w:val="006416B9"/>
    <w:rsid w:val="0064173C"/>
    <w:rsid w:val="00641762"/>
    <w:rsid w:val="00641847"/>
    <w:rsid w:val="0064185C"/>
    <w:rsid w:val="0064188C"/>
    <w:rsid w:val="0064188D"/>
    <w:rsid w:val="006419F7"/>
    <w:rsid w:val="00641A88"/>
    <w:rsid w:val="00641B03"/>
    <w:rsid w:val="00641B39"/>
    <w:rsid w:val="00641BE7"/>
    <w:rsid w:val="00641D4A"/>
    <w:rsid w:val="00641DE4"/>
    <w:rsid w:val="00642065"/>
    <w:rsid w:val="0064247E"/>
    <w:rsid w:val="00642505"/>
    <w:rsid w:val="00642576"/>
    <w:rsid w:val="006425D6"/>
    <w:rsid w:val="00642617"/>
    <w:rsid w:val="00642631"/>
    <w:rsid w:val="006426CA"/>
    <w:rsid w:val="006426F8"/>
    <w:rsid w:val="0064295C"/>
    <w:rsid w:val="00642AA4"/>
    <w:rsid w:val="00642B21"/>
    <w:rsid w:val="00642B55"/>
    <w:rsid w:val="00642BA2"/>
    <w:rsid w:val="00642E32"/>
    <w:rsid w:val="00642E92"/>
    <w:rsid w:val="0064315F"/>
    <w:rsid w:val="00643349"/>
    <w:rsid w:val="006433BF"/>
    <w:rsid w:val="00643429"/>
    <w:rsid w:val="00643525"/>
    <w:rsid w:val="0064355B"/>
    <w:rsid w:val="0064371D"/>
    <w:rsid w:val="006438B0"/>
    <w:rsid w:val="00643962"/>
    <w:rsid w:val="0064398D"/>
    <w:rsid w:val="006439DF"/>
    <w:rsid w:val="00643B1C"/>
    <w:rsid w:val="00643B7D"/>
    <w:rsid w:val="00643C71"/>
    <w:rsid w:val="00643D08"/>
    <w:rsid w:val="00643FF9"/>
    <w:rsid w:val="0064428C"/>
    <w:rsid w:val="006442A4"/>
    <w:rsid w:val="0064432C"/>
    <w:rsid w:val="0064434F"/>
    <w:rsid w:val="0064438B"/>
    <w:rsid w:val="006443A6"/>
    <w:rsid w:val="006444C7"/>
    <w:rsid w:val="00644592"/>
    <w:rsid w:val="00644733"/>
    <w:rsid w:val="00644802"/>
    <w:rsid w:val="0064486F"/>
    <w:rsid w:val="00644963"/>
    <w:rsid w:val="00644985"/>
    <w:rsid w:val="0064499C"/>
    <w:rsid w:val="00644AC3"/>
    <w:rsid w:val="00644B64"/>
    <w:rsid w:val="00644B69"/>
    <w:rsid w:val="00644BEB"/>
    <w:rsid w:val="00644C86"/>
    <w:rsid w:val="00644D40"/>
    <w:rsid w:val="00644DFD"/>
    <w:rsid w:val="00644F00"/>
    <w:rsid w:val="00645055"/>
    <w:rsid w:val="006450A0"/>
    <w:rsid w:val="006450A6"/>
    <w:rsid w:val="00645344"/>
    <w:rsid w:val="00645431"/>
    <w:rsid w:val="006456B3"/>
    <w:rsid w:val="006456F7"/>
    <w:rsid w:val="0064570D"/>
    <w:rsid w:val="006457BF"/>
    <w:rsid w:val="006457D8"/>
    <w:rsid w:val="006458BC"/>
    <w:rsid w:val="00645A22"/>
    <w:rsid w:val="00645A5C"/>
    <w:rsid w:val="00645AAD"/>
    <w:rsid w:val="00645B3D"/>
    <w:rsid w:val="00645B42"/>
    <w:rsid w:val="00645B4E"/>
    <w:rsid w:val="00645BC9"/>
    <w:rsid w:val="00645CC2"/>
    <w:rsid w:val="00645D47"/>
    <w:rsid w:val="00645DC2"/>
    <w:rsid w:val="00645EC1"/>
    <w:rsid w:val="00645F40"/>
    <w:rsid w:val="00645FB7"/>
    <w:rsid w:val="00645FE7"/>
    <w:rsid w:val="0064605E"/>
    <w:rsid w:val="006461F5"/>
    <w:rsid w:val="006461F6"/>
    <w:rsid w:val="0064624C"/>
    <w:rsid w:val="00646382"/>
    <w:rsid w:val="00646484"/>
    <w:rsid w:val="0064658C"/>
    <w:rsid w:val="00646624"/>
    <w:rsid w:val="0064670C"/>
    <w:rsid w:val="00646711"/>
    <w:rsid w:val="0064679A"/>
    <w:rsid w:val="006467D1"/>
    <w:rsid w:val="00646809"/>
    <w:rsid w:val="0064697D"/>
    <w:rsid w:val="00646991"/>
    <w:rsid w:val="006469E1"/>
    <w:rsid w:val="00646A78"/>
    <w:rsid w:val="00646D2D"/>
    <w:rsid w:val="00646ED1"/>
    <w:rsid w:val="0064708C"/>
    <w:rsid w:val="0064716C"/>
    <w:rsid w:val="006471CA"/>
    <w:rsid w:val="006471F3"/>
    <w:rsid w:val="0064730A"/>
    <w:rsid w:val="006478B2"/>
    <w:rsid w:val="006478F2"/>
    <w:rsid w:val="00647973"/>
    <w:rsid w:val="0064797C"/>
    <w:rsid w:val="006479E3"/>
    <w:rsid w:val="00647A57"/>
    <w:rsid w:val="00647A60"/>
    <w:rsid w:val="00647A63"/>
    <w:rsid w:val="00647AAF"/>
    <w:rsid w:val="00647BC2"/>
    <w:rsid w:val="00647BC7"/>
    <w:rsid w:val="00647C4B"/>
    <w:rsid w:val="00647CA6"/>
    <w:rsid w:val="00647DB9"/>
    <w:rsid w:val="00647EFA"/>
    <w:rsid w:val="00647FF1"/>
    <w:rsid w:val="0065028E"/>
    <w:rsid w:val="006502BF"/>
    <w:rsid w:val="00650357"/>
    <w:rsid w:val="006503FE"/>
    <w:rsid w:val="0065044C"/>
    <w:rsid w:val="006504A8"/>
    <w:rsid w:val="006505FF"/>
    <w:rsid w:val="0065065B"/>
    <w:rsid w:val="006506CD"/>
    <w:rsid w:val="006506D8"/>
    <w:rsid w:val="00650711"/>
    <w:rsid w:val="006507FF"/>
    <w:rsid w:val="006509EA"/>
    <w:rsid w:val="00650A64"/>
    <w:rsid w:val="00650C29"/>
    <w:rsid w:val="00650CCB"/>
    <w:rsid w:val="00650D28"/>
    <w:rsid w:val="00650D64"/>
    <w:rsid w:val="00650E12"/>
    <w:rsid w:val="00650E6B"/>
    <w:rsid w:val="00650E92"/>
    <w:rsid w:val="00650FA7"/>
    <w:rsid w:val="006510FD"/>
    <w:rsid w:val="00651124"/>
    <w:rsid w:val="006511D0"/>
    <w:rsid w:val="0065133B"/>
    <w:rsid w:val="006513CF"/>
    <w:rsid w:val="00651508"/>
    <w:rsid w:val="00651542"/>
    <w:rsid w:val="00651626"/>
    <w:rsid w:val="00651785"/>
    <w:rsid w:val="00651862"/>
    <w:rsid w:val="00651863"/>
    <w:rsid w:val="00651A0B"/>
    <w:rsid w:val="00651ADA"/>
    <w:rsid w:val="00651AE4"/>
    <w:rsid w:val="00651B38"/>
    <w:rsid w:val="00651B4D"/>
    <w:rsid w:val="00651B93"/>
    <w:rsid w:val="00651BC1"/>
    <w:rsid w:val="00651D53"/>
    <w:rsid w:val="00651D81"/>
    <w:rsid w:val="00651DFD"/>
    <w:rsid w:val="00651E17"/>
    <w:rsid w:val="00651E4E"/>
    <w:rsid w:val="00651E4F"/>
    <w:rsid w:val="00651F00"/>
    <w:rsid w:val="00651F17"/>
    <w:rsid w:val="00651F84"/>
    <w:rsid w:val="00652008"/>
    <w:rsid w:val="00652066"/>
    <w:rsid w:val="0065207E"/>
    <w:rsid w:val="00652108"/>
    <w:rsid w:val="006521E8"/>
    <w:rsid w:val="00652240"/>
    <w:rsid w:val="006523A4"/>
    <w:rsid w:val="00652584"/>
    <w:rsid w:val="006525A8"/>
    <w:rsid w:val="00652694"/>
    <w:rsid w:val="00652987"/>
    <w:rsid w:val="00652A6D"/>
    <w:rsid w:val="00652AAE"/>
    <w:rsid w:val="00652BC0"/>
    <w:rsid w:val="00652BE0"/>
    <w:rsid w:val="00652C3D"/>
    <w:rsid w:val="00652C57"/>
    <w:rsid w:val="00652DE5"/>
    <w:rsid w:val="00652EA8"/>
    <w:rsid w:val="00652EB3"/>
    <w:rsid w:val="00652ED2"/>
    <w:rsid w:val="00652F14"/>
    <w:rsid w:val="0065318E"/>
    <w:rsid w:val="006531D0"/>
    <w:rsid w:val="006533E8"/>
    <w:rsid w:val="00653489"/>
    <w:rsid w:val="006534EC"/>
    <w:rsid w:val="00653654"/>
    <w:rsid w:val="006536BF"/>
    <w:rsid w:val="0065371D"/>
    <w:rsid w:val="00653756"/>
    <w:rsid w:val="00653811"/>
    <w:rsid w:val="006538EA"/>
    <w:rsid w:val="00653A65"/>
    <w:rsid w:val="00653BD9"/>
    <w:rsid w:val="00653CDD"/>
    <w:rsid w:val="00653D4E"/>
    <w:rsid w:val="00654070"/>
    <w:rsid w:val="00654085"/>
    <w:rsid w:val="00654123"/>
    <w:rsid w:val="0065416D"/>
    <w:rsid w:val="0065416F"/>
    <w:rsid w:val="006541DE"/>
    <w:rsid w:val="006542F6"/>
    <w:rsid w:val="0065435B"/>
    <w:rsid w:val="006543E3"/>
    <w:rsid w:val="0065440E"/>
    <w:rsid w:val="00654720"/>
    <w:rsid w:val="00654743"/>
    <w:rsid w:val="0065479E"/>
    <w:rsid w:val="006549B9"/>
    <w:rsid w:val="00654A49"/>
    <w:rsid w:val="00654A89"/>
    <w:rsid w:val="00654B2D"/>
    <w:rsid w:val="00654B45"/>
    <w:rsid w:val="00654B7F"/>
    <w:rsid w:val="00654C78"/>
    <w:rsid w:val="00654DBC"/>
    <w:rsid w:val="00654EFE"/>
    <w:rsid w:val="00655070"/>
    <w:rsid w:val="006551C3"/>
    <w:rsid w:val="00655320"/>
    <w:rsid w:val="00655352"/>
    <w:rsid w:val="00655355"/>
    <w:rsid w:val="0065543E"/>
    <w:rsid w:val="006554C7"/>
    <w:rsid w:val="006554EB"/>
    <w:rsid w:val="00655528"/>
    <w:rsid w:val="006557CA"/>
    <w:rsid w:val="00655837"/>
    <w:rsid w:val="0065598B"/>
    <w:rsid w:val="00655A26"/>
    <w:rsid w:val="00655BDA"/>
    <w:rsid w:val="00655C94"/>
    <w:rsid w:val="00655D8D"/>
    <w:rsid w:val="00655E0B"/>
    <w:rsid w:val="00655F3C"/>
    <w:rsid w:val="00655F52"/>
    <w:rsid w:val="00656029"/>
    <w:rsid w:val="006560D8"/>
    <w:rsid w:val="00656175"/>
    <w:rsid w:val="0065630E"/>
    <w:rsid w:val="00656362"/>
    <w:rsid w:val="006563BE"/>
    <w:rsid w:val="0065641E"/>
    <w:rsid w:val="0065661A"/>
    <w:rsid w:val="00656645"/>
    <w:rsid w:val="006566E1"/>
    <w:rsid w:val="00656766"/>
    <w:rsid w:val="006567EA"/>
    <w:rsid w:val="006568CB"/>
    <w:rsid w:val="00656917"/>
    <w:rsid w:val="0065695E"/>
    <w:rsid w:val="00656A44"/>
    <w:rsid w:val="00656AF7"/>
    <w:rsid w:val="00656BF1"/>
    <w:rsid w:val="00656C29"/>
    <w:rsid w:val="00656D7E"/>
    <w:rsid w:val="00656DB3"/>
    <w:rsid w:val="00656EA6"/>
    <w:rsid w:val="006570A3"/>
    <w:rsid w:val="006571B7"/>
    <w:rsid w:val="006571BF"/>
    <w:rsid w:val="006571E1"/>
    <w:rsid w:val="006571EB"/>
    <w:rsid w:val="006573CD"/>
    <w:rsid w:val="00657483"/>
    <w:rsid w:val="006574C8"/>
    <w:rsid w:val="00657592"/>
    <w:rsid w:val="0065766C"/>
    <w:rsid w:val="006576A4"/>
    <w:rsid w:val="00657716"/>
    <w:rsid w:val="0065772E"/>
    <w:rsid w:val="00657730"/>
    <w:rsid w:val="00657798"/>
    <w:rsid w:val="00657AD1"/>
    <w:rsid w:val="00657B38"/>
    <w:rsid w:val="00657CA2"/>
    <w:rsid w:val="00657CE6"/>
    <w:rsid w:val="00657E39"/>
    <w:rsid w:val="00657F06"/>
    <w:rsid w:val="00657F48"/>
    <w:rsid w:val="00657F81"/>
    <w:rsid w:val="00657FC6"/>
    <w:rsid w:val="00660128"/>
    <w:rsid w:val="00660263"/>
    <w:rsid w:val="00660366"/>
    <w:rsid w:val="00660388"/>
    <w:rsid w:val="0066051E"/>
    <w:rsid w:val="00660523"/>
    <w:rsid w:val="006605B9"/>
    <w:rsid w:val="006605D6"/>
    <w:rsid w:val="00660710"/>
    <w:rsid w:val="00660741"/>
    <w:rsid w:val="00660778"/>
    <w:rsid w:val="0066080D"/>
    <w:rsid w:val="00660813"/>
    <w:rsid w:val="00660850"/>
    <w:rsid w:val="0066087B"/>
    <w:rsid w:val="0066087E"/>
    <w:rsid w:val="0066088A"/>
    <w:rsid w:val="0066090A"/>
    <w:rsid w:val="006609D3"/>
    <w:rsid w:val="00660B97"/>
    <w:rsid w:val="00660BF2"/>
    <w:rsid w:val="00660C78"/>
    <w:rsid w:val="00660CA9"/>
    <w:rsid w:val="00660CAE"/>
    <w:rsid w:val="00660CD9"/>
    <w:rsid w:val="00660D40"/>
    <w:rsid w:val="00660D91"/>
    <w:rsid w:val="00660E48"/>
    <w:rsid w:val="00660E51"/>
    <w:rsid w:val="00660EE1"/>
    <w:rsid w:val="00660F4D"/>
    <w:rsid w:val="00660FEB"/>
    <w:rsid w:val="0066101C"/>
    <w:rsid w:val="00661205"/>
    <w:rsid w:val="00661283"/>
    <w:rsid w:val="006612FF"/>
    <w:rsid w:val="00661443"/>
    <w:rsid w:val="006614CA"/>
    <w:rsid w:val="006614E4"/>
    <w:rsid w:val="0066156C"/>
    <w:rsid w:val="006615E6"/>
    <w:rsid w:val="0066167D"/>
    <w:rsid w:val="006616F7"/>
    <w:rsid w:val="00661747"/>
    <w:rsid w:val="0066179F"/>
    <w:rsid w:val="006617A4"/>
    <w:rsid w:val="006617AC"/>
    <w:rsid w:val="00661813"/>
    <w:rsid w:val="006619A0"/>
    <w:rsid w:val="006619AE"/>
    <w:rsid w:val="006619DC"/>
    <w:rsid w:val="00661B15"/>
    <w:rsid w:val="00661CE7"/>
    <w:rsid w:val="00661D1F"/>
    <w:rsid w:val="00661E01"/>
    <w:rsid w:val="00661E2F"/>
    <w:rsid w:val="00662001"/>
    <w:rsid w:val="006621F0"/>
    <w:rsid w:val="006622B6"/>
    <w:rsid w:val="006622C8"/>
    <w:rsid w:val="00662380"/>
    <w:rsid w:val="00662459"/>
    <w:rsid w:val="006624F9"/>
    <w:rsid w:val="00662525"/>
    <w:rsid w:val="006625DC"/>
    <w:rsid w:val="0066260E"/>
    <w:rsid w:val="0066270C"/>
    <w:rsid w:val="00662804"/>
    <w:rsid w:val="00662893"/>
    <w:rsid w:val="006628F8"/>
    <w:rsid w:val="00662964"/>
    <w:rsid w:val="00662A40"/>
    <w:rsid w:val="00662B26"/>
    <w:rsid w:val="00662DE0"/>
    <w:rsid w:val="00662F2F"/>
    <w:rsid w:val="00662F5A"/>
    <w:rsid w:val="00663184"/>
    <w:rsid w:val="006631CA"/>
    <w:rsid w:val="0066387C"/>
    <w:rsid w:val="00663888"/>
    <w:rsid w:val="006639D4"/>
    <w:rsid w:val="00663D19"/>
    <w:rsid w:val="00663DBD"/>
    <w:rsid w:val="0066405D"/>
    <w:rsid w:val="006640FF"/>
    <w:rsid w:val="006641AC"/>
    <w:rsid w:val="00664288"/>
    <w:rsid w:val="00664379"/>
    <w:rsid w:val="00664402"/>
    <w:rsid w:val="00664495"/>
    <w:rsid w:val="006645B2"/>
    <w:rsid w:val="00664703"/>
    <w:rsid w:val="00664735"/>
    <w:rsid w:val="00664839"/>
    <w:rsid w:val="006648A9"/>
    <w:rsid w:val="00664933"/>
    <w:rsid w:val="00664A08"/>
    <w:rsid w:val="00664A52"/>
    <w:rsid w:val="00664A55"/>
    <w:rsid w:val="00664AC1"/>
    <w:rsid w:val="00664B78"/>
    <w:rsid w:val="00664C42"/>
    <w:rsid w:val="00664CCC"/>
    <w:rsid w:val="00664CE7"/>
    <w:rsid w:val="00664ECD"/>
    <w:rsid w:val="00664EDF"/>
    <w:rsid w:val="00664F42"/>
    <w:rsid w:val="00664F56"/>
    <w:rsid w:val="00664F8B"/>
    <w:rsid w:val="00665036"/>
    <w:rsid w:val="0066511C"/>
    <w:rsid w:val="00665274"/>
    <w:rsid w:val="0066527A"/>
    <w:rsid w:val="00665350"/>
    <w:rsid w:val="0066577D"/>
    <w:rsid w:val="00665782"/>
    <w:rsid w:val="006657B4"/>
    <w:rsid w:val="006658D5"/>
    <w:rsid w:val="00665936"/>
    <w:rsid w:val="0066599F"/>
    <w:rsid w:val="00665B0E"/>
    <w:rsid w:val="00665B20"/>
    <w:rsid w:val="00665B9C"/>
    <w:rsid w:val="00666085"/>
    <w:rsid w:val="006661C5"/>
    <w:rsid w:val="00666243"/>
    <w:rsid w:val="00666303"/>
    <w:rsid w:val="00666690"/>
    <w:rsid w:val="006666B6"/>
    <w:rsid w:val="006666C1"/>
    <w:rsid w:val="0066673C"/>
    <w:rsid w:val="006668BE"/>
    <w:rsid w:val="0066696C"/>
    <w:rsid w:val="00666A90"/>
    <w:rsid w:val="00666CAA"/>
    <w:rsid w:val="00666CC3"/>
    <w:rsid w:val="00666D0D"/>
    <w:rsid w:val="00666D6E"/>
    <w:rsid w:val="0066704C"/>
    <w:rsid w:val="006670E5"/>
    <w:rsid w:val="00667374"/>
    <w:rsid w:val="006674C9"/>
    <w:rsid w:val="006674EA"/>
    <w:rsid w:val="0066752F"/>
    <w:rsid w:val="0066753C"/>
    <w:rsid w:val="0066756D"/>
    <w:rsid w:val="006676E7"/>
    <w:rsid w:val="0066784E"/>
    <w:rsid w:val="00667934"/>
    <w:rsid w:val="006679C3"/>
    <w:rsid w:val="00667A7D"/>
    <w:rsid w:val="00667AC7"/>
    <w:rsid w:val="00667AEF"/>
    <w:rsid w:val="00667C94"/>
    <w:rsid w:val="00667C9F"/>
    <w:rsid w:val="00667CF1"/>
    <w:rsid w:val="00670044"/>
    <w:rsid w:val="0067019C"/>
    <w:rsid w:val="006701FD"/>
    <w:rsid w:val="006702A1"/>
    <w:rsid w:val="00670313"/>
    <w:rsid w:val="0067038A"/>
    <w:rsid w:val="006704EE"/>
    <w:rsid w:val="006706EF"/>
    <w:rsid w:val="0067072C"/>
    <w:rsid w:val="006707D6"/>
    <w:rsid w:val="00670823"/>
    <w:rsid w:val="00670970"/>
    <w:rsid w:val="006709CF"/>
    <w:rsid w:val="006709ED"/>
    <w:rsid w:val="006709EF"/>
    <w:rsid w:val="00670B01"/>
    <w:rsid w:val="00670B03"/>
    <w:rsid w:val="00670B11"/>
    <w:rsid w:val="00670B64"/>
    <w:rsid w:val="00670BA8"/>
    <w:rsid w:val="00670D09"/>
    <w:rsid w:val="00670D27"/>
    <w:rsid w:val="00670D4A"/>
    <w:rsid w:val="00670D76"/>
    <w:rsid w:val="006710B9"/>
    <w:rsid w:val="00671121"/>
    <w:rsid w:val="006711D9"/>
    <w:rsid w:val="00671292"/>
    <w:rsid w:val="0067141E"/>
    <w:rsid w:val="00671464"/>
    <w:rsid w:val="0067146F"/>
    <w:rsid w:val="00671520"/>
    <w:rsid w:val="0067167A"/>
    <w:rsid w:val="00671687"/>
    <w:rsid w:val="006716CE"/>
    <w:rsid w:val="006718E8"/>
    <w:rsid w:val="0067198F"/>
    <w:rsid w:val="00671AF1"/>
    <w:rsid w:val="00671B58"/>
    <w:rsid w:val="00671B81"/>
    <w:rsid w:val="00671BA6"/>
    <w:rsid w:val="00671BF8"/>
    <w:rsid w:val="00671BFF"/>
    <w:rsid w:val="00671C9F"/>
    <w:rsid w:val="00671CA0"/>
    <w:rsid w:val="00671E7C"/>
    <w:rsid w:val="00671E91"/>
    <w:rsid w:val="00671F65"/>
    <w:rsid w:val="00671F8E"/>
    <w:rsid w:val="00671FA2"/>
    <w:rsid w:val="00671FFF"/>
    <w:rsid w:val="0067204F"/>
    <w:rsid w:val="006720EA"/>
    <w:rsid w:val="00672155"/>
    <w:rsid w:val="0067219D"/>
    <w:rsid w:val="0067234F"/>
    <w:rsid w:val="0067238C"/>
    <w:rsid w:val="006723C0"/>
    <w:rsid w:val="006723D9"/>
    <w:rsid w:val="0067241D"/>
    <w:rsid w:val="006724C2"/>
    <w:rsid w:val="0067254C"/>
    <w:rsid w:val="006725F6"/>
    <w:rsid w:val="00672649"/>
    <w:rsid w:val="0067264F"/>
    <w:rsid w:val="00672790"/>
    <w:rsid w:val="0067279F"/>
    <w:rsid w:val="0067281A"/>
    <w:rsid w:val="00672829"/>
    <w:rsid w:val="006728BF"/>
    <w:rsid w:val="00672917"/>
    <w:rsid w:val="00672939"/>
    <w:rsid w:val="00672A9E"/>
    <w:rsid w:val="00672B81"/>
    <w:rsid w:val="00672C42"/>
    <w:rsid w:val="00672C69"/>
    <w:rsid w:val="00672DD1"/>
    <w:rsid w:val="00673086"/>
    <w:rsid w:val="006730C8"/>
    <w:rsid w:val="00673124"/>
    <w:rsid w:val="00673129"/>
    <w:rsid w:val="00673184"/>
    <w:rsid w:val="0067319A"/>
    <w:rsid w:val="006731A3"/>
    <w:rsid w:val="006731C7"/>
    <w:rsid w:val="00673301"/>
    <w:rsid w:val="0067339B"/>
    <w:rsid w:val="006733F3"/>
    <w:rsid w:val="0067348F"/>
    <w:rsid w:val="006734DB"/>
    <w:rsid w:val="0067356D"/>
    <w:rsid w:val="00673582"/>
    <w:rsid w:val="006735BD"/>
    <w:rsid w:val="00673687"/>
    <w:rsid w:val="006736EC"/>
    <w:rsid w:val="00673752"/>
    <w:rsid w:val="006738F8"/>
    <w:rsid w:val="006739C5"/>
    <w:rsid w:val="00673B95"/>
    <w:rsid w:val="00673FB5"/>
    <w:rsid w:val="00673FBD"/>
    <w:rsid w:val="00674001"/>
    <w:rsid w:val="00674066"/>
    <w:rsid w:val="0067428D"/>
    <w:rsid w:val="00674300"/>
    <w:rsid w:val="006745B1"/>
    <w:rsid w:val="00674776"/>
    <w:rsid w:val="006747AF"/>
    <w:rsid w:val="006747C1"/>
    <w:rsid w:val="0067495F"/>
    <w:rsid w:val="00674994"/>
    <w:rsid w:val="00674A48"/>
    <w:rsid w:val="00674AE5"/>
    <w:rsid w:val="00674B43"/>
    <w:rsid w:val="00674C65"/>
    <w:rsid w:val="00674D17"/>
    <w:rsid w:val="00674FDA"/>
    <w:rsid w:val="00675044"/>
    <w:rsid w:val="0067518F"/>
    <w:rsid w:val="006751D0"/>
    <w:rsid w:val="00675344"/>
    <w:rsid w:val="006754C0"/>
    <w:rsid w:val="0067552B"/>
    <w:rsid w:val="006755BC"/>
    <w:rsid w:val="006757B4"/>
    <w:rsid w:val="006757D7"/>
    <w:rsid w:val="006757E0"/>
    <w:rsid w:val="006759FE"/>
    <w:rsid w:val="00675BC9"/>
    <w:rsid w:val="00675C2E"/>
    <w:rsid w:val="00675C93"/>
    <w:rsid w:val="00675DFE"/>
    <w:rsid w:val="00675EEA"/>
    <w:rsid w:val="006761D1"/>
    <w:rsid w:val="0067623F"/>
    <w:rsid w:val="006762C2"/>
    <w:rsid w:val="006762EC"/>
    <w:rsid w:val="00676343"/>
    <w:rsid w:val="00676383"/>
    <w:rsid w:val="0067646D"/>
    <w:rsid w:val="006764FE"/>
    <w:rsid w:val="0067650A"/>
    <w:rsid w:val="006765C6"/>
    <w:rsid w:val="006766E8"/>
    <w:rsid w:val="0067676D"/>
    <w:rsid w:val="0067680B"/>
    <w:rsid w:val="00676810"/>
    <w:rsid w:val="00676845"/>
    <w:rsid w:val="0067687A"/>
    <w:rsid w:val="006768D5"/>
    <w:rsid w:val="00676AF1"/>
    <w:rsid w:val="00676B0D"/>
    <w:rsid w:val="00676BE3"/>
    <w:rsid w:val="00676C18"/>
    <w:rsid w:val="00676DAF"/>
    <w:rsid w:val="00676EDB"/>
    <w:rsid w:val="00676FCA"/>
    <w:rsid w:val="00677104"/>
    <w:rsid w:val="00677130"/>
    <w:rsid w:val="006771A8"/>
    <w:rsid w:val="0067730E"/>
    <w:rsid w:val="00677458"/>
    <w:rsid w:val="006774A3"/>
    <w:rsid w:val="006775B5"/>
    <w:rsid w:val="006776A3"/>
    <w:rsid w:val="006776C0"/>
    <w:rsid w:val="00677787"/>
    <w:rsid w:val="0067782A"/>
    <w:rsid w:val="00677A77"/>
    <w:rsid w:val="00677B33"/>
    <w:rsid w:val="00677BDE"/>
    <w:rsid w:val="00677C24"/>
    <w:rsid w:val="00677F6B"/>
    <w:rsid w:val="00680097"/>
    <w:rsid w:val="006800B9"/>
    <w:rsid w:val="006803AB"/>
    <w:rsid w:val="006803E2"/>
    <w:rsid w:val="0068049D"/>
    <w:rsid w:val="006804AE"/>
    <w:rsid w:val="006804F4"/>
    <w:rsid w:val="0068052B"/>
    <w:rsid w:val="00680617"/>
    <w:rsid w:val="00680778"/>
    <w:rsid w:val="00680813"/>
    <w:rsid w:val="0068087E"/>
    <w:rsid w:val="00680980"/>
    <w:rsid w:val="00680A8A"/>
    <w:rsid w:val="00680CB1"/>
    <w:rsid w:val="00680E22"/>
    <w:rsid w:val="00680E8F"/>
    <w:rsid w:val="00680F24"/>
    <w:rsid w:val="00680F31"/>
    <w:rsid w:val="00680F50"/>
    <w:rsid w:val="006810D6"/>
    <w:rsid w:val="0068111E"/>
    <w:rsid w:val="00681429"/>
    <w:rsid w:val="006814B5"/>
    <w:rsid w:val="006814CF"/>
    <w:rsid w:val="006817CE"/>
    <w:rsid w:val="00681878"/>
    <w:rsid w:val="00681A0C"/>
    <w:rsid w:val="00681B23"/>
    <w:rsid w:val="00681B83"/>
    <w:rsid w:val="00681C4F"/>
    <w:rsid w:val="00681C87"/>
    <w:rsid w:val="00681C95"/>
    <w:rsid w:val="00681E06"/>
    <w:rsid w:val="00681E51"/>
    <w:rsid w:val="00681EFB"/>
    <w:rsid w:val="00682051"/>
    <w:rsid w:val="0068222B"/>
    <w:rsid w:val="00682352"/>
    <w:rsid w:val="00682427"/>
    <w:rsid w:val="006824E5"/>
    <w:rsid w:val="00682548"/>
    <w:rsid w:val="006825BF"/>
    <w:rsid w:val="00682706"/>
    <w:rsid w:val="0068274E"/>
    <w:rsid w:val="00682763"/>
    <w:rsid w:val="00682780"/>
    <w:rsid w:val="00682820"/>
    <w:rsid w:val="006828D5"/>
    <w:rsid w:val="006828D8"/>
    <w:rsid w:val="006828F4"/>
    <w:rsid w:val="006829DD"/>
    <w:rsid w:val="006829DE"/>
    <w:rsid w:val="00682B09"/>
    <w:rsid w:val="00682CFE"/>
    <w:rsid w:val="00682D37"/>
    <w:rsid w:val="006830AA"/>
    <w:rsid w:val="00683144"/>
    <w:rsid w:val="00683152"/>
    <w:rsid w:val="00683262"/>
    <w:rsid w:val="00683289"/>
    <w:rsid w:val="0068331E"/>
    <w:rsid w:val="00683385"/>
    <w:rsid w:val="006833CD"/>
    <w:rsid w:val="006835BB"/>
    <w:rsid w:val="00683602"/>
    <w:rsid w:val="00683706"/>
    <w:rsid w:val="0068382E"/>
    <w:rsid w:val="00683D46"/>
    <w:rsid w:val="00683DC3"/>
    <w:rsid w:val="00683EC1"/>
    <w:rsid w:val="00683F5E"/>
    <w:rsid w:val="00683F68"/>
    <w:rsid w:val="00684081"/>
    <w:rsid w:val="006840EA"/>
    <w:rsid w:val="006843D5"/>
    <w:rsid w:val="006848EF"/>
    <w:rsid w:val="00684960"/>
    <w:rsid w:val="00684987"/>
    <w:rsid w:val="00684A4A"/>
    <w:rsid w:val="00684B5F"/>
    <w:rsid w:val="00684D1E"/>
    <w:rsid w:val="00684D44"/>
    <w:rsid w:val="00685079"/>
    <w:rsid w:val="00685224"/>
    <w:rsid w:val="006852E6"/>
    <w:rsid w:val="00685435"/>
    <w:rsid w:val="00685443"/>
    <w:rsid w:val="00685524"/>
    <w:rsid w:val="0068556A"/>
    <w:rsid w:val="00685772"/>
    <w:rsid w:val="006857B2"/>
    <w:rsid w:val="00685873"/>
    <w:rsid w:val="0068590E"/>
    <w:rsid w:val="00685987"/>
    <w:rsid w:val="00685A13"/>
    <w:rsid w:val="00685A6E"/>
    <w:rsid w:val="00685B3B"/>
    <w:rsid w:val="00685DD1"/>
    <w:rsid w:val="00685EA2"/>
    <w:rsid w:val="0068605D"/>
    <w:rsid w:val="0068609D"/>
    <w:rsid w:val="006861AC"/>
    <w:rsid w:val="00686217"/>
    <w:rsid w:val="00686257"/>
    <w:rsid w:val="0068639D"/>
    <w:rsid w:val="00686578"/>
    <w:rsid w:val="00686603"/>
    <w:rsid w:val="00686605"/>
    <w:rsid w:val="0068661C"/>
    <w:rsid w:val="0068668A"/>
    <w:rsid w:val="00686783"/>
    <w:rsid w:val="006867E0"/>
    <w:rsid w:val="0068681D"/>
    <w:rsid w:val="006868BB"/>
    <w:rsid w:val="0068690C"/>
    <w:rsid w:val="006869BD"/>
    <w:rsid w:val="00686A7F"/>
    <w:rsid w:val="00686CD0"/>
    <w:rsid w:val="00686CE1"/>
    <w:rsid w:val="00686DB3"/>
    <w:rsid w:val="00686DD4"/>
    <w:rsid w:val="00686E2B"/>
    <w:rsid w:val="00686E3D"/>
    <w:rsid w:val="00686E90"/>
    <w:rsid w:val="006870B5"/>
    <w:rsid w:val="006870C7"/>
    <w:rsid w:val="006871A9"/>
    <w:rsid w:val="006872B1"/>
    <w:rsid w:val="00687332"/>
    <w:rsid w:val="00687359"/>
    <w:rsid w:val="00687420"/>
    <w:rsid w:val="0068748E"/>
    <w:rsid w:val="006874F2"/>
    <w:rsid w:val="0068753B"/>
    <w:rsid w:val="006875BD"/>
    <w:rsid w:val="006875C8"/>
    <w:rsid w:val="0068792A"/>
    <w:rsid w:val="00687A14"/>
    <w:rsid w:val="00687A74"/>
    <w:rsid w:val="00687AF3"/>
    <w:rsid w:val="00687B7D"/>
    <w:rsid w:val="00687BAF"/>
    <w:rsid w:val="00687BC9"/>
    <w:rsid w:val="00687CA9"/>
    <w:rsid w:val="00687F91"/>
    <w:rsid w:val="0069007C"/>
    <w:rsid w:val="006900D5"/>
    <w:rsid w:val="00690200"/>
    <w:rsid w:val="00690330"/>
    <w:rsid w:val="006903DA"/>
    <w:rsid w:val="0069042C"/>
    <w:rsid w:val="0069044F"/>
    <w:rsid w:val="006904B3"/>
    <w:rsid w:val="00690536"/>
    <w:rsid w:val="006905ED"/>
    <w:rsid w:val="006906B3"/>
    <w:rsid w:val="006906F6"/>
    <w:rsid w:val="0069071E"/>
    <w:rsid w:val="0069079E"/>
    <w:rsid w:val="00690925"/>
    <w:rsid w:val="00690A39"/>
    <w:rsid w:val="00690A59"/>
    <w:rsid w:val="00690A86"/>
    <w:rsid w:val="00690B49"/>
    <w:rsid w:val="00690BD3"/>
    <w:rsid w:val="00690C06"/>
    <w:rsid w:val="00690C24"/>
    <w:rsid w:val="00690D83"/>
    <w:rsid w:val="00690DF7"/>
    <w:rsid w:val="00690EDB"/>
    <w:rsid w:val="00690F3A"/>
    <w:rsid w:val="00690F4E"/>
    <w:rsid w:val="00690FB0"/>
    <w:rsid w:val="00691183"/>
    <w:rsid w:val="006913D3"/>
    <w:rsid w:val="0069147E"/>
    <w:rsid w:val="00691571"/>
    <w:rsid w:val="00691624"/>
    <w:rsid w:val="00691649"/>
    <w:rsid w:val="006916E6"/>
    <w:rsid w:val="00691711"/>
    <w:rsid w:val="00691790"/>
    <w:rsid w:val="00691860"/>
    <w:rsid w:val="00691B07"/>
    <w:rsid w:val="00691B9C"/>
    <w:rsid w:val="00691BD7"/>
    <w:rsid w:val="00691C90"/>
    <w:rsid w:val="006921A7"/>
    <w:rsid w:val="00692256"/>
    <w:rsid w:val="00692336"/>
    <w:rsid w:val="00692398"/>
    <w:rsid w:val="006924DB"/>
    <w:rsid w:val="006924E4"/>
    <w:rsid w:val="00692596"/>
    <w:rsid w:val="00692792"/>
    <w:rsid w:val="0069287A"/>
    <w:rsid w:val="0069288B"/>
    <w:rsid w:val="006929DA"/>
    <w:rsid w:val="00692B33"/>
    <w:rsid w:val="00692F4F"/>
    <w:rsid w:val="00692FE6"/>
    <w:rsid w:val="0069303C"/>
    <w:rsid w:val="0069306C"/>
    <w:rsid w:val="00693126"/>
    <w:rsid w:val="00693218"/>
    <w:rsid w:val="0069349F"/>
    <w:rsid w:val="00693516"/>
    <w:rsid w:val="00693670"/>
    <w:rsid w:val="00693684"/>
    <w:rsid w:val="00693744"/>
    <w:rsid w:val="00693792"/>
    <w:rsid w:val="006938BD"/>
    <w:rsid w:val="006938E8"/>
    <w:rsid w:val="00693971"/>
    <w:rsid w:val="00693A80"/>
    <w:rsid w:val="00693AA1"/>
    <w:rsid w:val="00693C28"/>
    <w:rsid w:val="00693C3E"/>
    <w:rsid w:val="00693C75"/>
    <w:rsid w:val="00693E46"/>
    <w:rsid w:val="00693E67"/>
    <w:rsid w:val="00693E9C"/>
    <w:rsid w:val="00693EB3"/>
    <w:rsid w:val="0069403D"/>
    <w:rsid w:val="0069405A"/>
    <w:rsid w:val="0069407A"/>
    <w:rsid w:val="006941AA"/>
    <w:rsid w:val="00694387"/>
    <w:rsid w:val="006943CA"/>
    <w:rsid w:val="00694480"/>
    <w:rsid w:val="006945A3"/>
    <w:rsid w:val="00694666"/>
    <w:rsid w:val="0069476C"/>
    <w:rsid w:val="006947BC"/>
    <w:rsid w:val="0069492A"/>
    <w:rsid w:val="00694C04"/>
    <w:rsid w:val="00694C30"/>
    <w:rsid w:val="00694C7C"/>
    <w:rsid w:val="00694CAB"/>
    <w:rsid w:val="00694D9D"/>
    <w:rsid w:val="00694ED0"/>
    <w:rsid w:val="00694ED7"/>
    <w:rsid w:val="00695019"/>
    <w:rsid w:val="00695036"/>
    <w:rsid w:val="00695191"/>
    <w:rsid w:val="0069521A"/>
    <w:rsid w:val="00695244"/>
    <w:rsid w:val="0069527E"/>
    <w:rsid w:val="00695296"/>
    <w:rsid w:val="00695372"/>
    <w:rsid w:val="0069539E"/>
    <w:rsid w:val="006953E7"/>
    <w:rsid w:val="006954EB"/>
    <w:rsid w:val="0069550E"/>
    <w:rsid w:val="00695624"/>
    <w:rsid w:val="00695779"/>
    <w:rsid w:val="00695963"/>
    <w:rsid w:val="0069599A"/>
    <w:rsid w:val="00695A5E"/>
    <w:rsid w:val="00695AAD"/>
    <w:rsid w:val="00695ADC"/>
    <w:rsid w:val="00695AE4"/>
    <w:rsid w:val="00695BB2"/>
    <w:rsid w:val="00695BBD"/>
    <w:rsid w:val="00695DDD"/>
    <w:rsid w:val="00695EAE"/>
    <w:rsid w:val="0069606B"/>
    <w:rsid w:val="006961FB"/>
    <w:rsid w:val="00696295"/>
    <w:rsid w:val="006962FD"/>
    <w:rsid w:val="00696315"/>
    <w:rsid w:val="0069632A"/>
    <w:rsid w:val="00696335"/>
    <w:rsid w:val="0069634E"/>
    <w:rsid w:val="006964B0"/>
    <w:rsid w:val="00696674"/>
    <w:rsid w:val="00696730"/>
    <w:rsid w:val="00696742"/>
    <w:rsid w:val="006967B6"/>
    <w:rsid w:val="00696980"/>
    <w:rsid w:val="00696CF4"/>
    <w:rsid w:val="00696D12"/>
    <w:rsid w:val="006970F3"/>
    <w:rsid w:val="006970F8"/>
    <w:rsid w:val="00697136"/>
    <w:rsid w:val="0069721C"/>
    <w:rsid w:val="00697359"/>
    <w:rsid w:val="006976CC"/>
    <w:rsid w:val="006976D9"/>
    <w:rsid w:val="006976EE"/>
    <w:rsid w:val="00697704"/>
    <w:rsid w:val="00697771"/>
    <w:rsid w:val="006977A6"/>
    <w:rsid w:val="00697981"/>
    <w:rsid w:val="006979B9"/>
    <w:rsid w:val="00697A99"/>
    <w:rsid w:val="00697AD3"/>
    <w:rsid w:val="00697B40"/>
    <w:rsid w:val="00697B99"/>
    <w:rsid w:val="00697BE9"/>
    <w:rsid w:val="00697C34"/>
    <w:rsid w:val="00697C92"/>
    <w:rsid w:val="00697CE8"/>
    <w:rsid w:val="00697D2B"/>
    <w:rsid w:val="00697F34"/>
    <w:rsid w:val="006A026A"/>
    <w:rsid w:val="006A0299"/>
    <w:rsid w:val="006A035E"/>
    <w:rsid w:val="006A0393"/>
    <w:rsid w:val="006A041C"/>
    <w:rsid w:val="006A0424"/>
    <w:rsid w:val="006A04F1"/>
    <w:rsid w:val="006A0696"/>
    <w:rsid w:val="006A069E"/>
    <w:rsid w:val="006A06BF"/>
    <w:rsid w:val="006A07C8"/>
    <w:rsid w:val="006A0805"/>
    <w:rsid w:val="006A0838"/>
    <w:rsid w:val="006A098D"/>
    <w:rsid w:val="006A0A1E"/>
    <w:rsid w:val="006A0B1C"/>
    <w:rsid w:val="006A0EA0"/>
    <w:rsid w:val="006A0EA2"/>
    <w:rsid w:val="006A0F33"/>
    <w:rsid w:val="006A1030"/>
    <w:rsid w:val="006A10B9"/>
    <w:rsid w:val="006A11BA"/>
    <w:rsid w:val="006A11BF"/>
    <w:rsid w:val="006A11E4"/>
    <w:rsid w:val="006A121C"/>
    <w:rsid w:val="006A1234"/>
    <w:rsid w:val="006A1378"/>
    <w:rsid w:val="006A13EE"/>
    <w:rsid w:val="006A156B"/>
    <w:rsid w:val="006A15CB"/>
    <w:rsid w:val="006A162D"/>
    <w:rsid w:val="006A1650"/>
    <w:rsid w:val="006A17F6"/>
    <w:rsid w:val="006A191F"/>
    <w:rsid w:val="006A1AEF"/>
    <w:rsid w:val="006A1AF7"/>
    <w:rsid w:val="006A1B52"/>
    <w:rsid w:val="006A1B78"/>
    <w:rsid w:val="006A1B8E"/>
    <w:rsid w:val="006A1CF1"/>
    <w:rsid w:val="006A1D43"/>
    <w:rsid w:val="006A1F08"/>
    <w:rsid w:val="006A2094"/>
    <w:rsid w:val="006A2119"/>
    <w:rsid w:val="006A21E2"/>
    <w:rsid w:val="006A2276"/>
    <w:rsid w:val="006A22CD"/>
    <w:rsid w:val="006A233D"/>
    <w:rsid w:val="006A23BB"/>
    <w:rsid w:val="006A254F"/>
    <w:rsid w:val="006A2674"/>
    <w:rsid w:val="006A26A8"/>
    <w:rsid w:val="006A2804"/>
    <w:rsid w:val="006A28C3"/>
    <w:rsid w:val="006A28F3"/>
    <w:rsid w:val="006A29E4"/>
    <w:rsid w:val="006A2C05"/>
    <w:rsid w:val="006A2C43"/>
    <w:rsid w:val="006A2C4E"/>
    <w:rsid w:val="006A2C64"/>
    <w:rsid w:val="006A2C9A"/>
    <w:rsid w:val="006A2DBF"/>
    <w:rsid w:val="006A2FA1"/>
    <w:rsid w:val="006A2FD2"/>
    <w:rsid w:val="006A312F"/>
    <w:rsid w:val="006A316D"/>
    <w:rsid w:val="006A31C2"/>
    <w:rsid w:val="006A34AD"/>
    <w:rsid w:val="006A34D9"/>
    <w:rsid w:val="006A363E"/>
    <w:rsid w:val="006A369F"/>
    <w:rsid w:val="006A36D9"/>
    <w:rsid w:val="006A3770"/>
    <w:rsid w:val="006A38C6"/>
    <w:rsid w:val="006A3AF7"/>
    <w:rsid w:val="006A3B49"/>
    <w:rsid w:val="006A3C12"/>
    <w:rsid w:val="006A3CC9"/>
    <w:rsid w:val="006A3CDF"/>
    <w:rsid w:val="006A3CE7"/>
    <w:rsid w:val="006A3CF8"/>
    <w:rsid w:val="006A3D1E"/>
    <w:rsid w:val="006A3D64"/>
    <w:rsid w:val="006A3DC1"/>
    <w:rsid w:val="006A3DE3"/>
    <w:rsid w:val="006A3E8A"/>
    <w:rsid w:val="006A3ED7"/>
    <w:rsid w:val="006A3F24"/>
    <w:rsid w:val="006A3FE6"/>
    <w:rsid w:val="006A4092"/>
    <w:rsid w:val="006A41D4"/>
    <w:rsid w:val="006A41EA"/>
    <w:rsid w:val="006A420A"/>
    <w:rsid w:val="006A42D7"/>
    <w:rsid w:val="006A4342"/>
    <w:rsid w:val="006A439F"/>
    <w:rsid w:val="006A45E1"/>
    <w:rsid w:val="006A4641"/>
    <w:rsid w:val="006A475B"/>
    <w:rsid w:val="006A4762"/>
    <w:rsid w:val="006A4876"/>
    <w:rsid w:val="006A4B1B"/>
    <w:rsid w:val="006A4C27"/>
    <w:rsid w:val="006A4C6A"/>
    <w:rsid w:val="006A4E73"/>
    <w:rsid w:val="006A5004"/>
    <w:rsid w:val="006A5064"/>
    <w:rsid w:val="006A5075"/>
    <w:rsid w:val="006A515C"/>
    <w:rsid w:val="006A5257"/>
    <w:rsid w:val="006A5294"/>
    <w:rsid w:val="006A5410"/>
    <w:rsid w:val="006A5412"/>
    <w:rsid w:val="006A5643"/>
    <w:rsid w:val="006A571B"/>
    <w:rsid w:val="006A57C8"/>
    <w:rsid w:val="006A584C"/>
    <w:rsid w:val="006A5889"/>
    <w:rsid w:val="006A58D7"/>
    <w:rsid w:val="006A5938"/>
    <w:rsid w:val="006A59AC"/>
    <w:rsid w:val="006A59BA"/>
    <w:rsid w:val="006A5ADC"/>
    <w:rsid w:val="006A5AE3"/>
    <w:rsid w:val="006A5AFD"/>
    <w:rsid w:val="006A5B51"/>
    <w:rsid w:val="006A5C2F"/>
    <w:rsid w:val="006A5CC0"/>
    <w:rsid w:val="006A5DB9"/>
    <w:rsid w:val="006A5DE7"/>
    <w:rsid w:val="006A5E2A"/>
    <w:rsid w:val="006A5E5F"/>
    <w:rsid w:val="006A5F0C"/>
    <w:rsid w:val="006A60A6"/>
    <w:rsid w:val="006A60F8"/>
    <w:rsid w:val="006A61C3"/>
    <w:rsid w:val="006A6295"/>
    <w:rsid w:val="006A629C"/>
    <w:rsid w:val="006A6305"/>
    <w:rsid w:val="006A631E"/>
    <w:rsid w:val="006A6353"/>
    <w:rsid w:val="006A63D3"/>
    <w:rsid w:val="006A6405"/>
    <w:rsid w:val="006A6409"/>
    <w:rsid w:val="006A6487"/>
    <w:rsid w:val="006A64E0"/>
    <w:rsid w:val="006A64E4"/>
    <w:rsid w:val="006A6676"/>
    <w:rsid w:val="006A66AF"/>
    <w:rsid w:val="006A6730"/>
    <w:rsid w:val="006A684C"/>
    <w:rsid w:val="006A691A"/>
    <w:rsid w:val="006A6945"/>
    <w:rsid w:val="006A695D"/>
    <w:rsid w:val="006A69B9"/>
    <w:rsid w:val="006A69CD"/>
    <w:rsid w:val="006A6A12"/>
    <w:rsid w:val="006A6A99"/>
    <w:rsid w:val="006A6AFA"/>
    <w:rsid w:val="006A6B47"/>
    <w:rsid w:val="006A6CFB"/>
    <w:rsid w:val="006A6E04"/>
    <w:rsid w:val="006A6EE6"/>
    <w:rsid w:val="006A6EFB"/>
    <w:rsid w:val="006A6F2E"/>
    <w:rsid w:val="006A70D2"/>
    <w:rsid w:val="006A7225"/>
    <w:rsid w:val="006A726C"/>
    <w:rsid w:val="006A733D"/>
    <w:rsid w:val="006A7373"/>
    <w:rsid w:val="006A73A0"/>
    <w:rsid w:val="006A73E8"/>
    <w:rsid w:val="006A73FE"/>
    <w:rsid w:val="006A7405"/>
    <w:rsid w:val="006A7482"/>
    <w:rsid w:val="006A75C0"/>
    <w:rsid w:val="006A763A"/>
    <w:rsid w:val="006A764B"/>
    <w:rsid w:val="006A7660"/>
    <w:rsid w:val="006A7701"/>
    <w:rsid w:val="006A7739"/>
    <w:rsid w:val="006A7818"/>
    <w:rsid w:val="006A785A"/>
    <w:rsid w:val="006A7929"/>
    <w:rsid w:val="006A79EE"/>
    <w:rsid w:val="006A7A82"/>
    <w:rsid w:val="006A7AAA"/>
    <w:rsid w:val="006A7BFB"/>
    <w:rsid w:val="006A7CE9"/>
    <w:rsid w:val="006A7D6F"/>
    <w:rsid w:val="006A7D82"/>
    <w:rsid w:val="006A7E7E"/>
    <w:rsid w:val="006A7FE5"/>
    <w:rsid w:val="006A7FE6"/>
    <w:rsid w:val="006A7FF3"/>
    <w:rsid w:val="006B0020"/>
    <w:rsid w:val="006B0189"/>
    <w:rsid w:val="006B0367"/>
    <w:rsid w:val="006B039A"/>
    <w:rsid w:val="006B040D"/>
    <w:rsid w:val="006B04D3"/>
    <w:rsid w:val="006B058C"/>
    <w:rsid w:val="006B05F3"/>
    <w:rsid w:val="006B0884"/>
    <w:rsid w:val="006B097B"/>
    <w:rsid w:val="006B0995"/>
    <w:rsid w:val="006B0A24"/>
    <w:rsid w:val="006B0A2A"/>
    <w:rsid w:val="006B0CB9"/>
    <w:rsid w:val="006B0CCA"/>
    <w:rsid w:val="006B0D65"/>
    <w:rsid w:val="006B115F"/>
    <w:rsid w:val="006B11D2"/>
    <w:rsid w:val="006B121D"/>
    <w:rsid w:val="006B128C"/>
    <w:rsid w:val="006B13A6"/>
    <w:rsid w:val="006B13BA"/>
    <w:rsid w:val="006B1488"/>
    <w:rsid w:val="006B14A9"/>
    <w:rsid w:val="006B14DA"/>
    <w:rsid w:val="006B156F"/>
    <w:rsid w:val="006B17C0"/>
    <w:rsid w:val="006B17FE"/>
    <w:rsid w:val="006B186C"/>
    <w:rsid w:val="006B18A3"/>
    <w:rsid w:val="006B193C"/>
    <w:rsid w:val="006B19C3"/>
    <w:rsid w:val="006B19D3"/>
    <w:rsid w:val="006B1AFE"/>
    <w:rsid w:val="006B1B70"/>
    <w:rsid w:val="006B1C50"/>
    <w:rsid w:val="006B1CCB"/>
    <w:rsid w:val="006B1D55"/>
    <w:rsid w:val="006B1DBA"/>
    <w:rsid w:val="006B2019"/>
    <w:rsid w:val="006B203C"/>
    <w:rsid w:val="006B2172"/>
    <w:rsid w:val="006B217B"/>
    <w:rsid w:val="006B21ED"/>
    <w:rsid w:val="006B2223"/>
    <w:rsid w:val="006B22B7"/>
    <w:rsid w:val="006B22E6"/>
    <w:rsid w:val="006B2346"/>
    <w:rsid w:val="006B238D"/>
    <w:rsid w:val="006B2404"/>
    <w:rsid w:val="006B25EF"/>
    <w:rsid w:val="006B272B"/>
    <w:rsid w:val="006B2886"/>
    <w:rsid w:val="006B28D6"/>
    <w:rsid w:val="006B2A42"/>
    <w:rsid w:val="006B2C60"/>
    <w:rsid w:val="006B2D24"/>
    <w:rsid w:val="006B30B3"/>
    <w:rsid w:val="006B31DF"/>
    <w:rsid w:val="006B336E"/>
    <w:rsid w:val="006B342A"/>
    <w:rsid w:val="006B35A2"/>
    <w:rsid w:val="006B35B8"/>
    <w:rsid w:val="006B380B"/>
    <w:rsid w:val="006B3935"/>
    <w:rsid w:val="006B3A0C"/>
    <w:rsid w:val="006B3AE3"/>
    <w:rsid w:val="006B3B09"/>
    <w:rsid w:val="006B3BF1"/>
    <w:rsid w:val="006B3D2E"/>
    <w:rsid w:val="006B3D91"/>
    <w:rsid w:val="006B3E2D"/>
    <w:rsid w:val="006B3E33"/>
    <w:rsid w:val="006B3FCB"/>
    <w:rsid w:val="006B400D"/>
    <w:rsid w:val="006B410C"/>
    <w:rsid w:val="006B4275"/>
    <w:rsid w:val="006B4399"/>
    <w:rsid w:val="006B43CE"/>
    <w:rsid w:val="006B4660"/>
    <w:rsid w:val="006B46A5"/>
    <w:rsid w:val="006B46D3"/>
    <w:rsid w:val="006B482E"/>
    <w:rsid w:val="006B4877"/>
    <w:rsid w:val="006B495C"/>
    <w:rsid w:val="006B499B"/>
    <w:rsid w:val="006B49DD"/>
    <w:rsid w:val="006B4A3F"/>
    <w:rsid w:val="006B4A4D"/>
    <w:rsid w:val="006B4BAE"/>
    <w:rsid w:val="006B4C72"/>
    <w:rsid w:val="006B4C9D"/>
    <w:rsid w:val="006B4DA2"/>
    <w:rsid w:val="006B5045"/>
    <w:rsid w:val="006B5055"/>
    <w:rsid w:val="006B509A"/>
    <w:rsid w:val="006B515D"/>
    <w:rsid w:val="006B51B3"/>
    <w:rsid w:val="006B51CD"/>
    <w:rsid w:val="006B531E"/>
    <w:rsid w:val="006B537A"/>
    <w:rsid w:val="006B53CC"/>
    <w:rsid w:val="006B53D2"/>
    <w:rsid w:val="006B5594"/>
    <w:rsid w:val="006B559E"/>
    <w:rsid w:val="006B55BD"/>
    <w:rsid w:val="006B5730"/>
    <w:rsid w:val="006B5780"/>
    <w:rsid w:val="006B58FC"/>
    <w:rsid w:val="006B590A"/>
    <w:rsid w:val="006B5921"/>
    <w:rsid w:val="006B5935"/>
    <w:rsid w:val="006B595E"/>
    <w:rsid w:val="006B59D1"/>
    <w:rsid w:val="006B59ED"/>
    <w:rsid w:val="006B5A1B"/>
    <w:rsid w:val="006B5A33"/>
    <w:rsid w:val="006B5A44"/>
    <w:rsid w:val="006B5C18"/>
    <w:rsid w:val="006B5CFB"/>
    <w:rsid w:val="006B5D9E"/>
    <w:rsid w:val="006B5E1B"/>
    <w:rsid w:val="006B613B"/>
    <w:rsid w:val="006B61EF"/>
    <w:rsid w:val="006B6203"/>
    <w:rsid w:val="006B6209"/>
    <w:rsid w:val="006B6236"/>
    <w:rsid w:val="006B62AF"/>
    <w:rsid w:val="006B637C"/>
    <w:rsid w:val="006B63D0"/>
    <w:rsid w:val="006B64A4"/>
    <w:rsid w:val="006B6649"/>
    <w:rsid w:val="006B665C"/>
    <w:rsid w:val="006B672A"/>
    <w:rsid w:val="006B689E"/>
    <w:rsid w:val="006B68B8"/>
    <w:rsid w:val="006B68BB"/>
    <w:rsid w:val="006B6905"/>
    <w:rsid w:val="006B6A17"/>
    <w:rsid w:val="006B6B38"/>
    <w:rsid w:val="006B6BA0"/>
    <w:rsid w:val="006B6C26"/>
    <w:rsid w:val="006B6C6C"/>
    <w:rsid w:val="006B6CB5"/>
    <w:rsid w:val="006B6D33"/>
    <w:rsid w:val="006B6D8D"/>
    <w:rsid w:val="006B6DBD"/>
    <w:rsid w:val="006B6ED8"/>
    <w:rsid w:val="006B6F03"/>
    <w:rsid w:val="006B6FB7"/>
    <w:rsid w:val="006B704A"/>
    <w:rsid w:val="006B70F0"/>
    <w:rsid w:val="006B72B0"/>
    <w:rsid w:val="006B74D0"/>
    <w:rsid w:val="006B7585"/>
    <w:rsid w:val="006B76F7"/>
    <w:rsid w:val="006B7719"/>
    <w:rsid w:val="006B77C9"/>
    <w:rsid w:val="006B77D1"/>
    <w:rsid w:val="006B77E6"/>
    <w:rsid w:val="006B7848"/>
    <w:rsid w:val="006B78DC"/>
    <w:rsid w:val="006B79DE"/>
    <w:rsid w:val="006B7A33"/>
    <w:rsid w:val="006B7A6C"/>
    <w:rsid w:val="006B7BE5"/>
    <w:rsid w:val="006B7C89"/>
    <w:rsid w:val="006B7C94"/>
    <w:rsid w:val="006B7CD6"/>
    <w:rsid w:val="006B7E12"/>
    <w:rsid w:val="006C00AA"/>
    <w:rsid w:val="006C0180"/>
    <w:rsid w:val="006C026D"/>
    <w:rsid w:val="006C0295"/>
    <w:rsid w:val="006C034B"/>
    <w:rsid w:val="006C0418"/>
    <w:rsid w:val="006C05DC"/>
    <w:rsid w:val="006C06E1"/>
    <w:rsid w:val="006C078D"/>
    <w:rsid w:val="006C07D8"/>
    <w:rsid w:val="006C09AD"/>
    <w:rsid w:val="006C0B75"/>
    <w:rsid w:val="006C0C77"/>
    <w:rsid w:val="006C0D2C"/>
    <w:rsid w:val="006C0D56"/>
    <w:rsid w:val="006C0D91"/>
    <w:rsid w:val="006C0E80"/>
    <w:rsid w:val="006C1105"/>
    <w:rsid w:val="006C117E"/>
    <w:rsid w:val="006C129B"/>
    <w:rsid w:val="006C13C9"/>
    <w:rsid w:val="006C1433"/>
    <w:rsid w:val="006C1586"/>
    <w:rsid w:val="006C164C"/>
    <w:rsid w:val="006C1659"/>
    <w:rsid w:val="006C16F2"/>
    <w:rsid w:val="006C16F7"/>
    <w:rsid w:val="006C1749"/>
    <w:rsid w:val="006C179F"/>
    <w:rsid w:val="006C17DA"/>
    <w:rsid w:val="006C183C"/>
    <w:rsid w:val="006C1908"/>
    <w:rsid w:val="006C1A3C"/>
    <w:rsid w:val="006C1B46"/>
    <w:rsid w:val="006C1DB4"/>
    <w:rsid w:val="006C1E72"/>
    <w:rsid w:val="006C1FC3"/>
    <w:rsid w:val="006C20A5"/>
    <w:rsid w:val="006C234A"/>
    <w:rsid w:val="006C243F"/>
    <w:rsid w:val="006C2455"/>
    <w:rsid w:val="006C24BC"/>
    <w:rsid w:val="006C24D0"/>
    <w:rsid w:val="006C24D6"/>
    <w:rsid w:val="006C24D7"/>
    <w:rsid w:val="006C2508"/>
    <w:rsid w:val="006C253D"/>
    <w:rsid w:val="006C2599"/>
    <w:rsid w:val="006C25EB"/>
    <w:rsid w:val="006C26EC"/>
    <w:rsid w:val="006C277A"/>
    <w:rsid w:val="006C27BE"/>
    <w:rsid w:val="006C27C8"/>
    <w:rsid w:val="006C287F"/>
    <w:rsid w:val="006C2A0C"/>
    <w:rsid w:val="006C2A27"/>
    <w:rsid w:val="006C2AA3"/>
    <w:rsid w:val="006C2AD8"/>
    <w:rsid w:val="006C2AFF"/>
    <w:rsid w:val="006C2E03"/>
    <w:rsid w:val="006C2ED4"/>
    <w:rsid w:val="006C2F6C"/>
    <w:rsid w:val="006C2F95"/>
    <w:rsid w:val="006C2FAB"/>
    <w:rsid w:val="006C3105"/>
    <w:rsid w:val="006C320F"/>
    <w:rsid w:val="006C3366"/>
    <w:rsid w:val="006C3378"/>
    <w:rsid w:val="006C338D"/>
    <w:rsid w:val="006C33F6"/>
    <w:rsid w:val="006C347F"/>
    <w:rsid w:val="006C34BA"/>
    <w:rsid w:val="006C366D"/>
    <w:rsid w:val="006C388E"/>
    <w:rsid w:val="006C38BC"/>
    <w:rsid w:val="006C39D0"/>
    <w:rsid w:val="006C3AF9"/>
    <w:rsid w:val="006C3B00"/>
    <w:rsid w:val="006C3B38"/>
    <w:rsid w:val="006C3B3C"/>
    <w:rsid w:val="006C3ECE"/>
    <w:rsid w:val="006C3F63"/>
    <w:rsid w:val="006C3F90"/>
    <w:rsid w:val="006C3FA2"/>
    <w:rsid w:val="006C40EA"/>
    <w:rsid w:val="006C412B"/>
    <w:rsid w:val="006C415A"/>
    <w:rsid w:val="006C42E2"/>
    <w:rsid w:val="006C4441"/>
    <w:rsid w:val="006C45C9"/>
    <w:rsid w:val="006C46EC"/>
    <w:rsid w:val="006C479A"/>
    <w:rsid w:val="006C47C4"/>
    <w:rsid w:val="006C47C8"/>
    <w:rsid w:val="006C482A"/>
    <w:rsid w:val="006C48A7"/>
    <w:rsid w:val="006C48D7"/>
    <w:rsid w:val="006C4932"/>
    <w:rsid w:val="006C498B"/>
    <w:rsid w:val="006C4A00"/>
    <w:rsid w:val="006C4AD6"/>
    <w:rsid w:val="006C4AF0"/>
    <w:rsid w:val="006C4D9A"/>
    <w:rsid w:val="006C4DD6"/>
    <w:rsid w:val="006C4E30"/>
    <w:rsid w:val="006C4EE8"/>
    <w:rsid w:val="006C4F22"/>
    <w:rsid w:val="006C4F48"/>
    <w:rsid w:val="006C4FFC"/>
    <w:rsid w:val="006C51B1"/>
    <w:rsid w:val="006C5332"/>
    <w:rsid w:val="006C54DC"/>
    <w:rsid w:val="006C54F4"/>
    <w:rsid w:val="006C5553"/>
    <w:rsid w:val="006C55F1"/>
    <w:rsid w:val="006C572C"/>
    <w:rsid w:val="006C5BD9"/>
    <w:rsid w:val="006C5C09"/>
    <w:rsid w:val="006C5CC3"/>
    <w:rsid w:val="006C5CC7"/>
    <w:rsid w:val="006C5D3A"/>
    <w:rsid w:val="006C5D65"/>
    <w:rsid w:val="006C5D8C"/>
    <w:rsid w:val="006C5E6E"/>
    <w:rsid w:val="006C5F11"/>
    <w:rsid w:val="006C5FC2"/>
    <w:rsid w:val="006C600E"/>
    <w:rsid w:val="006C6039"/>
    <w:rsid w:val="006C6051"/>
    <w:rsid w:val="006C6064"/>
    <w:rsid w:val="006C60B9"/>
    <w:rsid w:val="006C60E3"/>
    <w:rsid w:val="006C6210"/>
    <w:rsid w:val="006C6223"/>
    <w:rsid w:val="006C647F"/>
    <w:rsid w:val="006C6487"/>
    <w:rsid w:val="006C65DA"/>
    <w:rsid w:val="006C66B8"/>
    <w:rsid w:val="006C679C"/>
    <w:rsid w:val="006C6860"/>
    <w:rsid w:val="006C692F"/>
    <w:rsid w:val="006C6D0C"/>
    <w:rsid w:val="006C6E28"/>
    <w:rsid w:val="006C6E52"/>
    <w:rsid w:val="006C6E98"/>
    <w:rsid w:val="006C6ED4"/>
    <w:rsid w:val="006C6F81"/>
    <w:rsid w:val="006C7038"/>
    <w:rsid w:val="006C7060"/>
    <w:rsid w:val="006C7233"/>
    <w:rsid w:val="006C7246"/>
    <w:rsid w:val="006C7479"/>
    <w:rsid w:val="006C7688"/>
    <w:rsid w:val="006C76CC"/>
    <w:rsid w:val="006C777D"/>
    <w:rsid w:val="006C7799"/>
    <w:rsid w:val="006C77C6"/>
    <w:rsid w:val="006C794A"/>
    <w:rsid w:val="006C799D"/>
    <w:rsid w:val="006C79F5"/>
    <w:rsid w:val="006C7A79"/>
    <w:rsid w:val="006C7B74"/>
    <w:rsid w:val="006C7BCE"/>
    <w:rsid w:val="006C7D4A"/>
    <w:rsid w:val="006C7D93"/>
    <w:rsid w:val="006C7E45"/>
    <w:rsid w:val="006D001A"/>
    <w:rsid w:val="006D01DE"/>
    <w:rsid w:val="006D0201"/>
    <w:rsid w:val="006D0220"/>
    <w:rsid w:val="006D0240"/>
    <w:rsid w:val="006D0280"/>
    <w:rsid w:val="006D02C8"/>
    <w:rsid w:val="006D02D5"/>
    <w:rsid w:val="006D06B7"/>
    <w:rsid w:val="006D077D"/>
    <w:rsid w:val="006D086C"/>
    <w:rsid w:val="006D088D"/>
    <w:rsid w:val="006D09AB"/>
    <w:rsid w:val="006D0A86"/>
    <w:rsid w:val="006D0AE3"/>
    <w:rsid w:val="006D0BDF"/>
    <w:rsid w:val="006D0BE6"/>
    <w:rsid w:val="006D0CF7"/>
    <w:rsid w:val="006D0DA8"/>
    <w:rsid w:val="006D0F21"/>
    <w:rsid w:val="006D0F66"/>
    <w:rsid w:val="006D0FEB"/>
    <w:rsid w:val="006D112E"/>
    <w:rsid w:val="006D11DF"/>
    <w:rsid w:val="006D1347"/>
    <w:rsid w:val="006D13D7"/>
    <w:rsid w:val="006D1678"/>
    <w:rsid w:val="006D17AA"/>
    <w:rsid w:val="006D18FE"/>
    <w:rsid w:val="006D1918"/>
    <w:rsid w:val="006D1945"/>
    <w:rsid w:val="006D1A5D"/>
    <w:rsid w:val="006D1BA0"/>
    <w:rsid w:val="006D1BC5"/>
    <w:rsid w:val="006D1CAD"/>
    <w:rsid w:val="006D1E30"/>
    <w:rsid w:val="006D1EA7"/>
    <w:rsid w:val="006D1EE6"/>
    <w:rsid w:val="006D21F9"/>
    <w:rsid w:val="006D235D"/>
    <w:rsid w:val="006D24E8"/>
    <w:rsid w:val="006D254D"/>
    <w:rsid w:val="006D2563"/>
    <w:rsid w:val="006D25F3"/>
    <w:rsid w:val="006D2721"/>
    <w:rsid w:val="006D276D"/>
    <w:rsid w:val="006D2829"/>
    <w:rsid w:val="006D2861"/>
    <w:rsid w:val="006D2950"/>
    <w:rsid w:val="006D29E7"/>
    <w:rsid w:val="006D2A40"/>
    <w:rsid w:val="006D2AAF"/>
    <w:rsid w:val="006D2C46"/>
    <w:rsid w:val="006D2C62"/>
    <w:rsid w:val="006D2D4B"/>
    <w:rsid w:val="006D2F5D"/>
    <w:rsid w:val="006D3100"/>
    <w:rsid w:val="006D31BF"/>
    <w:rsid w:val="006D3236"/>
    <w:rsid w:val="006D3355"/>
    <w:rsid w:val="006D33BB"/>
    <w:rsid w:val="006D34A4"/>
    <w:rsid w:val="006D34BB"/>
    <w:rsid w:val="006D3573"/>
    <w:rsid w:val="006D3884"/>
    <w:rsid w:val="006D3A76"/>
    <w:rsid w:val="006D3AD0"/>
    <w:rsid w:val="006D3C03"/>
    <w:rsid w:val="006D3CAF"/>
    <w:rsid w:val="006D3D53"/>
    <w:rsid w:val="006D3F1F"/>
    <w:rsid w:val="006D3F47"/>
    <w:rsid w:val="006D3F7D"/>
    <w:rsid w:val="006D3F87"/>
    <w:rsid w:val="006D3FF7"/>
    <w:rsid w:val="006D40CC"/>
    <w:rsid w:val="006D43AE"/>
    <w:rsid w:val="006D44AC"/>
    <w:rsid w:val="006D45D9"/>
    <w:rsid w:val="006D46C3"/>
    <w:rsid w:val="006D46E6"/>
    <w:rsid w:val="006D47A8"/>
    <w:rsid w:val="006D47F5"/>
    <w:rsid w:val="006D4C3F"/>
    <w:rsid w:val="006D4C73"/>
    <w:rsid w:val="006D4CBB"/>
    <w:rsid w:val="006D4E02"/>
    <w:rsid w:val="006D4E27"/>
    <w:rsid w:val="006D4E83"/>
    <w:rsid w:val="006D4F1A"/>
    <w:rsid w:val="006D5130"/>
    <w:rsid w:val="006D51D3"/>
    <w:rsid w:val="006D5225"/>
    <w:rsid w:val="006D52C3"/>
    <w:rsid w:val="006D52DB"/>
    <w:rsid w:val="006D5448"/>
    <w:rsid w:val="006D565F"/>
    <w:rsid w:val="006D57C5"/>
    <w:rsid w:val="006D5804"/>
    <w:rsid w:val="006D598D"/>
    <w:rsid w:val="006D5AE2"/>
    <w:rsid w:val="006D5B97"/>
    <w:rsid w:val="006D5BA3"/>
    <w:rsid w:val="006D5D75"/>
    <w:rsid w:val="006D5E0E"/>
    <w:rsid w:val="006D5E36"/>
    <w:rsid w:val="006D5E41"/>
    <w:rsid w:val="006D5E9B"/>
    <w:rsid w:val="006D6138"/>
    <w:rsid w:val="006D61BE"/>
    <w:rsid w:val="006D63A6"/>
    <w:rsid w:val="006D64DA"/>
    <w:rsid w:val="006D666D"/>
    <w:rsid w:val="006D673F"/>
    <w:rsid w:val="006D679C"/>
    <w:rsid w:val="006D6924"/>
    <w:rsid w:val="006D6A5B"/>
    <w:rsid w:val="006D6A75"/>
    <w:rsid w:val="006D6B0A"/>
    <w:rsid w:val="006D6B1A"/>
    <w:rsid w:val="006D6EA9"/>
    <w:rsid w:val="006D6F0A"/>
    <w:rsid w:val="006D6F1E"/>
    <w:rsid w:val="006D6FEF"/>
    <w:rsid w:val="006D7013"/>
    <w:rsid w:val="006D70DC"/>
    <w:rsid w:val="006D7130"/>
    <w:rsid w:val="006D713D"/>
    <w:rsid w:val="006D71A3"/>
    <w:rsid w:val="006D71B9"/>
    <w:rsid w:val="006D71F2"/>
    <w:rsid w:val="006D740A"/>
    <w:rsid w:val="006D741E"/>
    <w:rsid w:val="006D76AE"/>
    <w:rsid w:val="006D778C"/>
    <w:rsid w:val="006D7943"/>
    <w:rsid w:val="006D7AF3"/>
    <w:rsid w:val="006D7B86"/>
    <w:rsid w:val="006D7D09"/>
    <w:rsid w:val="006D7E13"/>
    <w:rsid w:val="006D7E8C"/>
    <w:rsid w:val="006D7F05"/>
    <w:rsid w:val="006D7F4B"/>
    <w:rsid w:val="006E00F6"/>
    <w:rsid w:val="006E00F8"/>
    <w:rsid w:val="006E0158"/>
    <w:rsid w:val="006E0322"/>
    <w:rsid w:val="006E035F"/>
    <w:rsid w:val="006E0389"/>
    <w:rsid w:val="006E04F4"/>
    <w:rsid w:val="006E0677"/>
    <w:rsid w:val="006E0731"/>
    <w:rsid w:val="006E0B57"/>
    <w:rsid w:val="006E0B96"/>
    <w:rsid w:val="006E0BBA"/>
    <w:rsid w:val="006E0BEC"/>
    <w:rsid w:val="006E0D52"/>
    <w:rsid w:val="006E0E7D"/>
    <w:rsid w:val="006E0E9A"/>
    <w:rsid w:val="006E0F54"/>
    <w:rsid w:val="006E0FA6"/>
    <w:rsid w:val="006E0FAD"/>
    <w:rsid w:val="006E0FF6"/>
    <w:rsid w:val="006E1096"/>
    <w:rsid w:val="006E10AC"/>
    <w:rsid w:val="006E120A"/>
    <w:rsid w:val="006E1326"/>
    <w:rsid w:val="006E14D8"/>
    <w:rsid w:val="006E15FD"/>
    <w:rsid w:val="006E163C"/>
    <w:rsid w:val="006E164D"/>
    <w:rsid w:val="006E176A"/>
    <w:rsid w:val="006E17F5"/>
    <w:rsid w:val="006E1809"/>
    <w:rsid w:val="006E1857"/>
    <w:rsid w:val="006E1A1F"/>
    <w:rsid w:val="006E1AAA"/>
    <w:rsid w:val="006E1B29"/>
    <w:rsid w:val="006E1B93"/>
    <w:rsid w:val="006E1BB1"/>
    <w:rsid w:val="006E1C96"/>
    <w:rsid w:val="006E1CA1"/>
    <w:rsid w:val="006E1CA6"/>
    <w:rsid w:val="006E1F45"/>
    <w:rsid w:val="006E2016"/>
    <w:rsid w:val="006E2020"/>
    <w:rsid w:val="006E205C"/>
    <w:rsid w:val="006E2107"/>
    <w:rsid w:val="006E2270"/>
    <w:rsid w:val="006E2272"/>
    <w:rsid w:val="006E23BB"/>
    <w:rsid w:val="006E23D8"/>
    <w:rsid w:val="006E23F4"/>
    <w:rsid w:val="006E2424"/>
    <w:rsid w:val="006E2437"/>
    <w:rsid w:val="006E24B7"/>
    <w:rsid w:val="006E25B9"/>
    <w:rsid w:val="006E26DF"/>
    <w:rsid w:val="006E2849"/>
    <w:rsid w:val="006E2960"/>
    <w:rsid w:val="006E2AC4"/>
    <w:rsid w:val="006E2B2B"/>
    <w:rsid w:val="006E2B39"/>
    <w:rsid w:val="006E2BAC"/>
    <w:rsid w:val="006E2BB8"/>
    <w:rsid w:val="006E2C5C"/>
    <w:rsid w:val="006E2D21"/>
    <w:rsid w:val="006E2DE9"/>
    <w:rsid w:val="006E2E92"/>
    <w:rsid w:val="006E3108"/>
    <w:rsid w:val="006E3275"/>
    <w:rsid w:val="006E347F"/>
    <w:rsid w:val="006E354A"/>
    <w:rsid w:val="006E3645"/>
    <w:rsid w:val="006E3858"/>
    <w:rsid w:val="006E38A8"/>
    <w:rsid w:val="006E3C49"/>
    <w:rsid w:val="006E3D22"/>
    <w:rsid w:val="006E3E6A"/>
    <w:rsid w:val="006E3E70"/>
    <w:rsid w:val="006E3EAC"/>
    <w:rsid w:val="006E3F34"/>
    <w:rsid w:val="006E3F57"/>
    <w:rsid w:val="006E41B2"/>
    <w:rsid w:val="006E4253"/>
    <w:rsid w:val="006E433A"/>
    <w:rsid w:val="006E4570"/>
    <w:rsid w:val="006E4662"/>
    <w:rsid w:val="006E46F4"/>
    <w:rsid w:val="006E472E"/>
    <w:rsid w:val="006E47E8"/>
    <w:rsid w:val="006E48FC"/>
    <w:rsid w:val="006E4A46"/>
    <w:rsid w:val="006E4E29"/>
    <w:rsid w:val="006E4E80"/>
    <w:rsid w:val="006E5040"/>
    <w:rsid w:val="006E51BC"/>
    <w:rsid w:val="006E52EC"/>
    <w:rsid w:val="006E534D"/>
    <w:rsid w:val="006E5426"/>
    <w:rsid w:val="006E55A0"/>
    <w:rsid w:val="006E57A7"/>
    <w:rsid w:val="006E57AF"/>
    <w:rsid w:val="006E5824"/>
    <w:rsid w:val="006E593A"/>
    <w:rsid w:val="006E59BD"/>
    <w:rsid w:val="006E5ABC"/>
    <w:rsid w:val="006E5B98"/>
    <w:rsid w:val="006E5BCA"/>
    <w:rsid w:val="006E5D0A"/>
    <w:rsid w:val="006E5D5C"/>
    <w:rsid w:val="006E5D71"/>
    <w:rsid w:val="006E5DA4"/>
    <w:rsid w:val="006E5DDB"/>
    <w:rsid w:val="006E5F56"/>
    <w:rsid w:val="006E5FF3"/>
    <w:rsid w:val="006E60D4"/>
    <w:rsid w:val="006E65C9"/>
    <w:rsid w:val="006E67EF"/>
    <w:rsid w:val="006E68C7"/>
    <w:rsid w:val="006E69A2"/>
    <w:rsid w:val="006E6A2E"/>
    <w:rsid w:val="006E6A46"/>
    <w:rsid w:val="006E6B66"/>
    <w:rsid w:val="006E6BD3"/>
    <w:rsid w:val="006E6C2D"/>
    <w:rsid w:val="006E6C59"/>
    <w:rsid w:val="006E6E79"/>
    <w:rsid w:val="006E6EEF"/>
    <w:rsid w:val="006E70BF"/>
    <w:rsid w:val="006E720B"/>
    <w:rsid w:val="006E727C"/>
    <w:rsid w:val="006E7505"/>
    <w:rsid w:val="006E7548"/>
    <w:rsid w:val="006E7565"/>
    <w:rsid w:val="006E7602"/>
    <w:rsid w:val="006E7781"/>
    <w:rsid w:val="006E7830"/>
    <w:rsid w:val="006E786C"/>
    <w:rsid w:val="006E7978"/>
    <w:rsid w:val="006E7A2C"/>
    <w:rsid w:val="006E7C19"/>
    <w:rsid w:val="006E7C3B"/>
    <w:rsid w:val="006E7C6A"/>
    <w:rsid w:val="006E7CEF"/>
    <w:rsid w:val="006E7D46"/>
    <w:rsid w:val="006E7E63"/>
    <w:rsid w:val="006E7FA5"/>
    <w:rsid w:val="006F01FD"/>
    <w:rsid w:val="006F03F2"/>
    <w:rsid w:val="006F0571"/>
    <w:rsid w:val="006F0638"/>
    <w:rsid w:val="006F075C"/>
    <w:rsid w:val="006F0833"/>
    <w:rsid w:val="006F08E8"/>
    <w:rsid w:val="006F09C3"/>
    <w:rsid w:val="006F09E1"/>
    <w:rsid w:val="006F09F1"/>
    <w:rsid w:val="006F0A11"/>
    <w:rsid w:val="006F0A68"/>
    <w:rsid w:val="006F0AB7"/>
    <w:rsid w:val="006F0B07"/>
    <w:rsid w:val="006F0B2C"/>
    <w:rsid w:val="006F0C0B"/>
    <w:rsid w:val="006F0C99"/>
    <w:rsid w:val="006F0F75"/>
    <w:rsid w:val="006F0FE2"/>
    <w:rsid w:val="006F1209"/>
    <w:rsid w:val="006F12BE"/>
    <w:rsid w:val="006F133E"/>
    <w:rsid w:val="006F146B"/>
    <w:rsid w:val="006F14AE"/>
    <w:rsid w:val="006F153F"/>
    <w:rsid w:val="006F15D1"/>
    <w:rsid w:val="006F176F"/>
    <w:rsid w:val="006F17B5"/>
    <w:rsid w:val="006F180F"/>
    <w:rsid w:val="006F192C"/>
    <w:rsid w:val="006F19DC"/>
    <w:rsid w:val="006F19FF"/>
    <w:rsid w:val="006F1A31"/>
    <w:rsid w:val="006F1A49"/>
    <w:rsid w:val="006F1C0A"/>
    <w:rsid w:val="006F1C49"/>
    <w:rsid w:val="006F1C54"/>
    <w:rsid w:val="006F1D45"/>
    <w:rsid w:val="006F1E3F"/>
    <w:rsid w:val="006F1E98"/>
    <w:rsid w:val="006F1EF9"/>
    <w:rsid w:val="006F1F1B"/>
    <w:rsid w:val="006F1F95"/>
    <w:rsid w:val="006F1FB7"/>
    <w:rsid w:val="006F1FC0"/>
    <w:rsid w:val="006F22A5"/>
    <w:rsid w:val="006F2379"/>
    <w:rsid w:val="006F23AF"/>
    <w:rsid w:val="006F23C8"/>
    <w:rsid w:val="006F23D2"/>
    <w:rsid w:val="006F23D8"/>
    <w:rsid w:val="006F2581"/>
    <w:rsid w:val="006F2584"/>
    <w:rsid w:val="006F2719"/>
    <w:rsid w:val="006F27FA"/>
    <w:rsid w:val="006F2839"/>
    <w:rsid w:val="006F2893"/>
    <w:rsid w:val="006F28F5"/>
    <w:rsid w:val="006F2945"/>
    <w:rsid w:val="006F2954"/>
    <w:rsid w:val="006F2B36"/>
    <w:rsid w:val="006F2BB5"/>
    <w:rsid w:val="006F2BC6"/>
    <w:rsid w:val="006F2BD0"/>
    <w:rsid w:val="006F2D4B"/>
    <w:rsid w:val="006F2DA1"/>
    <w:rsid w:val="006F2E0C"/>
    <w:rsid w:val="006F2E12"/>
    <w:rsid w:val="006F2F52"/>
    <w:rsid w:val="006F2F93"/>
    <w:rsid w:val="006F30D9"/>
    <w:rsid w:val="006F324F"/>
    <w:rsid w:val="006F335E"/>
    <w:rsid w:val="006F3391"/>
    <w:rsid w:val="006F33DE"/>
    <w:rsid w:val="006F369B"/>
    <w:rsid w:val="006F3743"/>
    <w:rsid w:val="006F3783"/>
    <w:rsid w:val="006F379D"/>
    <w:rsid w:val="006F3804"/>
    <w:rsid w:val="006F383E"/>
    <w:rsid w:val="006F38D4"/>
    <w:rsid w:val="006F38D7"/>
    <w:rsid w:val="006F3968"/>
    <w:rsid w:val="006F39BC"/>
    <w:rsid w:val="006F3ABD"/>
    <w:rsid w:val="006F3AF8"/>
    <w:rsid w:val="006F3B01"/>
    <w:rsid w:val="006F3B82"/>
    <w:rsid w:val="006F3CB3"/>
    <w:rsid w:val="006F3DE3"/>
    <w:rsid w:val="006F3DF5"/>
    <w:rsid w:val="006F3E48"/>
    <w:rsid w:val="006F3E9E"/>
    <w:rsid w:val="006F3F84"/>
    <w:rsid w:val="006F3F8B"/>
    <w:rsid w:val="006F3FEA"/>
    <w:rsid w:val="006F4057"/>
    <w:rsid w:val="006F40AF"/>
    <w:rsid w:val="006F410C"/>
    <w:rsid w:val="006F4119"/>
    <w:rsid w:val="006F414F"/>
    <w:rsid w:val="006F4190"/>
    <w:rsid w:val="006F41B5"/>
    <w:rsid w:val="006F41E3"/>
    <w:rsid w:val="006F4484"/>
    <w:rsid w:val="006F4498"/>
    <w:rsid w:val="006F4580"/>
    <w:rsid w:val="006F4589"/>
    <w:rsid w:val="006F4595"/>
    <w:rsid w:val="006F4630"/>
    <w:rsid w:val="006F46F6"/>
    <w:rsid w:val="006F47E5"/>
    <w:rsid w:val="006F4858"/>
    <w:rsid w:val="006F4894"/>
    <w:rsid w:val="006F4A1B"/>
    <w:rsid w:val="006F4A63"/>
    <w:rsid w:val="006F4BB5"/>
    <w:rsid w:val="006F4BD5"/>
    <w:rsid w:val="006F4C77"/>
    <w:rsid w:val="006F4D73"/>
    <w:rsid w:val="006F4F98"/>
    <w:rsid w:val="006F4FBA"/>
    <w:rsid w:val="006F4FFB"/>
    <w:rsid w:val="006F50B1"/>
    <w:rsid w:val="006F50CE"/>
    <w:rsid w:val="006F526F"/>
    <w:rsid w:val="006F53AA"/>
    <w:rsid w:val="006F540C"/>
    <w:rsid w:val="006F540E"/>
    <w:rsid w:val="006F544A"/>
    <w:rsid w:val="006F5486"/>
    <w:rsid w:val="006F5552"/>
    <w:rsid w:val="006F5582"/>
    <w:rsid w:val="006F564C"/>
    <w:rsid w:val="006F56AE"/>
    <w:rsid w:val="006F56F7"/>
    <w:rsid w:val="006F576A"/>
    <w:rsid w:val="006F58CC"/>
    <w:rsid w:val="006F5A42"/>
    <w:rsid w:val="006F5A5B"/>
    <w:rsid w:val="006F5B5C"/>
    <w:rsid w:val="006F5BB4"/>
    <w:rsid w:val="006F5C72"/>
    <w:rsid w:val="006F5D00"/>
    <w:rsid w:val="006F5DA2"/>
    <w:rsid w:val="006F5EA7"/>
    <w:rsid w:val="006F5F27"/>
    <w:rsid w:val="006F5FA2"/>
    <w:rsid w:val="006F625B"/>
    <w:rsid w:val="006F6283"/>
    <w:rsid w:val="006F62EF"/>
    <w:rsid w:val="006F630D"/>
    <w:rsid w:val="006F64C0"/>
    <w:rsid w:val="006F65DF"/>
    <w:rsid w:val="006F68FE"/>
    <w:rsid w:val="006F6935"/>
    <w:rsid w:val="006F6BF4"/>
    <w:rsid w:val="006F6C12"/>
    <w:rsid w:val="006F6CDF"/>
    <w:rsid w:val="006F6D91"/>
    <w:rsid w:val="006F6E20"/>
    <w:rsid w:val="006F6ED4"/>
    <w:rsid w:val="006F6F96"/>
    <w:rsid w:val="006F6FC1"/>
    <w:rsid w:val="006F70B9"/>
    <w:rsid w:val="006F7186"/>
    <w:rsid w:val="006F72B4"/>
    <w:rsid w:val="006F72B8"/>
    <w:rsid w:val="006F7487"/>
    <w:rsid w:val="006F76B4"/>
    <w:rsid w:val="006F76D6"/>
    <w:rsid w:val="006F777C"/>
    <w:rsid w:val="006F78A3"/>
    <w:rsid w:val="006F7957"/>
    <w:rsid w:val="006F7A7A"/>
    <w:rsid w:val="006F7AD5"/>
    <w:rsid w:val="006F7B1A"/>
    <w:rsid w:val="006F7B65"/>
    <w:rsid w:val="006F7C81"/>
    <w:rsid w:val="006F7CAF"/>
    <w:rsid w:val="006F7F7D"/>
    <w:rsid w:val="006F7FDB"/>
    <w:rsid w:val="007000B9"/>
    <w:rsid w:val="0070021F"/>
    <w:rsid w:val="00700243"/>
    <w:rsid w:val="00700311"/>
    <w:rsid w:val="00700363"/>
    <w:rsid w:val="0070071F"/>
    <w:rsid w:val="007007D7"/>
    <w:rsid w:val="00700825"/>
    <w:rsid w:val="00700924"/>
    <w:rsid w:val="00700B34"/>
    <w:rsid w:val="00700BF9"/>
    <w:rsid w:val="00700DF8"/>
    <w:rsid w:val="00700FE6"/>
    <w:rsid w:val="00701226"/>
    <w:rsid w:val="00701247"/>
    <w:rsid w:val="00701388"/>
    <w:rsid w:val="0070138C"/>
    <w:rsid w:val="00701445"/>
    <w:rsid w:val="007014D3"/>
    <w:rsid w:val="007015E1"/>
    <w:rsid w:val="0070163F"/>
    <w:rsid w:val="00701686"/>
    <w:rsid w:val="00701691"/>
    <w:rsid w:val="0070195F"/>
    <w:rsid w:val="007019B3"/>
    <w:rsid w:val="007019D4"/>
    <w:rsid w:val="00701ACA"/>
    <w:rsid w:val="00701AE4"/>
    <w:rsid w:val="00701C31"/>
    <w:rsid w:val="00701D0D"/>
    <w:rsid w:val="00701E67"/>
    <w:rsid w:val="00701ECF"/>
    <w:rsid w:val="007022D7"/>
    <w:rsid w:val="0070234B"/>
    <w:rsid w:val="007023BC"/>
    <w:rsid w:val="007023DB"/>
    <w:rsid w:val="0070256A"/>
    <w:rsid w:val="007025AD"/>
    <w:rsid w:val="00702652"/>
    <w:rsid w:val="007028EC"/>
    <w:rsid w:val="007028EE"/>
    <w:rsid w:val="00702954"/>
    <w:rsid w:val="00702B42"/>
    <w:rsid w:val="00702B64"/>
    <w:rsid w:val="00702B65"/>
    <w:rsid w:val="00702C4C"/>
    <w:rsid w:val="00702D2F"/>
    <w:rsid w:val="00702D3F"/>
    <w:rsid w:val="00702D41"/>
    <w:rsid w:val="00702EA7"/>
    <w:rsid w:val="00702EE0"/>
    <w:rsid w:val="00702F31"/>
    <w:rsid w:val="00702F6E"/>
    <w:rsid w:val="007030C2"/>
    <w:rsid w:val="00703121"/>
    <w:rsid w:val="00703139"/>
    <w:rsid w:val="00703396"/>
    <w:rsid w:val="007034D8"/>
    <w:rsid w:val="0070354C"/>
    <w:rsid w:val="007035AD"/>
    <w:rsid w:val="0070363F"/>
    <w:rsid w:val="007036AA"/>
    <w:rsid w:val="007036F6"/>
    <w:rsid w:val="0070375C"/>
    <w:rsid w:val="0070377B"/>
    <w:rsid w:val="007037C4"/>
    <w:rsid w:val="007037FB"/>
    <w:rsid w:val="0070385F"/>
    <w:rsid w:val="007038C2"/>
    <w:rsid w:val="00703977"/>
    <w:rsid w:val="007039A8"/>
    <w:rsid w:val="007039C5"/>
    <w:rsid w:val="00703A99"/>
    <w:rsid w:val="00703CA7"/>
    <w:rsid w:val="00703CC2"/>
    <w:rsid w:val="00703CE3"/>
    <w:rsid w:val="00703D99"/>
    <w:rsid w:val="00703E1D"/>
    <w:rsid w:val="0070407B"/>
    <w:rsid w:val="007040C6"/>
    <w:rsid w:val="007041C5"/>
    <w:rsid w:val="007041ED"/>
    <w:rsid w:val="0070422A"/>
    <w:rsid w:val="007042E6"/>
    <w:rsid w:val="00704424"/>
    <w:rsid w:val="00704436"/>
    <w:rsid w:val="0070451F"/>
    <w:rsid w:val="00704564"/>
    <w:rsid w:val="007045D1"/>
    <w:rsid w:val="00704637"/>
    <w:rsid w:val="007046A5"/>
    <w:rsid w:val="007046F6"/>
    <w:rsid w:val="00704806"/>
    <w:rsid w:val="007048CC"/>
    <w:rsid w:val="007049AC"/>
    <w:rsid w:val="00704C51"/>
    <w:rsid w:val="00704D11"/>
    <w:rsid w:val="00704D36"/>
    <w:rsid w:val="00704EA5"/>
    <w:rsid w:val="00704EC5"/>
    <w:rsid w:val="00704ED8"/>
    <w:rsid w:val="00704F25"/>
    <w:rsid w:val="007050C6"/>
    <w:rsid w:val="00705136"/>
    <w:rsid w:val="007051D2"/>
    <w:rsid w:val="00705262"/>
    <w:rsid w:val="0070529F"/>
    <w:rsid w:val="00705320"/>
    <w:rsid w:val="007053CE"/>
    <w:rsid w:val="00705434"/>
    <w:rsid w:val="00705558"/>
    <w:rsid w:val="0070556D"/>
    <w:rsid w:val="00705622"/>
    <w:rsid w:val="00705706"/>
    <w:rsid w:val="0070573F"/>
    <w:rsid w:val="007057D4"/>
    <w:rsid w:val="0070580F"/>
    <w:rsid w:val="00705870"/>
    <w:rsid w:val="00705964"/>
    <w:rsid w:val="00705990"/>
    <w:rsid w:val="00705A1C"/>
    <w:rsid w:val="00705B61"/>
    <w:rsid w:val="00705DB3"/>
    <w:rsid w:val="00705EF7"/>
    <w:rsid w:val="007060C9"/>
    <w:rsid w:val="007060D6"/>
    <w:rsid w:val="0070611D"/>
    <w:rsid w:val="0070619B"/>
    <w:rsid w:val="007061D1"/>
    <w:rsid w:val="00706248"/>
    <w:rsid w:val="00706306"/>
    <w:rsid w:val="007063E1"/>
    <w:rsid w:val="0070649C"/>
    <w:rsid w:val="00706511"/>
    <w:rsid w:val="007065C6"/>
    <w:rsid w:val="007065EC"/>
    <w:rsid w:val="007068B8"/>
    <w:rsid w:val="007068CF"/>
    <w:rsid w:val="00706A0D"/>
    <w:rsid w:val="00706A1A"/>
    <w:rsid w:val="00706A81"/>
    <w:rsid w:val="00706C2F"/>
    <w:rsid w:val="00706C5C"/>
    <w:rsid w:val="00706CFB"/>
    <w:rsid w:val="00706CFE"/>
    <w:rsid w:val="00706DF4"/>
    <w:rsid w:val="00706ECA"/>
    <w:rsid w:val="00706FA5"/>
    <w:rsid w:val="0070700A"/>
    <w:rsid w:val="00707031"/>
    <w:rsid w:val="0070715E"/>
    <w:rsid w:val="007071F9"/>
    <w:rsid w:val="00707286"/>
    <w:rsid w:val="007072C7"/>
    <w:rsid w:val="00707324"/>
    <w:rsid w:val="00707372"/>
    <w:rsid w:val="007075C7"/>
    <w:rsid w:val="00707821"/>
    <w:rsid w:val="00707834"/>
    <w:rsid w:val="00707837"/>
    <w:rsid w:val="007078A8"/>
    <w:rsid w:val="0070799B"/>
    <w:rsid w:val="007079A0"/>
    <w:rsid w:val="007079AC"/>
    <w:rsid w:val="007079DC"/>
    <w:rsid w:val="00707B4B"/>
    <w:rsid w:val="00707BC2"/>
    <w:rsid w:val="00707BF9"/>
    <w:rsid w:val="00707C36"/>
    <w:rsid w:val="00707D81"/>
    <w:rsid w:val="00707DAD"/>
    <w:rsid w:val="00707E06"/>
    <w:rsid w:val="00707EBC"/>
    <w:rsid w:val="0071001B"/>
    <w:rsid w:val="00710048"/>
    <w:rsid w:val="00710088"/>
    <w:rsid w:val="007100C9"/>
    <w:rsid w:val="007100D7"/>
    <w:rsid w:val="00710119"/>
    <w:rsid w:val="00710179"/>
    <w:rsid w:val="0071017E"/>
    <w:rsid w:val="0071020F"/>
    <w:rsid w:val="0071027E"/>
    <w:rsid w:val="0071032E"/>
    <w:rsid w:val="00710344"/>
    <w:rsid w:val="007103A6"/>
    <w:rsid w:val="007104CC"/>
    <w:rsid w:val="007104F7"/>
    <w:rsid w:val="007105BD"/>
    <w:rsid w:val="00710678"/>
    <w:rsid w:val="00710746"/>
    <w:rsid w:val="00710771"/>
    <w:rsid w:val="007107AC"/>
    <w:rsid w:val="007108AE"/>
    <w:rsid w:val="00710981"/>
    <w:rsid w:val="007109C7"/>
    <w:rsid w:val="00710A10"/>
    <w:rsid w:val="00710A5C"/>
    <w:rsid w:val="00710A61"/>
    <w:rsid w:val="00710A8D"/>
    <w:rsid w:val="00710C0C"/>
    <w:rsid w:val="00710C48"/>
    <w:rsid w:val="00710DA2"/>
    <w:rsid w:val="00710DB6"/>
    <w:rsid w:val="00710E50"/>
    <w:rsid w:val="00710E63"/>
    <w:rsid w:val="00710E6D"/>
    <w:rsid w:val="00710ED6"/>
    <w:rsid w:val="00710EDA"/>
    <w:rsid w:val="00711053"/>
    <w:rsid w:val="0071106B"/>
    <w:rsid w:val="00711198"/>
    <w:rsid w:val="00711201"/>
    <w:rsid w:val="007112DC"/>
    <w:rsid w:val="00711490"/>
    <w:rsid w:val="00711507"/>
    <w:rsid w:val="00711614"/>
    <w:rsid w:val="007117D9"/>
    <w:rsid w:val="00711820"/>
    <w:rsid w:val="0071185E"/>
    <w:rsid w:val="00711877"/>
    <w:rsid w:val="007118B8"/>
    <w:rsid w:val="007118E5"/>
    <w:rsid w:val="007119ED"/>
    <w:rsid w:val="00711A44"/>
    <w:rsid w:val="00711BE0"/>
    <w:rsid w:val="00711BEC"/>
    <w:rsid w:val="00711D18"/>
    <w:rsid w:val="00711E25"/>
    <w:rsid w:val="00711EAD"/>
    <w:rsid w:val="00711F13"/>
    <w:rsid w:val="00711F7E"/>
    <w:rsid w:val="0071204D"/>
    <w:rsid w:val="007120A8"/>
    <w:rsid w:val="007120B9"/>
    <w:rsid w:val="00712275"/>
    <w:rsid w:val="007122D6"/>
    <w:rsid w:val="00712376"/>
    <w:rsid w:val="0071245F"/>
    <w:rsid w:val="00712534"/>
    <w:rsid w:val="007125B2"/>
    <w:rsid w:val="007126B4"/>
    <w:rsid w:val="00712725"/>
    <w:rsid w:val="00712785"/>
    <w:rsid w:val="007127B0"/>
    <w:rsid w:val="007128B0"/>
    <w:rsid w:val="007128C8"/>
    <w:rsid w:val="00712B6F"/>
    <w:rsid w:val="00712BBF"/>
    <w:rsid w:val="00712BCE"/>
    <w:rsid w:val="00712C36"/>
    <w:rsid w:val="00712C41"/>
    <w:rsid w:val="00712C4D"/>
    <w:rsid w:val="00712C80"/>
    <w:rsid w:val="00712C95"/>
    <w:rsid w:val="00712DFF"/>
    <w:rsid w:val="0071300C"/>
    <w:rsid w:val="00713213"/>
    <w:rsid w:val="00713384"/>
    <w:rsid w:val="00713405"/>
    <w:rsid w:val="00713441"/>
    <w:rsid w:val="0071356C"/>
    <w:rsid w:val="0071359F"/>
    <w:rsid w:val="007135B7"/>
    <w:rsid w:val="0071362C"/>
    <w:rsid w:val="007136A6"/>
    <w:rsid w:val="00713716"/>
    <w:rsid w:val="0071383A"/>
    <w:rsid w:val="007138E1"/>
    <w:rsid w:val="0071390D"/>
    <w:rsid w:val="00713AAE"/>
    <w:rsid w:val="00713AEE"/>
    <w:rsid w:val="00713C28"/>
    <w:rsid w:val="00713D56"/>
    <w:rsid w:val="00713D96"/>
    <w:rsid w:val="00713DA8"/>
    <w:rsid w:val="00713EE0"/>
    <w:rsid w:val="00714025"/>
    <w:rsid w:val="00714060"/>
    <w:rsid w:val="007142F1"/>
    <w:rsid w:val="0071435A"/>
    <w:rsid w:val="00714383"/>
    <w:rsid w:val="0071442C"/>
    <w:rsid w:val="00714453"/>
    <w:rsid w:val="007145C9"/>
    <w:rsid w:val="00714649"/>
    <w:rsid w:val="0071464E"/>
    <w:rsid w:val="00714778"/>
    <w:rsid w:val="00714783"/>
    <w:rsid w:val="007147F0"/>
    <w:rsid w:val="007147F3"/>
    <w:rsid w:val="0071490E"/>
    <w:rsid w:val="007149DD"/>
    <w:rsid w:val="00714A31"/>
    <w:rsid w:val="00714B4A"/>
    <w:rsid w:val="00714B59"/>
    <w:rsid w:val="00714B60"/>
    <w:rsid w:val="00714BBC"/>
    <w:rsid w:val="00714F57"/>
    <w:rsid w:val="0071506A"/>
    <w:rsid w:val="00715118"/>
    <w:rsid w:val="00715231"/>
    <w:rsid w:val="007153A5"/>
    <w:rsid w:val="007154A5"/>
    <w:rsid w:val="00715583"/>
    <w:rsid w:val="0071559E"/>
    <w:rsid w:val="00715607"/>
    <w:rsid w:val="0071560F"/>
    <w:rsid w:val="00715621"/>
    <w:rsid w:val="00715684"/>
    <w:rsid w:val="00715885"/>
    <w:rsid w:val="00715927"/>
    <w:rsid w:val="00715A3B"/>
    <w:rsid w:val="00715AB1"/>
    <w:rsid w:val="00715B4A"/>
    <w:rsid w:val="00715B4B"/>
    <w:rsid w:val="00715B8B"/>
    <w:rsid w:val="00715BB4"/>
    <w:rsid w:val="00715D3F"/>
    <w:rsid w:val="00715D54"/>
    <w:rsid w:val="00715DF8"/>
    <w:rsid w:val="00715E8E"/>
    <w:rsid w:val="0071602F"/>
    <w:rsid w:val="0071605B"/>
    <w:rsid w:val="00716330"/>
    <w:rsid w:val="007164B3"/>
    <w:rsid w:val="00716636"/>
    <w:rsid w:val="007166B9"/>
    <w:rsid w:val="0071679A"/>
    <w:rsid w:val="007167CB"/>
    <w:rsid w:val="00716848"/>
    <w:rsid w:val="00716873"/>
    <w:rsid w:val="00716A67"/>
    <w:rsid w:val="00716BB2"/>
    <w:rsid w:val="00716C17"/>
    <w:rsid w:val="00716D87"/>
    <w:rsid w:val="00716DE7"/>
    <w:rsid w:val="00716E50"/>
    <w:rsid w:val="00716E5A"/>
    <w:rsid w:val="00716E63"/>
    <w:rsid w:val="00716F34"/>
    <w:rsid w:val="00716FF2"/>
    <w:rsid w:val="0071703F"/>
    <w:rsid w:val="00717051"/>
    <w:rsid w:val="00717156"/>
    <w:rsid w:val="00717260"/>
    <w:rsid w:val="007172E1"/>
    <w:rsid w:val="007175D1"/>
    <w:rsid w:val="00717651"/>
    <w:rsid w:val="00717710"/>
    <w:rsid w:val="007177D2"/>
    <w:rsid w:val="00717889"/>
    <w:rsid w:val="0071794E"/>
    <w:rsid w:val="007179A9"/>
    <w:rsid w:val="00717D0B"/>
    <w:rsid w:val="00717D2A"/>
    <w:rsid w:val="00717D49"/>
    <w:rsid w:val="00717F61"/>
    <w:rsid w:val="00717F96"/>
    <w:rsid w:val="00717FE4"/>
    <w:rsid w:val="0072019A"/>
    <w:rsid w:val="00720205"/>
    <w:rsid w:val="007202A0"/>
    <w:rsid w:val="007203B5"/>
    <w:rsid w:val="0072042F"/>
    <w:rsid w:val="007204AD"/>
    <w:rsid w:val="0072053D"/>
    <w:rsid w:val="00720556"/>
    <w:rsid w:val="007205C9"/>
    <w:rsid w:val="007205E9"/>
    <w:rsid w:val="0072067F"/>
    <w:rsid w:val="007206D3"/>
    <w:rsid w:val="00720719"/>
    <w:rsid w:val="007208E5"/>
    <w:rsid w:val="00720950"/>
    <w:rsid w:val="00720A74"/>
    <w:rsid w:val="00720AB8"/>
    <w:rsid w:val="00720BAC"/>
    <w:rsid w:val="00720C8F"/>
    <w:rsid w:val="00720D32"/>
    <w:rsid w:val="00720D86"/>
    <w:rsid w:val="00720EE6"/>
    <w:rsid w:val="00720F5A"/>
    <w:rsid w:val="00720F76"/>
    <w:rsid w:val="00720FD8"/>
    <w:rsid w:val="00721005"/>
    <w:rsid w:val="00721034"/>
    <w:rsid w:val="00721081"/>
    <w:rsid w:val="00721128"/>
    <w:rsid w:val="007211A8"/>
    <w:rsid w:val="007212B9"/>
    <w:rsid w:val="0072130F"/>
    <w:rsid w:val="00721369"/>
    <w:rsid w:val="00721446"/>
    <w:rsid w:val="00721492"/>
    <w:rsid w:val="00721536"/>
    <w:rsid w:val="0072156F"/>
    <w:rsid w:val="0072175D"/>
    <w:rsid w:val="00721788"/>
    <w:rsid w:val="00721A77"/>
    <w:rsid w:val="00721A81"/>
    <w:rsid w:val="00721A83"/>
    <w:rsid w:val="00721BC9"/>
    <w:rsid w:val="00721C24"/>
    <w:rsid w:val="00721CA8"/>
    <w:rsid w:val="00721D0D"/>
    <w:rsid w:val="00721D70"/>
    <w:rsid w:val="00721DF6"/>
    <w:rsid w:val="00721E83"/>
    <w:rsid w:val="00721E92"/>
    <w:rsid w:val="00722051"/>
    <w:rsid w:val="00722071"/>
    <w:rsid w:val="007220B1"/>
    <w:rsid w:val="007220F3"/>
    <w:rsid w:val="00722208"/>
    <w:rsid w:val="00722572"/>
    <w:rsid w:val="007225A6"/>
    <w:rsid w:val="007226DD"/>
    <w:rsid w:val="007226E1"/>
    <w:rsid w:val="007227E8"/>
    <w:rsid w:val="0072286E"/>
    <w:rsid w:val="007228E8"/>
    <w:rsid w:val="00722925"/>
    <w:rsid w:val="00722A46"/>
    <w:rsid w:val="00722AB6"/>
    <w:rsid w:val="00722C7F"/>
    <w:rsid w:val="00722C91"/>
    <w:rsid w:val="00722CD5"/>
    <w:rsid w:val="00722CF7"/>
    <w:rsid w:val="00722EA5"/>
    <w:rsid w:val="00722FBA"/>
    <w:rsid w:val="00722FF8"/>
    <w:rsid w:val="0072320D"/>
    <w:rsid w:val="007232B8"/>
    <w:rsid w:val="007232BF"/>
    <w:rsid w:val="007232E6"/>
    <w:rsid w:val="007232EF"/>
    <w:rsid w:val="00723396"/>
    <w:rsid w:val="007233B3"/>
    <w:rsid w:val="0072341D"/>
    <w:rsid w:val="007234C6"/>
    <w:rsid w:val="007234D8"/>
    <w:rsid w:val="007235B5"/>
    <w:rsid w:val="007235C6"/>
    <w:rsid w:val="00723609"/>
    <w:rsid w:val="0072364A"/>
    <w:rsid w:val="007236EC"/>
    <w:rsid w:val="007237B1"/>
    <w:rsid w:val="007237FB"/>
    <w:rsid w:val="00723863"/>
    <w:rsid w:val="00723880"/>
    <w:rsid w:val="007238F2"/>
    <w:rsid w:val="007239CC"/>
    <w:rsid w:val="007239FB"/>
    <w:rsid w:val="00723BBA"/>
    <w:rsid w:val="00723C40"/>
    <w:rsid w:val="00723C4A"/>
    <w:rsid w:val="00723D70"/>
    <w:rsid w:val="00723E4A"/>
    <w:rsid w:val="00723F20"/>
    <w:rsid w:val="00723FB6"/>
    <w:rsid w:val="0072407F"/>
    <w:rsid w:val="00724308"/>
    <w:rsid w:val="00724382"/>
    <w:rsid w:val="00724404"/>
    <w:rsid w:val="0072445A"/>
    <w:rsid w:val="00724621"/>
    <w:rsid w:val="0072464D"/>
    <w:rsid w:val="007246F3"/>
    <w:rsid w:val="00724789"/>
    <w:rsid w:val="0072490C"/>
    <w:rsid w:val="00724ACA"/>
    <w:rsid w:val="00724C58"/>
    <w:rsid w:val="00724CDD"/>
    <w:rsid w:val="00724D57"/>
    <w:rsid w:val="00724ED8"/>
    <w:rsid w:val="00724FE1"/>
    <w:rsid w:val="007252AE"/>
    <w:rsid w:val="007252EC"/>
    <w:rsid w:val="007253C3"/>
    <w:rsid w:val="0072547F"/>
    <w:rsid w:val="007254F5"/>
    <w:rsid w:val="007254F7"/>
    <w:rsid w:val="007256EB"/>
    <w:rsid w:val="007258B8"/>
    <w:rsid w:val="007258EE"/>
    <w:rsid w:val="007259AD"/>
    <w:rsid w:val="00725A37"/>
    <w:rsid w:val="00725B02"/>
    <w:rsid w:val="00725B18"/>
    <w:rsid w:val="00725B5C"/>
    <w:rsid w:val="00725BF5"/>
    <w:rsid w:val="00725C77"/>
    <w:rsid w:val="00725CC9"/>
    <w:rsid w:val="00725E0B"/>
    <w:rsid w:val="00725F3F"/>
    <w:rsid w:val="0072605C"/>
    <w:rsid w:val="00726135"/>
    <w:rsid w:val="00726242"/>
    <w:rsid w:val="00726265"/>
    <w:rsid w:val="007263C8"/>
    <w:rsid w:val="0072645F"/>
    <w:rsid w:val="00726558"/>
    <w:rsid w:val="00726595"/>
    <w:rsid w:val="007265B8"/>
    <w:rsid w:val="0072670D"/>
    <w:rsid w:val="00726727"/>
    <w:rsid w:val="0072675A"/>
    <w:rsid w:val="00726904"/>
    <w:rsid w:val="00726C44"/>
    <w:rsid w:val="00726CAC"/>
    <w:rsid w:val="00726CB7"/>
    <w:rsid w:val="00726D56"/>
    <w:rsid w:val="00726DB2"/>
    <w:rsid w:val="00726F32"/>
    <w:rsid w:val="007270D1"/>
    <w:rsid w:val="00727149"/>
    <w:rsid w:val="007272AB"/>
    <w:rsid w:val="0072732B"/>
    <w:rsid w:val="007275BB"/>
    <w:rsid w:val="00727696"/>
    <w:rsid w:val="00727788"/>
    <w:rsid w:val="0072782F"/>
    <w:rsid w:val="007278E3"/>
    <w:rsid w:val="0072793D"/>
    <w:rsid w:val="007279E4"/>
    <w:rsid w:val="00727A03"/>
    <w:rsid w:val="00727AE8"/>
    <w:rsid w:val="00727BF3"/>
    <w:rsid w:val="00727E87"/>
    <w:rsid w:val="00727EFE"/>
    <w:rsid w:val="00727F82"/>
    <w:rsid w:val="00730061"/>
    <w:rsid w:val="007300FA"/>
    <w:rsid w:val="0073011E"/>
    <w:rsid w:val="0073014B"/>
    <w:rsid w:val="00730163"/>
    <w:rsid w:val="007301C0"/>
    <w:rsid w:val="00730341"/>
    <w:rsid w:val="00730345"/>
    <w:rsid w:val="0073037C"/>
    <w:rsid w:val="007304A2"/>
    <w:rsid w:val="007304CF"/>
    <w:rsid w:val="00730623"/>
    <w:rsid w:val="007307D5"/>
    <w:rsid w:val="0073088B"/>
    <w:rsid w:val="00730A05"/>
    <w:rsid w:val="00730A4A"/>
    <w:rsid w:val="00730ACE"/>
    <w:rsid w:val="00730B76"/>
    <w:rsid w:val="00730B82"/>
    <w:rsid w:val="00730BD4"/>
    <w:rsid w:val="00730BEA"/>
    <w:rsid w:val="00730CCB"/>
    <w:rsid w:val="00730CCC"/>
    <w:rsid w:val="00730DB5"/>
    <w:rsid w:val="007310CF"/>
    <w:rsid w:val="007310E3"/>
    <w:rsid w:val="00731182"/>
    <w:rsid w:val="007311A7"/>
    <w:rsid w:val="007311D0"/>
    <w:rsid w:val="0073129E"/>
    <w:rsid w:val="0073132D"/>
    <w:rsid w:val="007313A3"/>
    <w:rsid w:val="0073143C"/>
    <w:rsid w:val="0073144B"/>
    <w:rsid w:val="0073153B"/>
    <w:rsid w:val="00731577"/>
    <w:rsid w:val="007315C7"/>
    <w:rsid w:val="007315ED"/>
    <w:rsid w:val="007315F1"/>
    <w:rsid w:val="0073160F"/>
    <w:rsid w:val="0073163A"/>
    <w:rsid w:val="00731772"/>
    <w:rsid w:val="0073181C"/>
    <w:rsid w:val="0073182D"/>
    <w:rsid w:val="00731872"/>
    <w:rsid w:val="0073195D"/>
    <w:rsid w:val="00731A8F"/>
    <w:rsid w:val="00731E06"/>
    <w:rsid w:val="00731F5A"/>
    <w:rsid w:val="00731F80"/>
    <w:rsid w:val="00731FD3"/>
    <w:rsid w:val="007321BC"/>
    <w:rsid w:val="00732467"/>
    <w:rsid w:val="00732496"/>
    <w:rsid w:val="007324DF"/>
    <w:rsid w:val="00732624"/>
    <w:rsid w:val="00732633"/>
    <w:rsid w:val="0073265D"/>
    <w:rsid w:val="00732767"/>
    <w:rsid w:val="007327BE"/>
    <w:rsid w:val="007328D2"/>
    <w:rsid w:val="00732967"/>
    <w:rsid w:val="00732AC4"/>
    <w:rsid w:val="00732B06"/>
    <w:rsid w:val="00732B1B"/>
    <w:rsid w:val="00732BE7"/>
    <w:rsid w:val="00732C1B"/>
    <w:rsid w:val="00732C30"/>
    <w:rsid w:val="00732CD4"/>
    <w:rsid w:val="00732DE3"/>
    <w:rsid w:val="00732E58"/>
    <w:rsid w:val="00732EE0"/>
    <w:rsid w:val="00733365"/>
    <w:rsid w:val="007333D1"/>
    <w:rsid w:val="0073345A"/>
    <w:rsid w:val="007334E4"/>
    <w:rsid w:val="0073350E"/>
    <w:rsid w:val="007335CC"/>
    <w:rsid w:val="00733650"/>
    <w:rsid w:val="00733730"/>
    <w:rsid w:val="007338FB"/>
    <w:rsid w:val="00733962"/>
    <w:rsid w:val="007339E0"/>
    <w:rsid w:val="00733A01"/>
    <w:rsid w:val="00733B94"/>
    <w:rsid w:val="00733B9E"/>
    <w:rsid w:val="00733C2B"/>
    <w:rsid w:val="00733CD6"/>
    <w:rsid w:val="00733D99"/>
    <w:rsid w:val="00733E24"/>
    <w:rsid w:val="00733EAE"/>
    <w:rsid w:val="00734186"/>
    <w:rsid w:val="007341F3"/>
    <w:rsid w:val="00734460"/>
    <w:rsid w:val="0073459F"/>
    <w:rsid w:val="0073467E"/>
    <w:rsid w:val="007346A3"/>
    <w:rsid w:val="007346E6"/>
    <w:rsid w:val="007346EF"/>
    <w:rsid w:val="007346F6"/>
    <w:rsid w:val="00734706"/>
    <w:rsid w:val="0073475C"/>
    <w:rsid w:val="00734855"/>
    <w:rsid w:val="007348C2"/>
    <w:rsid w:val="0073499B"/>
    <w:rsid w:val="00734B72"/>
    <w:rsid w:val="00734B90"/>
    <w:rsid w:val="00734B9D"/>
    <w:rsid w:val="00734BD4"/>
    <w:rsid w:val="00734C26"/>
    <w:rsid w:val="00734D17"/>
    <w:rsid w:val="00734D2C"/>
    <w:rsid w:val="00734D3B"/>
    <w:rsid w:val="00734DE3"/>
    <w:rsid w:val="00734E94"/>
    <w:rsid w:val="00734E97"/>
    <w:rsid w:val="00734EB9"/>
    <w:rsid w:val="00734F0E"/>
    <w:rsid w:val="00734F6B"/>
    <w:rsid w:val="00734F96"/>
    <w:rsid w:val="00734FA4"/>
    <w:rsid w:val="00734FB0"/>
    <w:rsid w:val="00734FCC"/>
    <w:rsid w:val="00735003"/>
    <w:rsid w:val="00735122"/>
    <w:rsid w:val="00735165"/>
    <w:rsid w:val="007352A0"/>
    <w:rsid w:val="007352CF"/>
    <w:rsid w:val="0073537D"/>
    <w:rsid w:val="007354A0"/>
    <w:rsid w:val="007356B2"/>
    <w:rsid w:val="0073575F"/>
    <w:rsid w:val="00735815"/>
    <w:rsid w:val="0073582B"/>
    <w:rsid w:val="007359A8"/>
    <w:rsid w:val="007359E5"/>
    <w:rsid w:val="007359EA"/>
    <w:rsid w:val="00735C03"/>
    <w:rsid w:val="00735C63"/>
    <w:rsid w:val="00735D0F"/>
    <w:rsid w:val="00735D3A"/>
    <w:rsid w:val="00735E4D"/>
    <w:rsid w:val="00735EC9"/>
    <w:rsid w:val="0073620B"/>
    <w:rsid w:val="007364AD"/>
    <w:rsid w:val="00736596"/>
    <w:rsid w:val="007365AB"/>
    <w:rsid w:val="0073669C"/>
    <w:rsid w:val="00736736"/>
    <w:rsid w:val="0073677D"/>
    <w:rsid w:val="00736DA9"/>
    <w:rsid w:val="00736E19"/>
    <w:rsid w:val="00736E81"/>
    <w:rsid w:val="00736EFE"/>
    <w:rsid w:val="00737040"/>
    <w:rsid w:val="00737066"/>
    <w:rsid w:val="0073730A"/>
    <w:rsid w:val="0073738B"/>
    <w:rsid w:val="007373EC"/>
    <w:rsid w:val="00737407"/>
    <w:rsid w:val="00737606"/>
    <w:rsid w:val="00737689"/>
    <w:rsid w:val="00737727"/>
    <w:rsid w:val="007378ED"/>
    <w:rsid w:val="00737911"/>
    <w:rsid w:val="00737A15"/>
    <w:rsid w:val="00737A68"/>
    <w:rsid w:val="00737A7C"/>
    <w:rsid w:val="00737B40"/>
    <w:rsid w:val="00737D07"/>
    <w:rsid w:val="00737D47"/>
    <w:rsid w:val="00737DD0"/>
    <w:rsid w:val="0074006A"/>
    <w:rsid w:val="00740331"/>
    <w:rsid w:val="0074037B"/>
    <w:rsid w:val="007406A4"/>
    <w:rsid w:val="007407FB"/>
    <w:rsid w:val="007408C7"/>
    <w:rsid w:val="00740A62"/>
    <w:rsid w:val="00740BDC"/>
    <w:rsid w:val="00740C1D"/>
    <w:rsid w:val="00740D28"/>
    <w:rsid w:val="00740D5F"/>
    <w:rsid w:val="00740F4E"/>
    <w:rsid w:val="00741081"/>
    <w:rsid w:val="00741086"/>
    <w:rsid w:val="007410BD"/>
    <w:rsid w:val="007410E3"/>
    <w:rsid w:val="00741171"/>
    <w:rsid w:val="00741182"/>
    <w:rsid w:val="00741184"/>
    <w:rsid w:val="00741220"/>
    <w:rsid w:val="007412EE"/>
    <w:rsid w:val="007413E4"/>
    <w:rsid w:val="0074149F"/>
    <w:rsid w:val="0074163F"/>
    <w:rsid w:val="007417C4"/>
    <w:rsid w:val="00741836"/>
    <w:rsid w:val="00741852"/>
    <w:rsid w:val="00741869"/>
    <w:rsid w:val="00741A65"/>
    <w:rsid w:val="00741AFE"/>
    <w:rsid w:val="00741C10"/>
    <w:rsid w:val="00741D39"/>
    <w:rsid w:val="00741DA1"/>
    <w:rsid w:val="00741E77"/>
    <w:rsid w:val="00741E9B"/>
    <w:rsid w:val="00742010"/>
    <w:rsid w:val="007420A9"/>
    <w:rsid w:val="00742298"/>
    <w:rsid w:val="0074248B"/>
    <w:rsid w:val="007424F6"/>
    <w:rsid w:val="0074254C"/>
    <w:rsid w:val="007425D5"/>
    <w:rsid w:val="007426E4"/>
    <w:rsid w:val="0074273F"/>
    <w:rsid w:val="0074293C"/>
    <w:rsid w:val="007429D4"/>
    <w:rsid w:val="00742A71"/>
    <w:rsid w:val="00742AB1"/>
    <w:rsid w:val="00742B1A"/>
    <w:rsid w:val="00742B26"/>
    <w:rsid w:val="00742BB4"/>
    <w:rsid w:val="00742C5E"/>
    <w:rsid w:val="00742C61"/>
    <w:rsid w:val="00742E76"/>
    <w:rsid w:val="00742F79"/>
    <w:rsid w:val="00743148"/>
    <w:rsid w:val="007432F7"/>
    <w:rsid w:val="0074331D"/>
    <w:rsid w:val="007434A8"/>
    <w:rsid w:val="0074362E"/>
    <w:rsid w:val="00743651"/>
    <w:rsid w:val="007438DA"/>
    <w:rsid w:val="00743B59"/>
    <w:rsid w:val="00743C29"/>
    <w:rsid w:val="00743C31"/>
    <w:rsid w:val="00743C34"/>
    <w:rsid w:val="00743D27"/>
    <w:rsid w:val="00743F02"/>
    <w:rsid w:val="00743F17"/>
    <w:rsid w:val="00744088"/>
    <w:rsid w:val="00744113"/>
    <w:rsid w:val="00744147"/>
    <w:rsid w:val="0074416C"/>
    <w:rsid w:val="0074417B"/>
    <w:rsid w:val="007441BF"/>
    <w:rsid w:val="0074423B"/>
    <w:rsid w:val="00744369"/>
    <w:rsid w:val="007443B5"/>
    <w:rsid w:val="007444F5"/>
    <w:rsid w:val="00744510"/>
    <w:rsid w:val="00744524"/>
    <w:rsid w:val="00744682"/>
    <w:rsid w:val="007446C1"/>
    <w:rsid w:val="00744805"/>
    <w:rsid w:val="00744826"/>
    <w:rsid w:val="00744AB5"/>
    <w:rsid w:val="00744C26"/>
    <w:rsid w:val="00744C6E"/>
    <w:rsid w:val="00744E3B"/>
    <w:rsid w:val="00744F43"/>
    <w:rsid w:val="00744F45"/>
    <w:rsid w:val="007450BE"/>
    <w:rsid w:val="007451C9"/>
    <w:rsid w:val="007451D2"/>
    <w:rsid w:val="00745210"/>
    <w:rsid w:val="00745376"/>
    <w:rsid w:val="00745396"/>
    <w:rsid w:val="00745471"/>
    <w:rsid w:val="00745516"/>
    <w:rsid w:val="0074564B"/>
    <w:rsid w:val="007456CF"/>
    <w:rsid w:val="00745A9A"/>
    <w:rsid w:val="00745B9B"/>
    <w:rsid w:val="00745BCC"/>
    <w:rsid w:val="00745EA1"/>
    <w:rsid w:val="00745F39"/>
    <w:rsid w:val="00745F9C"/>
    <w:rsid w:val="00745FF7"/>
    <w:rsid w:val="0074604B"/>
    <w:rsid w:val="00746076"/>
    <w:rsid w:val="0074614F"/>
    <w:rsid w:val="007462EE"/>
    <w:rsid w:val="00746315"/>
    <w:rsid w:val="00746690"/>
    <w:rsid w:val="0074677D"/>
    <w:rsid w:val="007467A3"/>
    <w:rsid w:val="007467F6"/>
    <w:rsid w:val="0074680B"/>
    <w:rsid w:val="00746954"/>
    <w:rsid w:val="00746A7D"/>
    <w:rsid w:val="00746B20"/>
    <w:rsid w:val="00746B82"/>
    <w:rsid w:val="00746B87"/>
    <w:rsid w:val="00746C4E"/>
    <w:rsid w:val="00746E2D"/>
    <w:rsid w:val="00746E36"/>
    <w:rsid w:val="00746E47"/>
    <w:rsid w:val="00747134"/>
    <w:rsid w:val="0074718C"/>
    <w:rsid w:val="0074719F"/>
    <w:rsid w:val="007473C5"/>
    <w:rsid w:val="007473D6"/>
    <w:rsid w:val="00747494"/>
    <w:rsid w:val="007474CB"/>
    <w:rsid w:val="007475C7"/>
    <w:rsid w:val="007475DE"/>
    <w:rsid w:val="00747659"/>
    <w:rsid w:val="0074765B"/>
    <w:rsid w:val="0074771C"/>
    <w:rsid w:val="00747734"/>
    <w:rsid w:val="0074774A"/>
    <w:rsid w:val="00747794"/>
    <w:rsid w:val="0074779C"/>
    <w:rsid w:val="00747996"/>
    <w:rsid w:val="00747A26"/>
    <w:rsid w:val="00747A43"/>
    <w:rsid w:val="00747C91"/>
    <w:rsid w:val="00747DBC"/>
    <w:rsid w:val="00747F2B"/>
    <w:rsid w:val="00747F44"/>
    <w:rsid w:val="00747FCF"/>
    <w:rsid w:val="00750017"/>
    <w:rsid w:val="00750284"/>
    <w:rsid w:val="0075028F"/>
    <w:rsid w:val="00750398"/>
    <w:rsid w:val="007503F7"/>
    <w:rsid w:val="0075043D"/>
    <w:rsid w:val="007504AF"/>
    <w:rsid w:val="007505C4"/>
    <w:rsid w:val="00750604"/>
    <w:rsid w:val="00750630"/>
    <w:rsid w:val="0075083E"/>
    <w:rsid w:val="00750880"/>
    <w:rsid w:val="0075088A"/>
    <w:rsid w:val="0075090D"/>
    <w:rsid w:val="00750B47"/>
    <w:rsid w:val="00750BA8"/>
    <w:rsid w:val="00750C51"/>
    <w:rsid w:val="00750CDE"/>
    <w:rsid w:val="00750E8B"/>
    <w:rsid w:val="00750F51"/>
    <w:rsid w:val="00751043"/>
    <w:rsid w:val="007510CB"/>
    <w:rsid w:val="007511BC"/>
    <w:rsid w:val="00751207"/>
    <w:rsid w:val="00751311"/>
    <w:rsid w:val="0075131F"/>
    <w:rsid w:val="00751358"/>
    <w:rsid w:val="00751495"/>
    <w:rsid w:val="00751568"/>
    <w:rsid w:val="0075169A"/>
    <w:rsid w:val="0075169F"/>
    <w:rsid w:val="0075171E"/>
    <w:rsid w:val="00751752"/>
    <w:rsid w:val="0075196A"/>
    <w:rsid w:val="007519F6"/>
    <w:rsid w:val="00751A7B"/>
    <w:rsid w:val="00751B01"/>
    <w:rsid w:val="00751BA5"/>
    <w:rsid w:val="00751BD5"/>
    <w:rsid w:val="00751BD8"/>
    <w:rsid w:val="00751D11"/>
    <w:rsid w:val="00751DCB"/>
    <w:rsid w:val="00751F57"/>
    <w:rsid w:val="007521A0"/>
    <w:rsid w:val="00752246"/>
    <w:rsid w:val="0075239B"/>
    <w:rsid w:val="0075257A"/>
    <w:rsid w:val="007525F3"/>
    <w:rsid w:val="007526DB"/>
    <w:rsid w:val="0075279C"/>
    <w:rsid w:val="00752996"/>
    <w:rsid w:val="00752A06"/>
    <w:rsid w:val="00752AE7"/>
    <w:rsid w:val="00752BBF"/>
    <w:rsid w:val="00752C8E"/>
    <w:rsid w:val="00752D30"/>
    <w:rsid w:val="00752F3B"/>
    <w:rsid w:val="007530D6"/>
    <w:rsid w:val="00753214"/>
    <w:rsid w:val="00753266"/>
    <w:rsid w:val="00753400"/>
    <w:rsid w:val="007534AD"/>
    <w:rsid w:val="0075353D"/>
    <w:rsid w:val="00753573"/>
    <w:rsid w:val="007535AF"/>
    <w:rsid w:val="0075361D"/>
    <w:rsid w:val="00753795"/>
    <w:rsid w:val="0075380A"/>
    <w:rsid w:val="00753815"/>
    <w:rsid w:val="007538D5"/>
    <w:rsid w:val="007539E5"/>
    <w:rsid w:val="00753A55"/>
    <w:rsid w:val="00753B0E"/>
    <w:rsid w:val="00753B25"/>
    <w:rsid w:val="00753B57"/>
    <w:rsid w:val="00753B65"/>
    <w:rsid w:val="00753BD8"/>
    <w:rsid w:val="00753C0B"/>
    <w:rsid w:val="00753C58"/>
    <w:rsid w:val="00753E10"/>
    <w:rsid w:val="00753E76"/>
    <w:rsid w:val="00753E96"/>
    <w:rsid w:val="00753EBD"/>
    <w:rsid w:val="00753F6D"/>
    <w:rsid w:val="00753FCC"/>
    <w:rsid w:val="0075406C"/>
    <w:rsid w:val="007540CA"/>
    <w:rsid w:val="007540E0"/>
    <w:rsid w:val="0075419D"/>
    <w:rsid w:val="00754211"/>
    <w:rsid w:val="00754239"/>
    <w:rsid w:val="00754450"/>
    <w:rsid w:val="00754580"/>
    <w:rsid w:val="00754637"/>
    <w:rsid w:val="007546E4"/>
    <w:rsid w:val="007546F8"/>
    <w:rsid w:val="00754730"/>
    <w:rsid w:val="00754862"/>
    <w:rsid w:val="00754883"/>
    <w:rsid w:val="007548CB"/>
    <w:rsid w:val="007548F5"/>
    <w:rsid w:val="00754A43"/>
    <w:rsid w:val="00754A63"/>
    <w:rsid w:val="00754CD0"/>
    <w:rsid w:val="00754CDF"/>
    <w:rsid w:val="00754DD3"/>
    <w:rsid w:val="00754FBD"/>
    <w:rsid w:val="0075501E"/>
    <w:rsid w:val="00755335"/>
    <w:rsid w:val="00755348"/>
    <w:rsid w:val="007553C3"/>
    <w:rsid w:val="0075557B"/>
    <w:rsid w:val="00755624"/>
    <w:rsid w:val="00755684"/>
    <w:rsid w:val="007556D0"/>
    <w:rsid w:val="00755737"/>
    <w:rsid w:val="00755746"/>
    <w:rsid w:val="0075594C"/>
    <w:rsid w:val="00755A68"/>
    <w:rsid w:val="00755AAB"/>
    <w:rsid w:val="00755C0A"/>
    <w:rsid w:val="00755D46"/>
    <w:rsid w:val="00755E97"/>
    <w:rsid w:val="00755F4A"/>
    <w:rsid w:val="0075602C"/>
    <w:rsid w:val="007560BD"/>
    <w:rsid w:val="007560DB"/>
    <w:rsid w:val="00756291"/>
    <w:rsid w:val="007562FC"/>
    <w:rsid w:val="007563C7"/>
    <w:rsid w:val="0075640F"/>
    <w:rsid w:val="00756465"/>
    <w:rsid w:val="00756535"/>
    <w:rsid w:val="00756550"/>
    <w:rsid w:val="0075667E"/>
    <w:rsid w:val="007566AD"/>
    <w:rsid w:val="0075670A"/>
    <w:rsid w:val="00756898"/>
    <w:rsid w:val="007569C8"/>
    <w:rsid w:val="00756B78"/>
    <w:rsid w:val="00756C29"/>
    <w:rsid w:val="00756E79"/>
    <w:rsid w:val="00756F15"/>
    <w:rsid w:val="00756F7A"/>
    <w:rsid w:val="00757056"/>
    <w:rsid w:val="007570D9"/>
    <w:rsid w:val="007571C2"/>
    <w:rsid w:val="007571E9"/>
    <w:rsid w:val="0075722E"/>
    <w:rsid w:val="007572FD"/>
    <w:rsid w:val="00757371"/>
    <w:rsid w:val="007573D2"/>
    <w:rsid w:val="00757484"/>
    <w:rsid w:val="00757498"/>
    <w:rsid w:val="007574FC"/>
    <w:rsid w:val="0075763F"/>
    <w:rsid w:val="007576DC"/>
    <w:rsid w:val="007576DE"/>
    <w:rsid w:val="0075779D"/>
    <w:rsid w:val="007577C2"/>
    <w:rsid w:val="007577FC"/>
    <w:rsid w:val="0075781E"/>
    <w:rsid w:val="007578C4"/>
    <w:rsid w:val="00757906"/>
    <w:rsid w:val="00757909"/>
    <w:rsid w:val="00757927"/>
    <w:rsid w:val="0075796A"/>
    <w:rsid w:val="007579A8"/>
    <w:rsid w:val="00757A13"/>
    <w:rsid w:val="00757B15"/>
    <w:rsid w:val="00757BBB"/>
    <w:rsid w:val="00757C0E"/>
    <w:rsid w:val="00757D12"/>
    <w:rsid w:val="00757DFA"/>
    <w:rsid w:val="00757E44"/>
    <w:rsid w:val="00757E5E"/>
    <w:rsid w:val="00757EA2"/>
    <w:rsid w:val="00757EF2"/>
    <w:rsid w:val="00757F76"/>
    <w:rsid w:val="00757FEF"/>
    <w:rsid w:val="00760242"/>
    <w:rsid w:val="007602AC"/>
    <w:rsid w:val="007602E1"/>
    <w:rsid w:val="007602EE"/>
    <w:rsid w:val="0076034E"/>
    <w:rsid w:val="0076037D"/>
    <w:rsid w:val="00760474"/>
    <w:rsid w:val="00760584"/>
    <w:rsid w:val="00760672"/>
    <w:rsid w:val="007606B4"/>
    <w:rsid w:val="0076072A"/>
    <w:rsid w:val="00760750"/>
    <w:rsid w:val="007607FB"/>
    <w:rsid w:val="0076080C"/>
    <w:rsid w:val="0076098C"/>
    <w:rsid w:val="00760A21"/>
    <w:rsid w:val="00760B2E"/>
    <w:rsid w:val="00760B37"/>
    <w:rsid w:val="00760B7C"/>
    <w:rsid w:val="00760BE9"/>
    <w:rsid w:val="00760CE1"/>
    <w:rsid w:val="00760F1C"/>
    <w:rsid w:val="00760F42"/>
    <w:rsid w:val="00760FAF"/>
    <w:rsid w:val="00761182"/>
    <w:rsid w:val="007611AC"/>
    <w:rsid w:val="00761355"/>
    <w:rsid w:val="00761620"/>
    <w:rsid w:val="007616E9"/>
    <w:rsid w:val="0076171E"/>
    <w:rsid w:val="0076173C"/>
    <w:rsid w:val="00761811"/>
    <w:rsid w:val="00761940"/>
    <w:rsid w:val="007619B8"/>
    <w:rsid w:val="00761A05"/>
    <w:rsid w:val="00761A28"/>
    <w:rsid w:val="00761A56"/>
    <w:rsid w:val="00761A5B"/>
    <w:rsid w:val="00761B1F"/>
    <w:rsid w:val="00761B31"/>
    <w:rsid w:val="00761C4C"/>
    <w:rsid w:val="00761C91"/>
    <w:rsid w:val="00761C97"/>
    <w:rsid w:val="00761D62"/>
    <w:rsid w:val="00761F33"/>
    <w:rsid w:val="00761F38"/>
    <w:rsid w:val="00761FA7"/>
    <w:rsid w:val="0076203D"/>
    <w:rsid w:val="00762057"/>
    <w:rsid w:val="00762072"/>
    <w:rsid w:val="0076208B"/>
    <w:rsid w:val="0076209A"/>
    <w:rsid w:val="00762130"/>
    <w:rsid w:val="00762182"/>
    <w:rsid w:val="007621D2"/>
    <w:rsid w:val="007621D9"/>
    <w:rsid w:val="00762312"/>
    <w:rsid w:val="00762472"/>
    <w:rsid w:val="007624F5"/>
    <w:rsid w:val="007626A4"/>
    <w:rsid w:val="00762727"/>
    <w:rsid w:val="007627FB"/>
    <w:rsid w:val="007628D2"/>
    <w:rsid w:val="007629A7"/>
    <w:rsid w:val="00762A02"/>
    <w:rsid w:val="00762A36"/>
    <w:rsid w:val="00762B6F"/>
    <w:rsid w:val="00762C4E"/>
    <w:rsid w:val="00762CC1"/>
    <w:rsid w:val="00762D42"/>
    <w:rsid w:val="00762DB7"/>
    <w:rsid w:val="00762F0E"/>
    <w:rsid w:val="00762F63"/>
    <w:rsid w:val="007630C6"/>
    <w:rsid w:val="00763188"/>
    <w:rsid w:val="007631F3"/>
    <w:rsid w:val="007633D4"/>
    <w:rsid w:val="00763420"/>
    <w:rsid w:val="00763461"/>
    <w:rsid w:val="007635F3"/>
    <w:rsid w:val="0076378A"/>
    <w:rsid w:val="007637D6"/>
    <w:rsid w:val="007638CC"/>
    <w:rsid w:val="00763A19"/>
    <w:rsid w:val="00763B10"/>
    <w:rsid w:val="00763B1C"/>
    <w:rsid w:val="00763B4D"/>
    <w:rsid w:val="00763BAD"/>
    <w:rsid w:val="00763C1E"/>
    <w:rsid w:val="00763D0D"/>
    <w:rsid w:val="00763DC0"/>
    <w:rsid w:val="00763E49"/>
    <w:rsid w:val="00763E82"/>
    <w:rsid w:val="00763F3A"/>
    <w:rsid w:val="00764157"/>
    <w:rsid w:val="007641C8"/>
    <w:rsid w:val="007641C9"/>
    <w:rsid w:val="007642B1"/>
    <w:rsid w:val="007642B6"/>
    <w:rsid w:val="007642CD"/>
    <w:rsid w:val="007643BA"/>
    <w:rsid w:val="00764479"/>
    <w:rsid w:val="007645F1"/>
    <w:rsid w:val="00764647"/>
    <w:rsid w:val="007646EA"/>
    <w:rsid w:val="00764730"/>
    <w:rsid w:val="00764830"/>
    <w:rsid w:val="00764892"/>
    <w:rsid w:val="007648DB"/>
    <w:rsid w:val="00764969"/>
    <w:rsid w:val="00764A1D"/>
    <w:rsid w:val="00764D53"/>
    <w:rsid w:val="00764D82"/>
    <w:rsid w:val="00764E5E"/>
    <w:rsid w:val="00764E9E"/>
    <w:rsid w:val="00764ECC"/>
    <w:rsid w:val="0076519B"/>
    <w:rsid w:val="007652A5"/>
    <w:rsid w:val="00765353"/>
    <w:rsid w:val="00765367"/>
    <w:rsid w:val="007653F8"/>
    <w:rsid w:val="0076546D"/>
    <w:rsid w:val="007655A6"/>
    <w:rsid w:val="00765812"/>
    <w:rsid w:val="00765879"/>
    <w:rsid w:val="007658C7"/>
    <w:rsid w:val="007659B1"/>
    <w:rsid w:val="00765A19"/>
    <w:rsid w:val="00765B31"/>
    <w:rsid w:val="00765BE0"/>
    <w:rsid w:val="00765C24"/>
    <w:rsid w:val="00765C74"/>
    <w:rsid w:val="00765D02"/>
    <w:rsid w:val="00765D54"/>
    <w:rsid w:val="00765E8E"/>
    <w:rsid w:val="00765EB1"/>
    <w:rsid w:val="00765F58"/>
    <w:rsid w:val="007660CF"/>
    <w:rsid w:val="00766208"/>
    <w:rsid w:val="00766292"/>
    <w:rsid w:val="007662BE"/>
    <w:rsid w:val="00766300"/>
    <w:rsid w:val="0076634D"/>
    <w:rsid w:val="007664FE"/>
    <w:rsid w:val="0076659B"/>
    <w:rsid w:val="00766936"/>
    <w:rsid w:val="0076693A"/>
    <w:rsid w:val="0076693C"/>
    <w:rsid w:val="00766C4D"/>
    <w:rsid w:val="00766C9F"/>
    <w:rsid w:val="00766DBE"/>
    <w:rsid w:val="00766DE4"/>
    <w:rsid w:val="00766F56"/>
    <w:rsid w:val="00767057"/>
    <w:rsid w:val="00767222"/>
    <w:rsid w:val="00767231"/>
    <w:rsid w:val="0076731D"/>
    <w:rsid w:val="007674B8"/>
    <w:rsid w:val="007676A8"/>
    <w:rsid w:val="00767759"/>
    <w:rsid w:val="0076775F"/>
    <w:rsid w:val="00767867"/>
    <w:rsid w:val="0076792C"/>
    <w:rsid w:val="00767A1E"/>
    <w:rsid w:val="00767A51"/>
    <w:rsid w:val="00767D5A"/>
    <w:rsid w:val="00767DCD"/>
    <w:rsid w:val="00767EE0"/>
    <w:rsid w:val="00767F50"/>
    <w:rsid w:val="00767FCA"/>
    <w:rsid w:val="0077002C"/>
    <w:rsid w:val="00770050"/>
    <w:rsid w:val="0077007B"/>
    <w:rsid w:val="007700AF"/>
    <w:rsid w:val="0077033B"/>
    <w:rsid w:val="00770372"/>
    <w:rsid w:val="007703CB"/>
    <w:rsid w:val="00770418"/>
    <w:rsid w:val="0077046C"/>
    <w:rsid w:val="00770671"/>
    <w:rsid w:val="00770779"/>
    <w:rsid w:val="00770873"/>
    <w:rsid w:val="00770921"/>
    <w:rsid w:val="007709E8"/>
    <w:rsid w:val="00770A00"/>
    <w:rsid w:val="00770AA2"/>
    <w:rsid w:val="00770BC5"/>
    <w:rsid w:val="00770BDC"/>
    <w:rsid w:val="00770BEE"/>
    <w:rsid w:val="00770C38"/>
    <w:rsid w:val="00770C6B"/>
    <w:rsid w:val="00770C8C"/>
    <w:rsid w:val="00770D3E"/>
    <w:rsid w:val="00770E89"/>
    <w:rsid w:val="00770E9B"/>
    <w:rsid w:val="00770F90"/>
    <w:rsid w:val="00770F9C"/>
    <w:rsid w:val="00770FFA"/>
    <w:rsid w:val="00771069"/>
    <w:rsid w:val="00771153"/>
    <w:rsid w:val="007711CB"/>
    <w:rsid w:val="00771247"/>
    <w:rsid w:val="00771285"/>
    <w:rsid w:val="00771360"/>
    <w:rsid w:val="007713C3"/>
    <w:rsid w:val="007713CC"/>
    <w:rsid w:val="00771435"/>
    <w:rsid w:val="00771487"/>
    <w:rsid w:val="0077156C"/>
    <w:rsid w:val="0077157E"/>
    <w:rsid w:val="00771741"/>
    <w:rsid w:val="00771790"/>
    <w:rsid w:val="007717CB"/>
    <w:rsid w:val="0077190B"/>
    <w:rsid w:val="00771E67"/>
    <w:rsid w:val="00771EE6"/>
    <w:rsid w:val="00771F0D"/>
    <w:rsid w:val="00771F7C"/>
    <w:rsid w:val="00771F91"/>
    <w:rsid w:val="00771FCE"/>
    <w:rsid w:val="00772052"/>
    <w:rsid w:val="00772065"/>
    <w:rsid w:val="007720A2"/>
    <w:rsid w:val="007721E6"/>
    <w:rsid w:val="0077226A"/>
    <w:rsid w:val="00772310"/>
    <w:rsid w:val="0077232E"/>
    <w:rsid w:val="0077240C"/>
    <w:rsid w:val="00772532"/>
    <w:rsid w:val="0077272E"/>
    <w:rsid w:val="007729A6"/>
    <w:rsid w:val="007729B9"/>
    <w:rsid w:val="007729E8"/>
    <w:rsid w:val="00772A25"/>
    <w:rsid w:val="00772AC4"/>
    <w:rsid w:val="00772BBD"/>
    <w:rsid w:val="00772C17"/>
    <w:rsid w:val="00772E77"/>
    <w:rsid w:val="00772F02"/>
    <w:rsid w:val="00772FAD"/>
    <w:rsid w:val="00773058"/>
    <w:rsid w:val="0077311A"/>
    <w:rsid w:val="007732CC"/>
    <w:rsid w:val="00773306"/>
    <w:rsid w:val="00773369"/>
    <w:rsid w:val="0077336F"/>
    <w:rsid w:val="00773479"/>
    <w:rsid w:val="00773578"/>
    <w:rsid w:val="007735E4"/>
    <w:rsid w:val="007735EA"/>
    <w:rsid w:val="00773632"/>
    <w:rsid w:val="0077366D"/>
    <w:rsid w:val="0077369B"/>
    <w:rsid w:val="00773720"/>
    <w:rsid w:val="00773843"/>
    <w:rsid w:val="00773856"/>
    <w:rsid w:val="007738B8"/>
    <w:rsid w:val="007738EC"/>
    <w:rsid w:val="0077392B"/>
    <w:rsid w:val="00773970"/>
    <w:rsid w:val="00773AB2"/>
    <w:rsid w:val="00773AC7"/>
    <w:rsid w:val="00773B34"/>
    <w:rsid w:val="00773DDF"/>
    <w:rsid w:val="00773E1B"/>
    <w:rsid w:val="00773E7E"/>
    <w:rsid w:val="00773EA2"/>
    <w:rsid w:val="00774022"/>
    <w:rsid w:val="007741DF"/>
    <w:rsid w:val="00774243"/>
    <w:rsid w:val="007742A4"/>
    <w:rsid w:val="007742CC"/>
    <w:rsid w:val="00774489"/>
    <w:rsid w:val="007744F4"/>
    <w:rsid w:val="0077454D"/>
    <w:rsid w:val="0077456A"/>
    <w:rsid w:val="007745BF"/>
    <w:rsid w:val="0077461C"/>
    <w:rsid w:val="00774778"/>
    <w:rsid w:val="0077483C"/>
    <w:rsid w:val="0077499C"/>
    <w:rsid w:val="00774A05"/>
    <w:rsid w:val="00774A15"/>
    <w:rsid w:val="00774A8D"/>
    <w:rsid w:val="00774AE0"/>
    <w:rsid w:val="00774CC6"/>
    <w:rsid w:val="00774D97"/>
    <w:rsid w:val="00774F32"/>
    <w:rsid w:val="00774FCD"/>
    <w:rsid w:val="00774FEC"/>
    <w:rsid w:val="007751FA"/>
    <w:rsid w:val="0077524C"/>
    <w:rsid w:val="007752A6"/>
    <w:rsid w:val="0077531A"/>
    <w:rsid w:val="00775370"/>
    <w:rsid w:val="00775563"/>
    <w:rsid w:val="00775588"/>
    <w:rsid w:val="0077563C"/>
    <w:rsid w:val="00775822"/>
    <w:rsid w:val="00775971"/>
    <w:rsid w:val="00775A43"/>
    <w:rsid w:val="00775A8C"/>
    <w:rsid w:val="00775B37"/>
    <w:rsid w:val="00775B38"/>
    <w:rsid w:val="00775BEA"/>
    <w:rsid w:val="00775C2B"/>
    <w:rsid w:val="00775E03"/>
    <w:rsid w:val="00775E1A"/>
    <w:rsid w:val="00775EAC"/>
    <w:rsid w:val="007760F0"/>
    <w:rsid w:val="00776120"/>
    <w:rsid w:val="007761E1"/>
    <w:rsid w:val="00776352"/>
    <w:rsid w:val="00776520"/>
    <w:rsid w:val="0077658D"/>
    <w:rsid w:val="00776666"/>
    <w:rsid w:val="007766C8"/>
    <w:rsid w:val="00776755"/>
    <w:rsid w:val="007767C2"/>
    <w:rsid w:val="00776887"/>
    <w:rsid w:val="00776926"/>
    <w:rsid w:val="00776932"/>
    <w:rsid w:val="007769F2"/>
    <w:rsid w:val="00776A46"/>
    <w:rsid w:val="00776A6A"/>
    <w:rsid w:val="00776AA2"/>
    <w:rsid w:val="00776B04"/>
    <w:rsid w:val="00776B2C"/>
    <w:rsid w:val="00776CC9"/>
    <w:rsid w:val="00776CDE"/>
    <w:rsid w:val="00776D5C"/>
    <w:rsid w:val="00776DD8"/>
    <w:rsid w:val="00776E58"/>
    <w:rsid w:val="00776E6F"/>
    <w:rsid w:val="00776F90"/>
    <w:rsid w:val="0077717B"/>
    <w:rsid w:val="0077729F"/>
    <w:rsid w:val="007772DA"/>
    <w:rsid w:val="00777350"/>
    <w:rsid w:val="00777597"/>
    <w:rsid w:val="0077759F"/>
    <w:rsid w:val="007775E1"/>
    <w:rsid w:val="00777854"/>
    <w:rsid w:val="0077785F"/>
    <w:rsid w:val="007778AF"/>
    <w:rsid w:val="00777A4E"/>
    <w:rsid w:val="00777AE8"/>
    <w:rsid w:val="00777B55"/>
    <w:rsid w:val="00777BFE"/>
    <w:rsid w:val="00777D58"/>
    <w:rsid w:val="00777D73"/>
    <w:rsid w:val="00777D96"/>
    <w:rsid w:val="00777EBC"/>
    <w:rsid w:val="00777FFA"/>
    <w:rsid w:val="0078016D"/>
    <w:rsid w:val="0078022C"/>
    <w:rsid w:val="00780243"/>
    <w:rsid w:val="0078037D"/>
    <w:rsid w:val="0078060D"/>
    <w:rsid w:val="007807BF"/>
    <w:rsid w:val="007807C0"/>
    <w:rsid w:val="007807ED"/>
    <w:rsid w:val="007808E5"/>
    <w:rsid w:val="00780901"/>
    <w:rsid w:val="00780951"/>
    <w:rsid w:val="00780A71"/>
    <w:rsid w:val="00780BB6"/>
    <w:rsid w:val="00780C76"/>
    <w:rsid w:val="00780EB3"/>
    <w:rsid w:val="00781154"/>
    <w:rsid w:val="00781284"/>
    <w:rsid w:val="007813D9"/>
    <w:rsid w:val="00781460"/>
    <w:rsid w:val="007814C0"/>
    <w:rsid w:val="00781509"/>
    <w:rsid w:val="00781623"/>
    <w:rsid w:val="007818AB"/>
    <w:rsid w:val="0078192F"/>
    <w:rsid w:val="00781934"/>
    <w:rsid w:val="007819D0"/>
    <w:rsid w:val="00781A96"/>
    <w:rsid w:val="00781B98"/>
    <w:rsid w:val="00781C29"/>
    <w:rsid w:val="00781C75"/>
    <w:rsid w:val="00781CF7"/>
    <w:rsid w:val="00781D37"/>
    <w:rsid w:val="00781D81"/>
    <w:rsid w:val="00781DAD"/>
    <w:rsid w:val="00781E7F"/>
    <w:rsid w:val="00781FDB"/>
    <w:rsid w:val="007821B3"/>
    <w:rsid w:val="00782370"/>
    <w:rsid w:val="00782595"/>
    <w:rsid w:val="00782638"/>
    <w:rsid w:val="00782675"/>
    <w:rsid w:val="00782676"/>
    <w:rsid w:val="007829C1"/>
    <w:rsid w:val="007829E1"/>
    <w:rsid w:val="00782A91"/>
    <w:rsid w:val="00782ACD"/>
    <w:rsid w:val="00782BA7"/>
    <w:rsid w:val="00782BDB"/>
    <w:rsid w:val="00782CAF"/>
    <w:rsid w:val="00782E01"/>
    <w:rsid w:val="00782EB3"/>
    <w:rsid w:val="00782F44"/>
    <w:rsid w:val="00782FC3"/>
    <w:rsid w:val="00783084"/>
    <w:rsid w:val="00783126"/>
    <w:rsid w:val="0078321C"/>
    <w:rsid w:val="00783261"/>
    <w:rsid w:val="007832A8"/>
    <w:rsid w:val="007833DB"/>
    <w:rsid w:val="007835B3"/>
    <w:rsid w:val="007835FD"/>
    <w:rsid w:val="0078360E"/>
    <w:rsid w:val="00783662"/>
    <w:rsid w:val="00783723"/>
    <w:rsid w:val="00783813"/>
    <w:rsid w:val="0078382C"/>
    <w:rsid w:val="00783A46"/>
    <w:rsid w:val="00783AEE"/>
    <w:rsid w:val="00783C5E"/>
    <w:rsid w:val="00783CC5"/>
    <w:rsid w:val="00783E29"/>
    <w:rsid w:val="00783E4F"/>
    <w:rsid w:val="00783E78"/>
    <w:rsid w:val="00783F1F"/>
    <w:rsid w:val="007840A2"/>
    <w:rsid w:val="0078423C"/>
    <w:rsid w:val="0078427E"/>
    <w:rsid w:val="0078428B"/>
    <w:rsid w:val="00784414"/>
    <w:rsid w:val="007845B8"/>
    <w:rsid w:val="0078460C"/>
    <w:rsid w:val="00784658"/>
    <w:rsid w:val="00784748"/>
    <w:rsid w:val="00784761"/>
    <w:rsid w:val="00784813"/>
    <w:rsid w:val="00784858"/>
    <w:rsid w:val="007848B2"/>
    <w:rsid w:val="007848D4"/>
    <w:rsid w:val="00784916"/>
    <w:rsid w:val="00784A21"/>
    <w:rsid w:val="00784A70"/>
    <w:rsid w:val="00784AEF"/>
    <w:rsid w:val="00784C52"/>
    <w:rsid w:val="00784C5E"/>
    <w:rsid w:val="00784E2C"/>
    <w:rsid w:val="00784E73"/>
    <w:rsid w:val="00785084"/>
    <w:rsid w:val="007850D4"/>
    <w:rsid w:val="00785123"/>
    <w:rsid w:val="00785212"/>
    <w:rsid w:val="00785238"/>
    <w:rsid w:val="0078542B"/>
    <w:rsid w:val="00785560"/>
    <w:rsid w:val="00785572"/>
    <w:rsid w:val="007856C4"/>
    <w:rsid w:val="00785732"/>
    <w:rsid w:val="007858AD"/>
    <w:rsid w:val="00785921"/>
    <w:rsid w:val="00785952"/>
    <w:rsid w:val="00785998"/>
    <w:rsid w:val="00785AB8"/>
    <w:rsid w:val="00785C4E"/>
    <w:rsid w:val="00785D7C"/>
    <w:rsid w:val="00785D80"/>
    <w:rsid w:val="00785E24"/>
    <w:rsid w:val="00785FB6"/>
    <w:rsid w:val="00786055"/>
    <w:rsid w:val="00786099"/>
    <w:rsid w:val="007861AA"/>
    <w:rsid w:val="007861D5"/>
    <w:rsid w:val="007861DA"/>
    <w:rsid w:val="0078626F"/>
    <w:rsid w:val="0078634F"/>
    <w:rsid w:val="00786616"/>
    <w:rsid w:val="00786653"/>
    <w:rsid w:val="00786655"/>
    <w:rsid w:val="00786805"/>
    <w:rsid w:val="0078684E"/>
    <w:rsid w:val="007868E7"/>
    <w:rsid w:val="00786974"/>
    <w:rsid w:val="007869AC"/>
    <w:rsid w:val="007869F2"/>
    <w:rsid w:val="00786B13"/>
    <w:rsid w:val="00786B3E"/>
    <w:rsid w:val="00786B4C"/>
    <w:rsid w:val="00786C9A"/>
    <w:rsid w:val="00786FB0"/>
    <w:rsid w:val="00787131"/>
    <w:rsid w:val="00787147"/>
    <w:rsid w:val="0078750F"/>
    <w:rsid w:val="007875B1"/>
    <w:rsid w:val="00787907"/>
    <w:rsid w:val="00787943"/>
    <w:rsid w:val="00787952"/>
    <w:rsid w:val="00787C00"/>
    <w:rsid w:val="00787C3D"/>
    <w:rsid w:val="00787C62"/>
    <w:rsid w:val="00787CC0"/>
    <w:rsid w:val="00787D4F"/>
    <w:rsid w:val="00787D63"/>
    <w:rsid w:val="00787D75"/>
    <w:rsid w:val="00787D79"/>
    <w:rsid w:val="00787DD2"/>
    <w:rsid w:val="00787EF4"/>
    <w:rsid w:val="00787F3D"/>
    <w:rsid w:val="00787FEF"/>
    <w:rsid w:val="0079004C"/>
    <w:rsid w:val="0079007F"/>
    <w:rsid w:val="007900DB"/>
    <w:rsid w:val="00790122"/>
    <w:rsid w:val="00790251"/>
    <w:rsid w:val="0079027C"/>
    <w:rsid w:val="0079055F"/>
    <w:rsid w:val="00790683"/>
    <w:rsid w:val="00790760"/>
    <w:rsid w:val="0079082D"/>
    <w:rsid w:val="00790902"/>
    <w:rsid w:val="00790959"/>
    <w:rsid w:val="0079096F"/>
    <w:rsid w:val="00790A60"/>
    <w:rsid w:val="00790A7D"/>
    <w:rsid w:val="00790AEB"/>
    <w:rsid w:val="00790B4F"/>
    <w:rsid w:val="00790BA8"/>
    <w:rsid w:val="00790BBD"/>
    <w:rsid w:val="00790C2C"/>
    <w:rsid w:val="00790D64"/>
    <w:rsid w:val="00790E5D"/>
    <w:rsid w:val="00790F02"/>
    <w:rsid w:val="00790F87"/>
    <w:rsid w:val="00791039"/>
    <w:rsid w:val="00791084"/>
    <w:rsid w:val="00791096"/>
    <w:rsid w:val="007910B8"/>
    <w:rsid w:val="00791110"/>
    <w:rsid w:val="00791176"/>
    <w:rsid w:val="007911EB"/>
    <w:rsid w:val="0079126D"/>
    <w:rsid w:val="007913A9"/>
    <w:rsid w:val="007914B4"/>
    <w:rsid w:val="00791640"/>
    <w:rsid w:val="0079172F"/>
    <w:rsid w:val="0079179D"/>
    <w:rsid w:val="00791984"/>
    <w:rsid w:val="00791AF7"/>
    <w:rsid w:val="00791B20"/>
    <w:rsid w:val="00791B8E"/>
    <w:rsid w:val="00791BA1"/>
    <w:rsid w:val="00791BD3"/>
    <w:rsid w:val="00791C27"/>
    <w:rsid w:val="00791C69"/>
    <w:rsid w:val="00791CDB"/>
    <w:rsid w:val="00791E1F"/>
    <w:rsid w:val="00791ED5"/>
    <w:rsid w:val="00791F38"/>
    <w:rsid w:val="00792003"/>
    <w:rsid w:val="007921A2"/>
    <w:rsid w:val="00792259"/>
    <w:rsid w:val="007922F1"/>
    <w:rsid w:val="00792312"/>
    <w:rsid w:val="00792439"/>
    <w:rsid w:val="00792441"/>
    <w:rsid w:val="00792450"/>
    <w:rsid w:val="0079245E"/>
    <w:rsid w:val="007924A9"/>
    <w:rsid w:val="00792595"/>
    <w:rsid w:val="00792613"/>
    <w:rsid w:val="00792834"/>
    <w:rsid w:val="007928C7"/>
    <w:rsid w:val="00792979"/>
    <w:rsid w:val="00792AFB"/>
    <w:rsid w:val="00792B40"/>
    <w:rsid w:val="00792B59"/>
    <w:rsid w:val="00792CE5"/>
    <w:rsid w:val="00792D32"/>
    <w:rsid w:val="00792E77"/>
    <w:rsid w:val="00792F35"/>
    <w:rsid w:val="007931FD"/>
    <w:rsid w:val="0079320E"/>
    <w:rsid w:val="0079334D"/>
    <w:rsid w:val="0079338D"/>
    <w:rsid w:val="00793449"/>
    <w:rsid w:val="00793495"/>
    <w:rsid w:val="00793524"/>
    <w:rsid w:val="0079363E"/>
    <w:rsid w:val="00793675"/>
    <w:rsid w:val="00793789"/>
    <w:rsid w:val="0079389A"/>
    <w:rsid w:val="0079391B"/>
    <w:rsid w:val="00793920"/>
    <w:rsid w:val="00793947"/>
    <w:rsid w:val="007939CB"/>
    <w:rsid w:val="00793A02"/>
    <w:rsid w:val="00793A20"/>
    <w:rsid w:val="00793AF0"/>
    <w:rsid w:val="00793B0F"/>
    <w:rsid w:val="00793B56"/>
    <w:rsid w:val="00793C5D"/>
    <w:rsid w:val="00793CD7"/>
    <w:rsid w:val="00793D7A"/>
    <w:rsid w:val="00793EBD"/>
    <w:rsid w:val="00793F04"/>
    <w:rsid w:val="00793F26"/>
    <w:rsid w:val="00793F28"/>
    <w:rsid w:val="00793F65"/>
    <w:rsid w:val="00793FE7"/>
    <w:rsid w:val="00794069"/>
    <w:rsid w:val="00794175"/>
    <w:rsid w:val="00794199"/>
    <w:rsid w:val="0079427A"/>
    <w:rsid w:val="0079427B"/>
    <w:rsid w:val="007942D2"/>
    <w:rsid w:val="00794328"/>
    <w:rsid w:val="0079436F"/>
    <w:rsid w:val="00794386"/>
    <w:rsid w:val="00794395"/>
    <w:rsid w:val="007943FE"/>
    <w:rsid w:val="007944DB"/>
    <w:rsid w:val="00794637"/>
    <w:rsid w:val="007946FE"/>
    <w:rsid w:val="007947E6"/>
    <w:rsid w:val="00794999"/>
    <w:rsid w:val="007949CE"/>
    <w:rsid w:val="00794BA5"/>
    <w:rsid w:val="00794BDF"/>
    <w:rsid w:val="00794BF2"/>
    <w:rsid w:val="00794C85"/>
    <w:rsid w:val="00794D0B"/>
    <w:rsid w:val="00794DE5"/>
    <w:rsid w:val="00794EF7"/>
    <w:rsid w:val="00794EFF"/>
    <w:rsid w:val="00794F3F"/>
    <w:rsid w:val="0079504A"/>
    <w:rsid w:val="007950B0"/>
    <w:rsid w:val="007950FC"/>
    <w:rsid w:val="00795227"/>
    <w:rsid w:val="0079531E"/>
    <w:rsid w:val="007954F0"/>
    <w:rsid w:val="00795582"/>
    <w:rsid w:val="00795585"/>
    <w:rsid w:val="00795651"/>
    <w:rsid w:val="0079566A"/>
    <w:rsid w:val="00795687"/>
    <w:rsid w:val="0079568F"/>
    <w:rsid w:val="00795820"/>
    <w:rsid w:val="00795840"/>
    <w:rsid w:val="0079593F"/>
    <w:rsid w:val="00795A57"/>
    <w:rsid w:val="00795D24"/>
    <w:rsid w:val="00795E7B"/>
    <w:rsid w:val="00795E80"/>
    <w:rsid w:val="00795EC8"/>
    <w:rsid w:val="00795ED1"/>
    <w:rsid w:val="00795EF7"/>
    <w:rsid w:val="00795F0F"/>
    <w:rsid w:val="0079609D"/>
    <w:rsid w:val="00796154"/>
    <w:rsid w:val="00796164"/>
    <w:rsid w:val="0079620F"/>
    <w:rsid w:val="00796229"/>
    <w:rsid w:val="00796285"/>
    <w:rsid w:val="007962CD"/>
    <w:rsid w:val="00796319"/>
    <w:rsid w:val="00796404"/>
    <w:rsid w:val="0079649D"/>
    <w:rsid w:val="0079656F"/>
    <w:rsid w:val="00796579"/>
    <w:rsid w:val="00796804"/>
    <w:rsid w:val="0079690D"/>
    <w:rsid w:val="00796925"/>
    <w:rsid w:val="00796992"/>
    <w:rsid w:val="00796A86"/>
    <w:rsid w:val="00796B36"/>
    <w:rsid w:val="00796BAD"/>
    <w:rsid w:val="00796CB4"/>
    <w:rsid w:val="00796CF3"/>
    <w:rsid w:val="00796D46"/>
    <w:rsid w:val="00796DC4"/>
    <w:rsid w:val="00796DF2"/>
    <w:rsid w:val="00796E07"/>
    <w:rsid w:val="00796E4A"/>
    <w:rsid w:val="00796E71"/>
    <w:rsid w:val="00796F04"/>
    <w:rsid w:val="00796F06"/>
    <w:rsid w:val="00796F7E"/>
    <w:rsid w:val="00796FC0"/>
    <w:rsid w:val="00797071"/>
    <w:rsid w:val="00797084"/>
    <w:rsid w:val="00797091"/>
    <w:rsid w:val="00797194"/>
    <w:rsid w:val="007971B2"/>
    <w:rsid w:val="00797255"/>
    <w:rsid w:val="007974BF"/>
    <w:rsid w:val="00797561"/>
    <w:rsid w:val="007976B0"/>
    <w:rsid w:val="007976F5"/>
    <w:rsid w:val="007979B2"/>
    <w:rsid w:val="00797A6A"/>
    <w:rsid w:val="00797C61"/>
    <w:rsid w:val="00797C8E"/>
    <w:rsid w:val="00797DD1"/>
    <w:rsid w:val="00797EA0"/>
    <w:rsid w:val="00797F4A"/>
    <w:rsid w:val="00797FD9"/>
    <w:rsid w:val="007A01E5"/>
    <w:rsid w:val="007A0297"/>
    <w:rsid w:val="007A058E"/>
    <w:rsid w:val="007A05C8"/>
    <w:rsid w:val="007A0730"/>
    <w:rsid w:val="007A095F"/>
    <w:rsid w:val="007A0B3A"/>
    <w:rsid w:val="007A0B77"/>
    <w:rsid w:val="007A0C3B"/>
    <w:rsid w:val="007A0CBE"/>
    <w:rsid w:val="007A0CF4"/>
    <w:rsid w:val="007A0D26"/>
    <w:rsid w:val="007A0D53"/>
    <w:rsid w:val="007A0D86"/>
    <w:rsid w:val="007A11A8"/>
    <w:rsid w:val="007A1225"/>
    <w:rsid w:val="007A13B5"/>
    <w:rsid w:val="007A13B9"/>
    <w:rsid w:val="007A1607"/>
    <w:rsid w:val="007A161B"/>
    <w:rsid w:val="007A161C"/>
    <w:rsid w:val="007A171E"/>
    <w:rsid w:val="007A17BD"/>
    <w:rsid w:val="007A189A"/>
    <w:rsid w:val="007A189D"/>
    <w:rsid w:val="007A18EA"/>
    <w:rsid w:val="007A1BBB"/>
    <w:rsid w:val="007A1C00"/>
    <w:rsid w:val="007A1CBD"/>
    <w:rsid w:val="007A1CC3"/>
    <w:rsid w:val="007A1DC8"/>
    <w:rsid w:val="007A1E8E"/>
    <w:rsid w:val="007A206F"/>
    <w:rsid w:val="007A219B"/>
    <w:rsid w:val="007A21A0"/>
    <w:rsid w:val="007A21AA"/>
    <w:rsid w:val="007A21E1"/>
    <w:rsid w:val="007A23B7"/>
    <w:rsid w:val="007A2581"/>
    <w:rsid w:val="007A2688"/>
    <w:rsid w:val="007A2699"/>
    <w:rsid w:val="007A2752"/>
    <w:rsid w:val="007A2777"/>
    <w:rsid w:val="007A278C"/>
    <w:rsid w:val="007A295D"/>
    <w:rsid w:val="007A2A27"/>
    <w:rsid w:val="007A2A66"/>
    <w:rsid w:val="007A2A8E"/>
    <w:rsid w:val="007A2AB1"/>
    <w:rsid w:val="007A2BC0"/>
    <w:rsid w:val="007A2E4F"/>
    <w:rsid w:val="007A2EE6"/>
    <w:rsid w:val="007A2F93"/>
    <w:rsid w:val="007A3092"/>
    <w:rsid w:val="007A31D8"/>
    <w:rsid w:val="007A31E6"/>
    <w:rsid w:val="007A320C"/>
    <w:rsid w:val="007A3247"/>
    <w:rsid w:val="007A3278"/>
    <w:rsid w:val="007A32D2"/>
    <w:rsid w:val="007A3615"/>
    <w:rsid w:val="007A3616"/>
    <w:rsid w:val="007A3705"/>
    <w:rsid w:val="007A383E"/>
    <w:rsid w:val="007A39EE"/>
    <w:rsid w:val="007A3B15"/>
    <w:rsid w:val="007A3BD5"/>
    <w:rsid w:val="007A3DD7"/>
    <w:rsid w:val="007A40D0"/>
    <w:rsid w:val="007A4205"/>
    <w:rsid w:val="007A4325"/>
    <w:rsid w:val="007A43F9"/>
    <w:rsid w:val="007A4500"/>
    <w:rsid w:val="007A453E"/>
    <w:rsid w:val="007A4717"/>
    <w:rsid w:val="007A471C"/>
    <w:rsid w:val="007A4724"/>
    <w:rsid w:val="007A4761"/>
    <w:rsid w:val="007A47AF"/>
    <w:rsid w:val="007A47D9"/>
    <w:rsid w:val="007A4940"/>
    <w:rsid w:val="007A498A"/>
    <w:rsid w:val="007A4A12"/>
    <w:rsid w:val="007A4BDB"/>
    <w:rsid w:val="007A4BED"/>
    <w:rsid w:val="007A4D3F"/>
    <w:rsid w:val="007A4D81"/>
    <w:rsid w:val="007A4E34"/>
    <w:rsid w:val="007A4E3B"/>
    <w:rsid w:val="007A4F8A"/>
    <w:rsid w:val="007A4F92"/>
    <w:rsid w:val="007A500A"/>
    <w:rsid w:val="007A50AB"/>
    <w:rsid w:val="007A50B8"/>
    <w:rsid w:val="007A514F"/>
    <w:rsid w:val="007A5231"/>
    <w:rsid w:val="007A526E"/>
    <w:rsid w:val="007A52B2"/>
    <w:rsid w:val="007A5313"/>
    <w:rsid w:val="007A535F"/>
    <w:rsid w:val="007A537F"/>
    <w:rsid w:val="007A5477"/>
    <w:rsid w:val="007A5633"/>
    <w:rsid w:val="007A5676"/>
    <w:rsid w:val="007A5861"/>
    <w:rsid w:val="007A58D2"/>
    <w:rsid w:val="007A5927"/>
    <w:rsid w:val="007A5A3A"/>
    <w:rsid w:val="007A5C32"/>
    <w:rsid w:val="007A5C4B"/>
    <w:rsid w:val="007A5C92"/>
    <w:rsid w:val="007A5CBE"/>
    <w:rsid w:val="007A5E0E"/>
    <w:rsid w:val="007A5E7E"/>
    <w:rsid w:val="007A60EF"/>
    <w:rsid w:val="007A6144"/>
    <w:rsid w:val="007A61C6"/>
    <w:rsid w:val="007A61EE"/>
    <w:rsid w:val="007A62A1"/>
    <w:rsid w:val="007A630D"/>
    <w:rsid w:val="007A6331"/>
    <w:rsid w:val="007A63AC"/>
    <w:rsid w:val="007A643D"/>
    <w:rsid w:val="007A6446"/>
    <w:rsid w:val="007A645E"/>
    <w:rsid w:val="007A6810"/>
    <w:rsid w:val="007A690D"/>
    <w:rsid w:val="007A69BD"/>
    <w:rsid w:val="007A6A41"/>
    <w:rsid w:val="007A6ADF"/>
    <w:rsid w:val="007A6B0A"/>
    <w:rsid w:val="007A6BF9"/>
    <w:rsid w:val="007A6C5E"/>
    <w:rsid w:val="007A6D5A"/>
    <w:rsid w:val="007A6D9D"/>
    <w:rsid w:val="007A6DD7"/>
    <w:rsid w:val="007A6E31"/>
    <w:rsid w:val="007A709C"/>
    <w:rsid w:val="007A70DC"/>
    <w:rsid w:val="007A7104"/>
    <w:rsid w:val="007A719F"/>
    <w:rsid w:val="007A7311"/>
    <w:rsid w:val="007A7391"/>
    <w:rsid w:val="007A73F6"/>
    <w:rsid w:val="007A746B"/>
    <w:rsid w:val="007A75A9"/>
    <w:rsid w:val="007A75CB"/>
    <w:rsid w:val="007A76C9"/>
    <w:rsid w:val="007A787E"/>
    <w:rsid w:val="007A7A1A"/>
    <w:rsid w:val="007A7B74"/>
    <w:rsid w:val="007A7C57"/>
    <w:rsid w:val="007A7CE0"/>
    <w:rsid w:val="007A7E2D"/>
    <w:rsid w:val="007A7EF1"/>
    <w:rsid w:val="007A7FE0"/>
    <w:rsid w:val="007B0045"/>
    <w:rsid w:val="007B0071"/>
    <w:rsid w:val="007B0110"/>
    <w:rsid w:val="007B024D"/>
    <w:rsid w:val="007B0286"/>
    <w:rsid w:val="007B04F2"/>
    <w:rsid w:val="007B056D"/>
    <w:rsid w:val="007B0573"/>
    <w:rsid w:val="007B0588"/>
    <w:rsid w:val="007B0669"/>
    <w:rsid w:val="007B0684"/>
    <w:rsid w:val="007B0774"/>
    <w:rsid w:val="007B0924"/>
    <w:rsid w:val="007B09D6"/>
    <w:rsid w:val="007B0BC9"/>
    <w:rsid w:val="007B0D6D"/>
    <w:rsid w:val="007B0DD3"/>
    <w:rsid w:val="007B0E55"/>
    <w:rsid w:val="007B0E84"/>
    <w:rsid w:val="007B0F8E"/>
    <w:rsid w:val="007B11FC"/>
    <w:rsid w:val="007B1235"/>
    <w:rsid w:val="007B139D"/>
    <w:rsid w:val="007B1415"/>
    <w:rsid w:val="007B1456"/>
    <w:rsid w:val="007B1561"/>
    <w:rsid w:val="007B15D8"/>
    <w:rsid w:val="007B1609"/>
    <w:rsid w:val="007B1647"/>
    <w:rsid w:val="007B174F"/>
    <w:rsid w:val="007B17E5"/>
    <w:rsid w:val="007B187C"/>
    <w:rsid w:val="007B18FA"/>
    <w:rsid w:val="007B1A92"/>
    <w:rsid w:val="007B1C37"/>
    <w:rsid w:val="007B1CAA"/>
    <w:rsid w:val="007B1E84"/>
    <w:rsid w:val="007B1F41"/>
    <w:rsid w:val="007B2035"/>
    <w:rsid w:val="007B20D4"/>
    <w:rsid w:val="007B247D"/>
    <w:rsid w:val="007B2663"/>
    <w:rsid w:val="007B287F"/>
    <w:rsid w:val="007B288D"/>
    <w:rsid w:val="007B2970"/>
    <w:rsid w:val="007B29A0"/>
    <w:rsid w:val="007B2A0A"/>
    <w:rsid w:val="007B2A2E"/>
    <w:rsid w:val="007B2B35"/>
    <w:rsid w:val="007B2BD5"/>
    <w:rsid w:val="007B2C13"/>
    <w:rsid w:val="007B2F1C"/>
    <w:rsid w:val="007B2F7D"/>
    <w:rsid w:val="007B3068"/>
    <w:rsid w:val="007B3137"/>
    <w:rsid w:val="007B314F"/>
    <w:rsid w:val="007B32ED"/>
    <w:rsid w:val="007B332B"/>
    <w:rsid w:val="007B3460"/>
    <w:rsid w:val="007B34C2"/>
    <w:rsid w:val="007B34DE"/>
    <w:rsid w:val="007B3607"/>
    <w:rsid w:val="007B36C7"/>
    <w:rsid w:val="007B3783"/>
    <w:rsid w:val="007B3869"/>
    <w:rsid w:val="007B38C0"/>
    <w:rsid w:val="007B3AF9"/>
    <w:rsid w:val="007B3C04"/>
    <w:rsid w:val="007B3DE1"/>
    <w:rsid w:val="007B3DEB"/>
    <w:rsid w:val="007B3EA5"/>
    <w:rsid w:val="007B3EC8"/>
    <w:rsid w:val="007B3F21"/>
    <w:rsid w:val="007B3FC1"/>
    <w:rsid w:val="007B3FC2"/>
    <w:rsid w:val="007B3FE5"/>
    <w:rsid w:val="007B3FFA"/>
    <w:rsid w:val="007B414F"/>
    <w:rsid w:val="007B41F8"/>
    <w:rsid w:val="007B42D9"/>
    <w:rsid w:val="007B4553"/>
    <w:rsid w:val="007B458D"/>
    <w:rsid w:val="007B45B1"/>
    <w:rsid w:val="007B4687"/>
    <w:rsid w:val="007B4760"/>
    <w:rsid w:val="007B47D3"/>
    <w:rsid w:val="007B48A0"/>
    <w:rsid w:val="007B4A4A"/>
    <w:rsid w:val="007B4AD5"/>
    <w:rsid w:val="007B4AFA"/>
    <w:rsid w:val="007B4B15"/>
    <w:rsid w:val="007B4BAA"/>
    <w:rsid w:val="007B4BF7"/>
    <w:rsid w:val="007B4E4A"/>
    <w:rsid w:val="007B4EBF"/>
    <w:rsid w:val="007B505D"/>
    <w:rsid w:val="007B5064"/>
    <w:rsid w:val="007B5081"/>
    <w:rsid w:val="007B50B9"/>
    <w:rsid w:val="007B514E"/>
    <w:rsid w:val="007B516D"/>
    <w:rsid w:val="007B5219"/>
    <w:rsid w:val="007B535B"/>
    <w:rsid w:val="007B5409"/>
    <w:rsid w:val="007B556B"/>
    <w:rsid w:val="007B5578"/>
    <w:rsid w:val="007B558C"/>
    <w:rsid w:val="007B5637"/>
    <w:rsid w:val="007B5672"/>
    <w:rsid w:val="007B567C"/>
    <w:rsid w:val="007B5753"/>
    <w:rsid w:val="007B58C4"/>
    <w:rsid w:val="007B5992"/>
    <w:rsid w:val="007B59AD"/>
    <w:rsid w:val="007B59DA"/>
    <w:rsid w:val="007B5AE4"/>
    <w:rsid w:val="007B5BC6"/>
    <w:rsid w:val="007B5C3B"/>
    <w:rsid w:val="007B5CFC"/>
    <w:rsid w:val="007B5D33"/>
    <w:rsid w:val="007B5D8F"/>
    <w:rsid w:val="007B5EAF"/>
    <w:rsid w:val="007B5F00"/>
    <w:rsid w:val="007B5FC8"/>
    <w:rsid w:val="007B614A"/>
    <w:rsid w:val="007B619F"/>
    <w:rsid w:val="007B638E"/>
    <w:rsid w:val="007B63E3"/>
    <w:rsid w:val="007B64F3"/>
    <w:rsid w:val="007B6583"/>
    <w:rsid w:val="007B6629"/>
    <w:rsid w:val="007B6638"/>
    <w:rsid w:val="007B6690"/>
    <w:rsid w:val="007B6740"/>
    <w:rsid w:val="007B6969"/>
    <w:rsid w:val="007B6992"/>
    <w:rsid w:val="007B6A1E"/>
    <w:rsid w:val="007B6B90"/>
    <w:rsid w:val="007B6CB0"/>
    <w:rsid w:val="007B6CE2"/>
    <w:rsid w:val="007B6D6C"/>
    <w:rsid w:val="007B6DAA"/>
    <w:rsid w:val="007B6DE6"/>
    <w:rsid w:val="007B6E31"/>
    <w:rsid w:val="007B7057"/>
    <w:rsid w:val="007B70B6"/>
    <w:rsid w:val="007B70F4"/>
    <w:rsid w:val="007B7106"/>
    <w:rsid w:val="007B716E"/>
    <w:rsid w:val="007B72CD"/>
    <w:rsid w:val="007B746A"/>
    <w:rsid w:val="007B751B"/>
    <w:rsid w:val="007B75AB"/>
    <w:rsid w:val="007B75D2"/>
    <w:rsid w:val="007B7646"/>
    <w:rsid w:val="007B76C7"/>
    <w:rsid w:val="007B7A06"/>
    <w:rsid w:val="007B7B1C"/>
    <w:rsid w:val="007B7C2B"/>
    <w:rsid w:val="007B7C58"/>
    <w:rsid w:val="007B7CAB"/>
    <w:rsid w:val="007B7D55"/>
    <w:rsid w:val="007B7DD1"/>
    <w:rsid w:val="007B7E3A"/>
    <w:rsid w:val="007B7EA9"/>
    <w:rsid w:val="007B7FEC"/>
    <w:rsid w:val="007C019B"/>
    <w:rsid w:val="007C01A8"/>
    <w:rsid w:val="007C039D"/>
    <w:rsid w:val="007C03B7"/>
    <w:rsid w:val="007C0436"/>
    <w:rsid w:val="007C0548"/>
    <w:rsid w:val="007C05B9"/>
    <w:rsid w:val="007C065B"/>
    <w:rsid w:val="007C08C1"/>
    <w:rsid w:val="007C0913"/>
    <w:rsid w:val="007C0A04"/>
    <w:rsid w:val="007C0BB7"/>
    <w:rsid w:val="007C0DF3"/>
    <w:rsid w:val="007C0E6F"/>
    <w:rsid w:val="007C0F5F"/>
    <w:rsid w:val="007C1168"/>
    <w:rsid w:val="007C1173"/>
    <w:rsid w:val="007C11FD"/>
    <w:rsid w:val="007C122B"/>
    <w:rsid w:val="007C12EB"/>
    <w:rsid w:val="007C1311"/>
    <w:rsid w:val="007C1402"/>
    <w:rsid w:val="007C14A0"/>
    <w:rsid w:val="007C154E"/>
    <w:rsid w:val="007C15B6"/>
    <w:rsid w:val="007C165B"/>
    <w:rsid w:val="007C18D1"/>
    <w:rsid w:val="007C1970"/>
    <w:rsid w:val="007C19AC"/>
    <w:rsid w:val="007C1DF0"/>
    <w:rsid w:val="007C1E55"/>
    <w:rsid w:val="007C1EDB"/>
    <w:rsid w:val="007C1F7B"/>
    <w:rsid w:val="007C1F8D"/>
    <w:rsid w:val="007C2180"/>
    <w:rsid w:val="007C22A2"/>
    <w:rsid w:val="007C2386"/>
    <w:rsid w:val="007C23A7"/>
    <w:rsid w:val="007C23C9"/>
    <w:rsid w:val="007C2454"/>
    <w:rsid w:val="007C2487"/>
    <w:rsid w:val="007C25BE"/>
    <w:rsid w:val="007C2605"/>
    <w:rsid w:val="007C26DE"/>
    <w:rsid w:val="007C2766"/>
    <w:rsid w:val="007C2852"/>
    <w:rsid w:val="007C28FC"/>
    <w:rsid w:val="007C2905"/>
    <w:rsid w:val="007C294B"/>
    <w:rsid w:val="007C2992"/>
    <w:rsid w:val="007C2A61"/>
    <w:rsid w:val="007C2C52"/>
    <w:rsid w:val="007C2C89"/>
    <w:rsid w:val="007C2D70"/>
    <w:rsid w:val="007C2E84"/>
    <w:rsid w:val="007C2F2E"/>
    <w:rsid w:val="007C2F47"/>
    <w:rsid w:val="007C2FE1"/>
    <w:rsid w:val="007C306E"/>
    <w:rsid w:val="007C30FE"/>
    <w:rsid w:val="007C324C"/>
    <w:rsid w:val="007C32E3"/>
    <w:rsid w:val="007C335F"/>
    <w:rsid w:val="007C33C3"/>
    <w:rsid w:val="007C3425"/>
    <w:rsid w:val="007C3591"/>
    <w:rsid w:val="007C35DE"/>
    <w:rsid w:val="007C3638"/>
    <w:rsid w:val="007C366E"/>
    <w:rsid w:val="007C374E"/>
    <w:rsid w:val="007C37ED"/>
    <w:rsid w:val="007C38D7"/>
    <w:rsid w:val="007C3966"/>
    <w:rsid w:val="007C3AB4"/>
    <w:rsid w:val="007C3AC4"/>
    <w:rsid w:val="007C3CF0"/>
    <w:rsid w:val="007C3DC1"/>
    <w:rsid w:val="007C3DE9"/>
    <w:rsid w:val="007C3ECD"/>
    <w:rsid w:val="007C3F10"/>
    <w:rsid w:val="007C4018"/>
    <w:rsid w:val="007C40AD"/>
    <w:rsid w:val="007C40E6"/>
    <w:rsid w:val="007C412A"/>
    <w:rsid w:val="007C4361"/>
    <w:rsid w:val="007C470A"/>
    <w:rsid w:val="007C4721"/>
    <w:rsid w:val="007C475E"/>
    <w:rsid w:val="007C476B"/>
    <w:rsid w:val="007C486A"/>
    <w:rsid w:val="007C4A97"/>
    <w:rsid w:val="007C4AD6"/>
    <w:rsid w:val="007C4B19"/>
    <w:rsid w:val="007C4C68"/>
    <w:rsid w:val="007C4CB9"/>
    <w:rsid w:val="007C4FEB"/>
    <w:rsid w:val="007C5052"/>
    <w:rsid w:val="007C5056"/>
    <w:rsid w:val="007C5208"/>
    <w:rsid w:val="007C52AC"/>
    <w:rsid w:val="007C532A"/>
    <w:rsid w:val="007C540E"/>
    <w:rsid w:val="007C546A"/>
    <w:rsid w:val="007C556B"/>
    <w:rsid w:val="007C557A"/>
    <w:rsid w:val="007C55E3"/>
    <w:rsid w:val="007C5663"/>
    <w:rsid w:val="007C5697"/>
    <w:rsid w:val="007C5739"/>
    <w:rsid w:val="007C578A"/>
    <w:rsid w:val="007C589A"/>
    <w:rsid w:val="007C5BD6"/>
    <w:rsid w:val="007C5C09"/>
    <w:rsid w:val="007C5CBA"/>
    <w:rsid w:val="007C5CF6"/>
    <w:rsid w:val="007C5D49"/>
    <w:rsid w:val="007C5EFC"/>
    <w:rsid w:val="007C5F09"/>
    <w:rsid w:val="007C5F81"/>
    <w:rsid w:val="007C60B4"/>
    <w:rsid w:val="007C60C2"/>
    <w:rsid w:val="007C6245"/>
    <w:rsid w:val="007C6330"/>
    <w:rsid w:val="007C6359"/>
    <w:rsid w:val="007C63BB"/>
    <w:rsid w:val="007C6409"/>
    <w:rsid w:val="007C6436"/>
    <w:rsid w:val="007C64D0"/>
    <w:rsid w:val="007C65B9"/>
    <w:rsid w:val="007C6631"/>
    <w:rsid w:val="007C6635"/>
    <w:rsid w:val="007C668F"/>
    <w:rsid w:val="007C669C"/>
    <w:rsid w:val="007C671F"/>
    <w:rsid w:val="007C6821"/>
    <w:rsid w:val="007C6876"/>
    <w:rsid w:val="007C68C4"/>
    <w:rsid w:val="007C68F8"/>
    <w:rsid w:val="007C6AD5"/>
    <w:rsid w:val="007C6DEE"/>
    <w:rsid w:val="007C6EB6"/>
    <w:rsid w:val="007C7114"/>
    <w:rsid w:val="007C715E"/>
    <w:rsid w:val="007C7186"/>
    <w:rsid w:val="007C71C2"/>
    <w:rsid w:val="007C723A"/>
    <w:rsid w:val="007C74E1"/>
    <w:rsid w:val="007C7530"/>
    <w:rsid w:val="007C7631"/>
    <w:rsid w:val="007C7691"/>
    <w:rsid w:val="007C799C"/>
    <w:rsid w:val="007C799E"/>
    <w:rsid w:val="007C79F7"/>
    <w:rsid w:val="007C7A4F"/>
    <w:rsid w:val="007C7B33"/>
    <w:rsid w:val="007C7DF6"/>
    <w:rsid w:val="007C7E52"/>
    <w:rsid w:val="007C7ED3"/>
    <w:rsid w:val="007D00C8"/>
    <w:rsid w:val="007D0269"/>
    <w:rsid w:val="007D02F8"/>
    <w:rsid w:val="007D04BA"/>
    <w:rsid w:val="007D055F"/>
    <w:rsid w:val="007D06DA"/>
    <w:rsid w:val="007D081B"/>
    <w:rsid w:val="007D09E9"/>
    <w:rsid w:val="007D0A63"/>
    <w:rsid w:val="007D0AC5"/>
    <w:rsid w:val="007D0AE6"/>
    <w:rsid w:val="007D0AE8"/>
    <w:rsid w:val="007D0B03"/>
    <w:rsid w:val="007D0B0A"/>
    <w:rsid w:val="007D0C01"/>
    <w:rsid w:val="007D0C53"/>
    <w:rsid w:val="007D0CDA"/>
    <w:rsid w:val="007D1038"/>
    <w:rsid w:val="007D1043"/>
    <w:rsid w:val="007D113D"/>
    <w:rsid w:val="007D1175"/>
    <w:rsid w:val="007D11F7"/>
    <w:rsid w:val="007D13CB"/>
    <w:rsid w:val="007D14D9"/>
    <w:rsid w:val="007D173C"/>
    <w:rsid w:val="007D17D7"/>
    <w:rsid w:val="007D1880"/>
    <w:rsid w:val="007D189A"/>
    <w:rsid w:val="007D189F"/>
    <w:rsid w:val="007D1974"/>
    <w:rsid w:val="007D1A99"/>
    <w:rsid w:val="007D1C9F"/>
    <w:rsid w:val="007D1CE2"/>
    <w:rsid w:val="007D1D62"/>
    <w:rsid w:val="007D1F5F"/>
    <w:rsid w:val="007D1FF2"/>
    <w:rsid w:val="007D20A1"/>
    <w:rsid w:val="007D21CD"/>
    <w:rsid w:val="007D231D"/>
    <w:rsid w:val="007D23AC"/>
    <w:rsid w:val="007D24D1"/>
    <w:rsid w:val="007D2542"/>
    <w:rsid w:val="007D2599"/>
    <w:rsid w:val="007D260D"/>
    <w:rsid w:val="007D2639"/>
    <w:rsid w:val="007D26A8"/>
    <w:rsid w:val="007D26EA"/>
    <w:rsid w:val="007D2890"/>
    <w:rsid w:val="007D290A"/>
    <w:rsid w:val="007D294F"/>
    <w:rsid w:val="007D29C3"/>
    <w:rsid w:val="007D2A85"/>
    <w:rsid w:val="007D2AF3"/>
    <w:rsid w:val="007D2B41"/>
    <w:rsid w:val="007D2BDE"/>
    <w:rsid w:val="007D2CD5"/>
    <w:rsid w:val="007D2D0C"/>
    <w:rsid w:val="007D2D45"/>
    <w:rsid w:val="007D2DB5"/>
    <w:rsid w:val="007D2ED7"/>
    <w:rsid w:val="007D2F37"/>
    <w:rsid w:val="007D2FB3"/>
    <w:rsid w:val="007D303A"/>
    <w:rsid w:val="007D3045"/>
    <w:rsid w:val="007D30A0"/>
    <w:rsid w:val="007D3122"/>
    <w:rsid w:val="007D3190"/>
    <w:rsid w:val="007D328E"/>
    <w:rsid w:val="007D339D"/>
    <w:rsid w:val="007D3420"/>
    <w:rsid w:val="007D344F"/>
    <w:rsid w:val="007D3495"/>
    <w:rsid w:val="007D35B2"/>
    <w:rsid w:val="007D36F3"/>
    <w:rsid w:val="007D3709"/>
    <w:rsid w:val="007D37F9"/>
    <w:rsid w:val="007D3853"/>
    <w:rsid w:val="007D3868"/>
    <w:rsid w:val="007D39ED"/>
    <w:rsid w:val="007D3A25"/>
    <w:rsid w:val="007D3B79"/>
    <w:rsid w:val="007D3BBD"/>
    <w:rsid w:val="007D3C1D"/>
    <w:rsid w:val="007D3CC9"/>
    <w:rsid w:val="007D3E49"/>
    <w:rsid w:val="007D3F83"/>
    <w:rsid w:val="007D3F96"/>
    <w:rsid w:val="007D40D0"/>
    <w:rsid w:val="007D41A3"/>
    <w:rsid w:val="007D41C8"/>
    <w:rsid w:val="007D4293"/>
    <w:rsid w:val="007D434B"/>
    <w:rsid w:val="007D4533"/>
    <w:rsid w:val="007D45AC"/>
    <w:rsid w:val="007D45EA"/>
    <w:rsid w:val="007D4742"/>
    <w:rsid w:val="007D4804"/>
    <w:rsid w:val="007D480B"/>
    <w:rsid w:val="007D489E"/>
    <w:rsid w:val="007D4995"/>
    <w:rsid w:val="007D49F6"/>
    <w:rsid w:val="007D4A8C"/>
    <w:rsid w:val="007D4BEC"/>
    <w:rsid w:val="007D4C4D"/>
    <w:rsid w:val="007D4E50"/>
    <w:rsid w:val="007D4E8A"/>
    <w:rsid w:val="007D511B"/>
    <w:rsid w:val="007D522B"/>
    <w:rsid w:val="007D52D4"/>
    <w:rsid w:val="007D53E2"/>
    <w:rsid w:val="007D5408"/>
    <w:rsid w:val="007D54F8"/>
    <w:rsid w:val="007D5578"/>
    <w:rsid w:val="007D55B8"/>
    <w:rsid w:val="007D56C1"/>
    <w:rsid w:val="007D5702"/>
    <w:rsid w:val="007D57A7"/>
    <w:rsid w:val="007D58B2"/>
    <w:rsid w:val="007D594F"/>
    <w:rsid w:val="007D597D"/>
    <w:rsid w:val="007D598B"/>
    <w:rsid w:val="007D5A50"/>
    <w:rsid w:val="007D5A86"/>
    <w:rsid w:val="007D5B0E"/>
    <w:rsid w:val="007D5C09"/>
    <w:rsid w:val="007D5CE1"/>
    <w:rsid w:val="007D5D53"/>
    <w:rsid w:val="007D5D95"/>
    <w:rsid w:val="007D5E90"/>
    <w:rsid w:val="007D5EFF"/>
    <w:rsid w:val="007D5F29"/>
    <w:rsid w:val="007D5FCE"/>
    <w:rsid w:val="007D601B"/>
    <w:rsid w:val="007D609F"/>
    <w:rsid w:val="007D61D6"/>
    <w:rsid w:val="007D62C2"/>
    <w:rsid w:val="007D62E4"/>
    <w:rsid w:val="007D6328"/>
    <w:rsid w:val="007D6567"/>
    <w:rsid w:val="007D6662"/>
    <w:rsid w:val="007D6690"/>
    <w:rsid w:val="007D66D1"/>
    <w:rsid w:val="007D697F"/>
    <w:rsid w:val="007D6A1A"/>
    <w:rsid w:val="007D6AD5"/>
    <w:rsid w:val="007D6B69"/>
    <w:rsid w:val="007D6C43"/>
    <w:rsid w:val="007D6D44"/>
    <w:rsid w:val="007D6DCE"/>
    <w:rsid w:val="007D6E96"/>
    <w:rsid w:val="007D710E"/>
    <w:rsid w:val="007D711A"/>
    <w:rsid w:val="007D7137"/>
    <w:rsid w:val="007D7275"/>
    <w:rsid w:val="007D7382"/>
    <w:rsid w:val="007D7387"/>
    <w:rsid w:val="007D73F0"/>
    <w:rsid w:val="007D74D0"/>
    <w:rsid w:val="007D7538"/>
    <w:rsid w:val="007D7566"/>
    <w:rsid w:val="007D7569"/>
    <w:rsid w:val="007D77EE"/>
    <w:rsid w:val="007D7935"/>
    <w:rsid w:val="007D79ED"/>
    <w:rsid w:val="007D7A79"/>
    <w:rsid w:val="007D7ABC"/>
    <w:rsid w:val="007D7ACE"/>
    <w:rsid w:val="007D7BE2"/>
    <w:rsid w:val="007D7C1E"/>
    <w:rsid w:val="007D7E4C"/>
    <w:rsid w:val="007D7EDB"/>
    <w:rsid w:val="007D7F38"/>
    <w:rsid w:val="007E00A6"/>
    <w:rsid w:val="007E01C3"/>
    <w:rsid w:val="007E021C"/>
    <w:rsid w:val="007E026D"/>
    <w:rsid w:val="007E03DB"/>
    <w:rsid w:val="007E03FE"/>
    <w:rsid w:val="007E0490"/>
    <w:rsid w:val="007E04E1"/>
    <w:rsid w:val="007E04FE"/>
    <w:rsid w:val="007E07AA"/>
    <w:rsid w:val="007E07C8"/>
    <w:rsid w:val="007E0863"/>
    <w:rsid w:val="007E0868"/>
    <w:rsid w:val="007E093A"/>
    <w:rsid w:val="007E094D"/>
    <w:rsid w:val="007E09E7"/>
    <w:rsid w:val="007E0A52"/>
    <w:rsid w:val="007E0A8B"/>
    <w:rsid w:val="007E0ADA"/>
    <w:rsid w:val="007E0BE8"/>
    <w:rsid w:val="007E0DAA"/>
    <w:rsid w:val="007E0EA0"/>
    <w:rsid w:val="007E0F18"/>
    <w:rsid w:val="007E1015"/>
    <w:rsid w:val="007E1049"/>
    <w:rsid w:val="007E115E"/>
    <w:rsid w:val="007E1256"/>
    <w:rsid w:val="007E142C"/>
    <w:rsid w:val="007E14A1"/>
    <w:rsid w:val="007E1540"/>
    <w:rsid w:val="007E15D6"/>
    <w:rsid w:val="007E1647"/>
    <w:rsid w:val="007E1678"/>
    <w:rsid w:val="007E167C"/>
    <w:rsid w:val="007E187E"/>
    <w:rsid w:val="007E19E1"/>
    <w:rsid w:val="007E1A5B"/>
    <w:rsid w:val="007E1A91"/>
    <w:rsid w:val="007E1B39"/>
    <w:rsid w:val="007E1C4B"/>
    <w:rsid w:val="007E1C99"/>
    <w:rsid w:val="007E1FBE"/>
    <w:rsid w:val="007E2085"/>
    <w:rsid w:val="007E2111"/>
    <w:rsid w:val="007E2281"/>
    <w:rsid w:val="007E22EF"/>
    <w:rsid w:val="007E2416"/>
    <w:rsid w:val="007E244A"/>
    <w:rsid w:val="007E24B1"/>
    <w:rsid w:val="007E256A"/>
    <w:rsid w:val="007E257E"/>
    <w:rsid w:val="007E27D8"/>
    <w:rsid w:val="007E2900"/>
    <w:rsid w:val="007E29CE"/>
    <w:rsid w:val="007E2C2B"/>
    <w:rsid w:val="007E2D33"/>
    <w:rsid w:val="007E2D7E"/>
    <w:rsid w:val="007E2E50"/>
    <w:rsid w:val="007E2FA0"/>
    <w:rsid w:val="007E301B"/>
    <w:rsid w:val="007E309F"/>
    <w:rsid w:val="007E32DF"/>
    <w:rsid w:val="007E3A3C"/>
    <w:rsid w:val="007E3B21"/>
    <w:rsid w:val="007E3E31"/>
    <w:rsid w:val="007E3EDB"/>
    <w:rsid w:val="007E3F7E"/>
    <w:rsid w:val="007E3F9A"/>
    <w:rsid w:val="007E4066"/>
    <w:rsid w:val="007E407B"/>
    <w:rsid w:val="007E4204"/>
    <w:rsid w:val="007E4211"/>
    <w:rsid w:val="007E4227"/>
    <w:rsid w:val="007E4335"/>
    <w:rsid w:val="007E44D7"/>
    <w:rsid w:val="007E467B"/>
    <w:rsid w:val="007E46A3"/>
    <w:rsid w:val="007E481B"/>
    <w:rsid w:val="007E4847"/>
    <w:rsid w:val="007E49B7"/>
    <w:rsid w:val="007E49CD"/>
    <w:rsid w:val="007E4A30"/>
    <w:rsid w:val="007E4A9C"/>
    <w:rsid w:val="007E4AE8"/>
    <w:rsid w:val="007E4CAF"/>
    <w:rsid w:val="007E4E0F"/>
    <w:rsid w:val="007E4E81"/>
    <w:rsid w:val="007E4EF1"/>
    <w:rsid w:val="007E4F00"/>
    <w:rsid w:val="007E4FE9"/>
    <w:rsid w:val="007E50B1"/>
    <w:rsid w:val="007E5106"/>
    <w:rsid w:val="007E510A"/>
    <w:rsid w:val="007E5172"/>
    <w:rsid w:val="007E5203"/>
    <w:rsid w:val="007E5248"/>
    <w:rsid w:val="007E526F"/>
    <w:rsid w:val="007E53CA"/>
    <w:rsid w:val="007E5462"/>
    <w:rsid w:val="007E54E5"/>
    <w:rsid w:val="007E5524"/>
    <w:rsid w:val="007E583D"/>
    <w:rsid w:val="007E5855"/>
    <w:rsid w:val="007E587C"/>
    <w:rsid w:val="007E58A0"/>
    <w:rsid w:val="007E592D"/>
    <w:rsid w:val="007E5A07"/>
    <w:rsid w:val="007E5A14"/>
    <w:rsid w:val="007E5A1C"/>
    <w:rsid w:val="007E5B9C"/>
    <w:rsid w:val="007E5BBB"/>
    <w:rsid w:val="007E5D34"/>
    <w:rsid w:val="007E5D6F"/>
    <w:rsid w:val="007E5DD7"/>
    <w:rsid w:val="007E5DDC"/>
    <w:rsid w:val="007E5ECA"/>
    <w:rsid w:val="007E600E"/>
    <w:rsid w:val="007E6140"/>
    <w:rsid w:val="007E61BA"/>
    <w:rsid w:val="007E62AA"/>
    <w:rsid w:val="007E63C9"/>
    <w:rsid w:val="007E64D6"/>
    <w:rsid w:val="007E6593"/>
    <w:rsid w:val="007E65E4"/>
    <w:rsid w:val="007E6671"/>
    <w:rsid w:val="007E6692"/>
    <w:rsid w:val="007E6763"/>
    <w:rsid w:val="007E6784"/>
    <w:rsid w:val="007E67B9"/>
    <w:rsid w:val="007E6885"/>
    <w:rsid w:val="007E689D"/>
    <w:rsid w:val="007E68A9"/>
    <w:rsid w:val="007E68CA"/>
    <w:rsid w:val="007E68F3"/>
    <w:rsid w:val="007E6B8D"/>
    <w:rsid w:val="007E6BC5"/>
    <w:rsid w:val="007E6BED"/>
    <w:rsid w:val="007E6C41"/>
    <w:rsid w:val="007E6C85"/>
    <w:rsid w:val="007E6D6C"/>
    <w:rsid w:val="007E6D75"/>
    <w:rsid w:val="007E6D91"/>
    <w:rsid w:val="007E713D"/>
    <w:rsid w:val="007E71D0"/>
    <w:rsid w:val="007E72D0"/>
    <w:rsid w:val="007E734E"/>
    <w:rsid w:val="007E73DA"/>
    <w:rsid w:val="007E749E"/>
    <w:rsid w:val="007E74DD"/>
    <w:rsid w:val="007E75CD"/>
    <w:rsid w:val="007E75EF"/>
    <w:rsid w:val="007E7648"/>
    <w:rsid w:val="007E7696"/>
    <w:rsid w:val="007E7739"/>
    <w:rsid w:val="007E7741"/>
    <w:rsid w:val="007E785A"/>
    <w:rsid w:val="007E78A1"/>
    <w:rsid w:val="007E7905"/>
    <w:rsid w:val="007E79F7"/>
    <w:rsid w:val="007E7A22"/>
    <w:rsid w:val="007E7A23"/>
    <w:rsid w:val="007E7A88"/>
    <w:rsid w:val="007E7C38"/>
    <w:rsid w:val="007E7CAF"/>
    <w:rsid w:val="007E7D63"/>
    <w:rsid w:val="007E7DDE"/>
    <w:rsid w:val="007E7DFA"/>
    <w:rsid w:val="007E7ED4"/>
    <w:rsid w:val="007E7F34"/>
    <w:rsid w:val="007E7F38"/>
    <w:rsid w:val="007E7FBA"/>
    <w:rsid w:val="007F0000"/>
    <w:rsid w:val="007F0115"/>
    <w:rsid w:val="007F044F"/>
    <w:rsid w:val="007F048B"/>
    <w:rsid w:val="007F04C7"/>
    <w:rsid w:val="007F052C"/>
    <w:rsid w:val="007F055C"/>
    <w:rsid w:val="007F0568"/>
    <w:rsid w:val="007F0586"/>
    <w:rsid w:val="007F062E"/>
    <w:rsid w:val="007F06C6"/>
    <w:rsid w:val="007F0887"/>
    <w:rsid w:val="007F0894"/>
    <w:rsid w:val="007F0944"/>
    <w:rsid w:val="007F0A56"/>
    <w:rsid w:val="007F0AA5"/>
    <w:rsid w:val="007F0B61"/>
    <w:rsid w:val="007F0DE0"/>
    <w:rsid w:val="007F0FC7"/>
    <w:rsid w:val="007F104A"/>
    <w:rsid w:val="007F1077"/>
    <w:rsid w:val="007F117B"/>
    <w:rsid w:val="007F1193"/>
    <w:rsid w:val="007F12A8"/>
    <w:rsid w:val="007F133E"/>
    <w:rsid w:val="007F13D0"/>
    <w:rsid w:val="007F1416"/>
    <w:rsid w:val="007F1480"/>
    <w:rsid w:val="007F14B5"/>
    <w:rsid w:val="007F14BC"/>
    <w:rsid w:val="007F168E"/>
    <w:rsid w:val="007F1753"/>
    <w:rsid w:val="007F181A"/>
    <w:rsid w:val="007F1873"/>
    <w:rsid w:val="007F18F9"/>
    <w:rsid w:val="007F198D"/>
    <w:rsid w:val="007F1A56"/>
    <w:rsid w:val="007F1B00"/>
    <w:rsid w:val="007F1BB3"/>
    <w:rsid w:val="007F1C7E"/>
    <w:rsid w:val="007F1D80"/>
    <w:rsid w:val="007F1DED"/>
    <w:rsid w:val="007F1E0A"/>
    <w:rsid w:val="007F2075"/>
    <w:rsid w:val="007F20AD"/>
    <w:rsid w:val="007F21D6"/>
    <w:rsid w:val="007F224D"/>
    <w:rsid w:val="007F23A0"/>
    <w:rsid w:val="007F23BA"/>
    <w:rsid w:val="007F2460"/>
    <w:rsid w:val="007F2464"/>
    <w:rsid w:val="007F24E0"/>
    <w:rsid w:val="007F24FA"/>
    <w:rsid w:val="007F2546"/>
    <w:rsid w:val="007F2663"/>
    <w:rsid w:val="007F268B"/>
    <w:rsid w:val="007F280E"/>
    <w:rsid w:val="007F2893"/>
    <w:rsid w:val="007F28E3"/>
    <w:rsid w:val="007F2911"/>
    <w:rsid w:val="007F29B2"/>
    <w:rsid w:val="007F29F7"/>
    <w:rsid w:val="007F2A77"/>
    <w:rsid w:val="007F2AA3"/>
    <w:rsid w:val="007F2BE0"/>
    <w:rsid w:val="007F2C9C"/>
    <w:rsid w:val="007F2D97"/>
    <w:rsid w:val="007F2E89"/>
    <w:rsid w:val="007F3327"/>
    <w:rsid w:val="007F339A"/>
    <w:rsid w:val="007F3463"/>
    <w:rsid w:val="007F38C3"/>
    <w:rsid w:val="007F38E5"/>
    <w:rsid w:val="007F3926"/>
    <w:rsid w:val="007F3B53"/>
    <w:rsid w:val="007F3B8F"/>
    <w:rsid w:val="007F3BD4"/>
    <w:rsid w:val="007F3C14"/>
    <w:rsid w:val="007F3C18"/>
    <w:rsid w:val="007F3C3D"/>
    <w:rsid w:val="007F3E2F"/>
    <w:rsid w:val="007F3E86"/>
    <w:rsid w:val="007F4054"/>
    <w:rsid w:val="007F41B9"/>
    <w:rsid w:val="007F42F1"/>
    <w:rsid w:val="007F430D"/>
    <w:rsid w:val="007F43FE"/>
    <w:rsid w:val="007F44E3"/>
    <w:rsid w:val="007F4513"/>
    <w:rsid w:val="007F47B8"/>
    <w:rsid w:val="007F48A7"/>
    <w:rsid w:val="007F48EE"/>
    <w:rsid w:val="007F498C"/>
    <w:rsid w:val="007F4BFC"/>
    <w:rsid w:val="007F4E73"/>
    <w:rsid w:val="007F4FDC"/>
    <w:rsid w:val="007F5149"/>
    <w:rsid w:val="007F523A"/>
    <w:rsid w:val="007F52F4"/>
    <w:rsid w:val="007F5327"/>
    <w:rsid w:val="007F53FC"/>
    <w:rsid w:val="007F546E"/>
    <w:rsid w:val="007F547F"/>
    <w:rsid w:val="007F552C"/>
    <w:rsid w:val="007F5539"/>
    <w:rsid w:val="007F5621"/>
    <w:rsid w:val="007F5674"/>
    <w:rsid w:val="007F57FD"/>
    <w:rsid w:val="007F5843"/>
    <w:rsid w:val="007F5890"/>
    <w:rsid w:val="007F59A1"/>
    <w:rsid w:val="007F59A8"/>
    <w:rsid w:val="007F59F4"/>
    <w:rsid w:val="007F5B38"/>
    <w:rsid w:val="007F5B41"/>
    <w:rsid w:val="007F5BFB"/>
    <w:rsid w:val="007F5D11"/>
    <w:rsid w:val="007F5D2D"/>
    <w:rsid w:val="007F5D5D"/>
    <w:rsid w:val="007F5F6B"/>
    <w:rsid w:val="007F5F75"/>
    <w:rsid w:val="007F6042"/>
    <w:rsid w:val="007F6072"/>
    <w:rsid w:val="007F6106"/>
    <w:rsid w:val="007F61CF"/>
    <w:rsid w:val="007F6257"/>
    <w:rsid w:val="007F628D"/>
    <w:rsid w:val="007F636C"/>
    <w:rsid w:val="007F63AF"/>
    <w:rsid w:val="007F63CC"/>
    <w:rsid w:val="007F6483"/>
    <w:rsid w:val="007F6518"/>
    <w:rsid w:val="007F66A5"/>
    <w:rsid w:val="007F6707"/>
    <w:rsid w:val="007F6A66"/>
    <w:rsid w:val="007F6AAE"/>
    <w:rsid w:val="007F6AC4"/>
    <w:rsid w:val="007F6CD8"/>
    <w:rsid w:val="007F6D7A"/>
    <w:rsid w:val="007F6DA6"/>
    <w:rsid w:val="007F6E47"/>
    <w:rsid w:val="007F6EFE"/>
    <w:rsid w:val="007F7011"/>
    <w:rsid w:val="007F7021"/>
    <w:rsid w:val="007F714E"/>
    <w:rsid w:val="007F71E8"/>
    <w:rsid w:val="007F71FC"/>
    <w:rsid w:val="007F7297"/>
    <w:rsid w:val="007F72C5"/>
    <w:rsid w:val="007F7363"/>
    <w:rsid w:val="007F73A5"/>
    <w:rsid w:val="007F73F1"/>
    <w:rsid w:val="007F73FA"/>
    <w:rsid w:val="007F7466"/>
    <w:rsid w:val="007F75E7"/>
    <w:rsid w:val="007F760D"/>
    <w:rsid w:val="007F7693"/>
    <w:rsid w:val="007F7699"/>
    <w:rsid w:val="007F76C9"/>
    <w:rsid w:val="007F76DE"/>
    <w:rsid w:val="007F7727"/>
    <w:rsid w:val="007F7748"/>
    <w:rsid w:val="007F7CD8"/>
    <w:rsid w:val="007F7D3D"/>
    <w:rsid w:val="007F7DBD"/>
    <w:rsid w:val="007F7DD9"/>
    <w:rsid w:val="007F7EDD"/>
    <w:rsid w:val="007F7F70"/>
    <w:rsid w:val="008000D8"/>
    <w:rsid w:val="00800170"/>
    <w:rsid w:val="00800213"/>
    <w:rsid w:val="008002ED"/>
    <w:rsid w:val="0080032D"/>
    <w:rsid w:val="008003FA"/>
    <w:rsid w:val="0080052F"/>
    <w:rsid w:val="00800667"/>
    <w:rsid w:val="008006D5"/>
    <w:rsid w:val="00800708"/>
    <w:rsid w:val="008008D3"/>
    <w:rsid w:val="008008DD"/>
    <w:rsid w:val="008009CD"/>
    <w:rsid w:val="00800ADC"/>
    <w:rsid w:val="00800AEE"/>
    <w:rsid w:val="00800C01"/>
    <w:rsid w:val="00800C33"/>
    <w:rsid w:val="00800CD9"/>
    <w:rsid w:val="00800D6E"/>
    <w:rsid w:val="00800E24"/>
    <w:rsid w:val="00800E29"/>
    <w:rsid w:val="00800E7C"/>
    <w:rsid w:val="00800ECE"/>
    <w:rsid w:val="00800ED9"/>
    <w:rsid w:val="00800F1F"/>
    <w:rsid w:val="00800F2F"/>
    <w:rsid w:val="00800F41"/>
    <w:rsid w:val="00800FB3"/>
    <w:rsid w:val="00801021"/>
    <w:rsid w:val="00801038"/>
    <w:rsid w:val="00801253"/>
    <w:rsid w:val="0080131D"/>
    <w:rsid w:val="00801342"/>
    <w:rsid w:val="0080138F"/>
    <w:rsid w:val="00801510"/>
    <w:rsid w:val="0080156A"/>
    <w:rsid w:val="00801579"/>
    <w:rsid w:val="008015B4"/>
    <w:rsid w:val="0080164D"/>
    <w:rsid w:val="00801734"/>
    <w:rsid w:val="008017AE"/>
    <w:rsid w:val="008017D4"/>
    <w:rsid w:val="00801886"/>
    <w:rsid w:val="00801A14"/>
    <w:rsid w:val="00801A7A"/>
    <w:rsid w:val="00801B2A"/>
    <w:rsid w:val="00801DCE"/>
    <w:rsid w:val="00801E0A"/>
    <w:rsid w:val="00801E41"/>
    <w:rsid w:val="00801E61"/>
    <w:rsid w:val="00801EA3"/>
    <w:rsid w:val="00801F96"/>
    <w:rsid w:val="00801FD1"/>
    <w:rsid w:val="0080200F"/>
    <w:rsid w:val="0080207C"/>
    <w:rsid w:val="008020FE"/>
    <w:rsid w:val="00802129"/>
    <w:rsid w:val="0080213A"/>
    <w:rsid w:val="00802289"/>
    <w:rsid w:val="008022D2"/>
    <w:rsid w:val="00802301"/>
    <w:rsid w:val="008024A8"/>
    <w:rsid w:val="00802587"/>
    <w:rsid w:val="008025DB"/>
    <w:rsid w:val="0080267D"/>
    <w:rsid w:val="008026BB"/>
    <w:rsid w:val="00802755"/>
    <w:rsid w:val="0080277B"/>
    <w:rsid w:val="00802817"/>
    <w:rsid w:val="008028AA"/>
    <w:rsid w:val="008028B4"/>
    <w:rsid w:val="00802916"/>
    <w:rsid w:val="00802A59"/>
    <w:rsid w:val="00802B4C"/>
    <w:rsid w:val="00802BB4"/>
    <w:rsid w:val="00802CA5"/>
    <w:rsid w:val="00802D46"/>
    <w:rsid w:val="00802E70"/>
    <w:rsid w:val="00802F42"/>
    <w:rsid w:val="00802F74"/>
    <w:rsid w:val="00803076"/>
    <w:rsid w:val="0080309E"/>
    <w:rsid w:val="008030B5"/>
    <w:rsid w:val="00803155"/>
    <w:rsid w:val="008031CB"/>
    <w:rsid w:val="008032B1"/>
    <w:rsid w:val="008032BC"/>
    <w:rsid w:val="00803360"/>
    <w:rsid w:val="008033D2"/>
    <w:rsid w:val="008035BA"/>
    <w:rsid w:val="0080387F"/>
    <w:rsid w:val="0080395A"/>
    <w:rsid w:val="00803A80"/>
    <w:rsid w:val="00803A83"/>
    <w:rsid w:val="00803BC9"/>
    <w:rsid w:val="00803C70"/>
    <w:rsid w:val="00803CDD"/>
    <w:rsid w:val="00803DB7"/>
    <w:rsid w:val="00803E4F"/>
    <w:rsid w:val="00803F08"/>
    <w:rsid w:val="00803F1A"/>
    <w:rsid w:val="00803F79"/>
    <w:rsid w:val="0080407D"/>
    <w:rsid w:val="008040CB"/>
    <w:rsid w:val="0080434E"/>
    <w:rsid w:val="00804440"/>
    <w:rsid w:val="00804494"/>
    <w:rsid w:val="0080470C"/>
    <w:rsid w:val="0080492C"/>
    <w:rsid w:val="00804958"/>
    <w:rsid w:val="00804A25"/>
    <w:rsid w:val="00804C02"/>
    <w:rsid w:val="00804C43"/>
    <w:rsid w:val="00804D3C"/>
    <w:rsid w:val="00804FA7"/>
    <w:rsid w:val="00804FBC"/>
    <w:rsid w:val="008052E6"/>
    <w:rsid w:val="00805308"/>
    <w:rsid w:val="00805318"/>
    <w:rsid w:val="00805332"/>
    <w:rsid w:val="00805352"/>
    <w:rsid w:val="008056B0"/>
    <w:rsid w:val="008056C2"/>
    <w:rsid w:val="00805810"/>
    <w:rsid w:val="00805854"/>
    <w:rsid w:val="008058A1"/>
    <w:rsid w:val="00805974"/>
    <w:rsid w:val="00805A21"/>
    <w:rsid w:val="00805AEB"/>
    <w:rsid w:val="00805C38"/>
    <w:rsid w:val="00805DAF"/>
    <w:rsid w:val="00805E42"/>
    <w:rsid w:val="00805E64"/>
    <w:rsid w:val="00805F28"/>
    <w:rsid w:val="00805F2E"/>
    <w:rsid w:val="00805FEF"/>
    <w:rsid w:val="00806013"/>
    <w:rsid w:val="00806127"/>
    <w:rsid w:val="008061B2"/>
    <w:rsid w:val="00806235"/>
    <w:rsid w:val="0080624D"/>
    <w:rsid w:val="0080629D"/>
    <w:rsid w:val="008062A6"/>
    <w:rsid w:val="0080638A"/>
    <w:rsid w:val="008063BB"/>
    <w:rsid w:val="00806489"/>
    <w:rsid w:val="00806507"/>
    <w:rsid w:val="00806583"/>
    <w:rsid w:val="008065DB"/>
    <w:rsid w:val="00806693"/>
    <w:rsid w:val="008066D1"/>
    <w:rsid w:val="008066D4"/>
    <w:rsid w:val="00806780"/>
    <w:rsid w:val="008068BF"/>
    <w:rsid w:val="00806912"/>
    <w:rsid w:val="00806B25"/>
    <w:rsid w:val="00806B78"/>
    <w:rsid w:val="00806C2A"/>
    <w:rsid w:val="00806D3F"/>
    <w:rsid w:val="00806D7E"/>
    <w:rsid w:val="00806DC8"/>
    <w:rsid w:val="00806E59"/>
    <w:rsid w:val="008071FB"/>
    <w:rsid w:val="00807212"/>
    <w:rsid w:val="0080721D"/>
    <w:rsid w:val="00807250"/>
    <w:rsid w:val="008072B6"/>
    <w:rsid w:val="008072C7"/>
    <w:rsid w:val="00807355"/>
    <w:rsid w:val="00807383"/>
    <w:rsid w:val="00807490"/>
    <w:rsid w:val="0080758E"/>
    <w:rsid w:val="008075E9"/>
    <w:rsid w:val="00807650"/>
    <w:rsid w:val="00807652"/>
    <w:rsid w:val="00807737"/>
    <w:rsid w:val="00807855"/>
    <w:rsid w:val="00807912"/>
    <w:rsid w:val="00807932"/>
    <w:rsid w:val="00807A76"/>
    <w:rsid w:val="00807C7A"/>
    <w:rsid w:val="00807D12"/>
    <w:rsid w:val="00807D6A"/>
    <w:rsid w:val="00807E1A"/>
    <w:rsid w:val="00807FE2"/>
    <w:rsid w:val="00807FF1"/>
    <w:rsid w:val="00810031"/>
    <w:rsid w:val="00810040"/>
    <w:rsid w:val="00810146"/>
    <w:rsid w:val="008102BF"/>
    <w:rsid w:val="008102CD"/>
    <w:rsid w:val="0081046C"/>
    <w:rsid w:val="008105A1"/>
    <w:rsid w:val="0081068D"/>
    <w:rsid w:val="00810704"/>
    <w:rsid w:val="00810715"/>
    <w:rsid w:val="00810815"/>
    <w:rsid w:val="00810856"/>
    <w:rsid w:val="00810931"/>
    <w:rsid w:val="0081093D"/>
    <w:rsid w:val="00810A61"/>
    <w:rsid w:val="00810BB3"/>
    <w:rsid w:val="00810E1C"/>
    <w:rsid w:val="00810E83"/>
    <w:rsid w:val="00810E92"/>
    <w:rsid w:val="00810EC0"/>
    <w:rsid w:val="00810F06"/>
    <w:rsid w:val="0081105F"/>
    <w:rsid w:val="00811063"/>
    <w:rsid w:val="008110E4"/>
    <w:rsid w:val="0081118B"/>
    <w:rsid w:val="00811226"/>
    <w:rsid w:val="00811434"/>
    <w:rsid w:val="008114D3"/>
    <w:rsid w:val="008115DA"/>
    <w:rsid w:val="00811899"/>
    <w:rsid w:val="008118FD"/>
    <w:rsid w:val="00811905"/>
    <w:rsid w:val="00811AB5"/>
    <w:rsid w:val="00811B8C"/>
    <w:rsid w:val="00811CD2"/>
    <w:rsid w:val="00811E60"/>
    <w:rsid w:val="00811E84"/>
    <w:rsid w:val="00811EC9"/>
    <w:rsid w:val="00811F90"/>
    <w:rsid w:val="00812028"/>
    <w:rsid w:val="00812187"/>
    <w:rsid w:val="0081227B"/>
    <w:rsid w:val="00812368"/>
    <w:rsid w:val="00812415"/>
    <w:rsid w:val="008127FB"/>
    <w:rsid w:val="0081282C"/>
    <w:rsid w:val="00812834"/>
    <w:rsid w:val="00812839"/>
    <w:rsid w:val="00812866"/>
    <w:rsid w:val="00812930"/>
    <w:rsid w:val="0081295C"/>
    <w:rsid w:val="00812B2E"/>
    <w:rsid w:val="00812C7A"/>
    <w:rsid w:val="00812D09"/>
    <w:rsid w:val="00812EE8"/>
    <w:rsid w:val="008130B9"/>
    <w:rsid w:val="0081316C"/>
    <w:rsid w:val="008131FF"/>
    <w:rsid w:val="00813279"/>
    <w:rsid w:val="008133CB"/>
    <w:rsid w:val="0081347A"/>
    <w:rsid w:val="008135C7"/>
    <w:rsid w:val="00813602"/>
    <w:rsid w:val="0081368B"/>
    <w:rsid w:val="00813694"/>
    <w:rsid w:val="00813779"/>
    <w:rsid w:val="008137B4"/>
    <w:rsid w:val="008137D8"/>
    <w:rsid w:val="00813AD1"/>
    <w:rsid w:val="00813B47"/>
    <w:rsid w:val="00813BAD"/>
    <w:rsid w:val="00813CD4"/>
    <w:rsid w:val="00813D5E"/>
    <w:rsid w:val="00813E86"/>
    <w:rsid w:val="00813F62"/>
    <w:rsid w:val="00813F83"/>
    <w:rsid w:val="00813F95"/>
    <w:rsid w:val="00814039"/>
    <w:rsid w:val="0081408E"/>
    <w:rsid w:val="008144BA"/>
    <w:rsid w:val="00814694"/>
    <w:rsid w:val="008148BF"/>
    <w:rsid w:val="008148C9"/>
    <w:rsid w:val="008149F4"/>
    <w:rsid w:val="00814A28"/>
    <w:rsid w:val="00814C77"/>
    <w:rsid w:val="00814CC9"/>
    <w:rsid w:val="00814D87"/>
    <w:rsid w:val="00814D94"/>
    <w:rsid w:val="00814DF5"/>
    <w:rsid w:val="00814FB9"/>
    <w:rsid w:val="00814FBB"/>
    <w:rsid w:val="00815005"/>
    <w:rsid w:val="0081502D"/>
    <w:rsid w:val="008150D4"/>
    <w:rsid w:val="00815150"/>
    <w:rsid w:val="0081522B"/>
    <w:rsid w:val="0081524D"/>
    <w:rsid w:val="00815262"/>
    <w:rsid w:val="00815279"/>
    <w:rsid w:val="0081533E"/>
    <w:rsid w:val="0081539A"/>
    <w:rsid w:val="00815445"/>
    <w:rsid w:val="00815522"/>
    <w:rsid w:val="00815633"/>
    <w:rsid w:val="00815637"/>
    <w:rsid w:val="00815665"/>
    <w:rsid w:val="008156FD"/>
    <w:rsid w:val="008157C1"/>
    <w:rsid w:val="008158C5"/>
    <w:rsid w:val="00815928"/>
    <w:rsid w:val="0081597B"/>
    <w:rsid w:val="00815B0B"/>
    <w:rsid w:val="00815BE9"/>
    <w:rsid w:val="00815DEB"/>
    <w:rsid w:val="00815E6C"/>
    <w:rsid w:val="00815E83"/>
    <w:rsid w:val="00815F50"/>
    <w:rsid w:val="00816151"/>
    <w:rsid w:val="0081619C"/>
    <w:rsid w:val="0081621A"/>
    <w:rsid w:val="0081623A"/>
    <w:rsid w:val="00816262"/>
    <w:rsid w:val="008163CD"/>
    <w:rsid w:val="008164CF"/>
    <w:rsid w:val="00816581"/>
    <w:rsid w:val="008165AF"/>
    <w:rsid w:val="008165D2"/>
    <w:rsid w:val="00816618"/>
    <w:rsid w:val="00816709"/>
    <w:rsid w:val="0081691C"/>
    <w:rsid w:val="0081696A"/>
    <w:rsid w:val="00816A9B"/>
    <w:rsid w:val="00816BB6"/>
    <w:rsid w:val="00816CB9"/>
    <w:rsid w:val="00816DDC"/>
    <w:rsid w:val="00816F44"/>
    <w:rsid w:val="00816F9E"/>
    <w:rsid w:val="008170DD"/>
    <w:rsid w:val="00817119"/>
    <w:rsid w:val="00817145"/>
    <w:rsid w:val="00817193"/>
    <w:rsid w:val="008171C8"/>
    <w:rsid w:val="00817314"/>
    <w:rsid w:val="00817333"/>
    <w:rsid w:val="00817408"/>
    <w:rsid w:val="008174A2"/>
    <w:rsid w:val="00817506"/>
    <w:rsid w:val="008175DD"/>
    <w:rsid w:val="008176C0"/>
    <w:rsid w:val="00817728"/>
    <w:rsid w:val="00817872"/>
    <w:rsid w:val="00817898"/>
    <w:rsid w:val="008178F4"/>
    <w:rsid w:val="008179F5"/>
    <w:rsid w:val="00817A76"/>
    <w:rsid w:val="00817AA6"/>
    <w:rsid w:val="00817AC7"/>
    <w:rsid w:val="00817C3E"/>
    <w:rsid w:val="00817C72"/>
    <w:rsid w:val="00817D51"/>
    <w:rsid w:val="00817F31"/>
    <w:rsid w:val="00817FB5"/>
    <w:rsid w:val="00817FF8"/>
    <w:rsid w:val="00820342"/>
    <w:rsid w:val="0082043E"/>
    <w:rsid w:val="00820595"/>
    <w:rsid w:val="00820856"/>
    <w:rsid w:val="00820940"/>
    <w:rsid w:val="00820947"/>
    <w:rsid w:val="0082097F"/>
    <w:rsid w:val="008209DA"/>
    <w:rsid w:val="00820A13"/>
    <w:rsid w:val="00820AAD"/>
    <w:rsid w:val="00820AF9"/>
    <w:rsid w:val="00820B0C"/>
    <w:rsid w:val="00820B6A"/>
    <w:rsid w:val="00820BF8"/>
    <w:rsid w:val="00820C60"/>
    <w:rsid w:val="00820C6B"/>
    <w:rsid w:val="00820D20"/>
    <w:rsid w:val="00820ECA"/>
    <w:rsid w:val="0082129B"/>
    <w:rsid w:val="008212A3"/>
    <w:rsid w:val="00821347"/>
    <w:rsid w:val="008214D4"/>
    <w:rsid w:val="008215CC"/>
    <w:rsid w:val="00821694"/>
    <w:rsid w:val="0082171F"/>
    <w:rsid w:val="00821B58"/>
    <w:rsid w:val="00821D22"/>
    <w:rsid w:val="00821F5E"/>
    <w:rsid w:val="008220BB"/>
    <w:rsid w:val="008221A7"/>
    <w:rsid w:val="008221AA"/>
    <w:rsid w:val="008223E1"/>
    <w:rsid w:val="00822471"/>
    <w:rsid w:val="008224C1"/>
    <w:rsid w:val="00822642"/>
    <w:rsid w:val="00822660"/>
    <w:rsid w:val="00822667"/>
    <w:rsid w:val="00822672"/>
    <w:rsid w:val="00822686"/>
    <w:rsid w:val="00822689"/>
    <w:rsid w:val="00822692"/>
    <w:rsid w:val="008226B4"/>
    <w:rsid w:val="008226F3"/>
    <w:rsid w:val="0082270B"/>
    <w:rsid w:val="00822743"/>
    <w:rsid w:val="008227B2"/>
    <w:rsid w:val="00822809"/>
    <w:rsid w:val="0082284A"/>
    <w:rsid w:val="00822925"/>
    <w:rsid w:val="00822989"/>
    <w:rsid w:val="008229C9"/>
    <w:rsid w:val="00822BD8"/>
    <w:rsid w:val="00822D09"/>
    <w:rsid w:val="00822D45"/>
    <w:rsid w:val="00822E17"/>
    <w:rsid w:val="00823002"/>
    <w:rsid w:val="00823084"/>
    <w:rsid w:val="0082322E"/>
    <w:rsid w:val="00823300"/>
    <w:rsid w:val="00823344"/>
    <w:rsid w:val="00823383"/>
    <w:rsid w:val="008233C6"/>
    <w:rsid w:val="008234FA"/>
    <w:rsid w:val="00823762"/>
    <w:rsid w:val="00823829"/>
    <w:rsid w:val="008239A0"/>
    <w:rsid w:val="008239EE"/>
    <w:rsid w:val="00823A98"/>
    <w:rsid w:val="00823B1C"/>
    <w:rsid w:val="00823BA1"/>
    <w:rsid w:val="00823C9B"/>
    <w:rsid w:val="00823CEB"/>
    <w:rsid w:val="00823D66"/>
    <w:rsid w:val="00823D7F"/>
    <w:rsid w:val="00823F21"/>
    <w:rsid w:val="0082402C"/>
    <w:rsid w:val="008242CA"/>
    <w:rsid w:val="008243F1"/>
    <w:rsid w:val="0082442A"/>
    <w:rsid w:val="0082445A"/>
    <w:rsid w:val="008244CB"/>
    <w:rsid w:val="0082468C"/>
    <w:rsid w:val="008247E0"/>
    <w:rsid w:val="008247EA"/>
    <w:rsid w:val="0082481F"/>
    <w:rsid w:val="008249F1"/>
    <w:rsid w:val="00824A80"/>
    <w:rsid w:val="00824B0A"/>
    <w:rsid w:val="00824B4C"/>
    <w:rsid w:val="00824B7E"/>
    <w:rsid w:val="00824BA2"/>
    <w:rsid w:val="00824C70"/>
    <w:rsid w:val="00824E1F"/>
    <w:rsid w:val="00824E84"/>
    <w:rsid w:val="00824EFD"/>
    <w:rsid w:val="00824F80"/>
    <w:rsid w:val="00825037"/>
    <w:rsid w:val="00825134"/>
    <w:rsid w:val="00825183"/>
    <w:rsid w:val="0082518A"/>
    <w:rsid w:val="008251B6"/>
    <w:rsid w:val="008251EB"/>
    <w:rsid w:val="00825218"/>
    <w:rsid w:val="0082524E"/>
    <w:rsid w:val="008252F3"/>
    <w:rsid w:val="0082547A"/>
    <w:rsid w:val="00825528"/>
    <w:rsid w:val="00825552"/>
    <w:rsid w:val="0082566E"/>
    <w:rsid w:val="008257A0"/>
    <w:rsid w:val="008257FA"/>
    <w:rsid w:val="00825829"/>
    <w:rsid w:val="00825A4A"/>
    <w:rsid w:val="00825C8A"/>
    <w:rsid w:val="00825CBD"/>
    <w:rsid w:val="00825E14"/>
    <w:rsid w:val="00825FF0"/>
    <w:rsid w:val="00825FFB"/>
    <w:rsid w:val="008260AD"/>
    <w:rsid w:val="0082610C"/>
    <w:rsid w:val="0082615A"/>
    <w:rsid w:val="00826292"/>
    <w:rsid w:val="00826359"/>
    <w:rsid w:val="00826484"/>
    <w:rsid w:val="008264ED"/>
    <w:rsid w:val="0082652C"/>
    <w:rsid w:val="008265DF"/>
    <w:rsid w:val="008268A7"/>
    <w:rsid w:val="00826907"/>
    <w:rsid w:val="00826AF2"/>
    <w:rsid w:val="00826AFC"/>
    <w:rsid w:val="00826B32"/>
    <w:rsid w:val="00826BA3"/>
    <w:rsid w:val="00826C16"/>
    <w:rsid w:val="00826C45"/>
    <w:rsid w:val="00826E07"/>
    <w:rsid w:val="008270A4"/>
    <w:rsid w:val="00827398"/>
    <w:rsid w:val="0082751A"/>
    <w:rsid w:val="0082752C"/>
    <w:rsid w:val="0082753F"/>
    <w:rsid w:val="008276E2"/>
    <w:rsid w:val="008277A1"/>
    <w:rsid w:val="008277FF"/>
    <w:rsid w:val="008279DE"/>
    <w:rsid w:val="008279E9"/>
    <w:rsid w:val="008279F5"/>
    <w:rsid w:val="00827AB1"/>
    <w:rsid w:val="00827B51"/>
    <w:rsid w:val="00827BEE"/>
    <w:rsid w:val="00827CC1"/>
    <w:rsid w:val="00827D1C"/>
    <w:rsid w:val="00827F71"/>
    <w:rsid w:val="008300BB"/>
    <w:rsid w:val="00830152"/>
    <w:rsid w:val="008303EA"/>
    <w:rsid w:val="008303EE"/>
    <w:rsid w:val="00830410"/>
    <w:rsid w:val="008304FE"/>
    <w:rsid w:val="00830704"/>
    <w:rsid w:val="00830799"/>
    <w:rsid w:val="008308F7"/>
    <w:rsid w:val="00830911"/>
    <w:rsid w:val="00830AC0"/>
    <w:rsid w:val="00830CF8"/>
    <w:rsid w:val="00830DC8"/>
    <w:rsid w:val="00830EF8"/>
    <w:rsid w:val="00830FF1"/>
    <w:rsid w:val="0083105C"/>
    <w:rsid w:val="00831085"/>
    <w:rsid w:val="0083108D"/>
    <w:rsid w:val="00831112"/>
    <w:rsid w:val="00831153"/>
    <w:rsid w:val="00831160"/>
    <w:rsid w:val="0083151D"/>
    <w:rsid w:val="0083156A"/>
    <w:rsid w:val="008315C9"/>
    <w:rsid w:val="008316B1"/>
    <w:rsid w:val="008316EA"/>
    <w:rsid w:val="00831A66"/>
    <w:rsid w:val="00831A9F"/>
    <w:rsid w:val="00831AE9"/>
    <w:rsid w:val="00831BC2"/>
    <w:rsid w:val="00831D12"/>
    <w:rsid w:val="00831E56"/>
    <w:rsid w:val="00831E89"/>
    <w:rsid w:val="00831EA1"/>
    <w:rsid w:val="00831EE5"/>
    <w:rsid w:val="00831F43"/>
    <w:rsid w:val="00831FE0"/>
    <w:rsid w:val="008320FF"/>
    <w:rsid w:val="008323CD"/>
    <w:rsid w:val="00832414"/>
    <w:rsid w:val="008324C5"/>
    <w:rsid w:val="008324EE"/>
    <w:rsid w:val="00832624"/>
    <w:rsid w:val="00832680"/>
    <w:rsid w:val="0083270C"/>
    <w:rsid w:val="00832785"/>
    <w:rsid w:val="0083286C"/>
    <w:rsid w:val="0083287A"/>
    <w:rsid w:val="00832A2B"/>
    <w:rsid w:val="00832C7E"/>
    <w:rsid w:val="00832D03"/>
    <w:rsid w:val="00832D39"/>
    <w:rsid w:val="00832D65"/>
    <w:rsid w:val="008330D4"/>
    <w:rsid w:val="0083313B"/>
    <w:rsid w:val="00833262"/>
    <w:rsid w:val="008332BB"/>
    <w:rsid w:val="008333A1"/>
    <w:rsid w:val="008333CE"/>
    <w:rsid w:val="0083340A"/>
    <w:rsid w:val="008334C5"/>
    <w:rsid w:val="00833506"/>
    <w:rsid w:val="0083376F"/>
    <w:rsid w:val="00833855"/>
    <w:rsid w:val="008338EE"/>
    <w:rsid w:val="008339F4"/>
    <w:rsid w:val="00833A81"/>
    <w:rsid w:val="00833AD6"/>
    <w:rsid w:val="00833BA0"/>
    <w:rsid w:val="00833C37"/>
    <w:rsid w:val="00833C4D"/>
    <w:rsid w:val="00833C87"/>
    <w:rsid w:val="00833C88"/>
    <w:rsid w:val="00833E48"/>
    <w:rsid w:val="00833E67"/>
    <w:rsid w:val="00833F85"/>
    <w:rsid w:val="00833FFD"/>
    <w:rsid w:val="00834158"/>
    <w:rsid w:val="008341C5"/>
    <w:rsid w:val="00834221"/>
    <w:rsid w:val="00834222"/>
    <w:rsid w:val="00834267"/>
    <w:rsid w:val="0083427D"/>
    <w:rsid w:val="0083428C"/>
    <w:rsid w:val="00834337"/>
    <w:rsid w:val="008345B4"/>
    <w:rsid w:val="00834636"/>
    <w:rsid w:val="0083488E"/>
    <w:rsid w:val="008349C5"/>
    <w:rsid w:val="00834A2F"/>
    <w:rsid w:val="00834BC3"/>
    <w:rsid w:val="00834C42"/>
    <w:rsid w:val="00834DC6"/>
    <w:rsid w:val="00834E53"/>
    <w:rsid w:val="00834F3A"/>
    <w:rsid w:val="00834F5A"/>
    <w:rsid w:val="00835065"/>
    <w:rsid w:val="0083517F"/>
    <w:rsid w:val="00835188"/>
    <w:rsid w:val="0083520D"/>
    <w:rsid w:val="0083526E"/>
    <w:rsid w:val="0083543B"/>
    <w:rsid w:val="00835707"/>
    <w:rsid w:val="0083570A"/>
    <w:rsid w:val="00835721"/>
    <w:rsid w:val="008357B3"/>
    <w:rsid w:val="0083581A"/>
    <w:rsid w:val="008358FD"/>
    <w:rsid w:val="00835926"/>
    <w:rsid w:val="00835963"/>
    <w:rsid w:val="00835CDC"/>
    <w:rsid w:val="00835D51"/>
    <w:rsid w:val="00835E25"/>
    <w:rsid w:val="00835E31"/>
    <w:rsid w:val="00835F0B"/>
    <w:rsid w:val="00835F12"/>
    <w:rsid w:val="00836014"/>
    <w:rsid w:val="00836042"/>
    <w:rsid w:val="0083619C"/>
    <w:rsid w:val="008361BB"/>
    <w:rsid w:val="008361BF"/>
    <w:rsid w:val="0083624B"/>
    <w:rsid w:val="00836285"/>
    <w:rsid w:val="0083633F"/>
    <w:rsid w:val="008363A4"/>
    <w:rsid w:val="00836426"/>
    <w:rsid w:val="00836432"/>
    <w:rsid w:val="008366BB"/>
    <w:rsid w:val="008367B7"/>
    <w:rsid w:val="0083684C"/>
    <w:rsid w:val="0083687F"/>
    <w:rsid w:val="00836882"/>
    <w:rsid w:val="00836980"/>
    <w:rsid w:val="008369D6"/>
    <w:rsid w:val="00836ADF"/>
    <w:rsid w:val="00836AF8"/>
    <w:rsid w:val="00836BFD"/>
    <w:rsid w:val="00836DF1"/>
    <w:rsid w:val="00836EA6"/>
    <w:rsid w:val="0083704A"/>
    <w:rsid w:val="0083708C"/>
    <w:rsid w:val="00837107"/>
    <w:rsid w:val="008371C7"/>
    <w:rsid w:val="00837288"/>
    <w:rsid w:val="008373FD"/>
    <w:rsid w:val="0083747D"/>
    <w:rsid w:val="00837563"/>
    <w:rsid w:val="00837678"/>
    <w:rsid w:val="0083770C"/>
    <w:rsid w:val="008377EA"/>
    <w:rsid w:val="00837828"/>
    <w:rsid w:val="00837912"/>
    <w:rsid w:val="00837AC5"/>
    <w:rsid w:val="00837C52"/>
    <w:rsid w:val="00837DBB"/>
    <w:rsid w:val="00837E62"/>
    <w:rsid w:val="00840241"/>
    <w:rsid w:val="008402E8"/>
    <w:rsid w:val="0084044F"/>
    <w:rsid w:val="008405AE"/>
    <w:rsid w:val="0084062E"/>
    <w:rsid w:val="00840668"/>
    <w:rsid w:val="008406D9"/>
    <w:rsid w:val="008406DB"/>
    <w:rsid w:val="0084077F"/>
    <w:rsid w:val="0084095F"/>
    <w:rsid w:val="008409E5"/>
    <w:rsid w:val="00840A9F"/>
    <w:rsid w:val="00840ABB"/>
    <w:rsid w:val="00840BB3"/>
    <w:rsid w:val="00840C61"/>
    <w:rsid w:val="00840EF1"/>
    <w:rsid w:val="0084109C"/>
    <w:rsid w:val="008410DD"/>
    <w:rsid w:val="008410E6"/>
    <w:rsid w:val="0084114F"/>
    <w:rsid w:val="00841234"/>
    <w:rsid w:val="00841258"/>
    <w:rsid w:val="00841349"/>
    <w:rsid w:val="0084138E"/>
    <w:rsid w:val="0084140D"/>
    <w:rsid w:val="00841503"/>
    <w:rsid w:val="00841580"/>
    <w:rsid w:val="00841684"/>
    <w:rsid w:val="008416B3"/>
    <w:rsid w:val="008417CE"/>
    <w:rsid w:val="00841859"/>
    <w:rsid w:val="0084188A"/>
    <w:rsid w:val="0084188E"/>
    <w:rsid w:val="008419A1"/>
    <w:rsid w:val="00841A13"/>
    <w:rsid w:val="00841AEB"/>
    <w:rsid w:val="00841AF0"/>
    <w:rsid w:val="00841B9C"/>
    <w:rsid w:val="00841C1A"/>
    <w:rsid w:val="00841CC5"/>
    <w:rsid w:val="00841D9E"/>
    <w:rsid w:val="00841EEA"/>
    <w:rsid w:val="00841F14"/>
    <w:rsid w:val="00842012"/>
    <w:rsid w:val="008420C3"/>
    <w:rsid w:val="0084210A"/>
    <w:rsid w:val="00842326"/>
    <w:rsid w:val="00842394"/>
    <w:rsid w:val="0084239F"/>
    <w:rsid w:val="008423B5"/>
    <w:rsid w:val="008423F5"/>
    <w:rsid w:val="00842417"/>
    <w:rsid w:val="0084260C"/>
    <w:rsid w:val="00842623"/>
    <w:rsid w:val="008427B7"/>
    <w:rsid w:val="00842839"/>
    <w:rsid w:val="00842994"/>
    <w:rsid w:val="00842A56"/>
    <w:rsid w:val="00842A67"/>
    <w:rsid w:val="00842BDF"/>
    <w:rsid w:val="00842C22"/>
    <w:rsid w:val="00842D49"/>
    <w:rsid w:val="00842D5D"/>
    <w:rsid w:val="00842E49"/>
    <w:rsid w:val="00842E9B"/>
    <w:rsid w:val="00842F0E"/>
    <w:rsid w:val="00842FFE"/>
    <w:rsid w:val="00843214"/>
    <w:rsid w:val="008432EE"/>
    <w:rsid w:val="00843438"/>
    <w:rsid w:val="008434E7"/>
    <w:rsid w:val="008435DA"/>
    <w:rsid w:val="00843669"/>
    <w:rsid w:val="00843795"/>
    <w:rsid w:val="008438CC"/>
    <w:rsid w:val="00843918"/>
    <w:rsid w:val="0084394E"/>
    <w:rsid w:val="00843981"/>
    <w:rsid w:val="008439B0"/>
    <w:rsid w:val="00843A80"/>
    <w:rsid w:val="00843ACB"/>
    <w:rsid w:val="00843BB3"/>
    <w:rsid w:val="00843C9E"/>
    <w:rsid w:val="00843F02"/>
    <w:rsid w:val="0084403D"/>
    <w:rsid w:val="00844190"/>
    <w:rsid w:val="008442FF"/>
    <w:rsid w:val="00844369"/>
    <w:rsid w:val="008444A3"/>
    <w:rsid w:val="008444B3"/>
    <w:rsid w:val="00844509"/>
    <w:rsid w:val="00844665"/>
    <w:rsid w:val="00844763"/>
    <w:rsid w:val="00844812"/>
    <w:rsid w:val="00844822"/>
    <w:rsid w:val="00844A5C"/>
    <w:rsid w:val="00844A95"/>
    <w:rsid w:val="00844BF5"/>
    <w:rsid w:val="00844C0A"/>
    <w:rsid w:val="00844C49"/>
    <w:rsid w:val="00844CA6"/>
    <w:rsid w:val="00844D26"/>
    <w:rsid w:val="00844DBE"/>
    <w:rsid w:val="00844DC5"/>
    <w:rsid w:val="00844E28"/>
    <w:rsid w:val="00844E98"/>
    <w:rsid w:val="00844EAC"/>
    <w:rsid w:val="00844F89"/>
    <w:rsid w:val="008450D6"/>
    <w:rsid w:val="00845574"/>
    <w:rsid w:val="00845807"/>
    <w:rsid w:val="00845829"/>
    <w:rsid w:val="008458DE"/>
    <w:rsid w:val="00845A2D"/>
    <w:rsid w:val="00845A4C"/>
    <w:rsid w:val="00845B86"/>
    <w:rsid w:val="00845CFE"/>
    <w:rsid w:val="00845DF7"/>
    <w:rsid w:val="00845ED7"/>
    <w:rsid w:val="00846068"/>
    <w:rsid w:val="00846160"/>
    <w:rsid w:val="00846172"/>
    <w:rsid w:val="0084617C"/>
    <w:rsid w:val="00846259"/>
    <w:rsid w:val="0084638D"/>
    <w:rsid w:val="00846596"/>
    <w:rsid w:val="008466FF"/>
    <w:rsid w:val="00846726"/>
    <w:rsid w:val="00846905"/>
    <w:rsid w:val="00846A3A"/>
    <w:rsid w:val="00846A79"/>
    <w:rsid w:val="00846AA2"/>
    <w:rsid w:val="00846BA0"/>
    <w:rsid w:val="00846BA6"/>
    <w:rsid w:val="00846E44"/>
    <w:rsid w:val="00846F62"/>
    <w:rsid w:val="008470DF"/>
    <w:rsid w:val="00847238"/>
    <w:rsid w:val="0084725C"/>
    <w:rsid w:val="00847398"/>
    <w:rsid w:val="0084741D"/>
    <w:rsid w:val="0084754C"/>
    <w:rsid w:val="0084757C"/>
    <w:rsid w:val="008475D6"/>
    <w:rsid w:val="008476A2"/>
    <w:rsid w:val="008477B1"/>
    <w:rsid w:val="008477CB"/>
    <w:rsid w:val="008477FF"/>
    <w:rsid w:val="00847844"/>
    <w:rsid w:val="00847859"/>
    <w:rsid w:val="00847890"/>
    <w:rsid w:val="00847A14"/>
    <w:rsid w:val="00847B3E"/>
    <w:rsid w:val="00847BE1"/>
    <w:rsid w:val="00847D6C"/>
    <w:rsid w:val="00847D7F"/>
    <w:rsid w:val="00847E17"/>
    <w:rsid w:val="00847F67"/>
    <w:rsid w:val="00847F7E"/>
    <w:rsid w:val="00847FD0"/>
    <w:rsid w:val="008500BE"/>
    <w:rsid w:val="00850138"/>
    <w:rsid w:val="0085015E"/>
    <w:rsid w:val="00850370"/>
    <w:rsid w:val="0085049C"/>
    <w:rsid w:val="008504B0"/>
    <w:rsid w:val="008505E1"/>
    <w:rsid w:val="00850637"/>
    <w:rsid w:val="008506D0"/>
    <w:rsid w:val="00850736"/>
    <w:rsid w:val="008507FA"/>
    <w:rsid w:val="0085086F"/>
    <w:rsid w:val="008509C8"/>
    <w:rsid w:val="00850BB7"/>
    <w:rsid w:val="00850C60"/>
    <w:rsid w:val="00850C8B"/>
    <w:rsid w:val="00850D6C"/>
    <w:rsid w:val="00850DCC"/>
    <w:rsid w:val="00850E7B"/>
    <w:rsid w:val="00850F22"/>
    <w:rsid w:val="00850F2F"/>
    <w:rsid w:val="00850FDE"/>
    <w:rsid w:val="008511A0"/>
    <w:rsid w:val="00851312"/>
    <w:rsid w:val="00851476"/>
    <w:rsid w:val="008514D2"/>
    <w:rsid w:val="008515EA"/>
    <w:rsid w:val="00851723"/>
    <w:rsid w:val="008519FF"/>
    <w:rsid w:val="00851A02"/>
    <w:rsid w:val="00851AE1"/>
    <w:rsid w:val="00851AFA"/>
    <w:rsid w:val="00851DAE"/>
    <w:rsid w:val="00851E0D"/>
    <w:rsid w:val="00851E99"/>
    <w:rsid w:val="00851F2B"/>
    <w:rsid w:val="00851F49"/>
    <w:rsid w:val="00851F75"/>
    <w:rsid w:val="00851FF5"/>
    <w:rsid w:val="008522AC"/>
    <w:rsid w:val="008522CE"/>
    <w:rsid w:val="0085238D"/>
    <w:rsid w:val="0085258D"/>
    <w:rsid w:val="00852692"/>
    <w:rsid w:val="008527BF"/>
    <w:rsid w:val="00852840"/>
    <w:rsid w:val="008528D9"/>
    <w:rsid w:val="00852955"/>
    <w:rsid w:val="008529C8"/>
    <w:rsid w:val="008529E0"/>
    <w:rsid w:val="00852A56"/>
    <w:rsid w:val="00852B31"/>
    <w:rsid w:val="00852DAB"/>
    <w:rsid w:val="00852F42"/>
    <w:rsid w:val="00852F99"/>
    <w:rsid w:val="008530F0"/>
    <w:rsid w:val="00853152"/>
    <w:rsid w:val="008531E8"/>
    <w:rsid w:val="00853219"/>
    <w:rsid w:val="0085325D"/>
    <w:rsid w:val="008532A3"/>
    <w:rsid w:val="008532ED"/>
    <w:rsid w:val="00853339"/>
    <w:rsid w:val="0085338D"/>
    <w:rsid w:val="0085354A"/>
    <w:rsid w:val="008536BE"/>
    <w:rsid w:val="0085371A"/>
    <w:rsid w:val="00853905"/>
    <w:rsid w:val="00853930"/>
    <w:rsid w:val="0085394D"/>
    <w:rsid w:val="008539C3"/>
    <w:rsid w:val="00853B08"/>
    <w:rsid w:val="00853C22"/>
    <w:rsid w:val="00853CD0"/>
    <w:rsid w:val="00853CD2"/>
    <w:rsid w:val="00853D28"/>
    <w:rsid w:val="00853E38"/>
    <w:rsid w:val="00853E57"/>
    <w:rsid w:val="00853F07"/>
    <w:rsid w:val="00853FA9"/>
    <w:rsid w:val="0085401B"/>
    <w:rsid w:val="0085415B"/>
    <w:rsid w:val="008541EE"/>
    <w:rsid w:val="00854239"/>
    <w:rsid w:val="00854250"/>
    <w:rsid w:val="00854428"/>
    <w:rsid w:val="008545FA"/>
    <w:rsid w:val="00854607"/>
    <w:rsid w:val="00854684"/>
    <w:rsid w:val="00854701"/>
    <w:rsid w:val="0085473F"/>
    <w:rsid w:val="008547C5"/>
    <w:rsid w:val="0085495F"/>
    <w:rsid w:val="008549EC"/>
    <w:rsid w:val="00854B6D"/>
    <w:rsid w:val="00854D3F"/>
    <w:rsid w:val="00854DAD"/>
    <w:rsid w:val="00854DE6"/>
    <w:rsid w:val="00854E64"/>
    <w:rsid w:val="00854EA0"/>
    <w:rsid w:val="00855007"/>
    <w:rsid w:val="0085509E"/>
    <w:rsid w:val="008551F1"/>
    <w:rsid w:val="008553D9"/>
    <w:rsid w:val="0085543F"/>
    <w:rsid w:val="00855457"/>
    <w:rsid w:val="00855528"/>
    <w:rsid w:val="00855588"/>
    <w:rsid w:val="00855592"/>
    <w:rsid w:val="00855688"/>
    <w:rsid w:val="00855729"/>
    <w:rsid w:val="0085596D"/>
    <w:rsid w:val="00855B1A"/>
    <w:rsid w:val="00855B75"/>
    <w:rsid w:val="00855BC7"/>
    <w:rsid w:val="00855CEA"/>
    <w:rsid w:val="00855D17"/>
    <w:rsid w:val="00855E29"/>
    <w:rsid w:val="00855E52"/>
    <w:rsid w:val="00855ED0"/>
    <w:rsid w:val="0085609E"/>
    <w:rsid w:val="008560EC"/>
    <w:rsid w:val="00856131"/>
    <w:rsid w:val="008561BF"/>
    <w:rsid w:val="0085630A"/>
    <w:rsid w:val="00856321"/>
    <w:rsid w:val="0085642C"/>
    <w:rsid w:val="00856492"/>
    <w:rsid w:val="0085649E"/>
    <w:rsid w:val="008565A6"/>
    <w:rsid w:val="008565B4"/>
    <w:rsid w:val="008565CA"/>
    <w:rsid w:val="0085663E"/>
    <w:rsid w:val="00856956"/>
    <w:rsid w:val="00856A3F"/>
    <w:rsid w:val="00856AAC"/>
    <w:rsid w:val="00856B12"/>
    <w:rsid w:val="00856C17"/>
    <w:rsid w:val="00856C75"/>
    <w:rsid w:val="00856D8D"/>
    <w:rsid w:val="00856DF1"/>
    <w:rsid w:val="00856E0D"/>
    <w:rsid w:val="00856ED8"/>
    <w:rsid w:val="00856EF6"/>
    <w:rsid w:val="00856FE1"/>
    <w:rsid w:val="00857046"/>
    <w:rsid w:val="00857065"/>
    <w:rsid w:val="00857091"/>
    <w:rsid w:val="00857399"/>
    <w:rsid w:val="008573C2"/>
    <w:rsid w:val="00857477"/>
    <w:rsid w:val="00857486"/>
    <w:rsid w:val="008574C7"/>
    <w:rsid w:val="008575AE"/>
    <w:rsid w:val="008575E8"/>
    <w:rsid w:val="008576AC"/>
    <w:rsid w:val="0085775A"/>
    <w:rsid w:val="00857762"/>
    <w:rsid w:val="008579A5"/>
    <w:rsid w:val="00857A68"/>
    <w:rsid w:val="00857A75"/>
    <w:rsid w:val="00857C17"/>
    <w:rsid w:val="00857C61"/>
    <w:rsid w:val="00857C9A"/>
    <w:rsid w:val="00857CE1"/>
    <w:rsid w:val="00857D10"/>
    <w:rsid w:val="00857D6B"/>
    <w:rsid w:val="0086000C"/>
    <w:rsid w:val="00860046"/>
    <w:rsid w:val="00860180"/>
    <w:rsid w:val="008601B9"/>
    <w:rsid w:val="0086021B"/>
    <w:rsid w:val="008602FA"/>
    <w:rsid w:val="008605A4"/>
    <w:rsid w:val="008605F4"/>
    <w:rsid w:val="008606D1"/>
    <w:rsid w:val="0086074B"/>
    <w:rsid w:val="00860802"/>
    <w:rsid w:val="00860825"/>
    <w:rsid w:val="008608EA"/>
    <w:rsid w:val="00860B3B"/>
    <w:rsid w:val="00860C7A"/>
    <w:rsid w:val="00860CC2"/>
    <w:rsid w:val="00860CE0"/>
    <w:rsid w:val="00860CEA"/>
    <w:rsid w:val="00860E20"/>
    <w:rsid w:val="00860E9D"/>
    <w:rsid w:val="00860ED5"/>
    <w:rsid w:val="00861282"/>
    <w:rsid w:val="008614D9"/>
    <w:rsid w:val="00861508"/>
    <w:rsid w:val="00861512"/>
    <w:rsid w:val="008618DD"/>
    <w:rsid w:val="00861958"/>
    <w:rsid w:val="008619F6"/>
    <w:rsid w:val="00861A13"/>
    <w:rsid w:val="00861A64"/>
    <w:rsid w:val="00861C84"/>
    <w:rsid w:val="00861CF6"/>
    <w:rsid w:val="00861DCE"/>
    <w:rsid w:val="00861E19"/>
    <w:rsid w:val="00862008"/>
    <w:rsid w:val="00862098"/>
    <w:rsid w:val="00862145"/>
    <w:rsid w:val="008621D8"/>
    <w:rsid w:val="00862225"/>
    <w:rsid w:val="00862340"/>
    <w:rsid w:val="008624B4"/>
    <w:rsid w:val="0086250A"/>
    <w:rsid w:val="00862518"/>
    <w:rsid w:val="008625B9"/>
    <w:rsid w:val="00862685"/>
    <w:rsid w:val="008626AE"/>
    <w:rsid w:val="008627CD"/>
    <w:rsid w:val="00862849"/>
    <w:rsid w:val="008628CB"/>
    <w:rsid w:val="00862A19"/>
    <w:rsid w:val="00862A49"/>
    <w:rsid w:val="00862B8E"/>
    <w:rsid w:val="00862B94"/>
    <w:rsid w:val="00862BA3"/>
    <w:rsid w:val="00862BA8"/>
    <w:rsid w:val="00862C42"/>
    <w:rsid w:val="00862CF5"/>
    <w:rsid w:val="00862FD7"/>
    <w:rsid w:val="00863010"/>
    <w:rsid w:val="00863019"/>
    <w:rsid w:val="00863078"/>
    <w:rsid w:val="00863255"/>
    <w:rsid w:val="008632DA"/>
    <w:rsid w:val="008632DF"/>
    <w:rsid w:val="00863319"/>
    <w:rsid w:val="0086343A"/>
    <w:rsid w:val="00863620"/>
    <w:rsid w:val="00863625"/>
    <w:rsid w:val="00863636"/>
    <w:rsid w:val="008637EC"/>
    <w:rsid w:val="00863923"/>
    <w:rsid w:val="00863953"/>
    <w:rsid w:val="00863A11"/>
    <w:rsid w:val="00863A6B"/>
    <w:rsid w:val="00863B43"/>
    <w:rsid w:val="00863BDD"/>
    <w:rsid w:val="00863C48"/>
    <w:rsid w:val="00863C70"/>
    <w:rsid w:val="00863C7B"/>
    <w:rsid w:val="00863D01"/>
    <w:rsid w:val="00863E9F"/>
    <w:rsid w:val="00863EB5"/>
    <w:rsid w:val="00864072"/>
    <w:rsid w:val="0086409B"/>
    <w:rsid w:val="008641A4"/>
    <w:rsid w:val="008642BD"/>
    <w:rsid w:val="008643E4"/>
    <w:rsid w:val="00864501"/>
    <w:rsid w:val="008647A6"/>
    <w:rsid w:val="008647C8"/>
    <w:rsid w:val="0086484B"/>
    <w:rsid w:val="0086485A"/>
    <w:rsid w:val="00864904"/>
    <w:rsid w:val="00864942"/>
    <w:rsid w:val="008649A7"/>
    <w:rsid w:val="008649CC"/>
    <w:rsid w:val="00864B31"/>
    <w:rsid w:val="00864B53"/>
    <w:rsid w:val="00864BF2"/>
    <w:rsid w:val="00864C9E"/>
    <w:rsid w:val="0086508C"/>
    <w:rsid w:val="00865124"/>
    <w:rsid w:val="008651DD"/>
    <w:rsid w:val="008651EF"/>
    <w:rsid w:val="0086524A"/>
    <w:rsid w:val="008652A7"/>
    <w:rsid w:val="008652B7"/>
    <w:rsid w:val="008652D2"/>
    <w:rsid w:val="008652E4"/>
    <w:rsid w:val="0086549E"/>
    <w:rsid w:val="00865715"/>
    <w:rsid w:val="008657D7"/>
    <w:rsid w:val="008657D8"/>
    <w:rsid w:val="0086596B"/>
    <w:rsid w:val="00865ACD"/>
    <w:rsid w:val="00865B45"/>
    <w:rsid w:val="00865C5B"/>
    <w:rsid w:val="00865CC4"/>
    <w:rsid w:val="00865D2B"/>
    <w:rsid w:val="00865D53"/>
    <w:rsid w:val="00865F79"/>
    <w:rsid w:val="008661A2"/>
    <w:rsid w:val="008661EF"/>
    <w:rsid w:val="0086622C"/>
    <w:rsid w:val="00866389"/>
    <w:rsid w:val="0086649F"/>
    <w:rsid w:val="00866506"/>
    <w:rsid w:val="0086665C"/>
    <w:rsid w:val="0086666A"/>
    <w:rsid w:val="0086667F"/>
    <w:rsid w:val="008666A3"/>
    <w:rsid w:val="008668EF"/>
    <w:rsid w:val="00866923"/>
    <w:rsid w:val="008669B7"/>
    <w:rsid w:val="00866A18"/>
    <w:rsid w:val="00866B5D"/>
    <w:rsid w:val="00866CD7"/>
    <w:rsid w:val="00866CE7"/>
    <w:rsid w:val="00866D33"/>
    <w:rsid w:val="00866F07"/>
    <w:rsid w:val="0086726F"/>
    <w:rsid w:val="008673B8"/>
    <w:rsid w:val="00867412"/>
    <w:rsid w:val="00867427"/>
    <w:rsid w:val="00867587"/>
    <w:rsid w:val="0086785D"/>
    <w:rsid w:val="008678C7"/>
    <w:rsid w:val="00867911"/>
    <w:rsid w:val="008679E8"/>
    <w:rsid w:val="00867D81"/>
    <w:rsid w:val="00867E34"/>
    <w:rsid w:val="00867EE6"/>
    <w:rsid w:val="00870141"/>
    <w:rsid w:val="0087021E"/>
    <w:rsid w:val="0087030E"/>
    <w:rsid w:val="00870318"/>
    <w:rsid w:val="0087066C"/>
    <w:rsid w:val="0087084B"/>
    <w:rsid w:val="00870881"/>
    <w:rsid w:val="00870915"/>
    <w:rsid w:val="00870981"/>
    <w:rsid w:val="008709BE"/>
    <w:rsid w:val="00870A37"/>
    <w:rsid w:val="00870AEA"/>
    <w:rsid w:val="00870B02"/>
    <w:rsid w:val="00870B4D"/>
    <w:rsid w:val="00870C6C"/>
    <w:rsid w:val="00870E46"/>
    <w:rsid w:val="00870ECA"/>
    <w:rsid w:val="00870FAF"/>
    <w:rsid w:val="00871065"/>
    <w:rsid w:val="008711CD"/>
    <w:rsid w:val="008712A7"/>
    <w:rsid w:val="008712AE"/>
    <w:rsid w:val="0087133F"/>
    <w:rsid w:val="008713D5"/>
    <w:rsid w:val="00871409"/>
    <w:rsid w:val="0087140D"/>
    <w:rsid w:val="0087153E"/>
    <w:rsid w:val="00871693"/>
    <w:rsid w:val="00871697"/>
    <w:rsid w:val="0087175A"/>
    <w:rsid w:val="00871769"/>
    <w:rsid w:val="0087179E"/>
    <w:rsid w:val="008717E1"/>
    <w:rsid w:val="00871870"/>
    <w:rsid w:val="008718CF"/>
    <w:rsid w:val="00871974"/>
    <w:rsid w:val="00871BAB"/>
    <w:rsid w:val="00871C00"/>
    <w:rsid w:val="00871D27"/>
    <w:rsid w:val="00871DB6"/>
    <w:rsid w:val="00871EF3"/>
    <w:rsid w:val="00871F04"/>
    <w:rsid w:val="00871F4E"/>
    <w:rsid w:val="00871F96"/>
    <w:rsid w:val="00871FFC"/>
    <w:rsid w:val="00872170"/>
    <w:rsid w:val="00872247"/>
    <w:rsid w:val="0087232D"/>
    <w:rsid w:val="0087235B"/>
    <w:rsid w:val="00872364"/>
    <w:rsid w:val="00872466"/>
    <w:rsid w:val="0087250F"/>
    <w:rsid w:val="00872566"/>
    <w:rsid w:val="00872595"/>
    <w:rsid w:val="00872852"/>
    <w:rsid w:val="0087286C"/>
    <w:rsid w:val="008728BE"/>
    <w:rsid w:val="008728DA"/>
    <w:rsid w:val="00872954"/>
    <w:rsid w:val="00872980"/>
    <w:rsid w:val="00872A29"/>
    <w:rsid w:val="00872A47"/>
    <w:rsid w:val="00872A6A"/>
    <w:rsid w:val="00872ACD"/>
    <w:rsid w:val="00872BCE"/>
    <w:rsid w:val="00872C2B"/>
    <w:rsid w:val="00872C3E"/>
    <w:rsid w:val="00872D04"/>
    <w:rsid w:val="00872D18"/>
    <w:rsid w:val="00872D50"/>
    <w:rsid w:val="00872DA4"/>
    <w:rsid w:val="00872E6B"/>
    <w:rsid w:val="00872F9E"/>
    <w:rsid w:val="00873021"/>
    <w:rsid w:val="008732F6"/>
    <w:rsid w:val="00873360"/>
    <w:rsid w:val="00873366"/>
    <w:rsid w:val="008733B4"/>
    <w:rsid w:val="008734B2"/>
    <w:rsid w:val="00873677"/>
    <w:rsid w:val="00873769"/>
    <w:rsid w:val="00873841"/>
    <w:rsid w:val="008738E6"/>
    <w:rsid w:val="008738F0"/>
    <w:rsid w:val="008739C7"/>
    <w:rsid w:val="00873AE8"/>
    <w:rsid w:val="00873AF9"/>
    <w:rsid w:val="00873AFF"/>
    <w:rsid w:val="00873F25"/>
    <w:rsid w:val="00874003"/>
    <w:rsid w:val="00874019"/>
    <w:rsid w:val="0087406E"/>
    <w:rsid w:val="008742CD"/>
    <w:rsid w:val="0087449F"/>
    <w:rsid w:val="0087455F"/>
    <w:rsid w:val="008745BB"/>
    <w:rsid w:val="008747AF"/>
    <w:rsid w:val="0087487E"/>
    <w:rsid w:val="0087495E"/>
    <w:rsid w:val="00874ACD"/>
    <w:rsid w:val="00874AFA"/>
    <w:rsid w:val="00874C19"/>
    <w:rsid w:val="00874D92"/>
    <w:rsid w:val="00874E8D"/>
    <w:rsid w:val="00874FC3"/>
    <w:rsid w:val="00874FCF"/>
    <w:rsid w:val="0087503D"/>
    <w:rsid w:val="00875056"/>
    <w:rsid w:val="0087514C"/>
    <w:rsid w:val="008751AB"/>
    <w:rsid w:val="008752FC"/>
    <w:rsid w:val="00875335"/>
    <w:rsid w:val="0087543F"/>
    <w:rsid w:val="0087544F"/>
    <w:rsid w:val="0087552E"/>
    <w:rsid w:val="00875557"/>
    <w:rsid w:val="008756A0"/>
    <w:rsid w:val="00875802"/>
    <w:rsid w:val="0087581A"/>
    <w:rsid w:val="0087599F"/>
    <w:rsid w:val="008759BD"/>
    <w:rsid w:val="008759CA"/>
    <w:rsid w:val="00875A6E"/>
    <w:rsid w:val="00875B8A"/>
    <w:rsid w:val="00875C51"/>
    <w:rsid w:val="00875CE8"/>
    <w:rsid w:val="00875D5A"/>
    <w:rsid w:val="00875E02"/>
    <w:rsid w:val="00875F01"/>
    <w:rsid w:val="00875F4E"/>
    <w:rsid w:val="00875F51"/>
    <w:rsid w:val="00875FAE"/>
    <w:rsid w:val="00876027"/>
    <w:rsid w:val="008760DF"/>
    <w:rsid w:val="0087618A"/>
    <w:rsid w:val="008761C3"/>
    <w:rsid w:val="00876280"/>
    <w:rsid w:val="00876297"/>
    <w:rsid w:val="00876391"/>
    <w:rsid w:val="0087641F"/>
    <w:rsid w:val="008765B4"/>
    <w:rsid w:val="00876620"/>
    <w:rsid w:val="00876656"/>
    <w:rsid w:val="008766A9"/>
    <w:rsid w:val="0087682C"/>
    <w:rsid w:val="0087694B"/>
    <w:rsid w:val="0087698D"/>
    <w:rsid w:val="00876B07"/>
    <w:rsid w:val="00876BEF"/>
    <w:rsid w:val="00876C22"/>
    <w:rsid w:val="00876CE3"/>
    <w:rsid w:val="00876D01"/>
    <w:rsid w:val="00876F49"/>
    <w:rsid w:val="00877212"/>
    <w:rsid w:val="0087724E"/>
    <w:rsid w:val="00877288"/>
    <w:rsid w:val="008772C6"/>
    <w:rsid w:val="00877413"/>
    <w:rsid w:val="0087744C"/>
    <w:rsid w:val="0087764A"/>
    <w:rsid w:val="008776D2"/>
    <w:rsid w:val="00877713"/>
    <w:rsid w:val="008779AF"/>
    <w:rsid w:val="00877BAC"/>
    <w:rsid w:val="00877CAD"/>
    <w:rsid w:val="00877E7F"/>
    <w:rsid w:val="00877F1E"/>
    <w:rsid w:val="00877FC4"/>
    <w:rsid w:val="00877FD8"/>
    <w:rsid w:val="0088010E"/>
    <w:rsid w:val="00880313"/>
    <w:rsid w:val="00880447"/>
    <w:rsid w:val="00880524"/>
    <w:rsid w:val="008805DA"/>
    <w:rsid w:val="00880666"/>
    <w:rsid w:val="0088067C"/>
    <w:rsid w:val="0088074E"/>
    <w:rsid w:val="00880792"/>
    <w:rsid w:val="0088084A"/>
    <w:rsid w:val="008808E2"/>
    <w:rsid w:val="008808E4"/>
    <w:rsid w:val="008808FB"/>
    <w:rsid w:val="00880969"/>
    <w:rsid w:val="008809AC"/>
    <w:rsid w:val="008809F6"/>
    <w:rsid w:val="008809FC"/>
    <w:rsid w:val="00880A27"/>
    <w:rsid w:val="00880AE2"/>
    <w:rsid w:val="00880B6A"/>
    <w:rsid w:val="00880B88"/>
    <w:rsid w:val="00880B9B"/>
    <w:rsid w:val="00880D4D"/>
    <w:rsid w:val="00880D6F"/>
    <w:rsid w:val="00880E21"/>
    <w:rsid w:val="00880E79"/>
    <w:rsid w:val="00881149"/>
    <w:rsid w:val="008812A6"/>
    <w:rsid w:val="008812C3"/>
    <w:rsid w:val="008813A1"/>
    <w:rsid w:val="008814B6"/>
    <w:rsid w:val="00881551"/>
    <w:rsid w:val="00881587"/>
    <w:rsid w:val="008815D7"/>
    <w:rsid w:val="0088172C"/>
    <w:rsid w:val="00881804"/>
    <w:rsid w:val="00881866"/>
    <w:rsid w:val="00881904"/>
    <w:rsid w:val="00881952"/>
    <w:rsid w:val="00881AA9"/>
    <w:rsid w:val="00881AB0"/>
    <w:rsid w:val="00881B40"/>
    <w:rsid w:val="00881DBF"/>
    <w:rsid w:val="00882019"/>
    <w:rsid w:val="00882078"/>
    <w:rsid w:val="008820AC"/>
    <w:rsid w:val="0088212B"/>
    <w:rsid w:val="0088236D"/>
    <w:rsid w:val="008823F5"/>
    <w:rsid w:val="0088246D"/>
    <w:rsid w:val="008824C6"/>
    <w:rsid w:val="008826FE"/>
    <w:rsid w:val="00882714"/>
    <w:rsid w:val="0088271F"/>
    <w:rsid w:val="008827BD"/>
    <w:rsid w:val="008827FA"/>
    <w:rsid w:val="008829DF"/>
    <w:rsid w:val="00882AC4"/>
    <w:rsid w:val="00882C09"/>
    <w:rsid w:val="00882C54"/>
    <w:rsid w:val="00882F8F"/>
    <w:rsid w:val="0088301E"/>
    <w:rsid w:val="00883183"/>
    <w:rsid w:val="00883330"/>
    <w:rsid w:val="0088339F"/>
    <w:rsid w:val="008835DC"/>
    <w:rsid w:val="008835F6"/>
    <w:rsid w:val="00883680"/>
    <w:rsid w:val="008836E4"/>
    <w:rsid w:val="0088371E"/>
    <w:rsid w:val="00883826"/>
    <w:rsid w:val="0088394E"/>
    <w:rsid w:val="008839DE"/>
    <w:rsid w:val="00883A38"/>
    <w:rsid w:val="00883A93"/>
    <w:rsid w:val="00883B72"/>
    <w:rsid w:val="00883B7D"/>
    <w:rsid w:val="00883B8C"/>
    <w:rsid w:val="00883C26"/>
    <w:rsid w:val="00883CC4"/>
    <w:rsid w:val="0088404F"/>
    <w:rsid w:val="00884084"/>
    <w:rsid w:val="00884108"/>
    <w:rsid w:val="00884187"/>
    <w:rsid w:val="0088424B"/>
    <w:rsid w:val="0088427E"/>
    <w:rsid w:val="00884493"/>
    <w:rsid w:val="0088451B"/>
    <w:rsid w:val="008845F7"/>
    <w:rsid w:val="008846A9"/>
    <w:rsid w:val="00884870"/>
    <w:rsid w:val="00884B29"/>
    <w:rsid w:val="00884BCF"/>
    <w:rsid w:val="00884C39"/>
    <w:rsid w:val="00884C54"/>
    <w:rsid w:val="00884D59"/>
    <w:rsid w:val="00884D66"/>
    <w:rsid w:val="00884E8E"/>
    <w:rsid w:val="00884EC9"/>
    <w:rsid w:val="008851EE"/>
    <w:rsid w:val="00885219"/>
    <w:rsid w:val="00885220"/>
    <w:rsid w:val="00885487"/>
    <w:rsid w:val="00885501"/>
    <w:rsid w:val="0088556F"/>
    <w:rsid w:val="008855A9"/>
    <w:rsid w:val="0088577D"/>
    <w:rsid w:val="008857BC"/>
    <w:rsid w:val="008857E7"/>
    <w:rsid w:val="00885A57"/>
    <w:rsid w:val="00885B5F"/>
    <w:rsid w:val="00885B72"/>
    <w:rsid w:val="00885D2A"/>
    <w:rsid w:val="00885D42"/>
    <w:rsid w:val="00885DD6"/>
    <w:rsid w:val="00885E0D"/>
    <w:rsid w:val="00885E9D"/>
    <w:rsid w:val="00886099"/>
    <w:rsid w:val="0088615D"/>
    <w:rsid w:val="0088625D"/>
    <w:rsid w:val="0088630E"/>
    <w:rsid w:val="0088643D"/>
    <w:rsid w:val="008864A2"/>
    <w:rsid w:val="008864C2"/>
    <w:rsid w:val="008867AB"/>
    <w:rsid w:val="008867FD"/>
    <w:rsid w:val="008868F5"/>
    <w:rsid w:val="008868FF"/>
    <w:rsid w:val="0088691B"/>
    <w:rsid w:val="00886A10"/>
    <w:rsid w:val="00886A55"/>
    <w:rsid w:val="00886A75"/>
    <w:rsid w:val="00886B39"/>
    <w:rsid w:val="00886C8B"/>
    <w:rsid w:val="00886D80"/>
    <w:rsid w:val="00886E7C"/>
    <w:rsid w:val="00886E82"/>
    <w:rsid w:val="00886F60"/>
    <w:rsid w:val="00886F98"/>
    <w:rsid w:val="00887016"/>
    <w:rsid w:val="00887117"/>
    <w:rsid w:val="00887146"/>
    <w:rsid w:val="008871AA"/>
    <w:rsid w:val="0088720A"/>
    <w:rsid w:val="008872F7"/>
    <w:rsid w:val="00887338"/>
    <w:rsid w:val="00887416"/>
    <w:rsid w:val="0088750B"/>
    <w:rsid w:val="00887514"/>
    <w:rsid w:val="008875FA"/>
    <w:rsid w:val="008875FF"/>
    <w:rsid w:val="0088762F"/>
    <w:rsid w:val="00887697"/>
    <w:rsid w:val="00887807"/>
    <w:rsid w:val="008879ED"/>
    <w:rsid w:val="00887A59"/>
    <w:rsid w:val="00887AE0"/>
    <w:rsid w:val="00887B59"/>
    <w:rsid w:val="00887B92"/>
    <w:rsid w:val="00887BDF"/>
    <w:rsid w:val="00887C96"/>
    <w:rsid w:val="00887EC0"/>
    <w:rsid w:val="00887F17"/>
    <w:rsid w:val="00890072"/>
    <w:rsid w:val="00890172"/>
    <w:rsid w:val="00890206"/>
    <w:rsid w:val="00890232"/>
    <w:rsid w:val="00890247"/>
    <w:rsid w:val="008902B3"/>
    <w:rsid w:val="008902FE"/>
    <w:rsid w:val="00890377"/>
    <w:rsid w:val="008903F8"/>
    <w:rsid w:val="0089053C"/>
    <w:rsid w:val="008905E9"/>
    <w:rsid w:val="008906F0"/>
    <w:rsid w:val="00890759"/>
    <w:rsid w:val="0089079B"/>
    <w:rsid w:val="00890839"/>
    <w:rsid w:val="00890852"/>
    <w:rsid w:val="0089092A"/>
    <w:rsid w:val="008909BB"/>
    <w:rsid w:val="00890AA0"/>
    <w:rsid w:val="00890C77"/>
    <w:rsid w:val="00890C96"/>
    <w:rsid w:val="00890CA0"/>
    <w:rsid w:val="00890D09"/>
    <w:rsid w:val="00890D81"/>
    <w:rsid w:val="00890D97"/>
    <w:rsid w:val="00890DA9"/>
    <w:rsid w:val="00890EB4"/>
    <w:rsid w:val="00890F32"/>
    <w:rsid w:val="00890F7E"/>
    <w:rsid w:val="0089109B"/>
    <w:rsid w:val="0089124B"/>
    <w:rsid w:val="00891295"/>
    <w:rsid w:val="008912AB"/>
    <w:rsid w:val="00891315"/>
    <w:rsid w:val="00891332"/>
    <w:rsid w:val="00891441"/>
    <w:rsid w:val="00891579"/>
    <w:rsid w:val="008916B8"/>
    <w:rsid w:val="00891767"/>
    <w:rsid w:val="008917C9"/>
    <w:rsid w:val="008918A0"/>
    <w:rsid w:val="008918DD"/>
    <w:rsid w:val="00891925"/>
    <w:rsid w:val="00891A6C"/>
    <w:rsid w:val="00891AB9"/>
    <w:rsid w:val="00891B4B"/>
    <w:rsid w:val="00891B82"/>
    <w:rsid w:val="00891BB9"/>
    <w:rsid w:val="00891CD3"/>
    <w:rsid w:val="00891D7E"/>
    <w:rsid w:val="00891D8E"/>
    <w:rsid w:val="00891DB0"/>
    <w:rsid w:val="00891F42"/>
    <w:rsid w:val="008920EB"/>
    <w:rsid w:val="00892108"/>
    <w:rsid w:val="00892169"/>
    <w:rsid w:val="00892358"/>
    <w:rsid w:val="00892394"/>
    <w:rsid w:val="008923F8"/>
    <w:rsid w:val="0089247D"/>
    <w:rsid w:val="0089253C"/>
    <w:rsid w:val="00892563"/>
    <w:rsid w:val="0089256F"/>
    <w:rsid w:val="00892628"/>
    <w:rsid w:val="008926A1"/>
    <w:rsid w:val="008926FE"/>
    <w:rsid w:val="008927E5"/>
    <w:rsid w:val="0089287A"/>
    <w:rsid w:val="00892971"/>
    <w:rsid w:val="00892972"/>
    <w:rsid w:val="00892A6B"/>
    <w:rsid w:val="00892A75"/>
    <w:rsid w:val="00892B10"/>
    <w:rsid w:val="00892C78"/>
    <w:rsid w:val="00892C7A"/>
    <w:rsid w:val="00892D08"/>
    <w:rsid w:val="00892F7C"/>
    <w:rsid w:val="0089300B"/>
    <w:rsid w:val="0089307C"/>
    <w:rsid w:val="00893090"/>
    <w:rsid w:val="008930AA"/>
    <w:rsid w:val="008930EF"/>
    <w:rsid w:val="00893272"/>
    <w:rsid w:val="00893378"/>
    <w:rsid w:val="008933B0"/>
    <w:rsid w:val="008934D7"/>
    <w:rsid w:val="00893647"/>
    <w:rsid w:val="00893695"/>
    <w:rsid w:val="00893700"/>
    <w:rsid w:val="008937A3"/>
    <w:rsid w:val="0089386D"/>
    <w:rsid w:val="0089387E"/>
    <w:rsid w:val="0089391F"/>
    <w:rsid w:val="00893936"/>
    <w:rsid w:val="0089395E"/>
    <w:rsid w:val="00893987"/>
    <w:rsid w:val="008939EA"/>
    <w:rsid w:val="00893BAD"/>
    <w:rsid w:val="00893C46"/>
    <w:rsid w:val="00893CEA"/>
    <w:rsid w:val="00893CEB"/>
    <w:rsid w:val="00893DFD"/>
    <w:rsid w:val="00893F20"/>
    <w:rsid w:val="00894141"/>
    <w:rsid w:val="008943A7"/>
    <w:rsid w:val="00894554"/>
    <w:rsid w:val="008945A9"/>
    <w:rsid w:val="0089463F"/>
    <w:rsid w:val="0089476A"/>
    <w:rsid w:val="008947E6"/>
    <w:rsid w:val="008947F4"/>
    <w:rsid w:val="00894873"/>
    <w:rsid w:val="008948DE"/>
    <w:rsid w:val="0089490C"/>
    <w:rsid w:val="0089491A"/>
    <w:rsid w:val="00894928"/>
    <w:rsid w:val="00894933"/>
    <w:rsid w:val="00894962"/>
    <w:rsid w:val="00894A26"/>
    <w:rsid w:val="00894A3D"/>
    <w:rsid w:val="00894AE3"/>
    <w:rsid w:val="00894BA3"/>
    <w:rsid w:val="00894C56"/>
    <w:rsid w:val="00894CD1"/>
    <w:rsid w:val="00894D7F"/>
    <w:rsid w:val="00894EB2"/>
    <w:rsid w:val="00894F81"/>
    <w:rsid w:val="00894FBE"/>
    <w:rsid w:val="00894FDD"/>
    <w:rsid w:val="00895189"/>
    <w:rsid w:val="008951A7"/>
    <w:rsid w:val="00895307"/>
    <w:rsid w:val="00895312"/>
    <w:rsid w:val="0089539A"/>
    <w:rsid w:val="008954C6"/>
    <w:rsid w:val="00895515"/>
    <w:rsid w:val="008956B5"/>
    <w:rsid w:val="00895A55"/>
    <w:rsid w:val="00895B3E"/>
    <w:rsid w:val="00895D70"/>
    <w:rsid w:val="00895D94"/>
    <w:rsid w:val="00895D97"/>
    <w:rsid w:val="00895DCF"/>
    <w:rsid w:val="00895E02"/>
    <w:rsid w:val="0089609D"/>
    <w:rsid w:val="008960CA"/>
    <w:rsid w:val="00896248"/>
    <w:rsid w:val="0089627A"/>
    <w:rsid w:val="008963A5"/>
    <w:rsid w:val="0089644C"/>
    <w:rsid w:val="008964A2"/>
    <w:rsid w:val="008964BF"/>
    <w:rsid w:val="008966D8"/>
    <w:rsid w:val="00896781"/>
    <w:rsid w:val="008967E0"/>
    <w:rsid w:val="00896957"/>
    <w:rsid w:val="00896995"/>
    <w:rsid w:val="008969D1"/>
    <w:rsid w:val="00896A33"/>
    <w:rsid w:val="00896ACB"/>
    <w:rsid w:val="00896B1E"/>
    <w:rsid w:val="00896B21"/>
    <w:rsid w:val="00896BB0"/>
    <w:rsid w:val="00896DBD"/>
    <w:rsid w:val="00896EE7"/>
    <w:rsid w:val="00896FA7"/>
    <w:rsid w:val="00897063"/>
    <w:rsid w:val="008970BC"/>
    <w:rsid w:val="00897150"/>
    <w:rsid w:val="008971FE"/>
    <w:rsid w:val="00897230"/>
    <w:rsid w:val="00897295"/>
    <w:rsid w:val="008972AC"/>
    <w:rsid w:val="008972C3"/>
    <w:rsid w:val="008973B9"/>
    <w:rsid w:val="008973F4"/>
    <w:rsid w:val="00897517"/>
    <w:rsid w:val="008976BD"/>
    <w:rsid w:val="008977EE"/>
    <w:rsid w:val="00897814"/>
    <w:rsid w:val="00897835"/>
    <w:rsid w:val="0089790A"/>
    <w:rsid w:val="008979AA"/>
    <w:rsid w:val="00897BF9"/>
    <w:rsid w:val="00897CAC"/>
    <w:rsid w:val="00897D11"/>
    <w:rsid w:val="00897DA5"/>
    <w:rsid w:val="00897DAA"/>
    <w:rsid w:val="00897E9B"/>
    <w:rsid w:val="00897F47"/>
    <w:rsid w:val="00897FED"/>
    <w:rsid w:val="008A022D"/>
    <w:rsid w:val="008A0291"/>
    <w:rsid w:val="008A02B9"/>
    <w:rsid w:val="008A0302"/>
    <w:rsid w:val="008A03BD"/>
    <w:rsid w:val="008A04B0"/>
    <w:rsid w:val="008A057E"/>
    <w:rsid w:val="008A0602"/>
    <w:rsid w:val="008A073B"/>
    <w:rsid w:val="008A0BE4"/>
    <w:rsid w:val="008A0BF2"/>
    <w:rsid w:val="008A0C5F"/>
    <w:rsid w:val="008A0E67"/>
    <w:rsid w:val="008A0EF1"/>
    <w:rsid w:val="008A0F3F"/>
    <w:rsid w:val="008A0FAD"/>
    <w:rsid w:val="008A106F"/>
    <w:rsid w:val="008A107C"/>
    <w:rsid w:val="008A10AC"/>
    <w:rsid w:val="008A10B6"/>
    <w:rsid w:val="008A136E"/>
    <w:rsid w:val="008A13CF"/>
    <w:rsid w:val="008A14A8"/>
    <w:rsid w:val="008A156A"/>
    <w:rsid w:val="008A1681"/>
    <w:rsid w:val="008A16FB"/>
    <w:rsid w:val="008A1778"/>
    <w:rsid w:val="008A1788"/>
    <w:rsid w:val="008A1798"/>
    <w:rsid w:val="008A18C7"/>
    <w:rsid w:val="008A1A42"/>
    <w:rsid w:val="008A1BBD"/>
    <w:rsid w:val="008A1CEF"/>
    <w:rsid w:val="008A1D13"/>
    <w:rsid w:val="008A1E93"/>
    <w:rsid w:val="008A1EF5"/>
    <w:rsid w:val="008A1F6F"/>
    <w:rsid w:val="008A1F98"/>
    <w:rsid w:val="008A1FA0"/>
    <w:rsid w:val="008A1FE7"/>
    <w:rsid w:val="008A208B"/>
    <w:rsid w:val="008A2203"/>
    <w:rsid w:val="008A22BE"/>
    <w:rsid w:val="008A22C8"/>
    <w:rsid w:val="008A235C"/>
    <w:rsid w:val="008A23E3"/>
    <w:rsid w:val="008A241F"/>
    <w:rsid w:val="008A2461"/>
    <w:rsid w:val="008A24EF"/>
    <w:rsid w:val="008A250D"/>
    <w:rsid w:val="008A264E"/>
    <w:rsid w:val="008A286A"/>
    <w:rsid w:val="008A2995"/>
    <w:rsid w:val="008A29F6"/>
    <w:rsid w:val="008A2C98"/>
    <w:rsid w:val="008A2CE1"/>
    <w:rsid w:val="008A2E67"/>
    <w:rsid w:val="008A2FB5"/>
    <w:rsid w:val="008A306D"/>
    <w:rsid w:val="008A31BC"/>
    <w:rsid w:val="008A3263"/>
    <w:rsid w:val="008A3629"/>
    <w:rsid w:val="008A369C"/>
    <w:rsid w:val="008A36A5"/>
    <w:rsid w:val="008A37B4"/>
    <w:rsid w:val="008A37F6"/>
    <w:rsid w:val="008A38BE"/>
    <w:rsid w:val="008A38DD"/>
    <w:rsid w:val="008A3937"/>
    <w:rsid w:val="008A394E"/>
    <w:rsid w:val="008A39F0"/>
    <w:rsid w:val="008A3B72"/>
    <w:rsid w:val="008A3B7A"/>
    <w:rsid w:val="008A3CF8"/>
    <w:rsid w:val="008A3D08"/>
    <w:rsid w:val="008A401A"/>
    <w:rsid w:val="008A41E4"/>
    <w:rsid w:val="008A43B6"/>
    <w:rsid w:val="008A451E"/>
    <w:rsid w:val="008A4613"/>
    <w:rsid w:val="008A47FF"/>
    <w:rsid w:val="008A482E"/>
    <w:rsid w:val="008A49A2"/>
    <w:rsid w:val="008A4A0C"/>
    <w:rsid w:val="008A4B13"/>
    <w:rsid w:val="008A4C6A"/>
    <w:rsid w:val="008A4CBA"/>
    <w:rsid w:val="008A4D1C"/>
    <w:rsid w:val="008A4D56"/>
    <w:rsid w:val="008A4DE2"/>
    <w:rsid w:val="008A4E2E"/>
    <w:rsid w:val="008A4E4C"/>
    <w:rsid w:val="008A4EF3"/>
    <w:rsid w:val="008A4F04"/>
    <w:rsid w:val="008A4F7D"/>
    <w:rsid w:val="008A5097"/>
    <w:rsid w:val="008A5100"/>
    <w:rsid w:val="008A5185"/>
    <w:rsid w:val="008A51DD"/>
    <w:rsid w:val="008A526F"/>
    <w:rsid w:val="008A53BB"/>
    <w:rsid w:val="008A5526"/>
    <w:rsid w:val="008A55DB"/>
    <w:rsid w:val="008A57C4"/>
    <w:rsid w:val="008A57F7"/>
    <w:rsid w:val="008A5803"/>
    <w:rsid w:val="008A5805"/>
    <w:rsid w:val="008A5821"/>
    <w:rsid w:val="008A584F"/>
    <w:rsid w:val="008A585D"/>
    <w:rsid w:val="008A59FC"/>
    <w:rsid w:val="008A5A2C"/>
    <w:rsid w:val="008A5A43"/>
    <w:rsid w:val="008A5E26"/>
    <w:rsid w:val="008A5E78"/>
    <w:rsid w:val="008A5EFB"/>
    <w:rsid w:val="008A5EFD"/>
    <w:rsid w:val="008A5F94"/>
    <w:rsid w:val="008A600B"/>
    <w:rsid w:val="008A60C7"/>
    <w:rsid w:val="008A6155"/>
    <w:rsid w:val="008A61EC"/>
    <w:rsid w:val="008A622B"/>
    <w:rsid w:val="008A6269"/>
    <w:rsid w:val="008A6420"/>
    <w:rsid w:val="008A642E"/>
    <w:rsid w:val="008A64BE"/>
    <w:rsid w:val="008A6529"/>
    <w:rsid w:val="008A653D"/>
    <w:rsid w:val="008A66C2"/>
    <w:rsid w:val="008A6723"/>
    <w:rsid w:val="008A6791"/>
    <w:rsid w:val="008A6948"/>
    <w:rsid w:val="008A6A8F"/>
    <w:rsid w:val="008A6ABD"/>
    <w:rsid w:val="008A6AE4"/>
    <w:rsid w:val="008A6AE5"/>
    <w:rsid w:val="008A6AF6"/>
    <w:rsid w:val="008A6B69"/>
    <w:rsid w:val="008A6B88"/>
    <w:rsid w:val="008A6BC4"/>
    <w:rsid w:val="008A6C07"/>
    <w:rsid w:val="008A6CF4"/>
    <w:rsid w:val="008A6D3B"/>
    <w:rsid w:val="008A6F60"/>
    <w:rsid w:val="008A6FE6"/>
    <w:rsid w:val="008A7162"/>
    <w:rsid w:val="008A73AA"/>
    <w:rsid w:val="008A7466"/>
    <w:rsid w:val="008A74F6"/>
    <w:rsid w:val="008A760B"/>
    <w:rsid w:val="008A77FD"/>
    <w:rsid w:val="008A7A06"/>
    <w:rsid w:val="008A7A42"/>
    <w:rsid w:val="008A7B21"/>
    <w:rsid w:val="008A7B2E"/>
    <w:rsid w:val="008A7BC2"/>
    <w:rsid w:val="008A7BD1"/>
    <w:rsid w:val="008A7C72"/>
    <w:rsid w:val="008A7D0E"/>
    <w:rsid w:val="008A7DAA"/>
    <w:rsid w:val="008A7DFD"/>
    <w:rsid w:val="008A7E50"/>
    <w:rsid w:val="008A7EA9"/>
    <w:rsid w:val="008A7ED3"/>
    <w:rsid w:val="008A7F7F"/>
    <w:rsid w:val="008A7FB7"/>
    <w:rsid w:val="008B00B0"/>
    <w:rsid w:val="008B0175"/>
    <w:rsid w:val="008B0219"/>
    <w:rsid w:val="008B02EA"/>
    <w:rsid w:val="008B030C"/>
    <w:rsid w:val="008B0330"/>
    <w:rsid w:val="008B03CF"/>
    <w:rsid w:val="008B0479"/>
    <w:rsid w:val="008B04AF"/>
    <w:rsid w:val="008B05B8"/>
    <w:rsid w:val="008B06E7"/>
    <w:rsid w:val="008B070B"/>
    <w:rsid w:val="008B073D"/>
    <w:rsid w:val="008B07B2"/>
    <w:rsid w:val="008B0893"/>
    <w:rsid w:val="008B089F"/>
    <w:rsid w:val="008B08AC"/>
    <w:rsid w:val="008B08FE"/>
    <w:rsid w:val="008B09D8"/>
    <w:rsid w:val="008B0A61"/>
    <w:rsid w:val="008B0A84"/>
    <w:rsid w:val="008B0BD1"/>
    <w:rsid w:val="008B0C9C"/>
    <w:rsid w:val="008B0D07"/>
    <w:rsid w:val="008B0D5D"/>
    <w:rsid w:val="008B0DB0"/>
    <w:rsid w:val="008B0DB3"/>
    <w:rsid w:val="008B1089"/>
    <w:rsid w:val="008B12F9"/>
    <w:rsid w:val="008B1304"/>
    <w:rsid w:val="008B139F"/>
    <w:rsid w:val="008B140E"/>
    <w:rsid w:val="008B1466"/>
    <w:rsid w:val="008B1481"/>
    <w:rsid w:val="008B15C9"/>
    <w:rsid w:val="008B15E8"/>
    <w:rsid w:val="008B198F"/>
    <w:rsid w:val="008B1A83"/>
    <w:rsid w:val="008B1A84"/>
    <w:rsid w:val="008B1AAC"/>
    <w:rsid w:val="008B1C5A"/>
    <w:rsid w:val="008B1D6F"/>
    <w:rsid w:val="008B1D88"/>
    <w:rsid w:val="008B1E17"/>
    <w:rsid w:val="008B21C7"/>
    <w:rsid w:val="008B2261"/>
    <w:rsid w:val="008B22BC"/>
    <w:rsid w:val="008B2591"/>
    <w:rsid w:val="008B26B9"/>
    <w:rsid w:val="008B2794"/>
    <w:rsid w:val="008B27D4"/>
    <w:rsid w:val="008B2A2D"/>
    <w:rsid w:val="008B2A6B"/>
    <w:rsid w:val="008B2C0E"/>
    <w:rsid w:val="008B2C7F"/>
    <w:rsid w:val="008B2DA9"/>
    <w:rsid w:val="008B2DD1"/>
    <w:rsid w:val="008B2F1E"/>
    <w:rsid w:val="008B2F99"/>
    <w:rsid w:val="008B2FD7"/>
    <w:rsid w:val="008B3112"/>
    <w:rsid w:val="008B3466"/>
    <w:rsid w:val="008B354D"/>
    <w:rsid w:val="008B369A"/>
    <w:rsid w:val="008B3754"/>
    <w:rsid w:val="008B37A1"/>
    <w:rsid w:val="008B38B9"/>
    <w:rsid w:val="008B38DA"/>
    <w:rsid w:val="008B38DC"/>
    <w:rsid w:val="008B3AA0"/>
    <w:rsid w:val="008B3B0D"/>
    <w:rsid w:val="008B3C49"/>
    <w:rsid w:val="008B3CF3"/>
    <w:rsid w:val="008B3D83"/>
    <w:rsid w:val="008B3DB2"/>
    <w:rsid w:val="008B3E2F"/>
    <w:rsid w:val="008B3E30"/>
    <w:rsid w:val="008B3EC5"/>
    <w:rsid w:val="008B3EC7"/>
    <w:rsid w:val="008B3F47"/>
    <w:rsid w:val="008B3F8D"/>
    <w:rsid w:val="008B4014"/>
    <w:rsid w:val="008B4029"/>
    <w:rsid w:val="008B4053"/>
    <w:rsid w:val="008B4091"/>
    <w:rsid w:val="008B42BB"/>
    <w:rsid w:val="008B42E0"/>
    <w:rsid w:val="008B4336"/>
    <w:rsid w:val="008B440B"/>
    <w:rsid w:val="008B4486"/>
    <w:rsid w:val="008B448D"/>
    <w:rsid w:val="008B4562"/>
    <w:rsid w:val="008B45B9"/>
    <w:rsid w:val="008B466F"/>
    <w:rsid w:val="008B489F"/>
    <w:rsid w:val="008B4946"/>
    <w:rsid w:val="008B49FF"/>
    <w:rsid w:val="008B4B0B"/>
    <w:rsid w:val="008B4B3D"/>
    <w:rsid w:val="008B4C98"/>
    <w:rsid w:val="008B4D03"/>
    <w:rsid w:val="008B4D46"/>
    <w:rsid w:val="008B4EFE"/>
    <w:rsid w:val="008B5019"/>
    <w:rsid w:val="008B50FE"/>
    <w:rsid w:val="008B5131"/>
    <w:rsid w:val="008B5378"/>
    <w:rsid w:val="008B5431"/>
    <w:rsid w:val="008B54EF"/>
    <w:rsid w:val="008B553F"/>
    <w:rsid w:val="008B5622"/>
    <w:rsid w:val="008B5A38"/>
    <w:rsid w:val="008B5A74"/>
    <w:rsid w:val="008B5B47"/>
    <w:rsid w:val="008B5B5E"/>
    <w:rsid w:val="008B5EC3"/>
    <w:rsid w:val="008B5F0A"/>
    <w:rsid w:val="008B6029"/>
    <w:rsid w:val="008B6098"/>
    <w:rsid w:val="008B60B2"/>
    <w:rsid w:val="008B60C0"/>
    <w:rsid w:val="008B60D6"/>
    <w:rsid w:val="008B615B"/>
    <w:rsid w:val="008B6187"/>
    <w:rsid w:val="008B620C"/>
    <w:rsid w:val="008B622C"/>
    <w:rsid w:val="008B64E4"/>
    <w:rsid w:val="008B6555"/>
    <w:rsid w:val="008B6746"/>
    <w:rsid w:val="008B6884"/>
    <w:rsid w:val="008B6998"/>
    <w:rsid w:val="008B6A9A"/>
    <w:rsid w:val="008B6AEE"/>
    <w:rsid w:val="008B6B26"/>
    <w:rsid w:val="008B6B31"/>
    <w:rsid w:val="008B6BB5"/>
    <w:rsid w:val="008B6C15"/>
    <w:rsid w:val="008B6D8E"/>
    <w:rsid w:val="008B6E5B"/>
    <w:rsid w:val="008B6F4E"/>
    <w:rsid w:val="008B6F6A"/>
    <w:rsid w:val="008B6FF6"/>
    <w:rsid w:val="008B7014"/>
    <w:rsid w:val="008B7079"/>
    <w:rsid w:val="008B711B"/>
    <w:rsid w:val="008B7158"/>
    <w:rsid w:val="008B74B3"/>
    <w:rsid w:val="008B7556"/>
    <w:rsid w:val="008B7587"/>
    <w:rsid w:val="008B762C"/>
    <w:rsid w:val="008B774B"/>
    <w:rsid w:val="008B779D"/>
    <w:rsid w:val="008B77A2"/>
    <w:rsid w:val="008B77C5"/>
    <w:rsid w:val="008B7851"/>
    <w:rsid w:val="008B78D2"/>
    <w:rsid w:val="008B792C"/>
    <w:rsid w:val="008B795F"/>
    <w:rsid w:val="008B7A8E"/>
    <w:rsid w:val="008B7AC3"/>
    <w:rsid w:val="008B7B17"/>
    <w:rsid w:val="008B7B63"/>
    <w:rsid w:val="008B7C09"/>
    <w:rsid w:val="008B7F51"/>
    <w:rsid w:val="008B7FA1"/>
    <w:rsid w:val="008C0000"/>
    <w:rsid w:val="008C0020"/>
    <w:rsid w:val="008C022A"/>
    <w:rsid w:val="008C023D"/>
    <w:rsid w:val="008C02AA"/>
    <w:rsid w:val="008C0322"/>
    <w:rsid w:val="008C037E"/>
    <w:rsid w:val="008C0392"/>
    <w:rsid w:val="008C03C9"/>
    <w:rsid w:val="008C044F"/>
    <w:rsid w:val="008C0455"/>
    <w:rsid w:val="008C04DF"/>
    <w:rsid w:val="008C05BB"/>
    <w:rsid w:val="008C068D"/>
    <w:rsid w:val="008C069F"/>
    <w:rsid w:val="008C08BC"/>
    <w:rsid w:val="008C0947"/>
    <w:rsid w:val="008C097B"/>
    <w:rsid w:val="008C0981"/>
    <w:rsid w:val="008C09E2"/>
    <w:rsid w:val="008C0A12"/>
    <w:rsid w:val="008C0B06"/>
    <w:rsid w:val="008C0BCF"/>
    <w:rsid w:val="008C0C99"/>
    <w:rsid w:val="008C0D96"/>
    <w:rsid w:val="008C0DD9"/>
    <w:rsid w:val="008C0E8C"/>
    <w:rsid w:val="008C0F76"/>
    <w:rsid w:val="008C0FDA"/>
    <w:rsid w:val="008C1003"/>
    <w:rsid w:val="008C10BC"/>
    <w:rsid w:val="008C1144"/>
    <w:rsid w:val="008C1173"/>
    <w:rsid w:val="008C1206"/>
    <w:rsid w:val="008C123C"/>
    <w:rsid w:val="008C1343"/>
    <w:rsid w:val="008C1394"/>
    <w:rsid w:val="008C14FD"/>
    <w:rsid w:val="008C1675"/>
    <w:rsid w:val="008C18AE"/>
    <w:rsid w:val="008C18C2"/>
    <w:rsid w:val="008C1B60"/>
    <w:rsid w:val="008C1B72"/>
    <w:rsid w:val="008C1BBE"/>
    <w:rsid w:val="008C1D64"/>
    <w:rsid w:val="008C1EDC"/>
    <w:rsid w:val="008C1F34"/>
    <w:rsid w:val="008C1F63"/>
    <w:rsid w:val="008C207F"/>
    <w:rsid w:val="008C21D1"/>
    <w:rsid w:val="008C22CD"/>
    <w:rsid w:val="008C2395"/>
    <w:rsid w:val="008C2434"/>
    <w:rsid w:val="008C2469"/>
    <w:rsid w:val="008C24A0"/>
    <w:rsid w:val="008C2539"/>
    <w:rsid w:val="008C25AC"/>
    <w:rsid w:val="008C2811"/>
    <w:rsid w:val="008C2852"/>
    <w:rsid w:val="008C28C5"/>
    <w:rsid w:val="008C297C"/>
    <w:rsid w:val="008C2A74"/>
    <w:rsid w:val="008C2B72"/>
    <w:rsid w:val="008C2BC3"/>
    <w:rsid w:val="008C2BE4"/>
    <w:rsid w:val="008C2BE7"/>
    <w:rsid w:val="008C2C18"/>
    <w:rsid w:val="008C2C8F"/>
    <w:rsid w:val="008C2CAC"/>
    <w:rsid w:val="008C2CE8"/>
    <w:rsid w:val="008C2D8D"/>
    <w:rsid w:val="008C2D91"/>
    <w:rsid w:val="008C2DD0"/>
    <w:rsid w:val="008C2DDC"/>
    <w:rsid w:val="008C2E6A"/>
    <w:rsid w:val="008C2EFF"/>
    <w:rsid w:val="008C2FFB"/>
    <w:rsid w:val="008C30D7"/>
    <w:rsid w:val="008C33A8"/>
    <w:rsid w:val="008C3769"/>
    <w:rsid w:val="008C37C1"/>
    <w:rsid w:val="008C39A5"/>
    <w:rsid w:val="008C3A35"/>
    <w:rsid w:val="008C3B14"/>
    <w:rsid w:val="008C3B2C"/>
    <w:rsid w:val="008C3CA6"/>
    <w:rsid w:val="008C3CC6"/>
    <w:rsid w:val="008C3CCF"/>
    <w:rsid w:val="008C3CF2"/>
    <w:rsid w:val="008C3E48"/>
    <w:rsid w:val="008C3E63"/>
    <w:rsid w:val="008C3FE7"/>
    <w:rsid w:val="008C3FF1"/>
    <w:rsid w:val="008C4010"/>
    <w:rsid w:val="008C4197"/>
    <w:rsid w:val="008C4242"/>
    <w:rsid w:val="008C438D"/>
    <w:rsid w:val="008C4423"/>
    <w:rsid w:val="008C4486"/>
    <w:rsid w:val="008C4496"/>
    <w:rsid w:val="008C44F8"/>
    <w:rsid w:val="008C4649"/>
    <w:rsid w:val="008C466A"/>
    <w:rsid w:val="008C4694"/>
    <w:rsid w:val="008C47D0"/>
    <w:rsid w:val="008C4858"/>
    <w:rsid w:val="008C4B26"/>
    <w:rsid w:val="008C4C1D"/>
    <w:rsid w:val="008C4CA7"/>
    <w:rsid w:val="008C4ED3"/>
    <w:rsid w:val="008C4EFF"/>
    <w:rsid w:val="008C4F99"/>
    <w:rsid w:val="008C4FB7"/>
    <w:rsid w:val="008C4FD4"/>
    <w:rsid w:val="008C50C2"/>
    <w:rsid w:val="008C54CA"/>
    <w:rsid w:val="008C560D"/>
    <w:rsid w:val="008C5623"/>
    <w:rsid w:val="008C56AC"/>
    <w:rsid w:val="008C56B8"/>
    <w:rsid w:val="008C58A7"/>
    <w:rsid w:val="008C5910"/>
    <w:rsid w:val="008C5943"/>
    <w:rsid w:val="008C599C"/>
    <w:rsid w:val="008C5A82"/>
    <w:rsid w:val="008C5B23"/>
    <w:rsid w:val="008C5BDB"/>
    <w:rsid w:val="008C5D30"/>
    <w:rsid w:val="008C5D6E"/>
    <w:rsid w:val="008C5FE3"/>
    <w:rsid w:val="008C60A8"/>
    <w:rsid w:val="008C61F2"/>
    <w:rsid w:val="008C6361"/>
    <w:rsid w:val="008C638C"/>
    <w:rsid w:val="008C6407"/>
    <w:rsid w:val="008C6450"/>
    <w:rsid w:val="008C6542"/>
    <w:rsid w:val="008C668F"/>
    <w:rsid w:val="008C6706"/>
    <w:rsid w:val="008C676C"/>
    <w:rsid w:val="008C6977"/>
    <w:rsid w:val="008C697D"/>
    <w:rsid w:val="008C6984"/>
    <w:rsid w:val="008C69FA"/>
    <w:rsid w:val="008C6A50"/>
    <w:rsid w:val="008C6A83"/>
    <w:rsid w:val="008C6C28"/>
    <w:rsid w:val="008C6C7F"/>
    <w:rsid w:val="008C6E74"/>
    <w:rsid w:val="008C6FF9"/>
    <w:rsid w:val="008C705B"/>
    <w:rsid w:val="008C7064"/>
    <w:rsid w:val="008C709E"/>
    <w:rsid w:val="008C7125"/>
    <w:rsid w:val="008C7130"/>
    <w:rsid w:val="008C716E"/>
    <w:rsid w:val="008C7210"/>
    <w:rsid w:val="008C72BE"/>
    <w:rsid w:val="008C7301"/>
    <w:rsid w:val="008C734F"/>
    <w:rsid w:val="008C7580"/>
    <w:rsid w:val="008C7597"/>
    <w:rsid w:val="008C7656"/>
    <w:rsid w:val="008C7758"/>
    <w:rsid w:val="008C77FB"/>
    <w:rsid w:val="008C7824"/>
    <w:rsid w:val="008C78F7"/>
    <w:rsid w:val="008C7941"/>
    <w:rsid w:val="008C7A28"/>
    <w:rsid w:val="008C7A4C"/>
    <w:rsid w:val="008C7A4D"/>
    <w:rsid w:val="008C7AC0"/>
    <w:rsid w:val="008C7AC8"/>
    <w:rsid w:val="008C7AFB"/>
    <w:rsid w:val="008C7B6E"/>
    <w:rsid w:val="008C7B87"/>
    <w:rsid w:val="008C7D27"/>
    <w:rsid w:val="008C7E7D"/>
    <w:rsid w:val="008C7EC4"/>
    <w:rsid w:val="008C7EC8"/>
    <w:rsid w:val="008C7F02"/>
    <w:rsid w:val="008C7F69"/>
    <w:rsid w:val="008D0061"/>
    <w:rsid w:val="008D00DF"/>
    <w:rsid w:val="008D0131"/>
    <w:rsid w:val="008D0220"/>
    <w:rsid w:val="008D0242"/>
    <w:rsid w:val="008D027F"/>
    <w:rsid w:val="008D02C0"/>
    <w:rsid w:val="008D0377"/>
    <w:rsid w:val="008D03C2"/>
    <w:rsid w:val="008D042A"/>
    <w:rsid w:val="008D04C5"/>
    <w:rsid w:val="008D053A"/>
    <w:rsid w:val="008D0572"/>
    <w:rsid w:val="008D070B"/>
    <w:rsid w:val="008D0737"/>
    <w:rsid w:val="008D0790"/>
    <w:rsid w:val="008D0841"/>
    <w:rsid w:val="008D087D"/>
    <w:rsid w:val="008D08E9"/>
    <w:rsid w:val="008D0971"/>
    <w:rsid w:val="008D0988"/>
    <w:rsid w:val="008D0A89"/>
    <w:rsid w:val="008D0AE3"/>
    <w:rsid w:val="008D0B2C"/>
    <w:rsid w:val="008D0B43"/>
    <w:rsid w:val="008D0B93"/>
    <w:rsid w:val="008D0BDE"/>
    <w:rsid w:val="008D0C38"/>
    <w:rsid w:val="008D0C5E"/>
    <w:rsid w:val="008D0C78"/>
    <w:rsid w:val="008D0C9B"/>
    <w:rsid w:val="008D0CD4"/>
    <w:rsid w:val="008D0CF9"/>
    <w:rsid w:val="008D0D34"/>
    <w:rsid w:val="008D0EEF"/>
    <w:rsid w:val="008D1036"/>
    <w:rsid w:val="008D103F"/>
    <w:rsid w:val="008D1051"/>
    <w:rsid w:val="008D1113"/>
    <w:rsid w:val="008D1123"/>
    <w:rsid w:val="008D1201"/>
    <w:rsid w:val="008D12B9"/>
    <w:rsid w:val="008D13C9"/>
    <w:rsid w:val="008D15EC"/>
    <w:rsid w:val="008D16AD"/>
    <w:rsid w:val="008D16F0"/>
    <w:rsid w:val="008D17F3"/>
    <w:rsid w:val="008D1979"/>
    <w:rsid w:val="008D1985"/>
    <w:rsid w:val="008D1997"/>
    <w:rsid w:val="008D1BD4"/>
    <w:rsid w:val="008D1C87"/>
    <w:rsid w:val="008D1E4E"/>
    <w:rsid w:val="008D1F5A"/>
    <w:rsid w:val="008D1FE5"/>
    <w:rsid w:val="008D22B4"/>
    <w:rsid w:val="008D236D"/>
    <w:rsid w:val="008D2370"/>
    <w:rsid w:val="008D2379"/>
    <w:rsid w:val="008D23DA"/>
    <w:rsid w:val="008D24AE"/>
    <w:rsid w:val="008D2584"/>
    <w:rsid w:val="008D2728"/>
    <w:rsid w:val="008D273E"/>
    <w:rsid w:val="008D2A35"/>
    <w:rsid w:val="008D2A5C"/>
    <w:rsid w:val="008D2A6D"/>
    <w:rsid w:val="008D2A91"/>
    <w:rsid w:val="008D2B03"/>
    <w:rsid w:val="008D2B5A"/>
    <w:rsid w:val="008D2B9F"/>
    <w:rsid w:val="008D2C96"/>
    <w:rsid w:val="008D2D23"/>
    <w:rsid w:val="008D2DAE"/>
    <w:rsid w:val="008D2DE7"/>
    <w:rsid w:val="008D2DF9"/>
    <w:rsid w:val="008D2F2A"/>
    <w:rsid w:val="008D2FE9"/>
    <w:rsid w:val="008D3137"/>
    <w:rsid w:val="008D3282"/>
    <w:rsid w:val="008D3300"/>
    <w:rsid w:val="008D33C1"/>
    <w:rsid w:val="008D340C"/>
    <w:rsid w:val="008D34B3"/>
    <w:rsid w:val="008D357B"/>
    <w:rsid w:val="008D3704"/>
    <w:rsid w:val="008D3784"/>
    <w:rsid w:val="008D37F6"/>
    <w:rsid w:val="008D3810"/>
    <w:rsid w:val="008D39CA"/>
    <w:rsid w:val="008D39D0"/>
    <w:rsid w:val="008D3C0F"/>
    <w:rsid w:val="008D3DA7"/>
    <w:rsid w:val="008D3E98"/>
    <w:rsid w:val="008D3EA3"/>
    <w:rsid w:val="008D3EB1"/>
    <w:rsid w:val="008D40A2"/>
    <w:rsid w:val="008D4127"/>
    <w:rsid w:val="008D4165"/>
    <w:rsid w:val="008D418F"/>
    <w:rsid w:val="008D419C"/>
    <w:rsid w:val="008D41B3"/>
    <w:rsid w:val="008D421E"/>
    <w:rsid w:val="008D4294"/>
    <w:rsid w:val="008D42A3"/>
    <w:rsid w:val="008D42FD"/>
    <w:rsid w:val="008D4340"/>
    <w:rsid w:val="008D451D"/>
    <w:rsid w:val="008D45FE"/>
    <w:rsid w:val="008D461E"/>
    <w:rsid w:val="008D473C"/>
    <w:rsid w:val="008D480F"/>
    <w:rsid w:val="008D482E"/>
    <w:rsid w:val="008D4A56"/>
    <w:rsid w:val="008D4A6B"/>
    <w:rsid w:val="008D4B66"/>
    <w:rsid w:val="008D4B6A"/>
    <w:rsid w:val="008D4BB8"/>
    <w:rsid w:val="008D4C98"/>
    <w:rsid w:val="008D4D11"/>
    <w:rsid w:val="008D4E32"/>
    <w:rsid w:val="008D4E98"/>
    <w:rsid w:val="008D4E9B"/>
    <w:rsid w:val="008D4EF9"/>
    <w:rsid w:val="008D4F2D"/>
    <w:rsid w:val="008D4F48"/>
    <w:rsid w:val="008D4FAE"/>
    <w:rsid w:val="008D507B"/>
    <w:rsid w:val="008D5183"/>
    <w:rsid w:val="008D51F9"/>
    <w:rsid w:val="008D5267"/>
    <w:rsid w:val="008D5283"/>
    <w:rsid w:val="008D53DB"/>
    <w:rsid w:val="008D546E"/>
    <w:rsid w:val="008D55C2"/>
    <w:rsid w:val="008D55E9"/>
    <w:rsid w:val="008D56AC"/>
    <w:rsid w:val="008D56F8"/>
    <w:rsid w:val="008D57BB"/>
    <w:rsid w:val="008D5831"/>
    <w:rsid w:val="008D5850"/>
    <w:rsid w:val="008D5895"/>
    <w:rsid w:val="008D5916"/>
    <w:rsid w:val="008D5A53"/>
    <w:rsid w:val="008D5AA0"/>
    <w:rsid w:val="008D5B4C"/>
    <w:rsid w:val="008D5BAF"/>
    <w:rsid w:val="008D5C06"/>
    <w:rsid w:val="008D5C18"/>
    <w:rsid w:val="008D5C4C"/>
    <w:rsid w:val="008D5C5B"/>
    <w:rsid w:val="008D5DAC"/>
    <w:rsid w:val="008D5E56"/>
    <w:rsid w:val="008D6000"/>
    <w:rsid w:val="008D6066"/>
    <w:rsid w:val="008D6090"/>
    <w:rsid w:val="008D6276"/>
    <w:rsid w:val="008D6362"/>
    <w:rsid w:val="008D6487"/>
    <w:rsid w:val="008D64AF"/>
    <w:rsid w:val="008D64D7"/>
    <w:rsid w:val="008D6500"/>
    <w:rsid w:val="008D659F"/>
    <w:rsid w:val="008D6738"/>
    <w:rsid w:val="008D6755"/>
    <w:rsid w:val="008D690B"/>
    <w:rsid w:val="008D6971"/>
    <w:rsid w:val="008D6978"/>
    <w:rsid w:val="008D69DB"/>
    <w:rsid w:val="008D6A1A"/>
    <w:rsid w:val="008D6B58"/>
    <w:rsid w:val="008D6BE5"/>
    <w:rsid w:val="008D6C13"/>
    <w:rsid w:val="008D6D29"/>
    <w:rsid w:val="008D6D96"/>
    <w:rsid w:val="008D6E8A"/>
    <w:rsid w:val="008D6F10"/>
    <w:rsid w:val="008D6F76"/>
    <w:rsid w:val="008D713E"/>
    <w:rsid w:val="008D7303"/>
    <w:rsid w:val="008D7315"/>
    <w:rsid w:val="008D74D4"/>
    <w:rsid w:val="008D75DF"/>
    <w:rsid w:val="008D766A"/>
    <w:rsid w:val="008D7685"/>
    <w:rsid w:val="008D7846"/>
    <w:rsid w:val="008D79DC"/>
    <w:rsid w:val="008D7A80"/>
    <w:rsid w:val="008D7B1C"/>
    <w:rsid w:val="008D7BA4"/>
    <w:rsid w:val="008D7BB6"/>
    <w:rsid w:val="008D7BEC"/>
    <w:rsid w:val="008D7C8C"/>
    <w:rsid w:val="008D7DF4"/>
    <w:rsid w:val="008D7E30"/>
    <w:rsid w:val="008D7E32"/>
    <w:rsid w:val="008D7E3B"/>
    <w:rsid w:val="008E005B"/>
    <w:rsid w:val="008E00B9"/>
    <w:rsid w:val="008E01C7"/>
    <w:rsid w:val="008E0594"/>
    <w:rsid w:val="008E05FD"/>
    <w:rsid w:val="008E0844"/>
    <w:rsid w:val="008E08A2"/>
    <w:rsid w:val="008E08C4"/>
    <w:rsid w:val="008E09B3"/>
    <w:rsid w:val="008E09C5"/>
    <w:rsid w:val="008E0BA7"/>
    <w:rsid w:val="008E0BBA"/>
    <w:rsid w:val="008E0C7B"/>
    <w:rsid w:val="008E0CEE"/>
    <w:rsid w:val="008E0D3C"/>
    <w:rsid w:val="008E0D97"/>
    <w:rsid w:val="008E0DBB"/>
    <w:rsid w:val="008E0EE7"/>
    <w:rsid w:val="008E0F25"/>
    <w:rsid w:val="008E1159"/>
    <w:rsid w:val="008E11D3"/>
    <w:rsid w:val="008E1237"/>
    <w:rsid w:val="008E12B0"/>
    <w:rsid w:val="008E12B9"/>
    <w:rsid w:val="008E12E1"/>
    <w:rsid w:val="008E1330"/>
    <w:rsid w:val="008E1402"/>
    <w:rsid w:val="008E1464"/>
    <w:rsid w:val="008E14EC"/>
    <w:rsid w:val="008E16A1"/>
    <w:rsid w:val="008E1714"/>
    <w:rsid w:val="008E171D"/>
    <w:rsid w:val="008E179D"/>
    <w:rsid w:val="008E1834"/>
    <w:rsid w:val="008E191F"/>
    <w:rsid w:val="008E1B63"/>
    <w:rsid w:val="008E1C3B"/>
    <w:rsid w:val="008E1C4E"/>
    <w:rsid w:val="008E1FAC"/>
    <w:rsid w:val="008E1FC3"/>
    <w:rsid w:val="008E20A4"/>
    <w:rsid w:val="008E20AD"/>
    <w:rsid w:val="008E20E4"/>
    <w:rsid w:val="008E2278"/>
    <w:rsid w:val="008E24BA"/>
    <w:rsid w:val="008E26CE"/>
    <w:rsid w:val="008E270F"/>
    <w:rsid w:val="008E2727"/>
    <w:rsid w:val="008E27AD"/>
    <w:rsid w:val="008E27CE"/>
    <w:rsid w:val="008E2802"/>
    <w:rsid w:val="008E283A"/>
    <w:rsid w:val="008E297E"/>
    <w:rsid w:val="008E2B87"/>
    <w:rsid w:val="008E2C8A"/>
    <w:rsid w:val="008E2C8C"/>
    <w:rsid w:val="008E2DAF"/>
    <w:rsid w:val="008E2E1B"/>
    <w:rsid w:val="008E2E77"/>
    <w:rsid w:val="008E2EFA"/>
    <w:rsid w:val="008E304D"/>
    <w:rsid w:val="008E308C"/>
    <w:rsid w:val="008E30B5"/>
    <w:rsid w:val="008E3188"/>
    <w:rsid w:val="008E32A9"/>
    <w:rsid w:val="008E32FF"/>
    <w:rsid w:val="008E35A2"/>
    <w:rsid w:val="008E3809"/>
    <w:rsid w:val="008E399E"/>
    <w:rsid w:val="008E3B57"/>
    <w:rsid w:val="008E3C2B"/>
    <w:rsid w:val="008E3D88"/>
    <w:rsid w:val="008E3EA5"/>
    <w:rsid w:val="008E3ECD"/>
    <w:rsid w:val="008E3F09"/>
    <w:rsid w:val="008E402E"/>
    <w:rsid w:val="008E4125"/>
    <w:rsid w:val="008E4235"/>
    <w:rsid w:val="008E4428"/>
    <w:rsid w:val="008E4466"/>
    <w:rsid w:val="008E44DA"/>
    <w:rsid w:val="008E454D"/>
    <w:rsid w:val="008E4599"/>
    <w:rsid w:val="008E45DE"/>
    <w:rsid w:val="008E45F1"/>
    <w:rsid w:val="008E465B"/>
    <w:rsid w:val="008E4768"/>
    <w:rsid w:val="008E4896"/>
    <w:rsid w:val="008E489B"/>
    <w:rsid w:val="008E4932"/>
    <w:rsid w:val="008E4C5B"/>
    <w:rsid w:val="008E4E8D"/>
    <w:rsid w:val="008E4EE7"/>
    <w:rsid w:val="008E4FD0"/>
    <w:rsid w:val="008E5263"/>
    <w:rsid w:val="008E526D"/>
    <w:rsid w:val="008E528A"/>
    <w:rsid w:val="008E5378"/>
    <w:rsid w:val="008E5410"/>
    <w:rsid w:val="008E556F"/>
    <w:rsid w:val="008E55CD"/>
    <w:rsid w:val="008E55DF"/>
    <w:rsid w:val="008E568A"/>
    <w:rsid w:val="008E5862"/>
    <w:rsid w:val="008E5909"/>
    <w:rsid w:val="008E5A3F"/>
    <w:rsid w:val="008E5AD0"/>
    <w:rsid w:val="008E5C3C"/>
    <w:rsid w:val="008E5CEE"/>
    <w:rsid w:val="008E5E15"/>
    <w:rsid w:val="008E5E16"/>
    <w:rsid w:val="008E5E3A"/>
    <w:rsid w:val="008E5EB2"/>
    <w:rsid w:val="008E5ED7"/>
    <w:rsid w:val="008E5F72"/>
    <w:rsid w:val="008E6091"/>
    <w:rsid w:val="008E60E2"/>
    <w:rsid w:val="008E6133"/>
    <w:rsid w:val="008E61AE"/>
    <w:rsid w:val="008E626A"/>
    <w:rsid w:val="008E62B1"/>
    <w:rsid w:val="008E644F"/>
    <w:rsid w:val="008E64F6"/>
    <w:rsid w:val="008E6575"/>
    <w:rsid w:val="008E66C0"/>
    <w:rsid w:val="008E67DF"/>
    <w:rsid w:val="008E680F"/>
    <w:rsid w:val="008E686C"/>
    <w:rsid w:val="008E686E"/>
    <w:rsid w:val="008E6942"/>
    <w:rsid w:val="008E6A0B"/>
    <w:rsid w:val="008E6B22"/>
    <w:rsid w:val="008E6C2E"/>
    <w:rsid w:val="008E6D1F"/>
    <w:rsid w:val="008E6D44"/>
    <w:rsid w:val="008E6ED3"/>
    <w:rsid w:val="008E6EE6"/>
    <w:rsid w:val="008E6F27"/>
    <w:rsid w:val="008E6FB2"/>
    <w:rsid w:val="008E71F0"/>
    <w:rsid w:val="008E7279"/>
    <w:rsid w:val="008E735F"/>
    <w:rsid w:val="008E737A"/>
    <w:rsid w:val="008E73CA"/>
    <w:rsid w:val="008E744A"/>
    <w:rsid w:val="008E7647"/>
    <w:rsid w:val="008E7840"/>
    <w:rsid w:val="008E7854"/>
    <w:rsid w:val="008E78AC"/>
    <w:rsid w:val="008E78D1"/>
    <w:rsid w:val="008E7A9D"/>
    <w:rsid w:val="008E7CF7"/>
    <w:rsid w:val="008E7F5D"/>
    <w:rsid w:val="008F00BD"/>
    <w:rsid w:val="008F00F2"/>
    <w:rsid w:val="008F0133"/>
    <w:rsid w:val="008F0175"/>
    <w:rsid w:val="008F01BD"/>
    <w:rsid w:val="008F0279"/>
    <w:rsid w:val="008F0373"/>
    <w:rsid w:val="008F039B"/>
    <w:rsid w:val="008F0541"/>
    <w:rsid w:val="008F0694"/>
    <w:rsid w:val="008F06EB"/>
    <w:rsid w:val="008F07A1"/>
    <w:rsid w:val="008F07E7"/>
    <w:rsid w:val="008F085A"/>
    <w:rsid w:val="008F089C"/>
    <w:rsid w:val="008F0961"/>
    <w:rsid w:val="008F098F"/>
    <w:rsid w:val="008F09D2"/>
    <w:rsid w:val="008F0A3B"/>
    <w:rsid w:val="008F0A56"/>
    <w:rsid w:val="008F0A8A"/>
    <w:rsid w:val="008F0B25"/>
    <w:rsid w:val="008F0B92"/>
    <w:rsid w:val="008F0BA4"/>
    <w:rsid w:val="008F0BD8"/>
    <w:rsid w:val="008F0BF3"/>
    <w:rsid w:val="008F0C6E"/>
    <w:rsid w:val="008F0E06"/>
    <w:rsid w:val="008F1137"/>
    <w:rsid w:val="008F1141"/>
    <w:rsid w:val="008F114D"/>
    <w:rsid w:val="008F1241"/>
    <w:rsid w:val="008F1262"/>
    <w:rsid w:val="008F1302"/>
    <w:rsid w:val="008F150C"/>
    <w:rsid w:val="008F177D"/>
    <w:rsid w:val="008F17D8"/>
    <w:rsid w:val="008F17F9"/>
    <w:rsid w:val="008F191F"/>
    <w:rsid w:val="008F1C5C"/>
    <w:rsid w:val="008F1D08"/>
    <w:rsid w:val="008F1E32"/>
    <w:rsid w:val="008F2124"/>
    <w:rsid w:val="008F2166"/>
    <w:rsid w:val="008F229B"/>
    <w:rsid w:val="008F23A9"/>
    <w:rsid w:val="008F23FE"/>
    <w:rsid w:val="008F244E"/>
    <w:rsid w:val="008F2625"/>
    <w:rsid w:val="008F2658"/>
    <w:rsid w:val="008F2836"/>
    <w:rsid w:val="008F2990"/>
    <w:rsid w:val="008F29FB"/>
    <w:rsid w:val="008F2A34"/>
    <w:rsid w:val="008F2AA5"/>
    <w:rsid w:val="008F2CD9"/>
    <w:rsid w:val="008F2E05"/>
    <w:rsid w:val="008F2E39"/>
    <w:rsid w:val="008F2E40"/>
    <w:rsid w:val="008F2EA5"/>
    <w:rsid w:val="008F2F74"/>
    <w:rsid w:val="008F2F92"/>
    <w:rsid w:val="008F30A5"/>
    <w:rsid w:val="008F30FE"/>
    <w:rsid w:val="008F3174"/>
    <w:rsid w:val="008F31BD"/>
    <w:rsid w:val="008F32C3"/>
    <w:rsid w:val="008F3319"/>
    <w:rsid w:val="008F3556"/>
    <w:rsid w:val="008F359A"/>
    <w:rsid w:val="008F368B"/>
    <w:rsid w:val="008F369B"/>
    <w:rsid w:val="008F3917"/>
    <w:rsid w:val="008F3AB4"/>
    <w:rsid w:val="008F3B3A"/>
    <w:rsid w:val="008F3B75"/>
    <w:rsid w:val="008F3BF5"/>
    <w:rsid w:val="008F3C81"/>
    <w:rsid w:val="008F3CCD"/>
    <w:rsid w:val="008F3CD6"/>
    <w:rsid w:val="008F3D28"/>
    <w:rsid w:val="008F3D29"/>
    <w:rsid w:val="008F3E27"/>
    <w:rsid w:val="008F3E65"/>
    <w:rsid w:val="008F3EFB"/>
    <w:rsid w:val="008F40F6"/>
    <w:rsid w:val="008F4104"/>
    <w:rsid w:val="008F41B3"/>
    <w:rsid w:val="008F41E6"/>
    <w:rsid w:val="008F4228"/>
    <w:rsid w:val="008F4253"/>
    <w:rsid w:val="008F4308"/>
    <w:rsid w:val="008F434F"/>
    <w:rsid w:val="008F4364"/>
    <w:rsid w:val="008F459D"/>
    <w:rsid w:val="008F45C9"/>
    <w:rsid w:val="008F45E8"/>
    <w:rsid w:val="008F46B4"/>
    <w:rsid w:val="008F47D2"/>
    <w:rsid w:val="008F4823"/>
    <w:rsid w:val="008F48E1"/>
    <w:rsid w:val="008F4963"/>
    <w:rsid w:val="008F4973"/>
    <w:rsid w:val="008F49B8"/>
    <w:rsid w:val="008F4A9C"/>
    <w:rsid w:val="008F4B9F"/>
    <w:rsid w:val="008F4CA7"/>
    <w:rsid w:val="008F4D8B"/>
    <w:rsid w:val="008F4DAA"/>
    <w:rsid w:val="008F4E04"/>
    <w:rsid w:val="008F4E15"/>
    <w:rsid w:val="008F4EB3"/>
    <w:rsid w:val="008F4F6E"/>
    <w:rsid w:val="008F4FC4"/>
    <w:rsid w:val="008F4FF7"/>
    <w:rsid w:val="008F503D"/>
    <w:rsid w:val="008F5195"/>
    <w:rsid w:val="008F51E7"/>
    <w:rsid w:val="008F5238"/>
    <w:rsid w:val="008F547A"/>
    <w:rsid w:val="008F5628"/>
    <w:rsid w:val="008F5719"/>
    <w:rsid w:val="008F5830"/>
    <w:rsid w:val="008F584C"/>
    <w:rsid w:val="008F5A4C"/>
    <w:rsid w:val="008F5AF6"/>
    <w:rsid w:val="008F5B30"/>
    <w:rsid w:val="008F5C14"/>
    <w:rsid w:val="008F5D35"/>
    <w:rsid w:val="008F5D36"/>
    <w:rsid w:val="008F5DAC"/>
    <w:rsid w:val="008F5F1E"/>
    <w:rsid w:val="008F5F4B"/>
    <w:rsid w:val="008F6084"/>
    <w:rsid w:val="008F617C"/>
    <w:rsid w:val="008F6235"/>
    <w:rsid w:val="008F6283"/>
    <w:rsid w:val="008F636F"/>
    <w:rsid w:val="008F63D4"/>
    <w:rsid w:val="008F6455"/>
    <w:rsid w:val="008F64F7"/>
    <w:rsid w:val="008F6510"/>
    <w:rsid w:val="008F6552"/>
    <w:rsid w:val="008F6868"/>
    <w:rsid w:val="008F6A2D"/>
    <w:rsid w:val="008F6AF7"/>
    <w:rsid w:val="008F6B0F"/>
    <w:rsid w:val="008F6B9F"/>
    <w:rsid w:val="008F6DBF"/>
    <w:rsid w:val="008F700C"/>
    <w:rsid w:val="008F715C"/>
    <w:rsid w:val="008F718E"/>
    <w:rsid w:val="008F733C"/>
    <w:rsid w:val="008F737D"/>
    <w:rsid w:val="008F73DE"/>
    <w:rsid w:val="008F7471"/>
    <w:rsid w:val="008F7579"/>
    <w:rsid w:val="008F765E"/>
    <w:rsid w:val="008F781C"/>
    <w:rsid w:val="008F78F4"/>
    <w:rsid w:val="008F7940"/>
    <w:rsid w:val="008F7A78"/>
    <w:rsid w:val="008F7B13"/>
    <w:rsid w:val="008F7B4E"/>
    <w:rsid w:val="008F7B87"/>
    <w:rsid w:val="008F7BA8"/>
    <w:rsid w:val="008F7E2F"/>
    <w:rsid w:val="008F7E3A"/>
    <w:rsid w:val="008F7E3E"/>
    <w:rsid w:val="008F7EF6"/>
    <w:rsid w:val="008F7FD6"/>
    <w:rsid w:val="009000B9"/>
    <w:rsid w:val="0090036C"/>
    <w:rsid w:val="009006F8"/>
    <w:rsid w:val="0090074A"/>
    <w:rsid w:val="00900802"/>
    <w:rsid w:val="009008D8"/>
    <w:rsid w:val="009008F1"/>
    <w:rsid w:val="00900AB7"/>
    <w:rsid w:val="00900B51"/>
    <w:rsid w:val="00900EC3"/>
    <w:rsid w:val="00900F70"/>
    <w:rsid w:val="00900FBB"/>
    <w:rsid w:val="00900FE8"/>
    <w:rsid w:val="0090106B"/>
    <w:rsid w:val="00901102"/>
    <w:rsid w:val="009011E9"/>
    <w:rsid w:val="00901239"/>
    <w:rsid w:val="0090123E"/>
    <w:rsid w:val="009012B8"/>
    <w:rsid w:val="009013C7"/>
    <w:rsid w:val="009013CF"/>
    <w:rsid w:val="009014D6"/>
    <w:rsid w:val="009015D8"/>
    <w:rsid w:val="009018D4"/>
    <w:rsid w:val="00901B3D"/>
    <w:rsid w:val="00901D46"/>
    <w:rsid w:val="00901DC9"/>
    <w:rsid w:val="00901E03"/>
    <w:rsid w:val="00901EC3"/>
    <w:rsid w:val="00901FE7"/>
    <w:rsid w:val="00902206"/>
    <w:rsid w:val="00902236"/>
    <w:rsid w:val="00902246"/>
    <w:rsid w:val="009022E9"/>
    <w:rsid w:val="0090243A"/>
    <w:rsid w:val="009024ED"/>
    <w:rsid w:val="0090250F"/>
    <w:rsid w:val="009025D2"/>
    <w:rsid w:val="009026F0"/>
    <w:rsid w:val="00902737"/>
    <w:rsid w:val="009029C5"/>
    <w:rsid w:val="00902A4C"/>
    <w:rsid w:val="00902C50"/>
    <w:rsid w:val="00902CAA"/>
    <w:rsid w:val="00902D46"/>
    <w:rsid w:val="00902E1C"/>
    <w:rsid w:val="00902F20"/>
    <w:rsid w:val="00902F61"/>
    <w:rsid w:val="00903004"/>
    <w:rsid w:val="00903017"/>
    <w:rsid w:val="0090301D"/>
    <w:rsid w:val="009030BB"/>
    <w:rsid w:val="00903115"/>
    <w:rsid w:val="0090318A"/>
    <w:rsid w:val="00903205"/>
    <w:rsid w:val="009032EA"/>
    <w:rsid w:val="0090330F"/>
    <w:rsid w:val="0090353C"/>
    <w:rsid w:val="00903642"/>
    <w:rsid w:val="009036E0"/>
    <w:rsid w:val="0090376A"/>
    <w:rsid w:val="00903900"/>
    <w:rsid w:val="00903954"/>
    <w:rsid w:val="00903AEE"/>
    <w:rsid w:val="00903B18"/>
    <w:rsid w:val="00903B2A"/>
    <w:rsid w:val="00903B84"/>
    <w:rsid w:val="00903D4F"/>
    <w:rsid w:val="00903D7D"/>
    <w:rsid w:val="00903DA5"/>
    <w:rsid w:val="00903E38"/>
    <w:rsid w:val="00903F15"/>
    <w:rsid w:val="00903FB2"/>
    <w:rsid w:val="00904181"/>
    <w:rsid w:val="0090420B"/>
    <w:rsid w:val="00904405"/>
    <w:rsid w:val="009045FB"/>
    <w:rsid w:val="00904795"/>
    <w:rsid w:val="00904890"/>
    <w:rsid w:val="009048BD"/>
    <w:rsid w:val="00904939"/>
    <w:rsid w:val="009049FD"/>
    <w:rsid w:val="00904A19"/>
    <w:rsid w:val="00904B56"/>
    <w:rsid w:val="00904B93"/>
    <w:rsid w:val="00904D26"/>
    <w:rsid w:val="009051D0"/>
    <w:rsid w:val="009052E2"/>
    <w:rsid w:val="00905323"/>
    <w:rsid w:val="00905371"/>
    <w:rsid w:val="009053A4"/>
    <w:rsid w:val="0090545D"/>
    <w:rsid w:val="00905530"/>
    <w:rsid w:val="00905676"/>
    <w:rsid w:val="00905741"/>
    <w:rsid w:val="0090574A"/>
    <w:rsid w:val="0090578B"/>
    <w:rsid w:val="009057C9"/>
    <w:rsid w:val="009058D9"/>
    <w:rsid w:val="00905938"/>
    <w:rsid w:val="00905965"/>
    <w:rsid w:val="0090597E"/>
    <w:rsid w:val="009059BB"/>
    <w:rsid w:val="00905A30"/>
    <w:rsid w:val="00905AC7"/>
    <w:rsid w:val="00905B2F"/>
    <w:rsid w:val="00905B6A"/>
    <w:rsid w:val="00905CA9"/>
    <w:rsid w:val="00905CBD"/>
    <w:rsid w:val="00905F95"/>
    <w:rsid w:val="009060EB"/>
    <w:rsid w:val="00906228"/>
    <w:rsid w:val="00906340"/>
    <w:rsid w:val="00906387"/>
    <w:rsid w:val="00906394"/>
    <w:rsid w:val="0090649B"/>
    <w:rsid w:val="009066E7"/>
    <w:rsid w:val="009066EB"/>
    <w:rsid w:val="009067EE"/>
    <w:rsid w:val="00906881"/>
    <w:rsid w:val="00906887"/>
    <w:rsid w:val="00906C14"/>
    <w:rsid w:val="00906D1B"/>
    <w:rsid w:val="00906E8F"/>
    <w:rsid w:val="00906F94"/>
    <w:rsid w:val="00907040"/>
    <w:rsid w:val="00907047"/>
    <w:rsid w:val="00907107"/>
    <w:rsid w:val="00907250"/>
    <w:rsid w:val="00907480"/>
    <w:rsid w:val="0090760C"/>
    <w:rsid w:val="0090767D"/>
    <w:rsid w:val="009076A1"/>
    <w:rsid w:val="009076D0"/>
    <w:rsid w:val="0090778A"/>
    <w:rsid w:val="009077DE"/>
    <w:rsid w:val="009079CF"/>
    <w:rsid w:val="00907A3D"/>
    <w:rsid w:val="00907ABD"/>
    <w:rsid w:val="00907BFE"/>
    <w:rsid w:val="00907E22"/>
    <w:rsid w:val="00907F11"/>
    <w:rsid w:val="00907F2A"/>
    <w:rsid w:val="00907FDD"/>
    <w:rsid w:val="00910109"/>
    <w:rsid w:val="009101D3"/>
    <w:rsid w:val="00910413"/>
    <w:rsid w:val="00910610"/>
    <w:rsid w:val="009106A6"/>
    <w:rsid w:val="00910808"/>
    <w:rsid w:val="00910822"/>
    <w:rsid w:val="00910948"/>
    <w:rsid w:val="00910AB4"/>
    <w:rsid w:val="00910B76"/>
    <w:rsid w:val="00910BE4"/>
    <w:rsid w:val="00910BED"/>
    <w:rsid w:val="00910C5D"/>
    <w:rsid w:val="00910C84"/>
    <w:rsid w:val="00910CA7"/>
    <w:rsid w:val="00910D3D"/>
    <w:rsid w:val="00910F30"/>
    <w:rsid w:val="00911112"/>
    <w:rsid w:val="0091119E"/>
    <w:rsid w:val="009111E6"/>
    <w:rsid w:val="00911271"/>
    <w:rsid w:val="009112C2"/>
    <w:rsid w:val="009113AC"/>
    <w:rsid w:val="0091141C"/>
    <w:rsid w:val="0091149D"/>
    <w:rsid w:val="009114D7"/>
    <w:rsid w:val="00911526"/>
    <w:rsid w:val="00911585"/>
    <w:rsid w:val="00911682"/>
    <w:rsid w:val="00911697"/>
    <w:rsid w:val="009116D6"/>
    <w:rsid w:val="0091175A"/>
    <w:rsid w:val="009119AD"/>
    <w:rsid w:val="009119B2"/>
    <w:rsid w:val="009119B9"/>
    <w:rsid w:val="00911A32"/>
    <w:rsid w:val="00911AA3"/>
    <w:rsid w:val="00911BBB"/>
    <w:rsid w:val="00911CCC"/>
    <w:rsid w:val="00911E93"/>
    <w:rsid w:val="00911E9D"/>
    <w:rsid w:val="00911FFD"/>
    <w:rsid w:val="00912104"/>
    <w:rsid w:val="009121A5"/>
    <w:rsid w:val="009121A6"/>
    <w:rsid w:val="009122CE"/>
    <w:rsid w:val="0091239D"/>
    <w:rsid w:val="00912410"/>
    <w:rsid w:val="009125EA"/>
    <w:rsid w:val="00912607"/>
    <w:rsid w:val="00912675"/>
    <w:rsid w:val="009126A1"/>
    <w:rsid w:val="0091275E"/>
    <w:rsid w:val="00912913"/>
    <w:rsid w:val="00912B7C"/>
    <w:rsid w:val="00912B81"/>
    <w:rsid w:val="00912D3A"/>
    <w:rsid w:val="00912D9B"/>
    <w:rsid w:val="00912E93"/>
    <w:rsid w:val="00912E9A"/>
    <w:rsid w:val="00912EA4"/>
    <w:rsid w:val="00912F1B"/>
    <w:rsid w:val="009131F2"/>
    <w:rsid w:val="009132E9"/>
    <w:rsid w:val="0091334E"/>
    <w:rsid w:val="0091341A"/>
    <w:rsid w:val="00913438"/>
    <w:rsid w:val="00913467"/>
    <w:rsid w:val="0091346B"/>
    <w:rsid w:val="00913495"/>
    <w:rsid w:val="009134A3"/>
    <w:rsid w:val="0091351E"/>
    <w:rsid w:val="009135EB"/>
    <w:rsid w:val="009136DE"/>
    <w:rsid w:val="009137EC"/>
    <w:rsid w:val="00913955"/>
    <w:rsid w:val="009139D1"/>
    <w:rsid w:val="00913A0B"/>
    <w:rsid w:val="00913B3D"/>
    <w:rsid w:val="00913B44"/>
    <w:rsid w:val="00913C18"/>
    <w:rsid w:val="00913C62"/>
    <w:rsid w:val="00913CB8"/>
    <w:rsid w:val="00913DE4"/>
    <w:rsid w:val="00913E16"/>
    <w:rsid w:val="00913EB1"/>
    <w:rsid w:val="00913F3E"/>
    <w:rsid w:val="00913FCE"/>
    <w:rsid w:val="00913FF8"/>
    <w:rsid w:val="0091406A"/>
    <w:rsid w:val="0091408F"/>
    <w:rsid w:val="009140A7"/>
    <w:rsid w:val="009140E5"/>
    <w:rsid w:val="00914124"/>
    <w:rsid w:val="009141EA"/>
    <w:rsid w:val="009142FC"/>
    <w:rsid w:val="00914306"/>
    <w:rsid w:val="0091438C"/>
    <w:rsid w:val="0091442E"/>
    <w:rsid w:val="0091457A"/>
    <w:rsid w:val="009147C8"/>
    <w:rsid w:val="0091483F"/>
    <w:rsid w:val="00914A12"/>
    <w:rsid w:val="00914D7B"/>
    <w:rsid w:val="00914DAB"/>
    <w:rsid w:val="00914DD1"/>
    <w:rsid w:val="00914E6A"/>
    <w:rsid w:val="00914FC2"/>
    <w:rsid w:val="00914FED"/>
    <w:rsid w:val="00915056"/>
    <w:rsid w:val="009150B3"/>
    <w:rsid w:val="0091527E"/>
    <w:rsid w:val="0091538C"/>
    <w:rsid w:val="00915391"/>
    <w:rsid w:val="009157EA"/>
    <w:rsid w:val="0091588A"/>
    <w:rsid w:val="00915ABF"/>
    <w:rsid w:val="00915B68"/>
    <w:rsid w:val="00915DD1"/>
    <w:rsid w:val="00915E85"/>
    <w:rsid w:val="00915ECE"/>
    <w:rsid w:val="00915F4C"/>
    <w:rsid w:val="0091616C"/>
    <w:rsid w:val="009161DE"/>
    <w:rsid w:val="009162D2"/>
    <w:rsid w:val="00916330"/>
    <w:rsid w:val="00916397"/>
    <w:rsid w:val="00916566"/>
    <w:rsid w:val="0091660A"/>
    <w:rsid w:val="0091664F"/>
    <w:rsid w:val="0091667C"/>
    <w:rsid w:val="009169A8"/>
    <w:rsid w:val="00916A32"/>
    <w:rsid w:val="00916A9F"/>
    <w:rsid w:val="00916AA1"/>
    <w:rsid w:val="00916ADB"/>
    <w:rsid w:val="00916BE0"/>
    <w:rsid w:val="00916D44"/>
    <w:rsid w:val="00916DE8"/>
    <w:rsid w:val="00916F1B"/>
    <w:rsid w:val="0091702B"/>
    <w:rsid w:val="00917051"/>
    <w:rsid w:val="00917098"/>
    <w:rsid w:val="00917336"/>
    <w:rsid w:val="0091734E"/>
    <w:rsid w:val="00917367"/>
    <w:rsid w:val="009173D0"/>
    <w:rsid w:val="0091774E"/>
    <w:rsid w:val="00917761"/>
    <w:rsid w:val="00917822"/>
    <w:rsid w:val="0091789F"/>
    <w:rsid w:val="00917A5F"/>
    <w:rsid w:val="00917AD2"/>
    <w:rsid w:val="00917BA6"/>
    <w:rsid w:val="00917C72"/>
    <w:rsid w:val="00917DA9"/>
    <w:rsid w:val="00917E21"/>
    <w:rsid w:val="00917EAE"/>
    <w:rsid w:val="0092011C"/>
    <w:rsid w:val="0092012E"/>
    <w:rsid w:val="00920451"/>
    <w:rsid w:val="00920591"/>
    <w:rsid w:val="009205C4"/>
    <w:rsid w:val="009205EB"/>
    <w:rsid w:val="00920711"/>
    <w:rsid w:val="00920743"/>
    <w:rsid w:val="0092089E"/>
    <w:rsid w:val="009208F1"/>
    <w:rsid w:val="0092091B"/>
    <w:rsid w:val="00920AC4"/>
    <w:rsid w:val="00920AD1"/>
    <w:rsid w:val="00920B4C"/>
    <w:rsid w:val="00920B57"/>
    <w:rsid w:val="00920B8C"/>
    <w:rsid w:val="00920CD0"/>
    <w:rsid w:val="00920D67"/>
    <w:rsid w:val="00920F42"/>
    <w:rsid w:val="00920FBA"/>
    <w:rsid w:val="009210F5"/>
    <w:rsid w:val="00921373"/>
    <w:rsid w:val="009213A2"/>
    <w:rsid w:val="00921499"/>
    <w:rsid w:val="0092149B"/>
    <w:rsid w:val="009214E9"/>
    <w:rsid w:val="00921535"/>
    <w:rsid w:val="00921594"/>
    <w:rsid w:val="009215F0"/>
    <w:rsid w:val="0092166B"/>
    <w:rsid w:val="00921723"/>
    <w:rsid w:val="00921754"/>
    <w:rsid w:val="009219A8"/>
    <w:rsid w:val="00921A0D"/>
    <w:rsid w:val="00921A24"/>
    <w:rsid w:val="00921AD5"/>
    <w:rsid w:val="00921B9A"/>
    <w:rsid w:val="00921B9C"/>
    <w:rsid w:val="00921BA9"/>
    <w:rsid w:val="00921C96"/>
    <w:rsid w:val="00921D1D"/>
    <w:rsid w:val="00921D95"/>
    <w:rsid w:val="00921E3B"/>
    <w:rsid w:val="00921E72"/>
    <w:rsid w:val="00921E8A"/>
    <w:rsid w:val="00921EF3"/>
    <w:rsid w:val="00921EFC"/>
    <w:rsid w:val="0092202E"/>
    <w:rsid w:val="00922076"/>
    <w:rsid w:val="009220A6"/>
    <w:rsid w:val="00922127"/>
    <w:rsid w:val="009221F3"/>
    <w:rsid w:val="00922245"/>
    <w:rsid w:val="00922261"/>
    <w:rsid w:val="009222DA"/>
    <w:rsid w:val="009223C1"/>
    <w:rsid w:val="009224A6"/>
    <w:rsid w:val="00922693"/>
    <w:rsid w:val="0092269A"/>
    <w:rsid w:val="00922770"/>
    <w:rsid w:val="009228BE"/>
    <w:rsid w:val="009229DB"/>
    <w:rsid w:val="00922AC3"/>
    <w:rsid w:val="00922CF1"/>
    <w:rsid w:val="00922DF7"/>
    <w:rsid w:val="00922E28"/>
    <w:rsid w:val="00922ED9"/>
    <w:rsid w:val="00922EFA"/>
    <w:rsid w:val="00922F0C"/>
    <w:rsid w:val="00922FB3"/>
    <w:rsid w:val="00922FB6"/>
    <w:rsid w:val="00922FC0"/>
    <w:rsid w:val="0092301D"/>
    <w:rsid w:val="00923399"/>
    <w:rsid w:val="009234AA"/>
    <w:rsid w:val="00923508"/>
    <w:rsid w:val="00923565"/>
    <w:rsid w:val="009235A6"/>
    <w:rsid w:val="0092368A"/>
    <w:rsid w:val="009236B7"/>
    <w:rsid w:val="009236CF"/>
    <w:rsid w:val="00923A2B"/>
    <w:rsid w:val="00923A4B"/>
    <w:rsid w:val="00923A51"/>
    <w:rsid w:val="00923AC1"/>
    <w:rsid w:val="00923B7B"/>
    <w:rsid w:val="00923C25"/>
    <w:rsid w:val="00923CCF"/>
    <w:rsid w:val="00923D19"/>
    <w:rsid w:val="00923F63"/>
    <w:rsid w:val="00923F66"/>
    <w:rsid w:val="0092402C"/>
    <w:rsid w:val="009240AE"/>
    <w:rsid w:val="0092414A"/>
    <w:rsid w:val="009243B9"/>
    <w:rsid w:val="009243FE"/>
    <w:rsid w:val="00924571"/>
    <w:rsid w:val="009245B1"/>
    <w:rsid w:val="009249EA"/>
    <w:rsid w:val="00924A3C"/>
    <w:rsid w:val="00924A89"/>
    <w:rsid w:val="00924B03"/>
    <w:rsid w:val="00924B8F"/>
    <w:rsid w:val="00924BBA"/>
    <w:rsid w:val="00924C20"/>
    <w:rsid w:val="00924CD4"/>
    <w:rsid w:val="00924E4B"/>
    <w:rsid w:val="00924EC9"/>
    <w:rsid w:val="00924F69"/>
    <w:rsid w:val="009250BD"/>
    <w:rsid w:val="009252B4"/>
    <w:rsid w:val="00925471"/>
    <w:rsid w:val="009254A9"/>
    <w:rsid w:val="009254EF"/>
    <w:rsid w:val="00925542"/>
    <w:rsid w:val="009255AA"/>
    <w:rsid w:val="00925651"/>
    <w:rsid w:val="00925705"/>
    <w:rsid w:val="009257DC"/>
    <w:rsid w:val="00925840"/>
    <w:rsid w:val="00925902"/>
    <w:rsid w:val="00925968"/>
    <w:rsid w:val="00925998"/>
    <w:rsid w:val="00925C9C"/>
    <w:rsid w:val="00925CDB"/>
    <w:rsid w:val="00925D36"/>
    <w:rsid w:val="00925D48"/>
    <w:rsid w:val="00925DEA"/>
    <w:rsid w:val="00925E2F"/>
    <w:rsid w:val="00925FD5"/>
    <w:rsid w:val="00925FE9"/>
    <w:rsid w:val="0092607D"/>
    <w:rsid w:val="00926177"/>
    <w:rsid w:val="009261BA"/>
    <w:rsid w:val="009262CC"/>
    <w:rsid w:val="00926498"/>
    <w:rsid w:val="0092654F"/>
    <w:rsid w:val="00926644"/>
    <w:rsid w:val="0092666F"/>
    <w:rsid w:val="0092669B"/>
    <w:rsid w:val="009266C0"/>
    <w:rsid w:val="009266C2"/>
    <w:rsid w:val="009266D4"/>
    <w:rsid w:val="00926714"/>
    <w:rsid w:val="009267C5"/>
    <w:rsid w:val="009269D3"/>
    <w:rsid w:val="00926A6F"/>
    <w:rsid w:val="00926AB0"/>
    <w:rsid w:val="00926BCD"/>
    <w:rsid w:val="00926D91"/>
    <w:rsid w:val="00926F75"/>
    <w:rsid w:val="00926FD5"/>
    <w:rsid w:val="0092714C"/>
    <w:rsid w:val="00927158"/>
    <w:rsid w:val="009274B9"/>
    <w:rsid w:val="0092759E"/>
    <w:rsid w:val="009275B4"/>
    <w:rsid w:val="009275F1"/>
    <w:rsid w:val="00927697"/>
    <w:rsid w:val="009276C3"/>
    <w:rsid w:val="00927754"/>
    <w:rsid w:val="009278B1"/>
    <w:rsid w:val="009278F3"/>
    <w:rsid w:val="0092791B"/>
    <w:rsid w:val="00927980"/>
    <w:rsid w:val="00927AF1"/>
    <w:rsid w:val="00927BB5"/>
    <w:rsid w:val="00927C1A"/>
    <w:rsid w:val="00927C6C"/>
    <w:rsid w:val="00927EB8"/>
    <w:rsid w:val="00930066"/>
    <w:rsid w:val="009300B7"/>
    <w:rsid w:val="00930262"/>
    <w:rsid w:val="009302CE"/>
    <w:rsid w:val="00930405"/>
    <w:rsid w:val="00930662"/>
    <w:rsid w:val="00930687"/>
    <w:rsid w:val="00930725"/>
    <w:rsid w:val="00930759"/>
    <w:rsid w:val="009307B0"/>
    <w:rsid w:val="009308BB"/>
    <w:rsid w:val="00930A66"/>
    <w:rsid w:val="00930ACE"/>
    <w:rsid w:val="00930DE0"/>
    <w:rsid w:val="00930E17"/>
    <w:rsid w:val="00930E6E"/>
    <w:rsid w:val="00930EB6"/>
    <w:rsid w:val="009311A8"/>
    <w:rsid w:val="0093125F"/>
    <w:rsid w:val="0093133A"/>
    <w:rsid w:val="00931358"/>
    <w:rsid w:val="0093136C"/>
    <w:rsid w:val="0093143E"/>
    <w:rsid w:val="0093144F"/>
    <w:rsid w:val="009314ED"/>
    <w:rsid w:val="00931548"/>
    <w:rsid w:val="00931575"/>
    <w:rsid w:val="00931771"/>
    <w:rsid w:val="009318D8"/>
    <w:rsid w:val="00931954"/>
    <w:rsid w:val="00931A1E"/>
    <w:rsid w:val="00931AFF"/>
    <w:rsid w:val="00931B21"/>
    <w:rsid w:val="00931B34"/>
    <w:rsid w:val="00931B7D"/>
    <w:rsid w:val="00931CA4"/>
    <w:rsid w:val="00931CDE"/>
    <w:rsid w:val="00931DBA"/>
    <w:rsid w:val="00931E51"/>
    <w:rsid w:val="00931F66"/>
    <w:rsid w:val="00931FB3"/>
    <w:rsid w:val="00932082"/>
    <w:rsid w:val="00932135"/>
    <w:rsid w:val="00932186"/>
    <w:rsid w:val="00932230"/>
    <w:rsid w:val="00932314"/>
    <w:rsid w:val="00932325"/>
    <w:rsid w:val="009323BD"/>
    <w:rsid w:val="009323D3"/>
    <w:rsid w:val="009324C3"/>
    <w:rsid w:val="0093256D"/>
    <w:rsid w:val="00932570"/>
    <w:rsid w:val="009327AD"/>
    <w:rsid w:val="0093280E"/>
    <w:rsid w:val="00932839"/>
    <w:rsid w:val="0093289A"/>
    <w:rsid w:val="009328AA"/>
    <w:rsid w:val="00932989"/>
    <w:rsid w:val="00932ACF"/>
    <w:rsid w:val="00932AF7"/>
    <w:rsid w:val="00932CA4"/>
    <w:rsid w:val="00932CBE"/>
    <w:rsid w:val="00932D83"/>
    <w:rsid w:val="00932E3E"/>
    <w:rsid w:val="00932F75"/>
    <w:rsid w:val="00932FE5"/>
    <w:rsid w:val="0093304C"/>
    <w:rsid w:val="0093306C"/>
    <w:rsid w:val="009330DC"/>
    <w:rsid w:val="009331A0"/>
    <w:rsid w:val="009333FB"/>
    <w:rsid w:val="009334A9"/>
    <w:rsid w:val="009334C0"/>
    <w:rsid w:val="009334EB"/>
    <w:rsid w:val="00933532"/>
    <w:rsid w:val="00933595"/>
    <w:rsid w:val="0093369F"/>
    <w:rsid w:val="00933784"/>
    <w:rsid w:val="00933873"/>
    <w:rsid w:val="00933C1D"/>
    <w:rsid w:val="00933C3D"/>
    <w:rsid w:val="00933D86"/>
    <w:rsid w:val="00933D96"/>
    <w:rsid w:val="00933D9E"/>
    <w:rsid w:val="00933D9F"/>
    <w:rsid w:val="00933DE8"/>
    <w:rsid w:val="00933E84"/>
    <w:rsid w:val="00934240"/>
    <w:rsid w:val="0093429B"/>
    <w:rsid w:val="00934653"/>
    <w:rsid w:val="0093472B"/>
    <w:rsid w:val="009347D4"/>
    <w:rsid w:val="009347F2"/>
    <w:rsid w:val="00934822"/>
    <w:rsid w:val="00934928"/>
    <w:rsid w:val="00934971"/>
    <w:rsid w:val="0093498C"/>
    <w:rsid w:val="00934A5E"/>
    <w:rsid w:val="00934A7B"/>
    <w:rsid w:val="00934C2E"/>
    <w:rsid w:val="00934D5C"/>
    <w:rsid w:val="00934EA3"/>
    <w:rsid w:val="00935007"/>
    <w:rsid w:val="009350EC"/>
    <w:rsid w:val="009351EB"/>
    <w:rsid w:val="0093531D"/>
    <w:rsid w:val="009356F0"/>
    <w:rsid w:val="0093572A"/>
    <w:rsid w:val="00935734"/>
    <w:rsid w:val="009359B7"/>
    <w:rsid w:val="00935A13"/>
    <w:rsid w:val="00935A2B"/>
    <w:rsid w:val="00935A55"/>
    <w:rsid w:val="00935B19"/>
    <w:rsid w:val="00935BAD"/>
    <w:rsid w:val="00935C62"/>
    <w:rsid w:val="00935CFB"/>
    <w:rsid w:val="00935D58"/>
    <w:rsid w:val="00935D73"/>
    <w:rsid w:val="00935DDF"/>
    <w:rsid w:val="00935E86"/>
    <w:rsid w:val="00935F16"/>
    <w:rsid w:val="00935F2C"/>
    <w:rsid w:val="0093604B"/>
    <w:rsid w:val="009360AC"/>
    <w:rsid w:val="009360E6"/>
    <w:rsid w:val="00936122"/>
    <w:rsid w:val="00936387"/>
    <w:rsid w:val="0093644D"/>
    <w:rsid w:val="009364A5"/>
    <w:rsid w:val="00936614"/>
    <w:rsid w:val="0093666D"/>
    <w:rsid w:val="009366AE"/>
    <w:rsid w:val="0093677A"/>
    <w:rsid w:val="0093690E"/>
    <w:rsid w:val="00936A15"/>
    <w:rsid w:val="00936B3F"/>
    <w:rsid w:val="00936B72"/>
    <w:rsid w:val="00936C8C"/>
    <w:rsid w:val="00936CE9"/>
    <w:rsid w:val="00936D0C"/>
    <w:rsid w:val="00936D18"/>
    <w:rsid w:val="00936D87"/>
    <w:rsid w:val="00936DE5"/>
    <w:rsid w:val="00936DF5"/>
    <w:rsid w:val="00936DFA"/>
    <w:rsid w:val="00936DFE"/>
    <w:rsid w:val="00936E0B"/>
    <w:rsid w:val="00936E25"/>
    <w:rsid w:val="00936EC4"/>
    <w:rsid w:val="00936F82"/>
    <w:rsid w:val="00936FE1"/>
    <w:rsid w:val="00937466"/>
    <w:rsid w:val="009374E2"/>
    <w:rsid w:val="009375F5"/>
    <w:rsid w:val="009376E0"/>
    <w:rsid w:val="00937737"/>
    <w:rsid w:val="00937872"/>
    <w:rsid w:val="00937B50"/>
    <w:rsid w:val="00937B7F"/>
    <w:rsid w:val="00937C88"/>
    <w:rsid w:val="00937C93"/>
    <w:rsid w:val="00937DD2"/>
    <w:rsid w:val="00937E62"/>
    <w:rsid w:val="00937FC6"/>
    <w:rsid w:val="00940075"/>
    <w:rsid w:val="009400D5"/>
    <w:rsid w:val="00940193"/>
    <w:rsid w:val="009403D3"/>
    <w:rsid w:val="00940477"/>
    <w:rsid w:val="00940554"/>
    <w:rsid w:val="0094074B"/>
    <w:rsid w:val="009407FA"/>
    <w:rsid w:val="009408F1"/>
    <w:rsid w:val="009408F7"/>
    <w:rsid w:val="009409BD"/>
    <w:rsid w:val="009409D9"/>
    <w:rsid w:val="00940AD0"/>
    <w:rsid w:val="00940BEA"/>
    <w:rsid w:val="00940C60"/>
    <w:rsid w:val="00940E5B"/>
    <w:rsid w:val="00940ED4"/>
    <w:rsid w:val="00940F10"/>
    <w:rsid w:val="00941013"/>
    <w:rsid w:val="009410D7"/>
    <w:rsid w:val="009410E5"/>
    <w:rsid w:val="009410F5"/>
    <w:rsid w:val="009411B2"/>
    <w:rsid w:val="00941201"/>
    <w:rsid w:val="00941452"/>
    <w:rsid w:val="00941673"/>
    <w:rsid w:val="009417C4"/>
    <w:rsid w:val="00941AD8"/>
    <w:rsid w:val="00941AFA"/>
    <w:rsid w:val="00941B0F"/>
    <w:rsid w:val="00941B98"/>
    <w:rsid w:val="00941C9C"/>
    <w:rsid w:val="00941CBF"/>
    <w:rsid w:val="00941D91"/>
    <w:rsid w:val="00941DAD"/>
    <w:rsid w:val="00941EB9"/>
    <w:rsid w:val="00941EDF"/>
    <w:rsid w:val="00941FFE"/>
    <w:rsid w:val="00942014"/>
    <w:rsid w:val="0094213D"/>
    <w:rsid w:val="009421F7"/>
    <w:rsid w:val="009423AC"/>
    <w:rsid w:val="00942458"/>
    <w:rsid w:val="00942460"/>
    <w:rsid w:val="00942576"/>
    <w:rsid w:val="0094284B"/>
    <w:rsid w:val="009428D6"/>
    <w:rsid w:val="00942965"/>
    <w:rsid w:val="009429D2"/>
    <w:rsid w:val="00942AB6"/>
    <w:rsid w:val="00942C3C"/>
    <w:rsid w:val="00942C49"/>
    <w:rsid w:val="00942FEA"/>
    <w:rsid w:val="009430A9"/>
    <w:rsid w:val="009430AE"/>
    <w:rsid w:val="00943184"/>
    <w:rsid w:val="00943485"/>
    <w:rsid w:val="0094356A"/>
    <w:rsid w:val="009435CC"/>
    <w:rsid w:val="009435D0"/>
    <w:rsid w:val="00943639"/>
    <w:rsid w:val="009436D1"/>
    <w:rsid w:val="009437A3"/>
    <w:rsid w:val="009438AB"/>
    <w:rsid w:val="009438B3"/>
    <w:rsid w:val="00943B6A"/>
    <w:rsid w:val="00943BF0"/>
    <w:rsid w:val="00943CC2"/>
    <w:rsid w:val="00943CE7"/>
    <w:rsid w:val="00943DFC"/>
    <w:rsid w:val="00943E96"/>
    <w:rsid w:val="00943F58"/>
    <w:rsid w:val="0094401A"/>
    <w:rsid w:val="00944158"/>
    <w:rsid w:val="00944341"/>
    <w:rsid w:val="009443CF"/>
    <w:rsid w:val="0094465E"/>
    <w:rsid w:val="0094476E"/>
    <w:rsid w:val="0094482F"/>
    <w:rsid w:val="00944B07"/>
    <w:rsid w:val="00944BD4"/>
    <w:rsid w:val="00944C12"/>
    <w:rsid w:val="00944CC7"/>
    <w:rsid w:val="00944D2C"/>
    <w:rsid w:val="00944D67"/>
    <w:rsid w:val="00944E2D"/>
    <w:rsid w:val="00944EAF"/>
    <w:rsid w:val="00944F1A"/>
    <w:rsid w:val="00944F50"/>
    <w:rsid w:val="00944FF5"/>
    <w:rsid w:val="00945060"/>
    <w:rsid w:val="00945226"/>
    <w:rsid w:val="0094529B"/>
    <w:rsid w:val="009453AA"/>
    <w:rsid w:val="0094545B"/>
    <w:rsid w:val="009455B8"/>
    <w:rsid w:val="009455FE"/>
    <w:rsid w:val="009456C5"/>
    <w:rsid w:val="009456FA"/>
    <w:rsid w:val="00945746"/>
    <w:rsid w:val="0094576B"/>
    <w:rsid w:val="00945808"/>
    <w:rsid w:val="00945844"/>
    <w:rsid w:val="00945999"/>
    <w:rsid w:val="00945AC9"/>
    <w:rsid w:val="00945B7C"/>
    <w:rsid w:val="00945C02"/>
    <w:rsid w:val="00945D62"/>
    <w:rsid w:val="00945D8C"/>
    <w:rsid w:val="00945D93"/>
    <w:rsid w:val="00945E7E"/>
    <w:rsid w:val="00945E87"/>
    <w:rsid w:val="00945F79"/>
    <w:rsid w:val="00945FEE"/>
    <w:rsid w:val="00946112"/>
    <w:rsid w:val="00946193"/>
    <w:rsid w:val="00946419"/>
    <w:rsid w:val="0094665F"/>
    <w:rsid w:val="009466DF"/>
    <w:rsid w:val="00946717"/>
    <w:rsid w:val="0094674C"/>
    <w:rsid w:val="009468A3"/>
    <w:rsid w:val="009468BC"/>
    <w:rsid w:val="00946957"/>
    <w:rsid w:val="009469CD"/>
    <w:rsid w:val="009469DC"/>
    <w:rsid w:val="00946A85"/>
    <w:rsid w:val="00946A8B"/>
    <w:rsid w:val="00946B6B"/>
    <w:rsid w:val="00946B7C"/>
    <w:rsid w:val="00946BB7"/>
    <w:rsid w:val="00946BF0"/>
    <w:rsid w:val="00946BF9"/>
    <w:rsid w:val="00946C4C"/>
    <w:rsid w:val="00946CD6"/>
    <w:rsid w:val="00946D18"/>
    <w:rsid w:val="00946F2C"/>
    <w:rsid w:val="00946FBF"/>
    <w:rsid w:val="00946FFC"/>
    <w:rsid w:val="0094703F"/>
    <w:rsid w:val="009470AF"/>
    <w:rsid w:val="0094714D"/>
    <w:rsid w:val="009471E8"/>
    <w:rsid w:val="00947710"/>
    <w:rsid w:val="009477F4"/>
    <w:rsid w:val="009478DF"/>
    <w:rsid w:val="00947AED"/>
    <w:rsid w:val="00947B2C"/>
    <w:rsid w:val="00947C0C"/>
    <w:rsid w:val="00947C1F"/>
    <w:rsid w:val="00947CD0"/>
    <w:rsid w:val="00947DA4"/>
    <w:rsid w:val="00947F96"/>
    <w:rsid w:val="00950035"/>
    <w:rsid w:val="00950225"/>
    <w:rsid w:val="00950315"/>
    <w:rsid w:val="009503C4"/>
    <w:rsid w:val="00950449"/>
    <w:rsid w:val="009504DE"/>
    <w:rsid w:val="0095056B"/>
    <w:rsid w:val="009505ED"/>
    <w:rsid w:val="0095065F"/>
    <w:rsid w:val="0095069F"/>
    <w:rsid w:val="00950726"/>
    <w:rsid w:val="0095089A"/>
    <w:rsid w:val="009508E8"/>
    <w:rsid w:val="009509DC"/>
    <w:rsid w:val="009509FA"/>
    <w:rsid w:val="00950AD3"/>
    <w:rsid w:val="00950BB3"/>
    <w:rsid w:val="00950C7A"/>
    <w:rsid w:val="00950D63"/>
    <w:rsid w:val="00951364"/>
    <w:rsid w:val="00951591"/>
    <w:rsid w:val="0095180A"/>
    <w:rsid w:val="009519EB"/>
    <w:rsid w:val="00951AD3"/>
    <w:rsid w:val="00951C75"/>
    <w:rsid w:val="00951DC1"/>
    <w:rsid w:val="00951F9D"/>
    <w:rsid w:val="00952018"/>
    <w:rsid w:val="00952203"/>
    <w:rsid w:val="00952261"/>
    <w:rsid w:val="00952296"/>
    <w:rsid w:val="0095236C"/>
    <w:rsid w:val="0095242D"/>
    <w:rsid w:val="00952431"/>
    <w:rsid w:val="00952463"/>
    <w:rsid w:val="0095249F"/>
    <w:rsid w:val="00952574"/>
    <w:rsid w:val="00952749"/>
    <w:rsid w:val="00952894"/>
    <w:rsid w:val="0095297B"/>
    <w:rsid w:val="00952A8C"/>
    <w:rsid w:val="00952B8C"/>
    <w:rsid w:val="00952CA0"/>
    <w:rsid w:val="00952D11"/>
    <w:rsid w:val="00952DDE"/>
    <w:rsid w:val="00952E43"/>
    <w:rsid w:val="00952E91"/>
    <w:rsid w:val="00952F20"/>
    <w:rsid w:val="00952F97"/>
    <w:rsid w:val="00952F9A"/>
    <w:rsid w:val="009530E5"/>
    <w:rsid w:val="009533BD"/>
    <w:rsid w:val="00953578"/>
    <w:rsid w:val="009535D8"/>
    <w:rsid w:val="0095361E"/>
    <w:rsid w:val="00953621"/>
    <w:rsid w:val="0095363B"/>
    <w:rsid w:val="0095364A"/>
    <w:rsid w:val="00953884"/>
    <w:rsid w:val="009539C7"/>
    <w:rsid w:val="00953B2F"/>
    <w:rsid w:val="00953C6F"/>
    <w:rsid w:val="00953D61"/>
    <w:rsid w:val="00953D94"/>
    <w:rsid w:val="00953E4D"/>
    <w:rsid w:val="00953E5C"/>
    <w:rsid w:val="00953EFB"/>
    <w:rsid w:val="00953F8F"/>
    <w:rsid w:val="00953FED"/>
    <w:rsid w:val="009540A7"/>
    <w:rsid w:val="00954216"/>
    <w:rsid w:val="00954273"/>
    <w:rsid w:val="00954374"/>
    <w:rsid w:val="0095438F"/>
    <w:rsid w:val="0095458E"/>
    <w:rsid w:val="009545A4"/>
    <w:rsid w:val="00954704"/>
    <w:rsid w:val="00954750"/>
    <w:rsid w:val="00954820"/>
    <w:rsid w:val="00954C18"/>
    <w:rsid w:val="00954CC6"/>
    <w:rsid w:val="00954D70"/>
    <w:rsid w:val="00954D7E"/>
    <w:rsid w:val="00954D7F"/>
    <w:rsid w:val="00954D80"/>
    <w:rsid w:val="00954E7E"/>
    <w:rsid w:val="00954ECC"/>
    <w:rsid w:val="00954EE1"/>
    <w:rsid w:val="00955049"/>
    <w:rsid w:val="0095507C"/>
    <w:rsid w:val="00955209"/>
    <w:rsid w:val="0095523E"/>
    <w:rsid w:val="0095524E"/>
    <w:rsid w:val="00955288"/>
    <w:rsid w:val="0095532D"/>
    <w:rsid w:val="00955452"/>
    <w:rsid w:val="0095547F"/>
    <w:rsid w:val="009554B6"/>
    <w:rsid w:val="009554C8"/>
    <w:rsid w:val="009554EB"/>
    <w:rsid w:val="00955567"/>
    <w:rsid w:val="00955660"/>
    <w:rsid w:val="00955807"/>
    <w:rsid w:val="009558BC"/>
    <w:rsid w:val="009558EC"/>
    <w:rsid w:val="00955910"/>
    <w:rsid w:val="0095591C"/>
    <w:rsid w:val="00955950"/>
    <w:rsid w:val="009559A9"/>
    <w:rsid w:val="009559F8"/>
    <w:rsid w:val="00955A7E"/>
    <w:rsid w:val="00955B66"/>
    <w:rsid w:val="00955C5A"/>
    <w:rsid w:val="00955CB7"/>
    <w:rsid w:val="00955D1E"/>
    <w:rsid w:val="00955F5B"/>
    <w:rsid w:val="00955F6A"/>
    <w:rsid w:val="00956181"/>
    <w:rsid w:val="00956190"/>
    <w:rsid w:val="009561AB"/>
    <w:rsid w:val="009561C4"/>
    <w:rsid w:val="009562B7"/>
    <w:rsid w:val="009562E9"/>
    <w:rsid w:val="00956303"/>
    <w:rsid w:val="00956374"/>
    <w:rsid w:val="009563F0"/>
    <w:rsid w:val="00956548"/>
    <w:rsid w:val="00956708"/>
    <w:rsid w:val="0095674A"/>
    <w:rsid w:val="00956876"/>
    <w:rsid w:val="0095699B"/>
    <w:rsid w:val="009569A3"/>
    <w:rsid w:val="009569E2"/>
    <w:rsid w:val="00956A1E"/>
    <w:rsid w:val="00956AA2"/>
    <w:rsid w:val="00956B6D"/>
    <w:rsid w:val="00956CAE"/>
    <w:rsid w:val="00956D41"/>
    <w:rsid w:val="00956DD5"/>
    <w:rsid w:val="00956EA4"/>
    <w:rsid w:val="00956EE8"/>
    <w:rsid w:val="00956F87"/>
    <w:rsid w:val="00956FB0"/>
    <w:rsid w:val="00957021"/>
    <w:rsid w:val="0095729A"/>
    <w:rsid w:val="0095732A"/>
    <w:rsid w:val="009573B1"/>
    <w:rsid w:val="00957425"/>
    <w:rsid w:val="00957498"/>
    <w:rsid w:val="00957499"/>
    <w:rsid w:val="009574D5"/>
    <w:rsid w:val="00957700"/>
    <w:rsid w:val="009577DE"/>
    <w:rsid w:val="00957947"/>
    <w:rsid w:val="009579BC"/>
    <w:rsid w:val="00957A38"/>
    <w:rsid w:val="00957AFE"/>
    <w:rsid w:val="00957B13"/>
    <w:rsid w:val="00957C1D"/>
    <w:rsid w:val="00957FD0"/>
    <w:rsid w:val="00960046"/>
    <w:rsid w:val="00960075"/>
    <w:rsid w:val="00960088"/>
    <w:rsid w:val="0096009E"/>
    <w:rsid w:val="009600AD"/>
    <w:rsid w:val="009601D5"/>
    <w:rsid w:val="009602A6"/>
    <w:rsid w:val="009602F5"/>
    <w:rsid w:val="0096065B"/>
    <w:rsid w:val="009607A9"/>
    <w:rsid w:val="009607D5"/>
    <w:rsid w:val="009608F2"/>
    <w:rsid w:val="009609D6"/>
    <w:rsid w:val="00960A8B"/>
    <w:rsid w:val="00960A98"/>
    <w:rsid w:val="00960AFB"/>
    <w:rsid w:val="00960C58"/>
    <w:rsid w:val="00960DEA"/>
    <w:rsid w:val="0096108E"/>
    <w:rsid w:val="00961258"/>
    <w:rsid w:val="009612BC"/>
    <w:rsid w:val="009613BC"/>
    <w:rsid w:val="0096140F"/>
    <w:rsid w:val="00961455"/>
    <w:rsid w:val="00961464"/>
    <w:rsid w:val="00961499"/>
    <w:rsid w:val="009614BA"/>
    <w:rsid w:val="009614C0"/>
    <w:rsid w:val="009616ED"/>
    <w:rsid w:val="00961769"/>
    <w:rsid w:val="009619AC"/>
    <w:rsid w:val="009619DC"/>
    <w:rsid w:val="00961A33"/>
    <w:rsid w:val="00961B93"/>
    <w:rsid w:val="00961C1E"/>
    <w:rsid w:val="00961D13"/>
    <w:rsid w:val="00961D8E"/>
    <w:rsid w:val="00961F93"/>
    <w:rsid w:val="00961FF3"/>
    <w:rsid w:val="009621CE"/>
    <w:rsid w:val="0096252C"/>
    <w:rsid w:val="00962531"/>
    <w:rsid w:val="00962540"/>
    <w:rsid w:val="009625D5"/>
    <w:rsid w:val="009626E4"/>
    <w:rsid w:val="00962720"/>
    <w:rsid w:val="00962751"/>
    <w:rsid w:val="0096276B"/>
    <w:rsid w:val="009627C0"/>
    <w:rsid w:val="00962812"/>
    <w:rsid w:val="00962826"/>
    <w:rsid w:val="0096286B"/>
    <w:rsid w:val="00962906"/>
    <w:rsid w:val="009629B7"/>
    <w:rsid w:val="00962CF3"/>
    <w:rsid w:val="00962D82"/>
    <w:rsid w:val="00962E5A"/>
    <w:rsid w:val="00962E65"/>
    <w:rsid w:val="00962EE3"/>
    <w:rsid w:val="00963042"/>
    <w:rsid w:val="00963155"/>
    <w:rsid w:val="0096331E"/>
    <w:rsid w:val="009633B7"/>
    <w:rsid w:val="009633E3"/>
    <w:rsid w:val="0096347A"/>
    <w:rsid w:val="00963515"/>
    <w:rsid w:val="0096351F"/>
    <w:rsid w:val="0096356E"/>
    <w:rsid w:val="0096367D"/>
    <w:rsid w:val="0096375B"/>
    <w:rsid w:val="009637EE"/>
    <w:rsid w:val="0096381F"/>
    <w:rsid w:val="00963853"/>
    <w:rsid w:val="0096391B"/>
    <w:rsid w:val="00963A2E"/>
    <w:rsid w:val="00963BA6"/>
    <w:rsid w:val="00963C3C"/>
    <w:rsid w:val="00963CAD"/>
    <w:rsid w:val="00963D4F"/>
    <w:rsid w:val="00963EED"/>
    <w:rsid w:val="00963FD6"/>
    <w:rsid w:val="0096407E"/>
    <w:rsid w:val="009640B7"/>
    <w:rsid w:val="00964293"/>
    <w:rsid w:val="00964352"/>
    <w:rsid w:val="009644C4"/>
    <w:rsid w:val="00964568"/>
    <w:rsid w:val="009647BA"/>
    <w:rsid w:val="00964804"/>
    <w:rsid w:val="00964A62"/>
    <w:rsid w:val="00964AD9"/>
    <w:rsid w:val="00964CB6"/>
    <w:rsid w:val="00964D83"/>
    <w:rsid w:val="00964FB9"/>
    <w:rsid w:val="00965147"/>
    <w:rsid w:val="00965170"/>
    <w:rsid w:val="00965279"/>
    <w:rsid w:val="009653AA"/>
    <w:rsid w:val="009653F4"/>
    <w:rsid w:val="00965463"/>
    <w:rsid w:val="0096553C"/>
    <w:rsid w:val="0096566B"/>
    <w:rsid w:val="0096571E"/>
    <w:rsid w:val="00965759"/>
    <w:rsid w:val="009657C7"/>
    <w:rsid w:val="009657DB"/>
    <w:rsid w:val="0096582D"/>
    <w:rsid w:val="009658B4"/>
    <w:rsid w:val="009658DD"/>
    <w:rsid w:val="00965953"/>
    <w:rsid w:val="00965A09"/>
    <w:rsid w:val="00965A25"/>
    <w:rsid w:val="00965AFB"/>
    <w:rsid w:val="00965C39"/>
    <w:rsid w:val="00965DB8"/>
    <w:rsid w:val="00965EBE"/>
    <w:rsid w:val="00965F44"/>
    <w:rsid w:val="00965F7E"/>
    <w:rsid w:val="0096601A"/>
    <w:rsid w:val="009660D7"/>
    <w:rsid w:val="00966151"/>
    <w:rsid w:val="0096618A"/>
    <w:rsid w:val="00966289"/>
    <w:rsid w:val="009662EF"/>
    <w:rsid w:val="009662F3"/>
    <w:rsid w:val="0096631A"/>
    <w:rsid w:val="0096640D"/>
    <w:rsid w:val="0096658F"/>
    <w:rsid w:val="0096659A"/>
    <w:rsid w:val="00966613"/>
    <w:rsid w:val="0096669D"/>
    <w:rsid w:val="00966740"/>
    <w:rsid w:val="00966749"/>
    <w:rsid w:val="00966876"/>
    <w:rsid w:val="009668B0"/>
    <w:rsid w:val="009668BB"/>
    <w:rsid w:val="0096692F"/>
    <w:rsid w:val="00966B00"/>
    <w:rsid w:val="00966BDF"/>
    <w:rsid w:val="00966C30"/>
    <w:rsid w:val="00966C6E"/>
    <w:rsid w:val="00966D0F"/>
    <w:rsid w:val="00966D41"/>
    <w:rsid w:val="00966D84"/>
    <w:rsid w:val="00966E47"/>
    <w:rsid w:val="00966EF9"/>
    <w:rsid w:val="00966F0D"/>
    <w:rsid w:val="00966FE9"/>
    <w:rsid w:val="00967160"/>
    <w:rsid w:val="0096717B"/>
    <w:rsid w:val="0096718A"/>
    <w:rsid w:val="00967246"/>
    <w:rsid w:val="00967389"/>
    <w:rsid w:val="009673F4"/>
    <w:rsid w:val="00967413"/>
    <w:rsid w:val="009674EE"/>
    <w:rsid w:val="00967543"/>
    <w:rsid w:val="009675B1"/>
    <w:rsid w:val="0096769D"/>
    <w:rsid w:val="009676FD"/>
    <w:rsid w:val="0096789C"/>
    <w:rsid w:val="00967981"/>
    <w:rsid w:val="009679CF"/>
    <w:rsid w:val="00967B72"/>
    <w:rsid w:val="00967C9E"/>
    <w:rsid w:val="00967E28"/>
    <w:rsid w:val="00967EB8"/>
    <w:rsid w:val="00967EE5"/>
    <w:rsid w:val="00967F02"/>
    <w:rsid w:val="00967F54"/>
    <w:rsid w:val="00970048"/>
    <w:rsid w:val="009700AE"/>
    <w:rsid w:val="009700C5"/>
    <w:rsid w:val="009700E2"/>
    <w:rsid w:val="00970132"/>
    <w:rsid w:val="009702D8"/>
    <w:rsid w:val="009702D9"/>
    <w:rsid w:val="009702FD"/>
    <w:rsid w:val="00970530"/>
    <w:rsid w:val="009705F5"/>
    <w:rsid w:val="00970672"/>
    <w:rsid w:val="00970722"/>
    <w:rsid w:val="0097078C"/>
    <w:rsid w:val="009707B8"/>
    <w:rsid w:val="009707C4"/>
    <w:rsid w:val="00970957"/>
    <w:rsid w:val="00970A2D"/>
    <w:rsid w:val="00970AA7"/>
    <w:rsid w:val="00970BD2"/>
    <w:rsid w:val="00970C1C"/>
    <w:rsid w:val="00970EA2"/>
    <w:rsid w:val="00970F62"/>
    <w:rsid w:val="00970FB7"/>
    <w:rsid w:val="00971035"/>
    <w:rsid w:val="00971151"/>
    <w:rsid w:val="00971156"/>
    <w:rsid w:val="0097115A"/>
    <w:rsid w:val="009711F0"/>
    <w:rsid w:val="0097124C"/>
    <w:rsid w:val="00971292"/>
    <w:rsid w:val="009712AC"/>
    <w:rsid w:val="0097141C"/>
    <w:rsid w:val="0097156E"/>
    <w:rsid w:val="009715D1"/>
    <w:rsid w:val="00971663"/>
    <w:rsid w:val="0097169E"/>
    <w:rsid w:val="00971759"/>
    <w:rsid w:val="0097183F"/>
    <w:rsid w:val="00971875"/>
    <w:rsid w:val="009719FF"/>
    <w:rsid w:val="00971B27"/>
    <w:rsid w:val="00971B3C"/>
    <w:rsid w:val="00971BD0"/>
    <w:rsid w:val="00971DE8"/>
    <w:rsid w:val="00971EA2"/>
    <w:rsid w:val="00971F72"/>
    <w:rsid w:val="009720FE"/>
    <w:rsid w:val="00972491"/>
    <w:rsid w:val="009725C5"/>
    <w:rsid w:val="0097267B"/>
    <w:rsid w:val="009726E5"/>
    <w:rsid w:val="00972814"/>
    <w:rsid w:val="0097285D"/>
    <w:rsid w:val="009728A5"/>
    <w:rsid w:val="0097299D"/>
    <w:rsid w:val="00972AE6"/>
    <w:rsid w:val="00972BC9"/>
    <w:rsid w:val="00972D92"/>
    <w:rsid w:val="00972E30"/>
    <w:rsid w:val="00972E7E"/>
    <w:rsid w:val="00972E89"/>
    <w:rsid w:val="00972FD0"/>
    <w:rsid w:val="00972FF1"/>
    <w:rsid w:val="00973078"/>
    <w:rsid w:val="009730F9"/>
    <w:rsid w:val="009731AA"/>
    <w:rsid w:val="00973293"/>
    <w:rsid w:val="009732F8"/>
    <w:rsid w:val="00973474"/>
    <w:rsid w:val="00973543"/>
    <w:rsid w:val="00973604"/>
    <w:rsid w:val="00973671"/>
    <w:rsid w:val="00973854"/>
    <w:rsid w:val="00973872"/>
    <w:rsid w:val="009738E0"/>
    <w:rsid w:val="0097396C"/>
    <w:rsid w:val="00973A23"/>
    <w:rsid w:val="00974094"/>
    <w:rsid w:val="009742BC"/>
    <w:rsid w:val="009742D7"/>
    <w:rsid w:val="00974332"/>
    <w:rsid w:val="00974374"/>
    <w:rsid w:val="0097438E"/>
    <w:rsid w:val="00974468"/>
    <w:rsid w:val="00974618"/>
    <w:rsid w:val="00974745"/>
    <w:rsid w:val="0097474C"/>
    <w:rsid w:val="009748D8"/>
    <w:rsid w:val="0097497B"/>
    <w:rsid w:val="009749F8"/>
    <w:rsid w:val="009749FF"/>
    <w:rsid w:val="00974A84"/>
    <w:rsid w:val="00974C51"/>
    <w:rsid w:val="00974CEA"/>
    <w:rsid w:val="00974D8D"/>
    <w:rsid w:val="00975167"/>
    <w:rsid w:val="009751C9"/>
    <w:rsid w:val="00975236"/>
    <w:rsid w:val="009752EB"/>
    <w:rsid w:val="00975322"/>
    <w:rsid w:val="0097554B"/>
    <w:rsid w:val="00975580"/>
    <w:rsid w:val="009755BC"/>
    <w:rsid w:val="00975680"/>
    <w:rsid w:val="00975A63"/>
    <w:rsid w:val="00975C0D"/>
    <w:rsid w:val="00975DDA"/>
    <w:rsid w:val="00975E65"/>
    <w:rsid w:val="00975F46"/>
    <w:rsid w:val="00976062"/>
    <w:rsid w:val="009760B3"/>
    <w:rsid w:val="009760DA"/>
    <w:rsid w:val="009761C2"/>
    <w:rsid w:val="00976262"/>
    <w:rsid w:val="00976298"/>
    <w:rsid w:val="0097630F"/>
    <w:rsid w:val="0097657F"/>
    <w:rsid w:val="0097664F"/>
    <w:rsid w:val="00976688"/>
    <w:rsid w:val="00976772"/>
    <w:rsid w:val="00976777"/>
    <w:rsid w:val="00976840"/>
    <w:rsid w:val="0097698F"/>
    <w:rsid w:val="00976A66"/>
    <w:rsid w:val="00976BDD"/>
    <w:rsid w:val="00976C4A"/>
    <w:rsid w:val="00976CAB"/>
    <w:rsid w:val="00976FB7"/>
    <w:rsid w:val="00977179"/>
    <w:rsid w:val="009771C4"/>
    <w:rsid w:val="0097722D"/>
    <w:rsid w:val="00977253"/>
    <w:rsid w:val="009772CC"/>
    <w:rsid w:val="009773AC"/>
    <w:rsid w:val="0097741E"/>
    <w:rsid w:val="0097753D"/>
    <w:rsid w:val="009776B0"/>
    <w:rsid w:val="00977771"/>
    <w:rsid w:val="009777B7"/>
    <w:rsid w:val="009778B9"/>
    <w:rsid w:val="0097797B"/>
    <w:rsid w:val="00977AAC"/>
    <w:rsid w:val="00977B20"/>
    <w:rsid w:val="00977BBE"/>
    <w:rsid w:val="00977BE6"/>
    <w:rsid w:val="00977CD0"/>
    <w:rsid w:val="00977DE2"/>
    <w:rsid w:val="00977E8E"/>
    <w:rsid w:val="00977EBF"/>
    <w:rsid w:val="00977FCA"/>
    <w:rsid w:val="00977FE3"/>
    <w:rsid w:val="00980022"/>
    <w:rsid w:val="00980077"/>
    <w:rsid w:val="009800A5"/>
    <w:rsid w:val="00980147"/>
    <w:rsid w:val="0098016B"/>
    <w:rsid w:val="0098016D"/>
    <w:rsid w:val="009803A7"/>
    <w:rsid w:val="00980486"/>
    <w:rsid w:val="00980606"/>
    <w:rsid w:val="00980734"/>
    <w:rsid w:val="009807BF"/>
    <w:rsid w:val="00980ABA"/>
    <w:rsid w:val="00980AE9"/>
    <w:rsid w:val="00980AEB"/>
    <w:rsid w:val="00980D35"/>
    <w:rsid w:val="00980F5B"/>
    <w:rsid w:val="00980FCC"/>
    <w:rsid w:val="00981012"/>
    <w:rsid w:val="0098113E"/>
    <w:rsid w:val="00981349"/>
    <w:rsid w:val="009813AF"/>
    <w:rsid w:val="009814EF"/>
    <w:rsid w:val="009815E7"/>
    <w:rsid w:val="0098167E"/>
    <w:rsid w:val="009816C2"/>
    <w:rsid w:val="009817BE"/>
    <w:rsid w:val="009818A1"/>
    <w:rsid w:val="00981979"/>
    <w:rsid w:val="00981A1A"/>
    <w:rsid w:val="00981AFC"/>
    <w:rsid w:val="00981BD1"/>
    <w:rsid w:val="00981E0B"/>
    <w:rsid w:val="00981F4D"/>
    <w:rsid w:val="00982084"/>
    <w:rsid w:val="009822A1"/>
    <w:rsid w:val="009823D7"/>
    <w:rsid w:val="009824D0"/>
    <w:rsid w:val="00982647"/>
    <w:rsid w:val="00982686"/>
    <w:rsid w:val="00982696"/>
    <w:rsid w:val="009826F0"/>
    <w:rsid w:val="00982714"/>
    <w:rsid w:val="0098277D"/>
    <w:rsid w:val="00982986"/>
    <w:rsid w:val="0098298F"/>
    <w:rsid w:val="009829F4"/>
    <w:rsid w:val="00982B06"/>
    <w:rsid w:val="00982B38"/>
    <w:rsid w:val="00982B94"/>
    <w:rsid w:val="00982E2B"/>
    <w:rsid w:val="00982FCA"/>
    <w:rsid w:val="00983054"/>
    <w:rsid w:val="00983060"/>
    <w:rsid w:val="009830E9"/>
    <w:rsid w:val="00983175"/>
    <w:rsid w:val="009831C6"/>
    <w:rsid w:val="0098321B"/>
    <w:rsid w:val="00983285"/>
    <w:rsid w:val="009832A9"/>
    <w:rsid w:val="009832C2"/>
    <w:rsid w:val="009832DA"/>
    <w:rsid w:val="00983459"/>
    <w:rsid w:val="00983466"/>
    <w:rsid w:val="009834DB"/>
    <w:rsid w:val="00983569"/>
    <w:rsid w:val="0098370E"/>
    <w:rsid w:val="009838BC"/>
    <w:rsid w:val="00983B68"/>
    <w:rsid w:val="00983BA7"/>
    <w:rsid w:val="00983C15"/>
    <w:rsid w:val="00983D71"/>
    <w:rsid w:val="00983D9F"/>
    <w:rsid w:val="00983DAE"/>
    <w:rsid w:val="00983F45"/>
    <w:rsid w:val="00983FF8"/>
    <w:rsid w:val="00984192"/>
    <w:rsid w:val="00984250"/>
    <w:rsid w:val="00984288"/>
    <w:rsid w:val="0098429C"/>
    <w:rsid w:val="009842C3"/>
    <w:rsid w:val="00984439"/>
    <w:rsid w:val="0098449C"/>
    <w:rsid w:val="00984552"/>
    <w:rsid w:val="00984587"/>
    <w:rsid w:val="009845AB"/>
    <w:rsid w:val="009845CD"/>
    <w:rsid w:val="00984664"/>
    <w:rsid w:val="009847AC"/>
    <w:rsid w:val="009847ED"/>
    <w:rsid w:val="00984855"/>
    <w:rsid w:val="00984954"/>
    <w:rsid w:val="00984969"/>
    <w:rsid w:val="00984A0D"/>
    <w:rsid w:val="00984B69"/>
    <w:rsid w:val="00984BCE"/>
    <w:rsid w:val="00984C1F"/>
    <w:rsid w:val="00984CC0"/>
    <w:rsid w:val="00984DDF"/>
    <w:rsid w:val="00984ED9"/>
    <w:rsid w:val="00984F0E"/>
    <w:rsid w:val="00984F50"/>
    <w:rsid w:val="00985062"/>
    <w:rsid w:val="00985185"/>
    <w:rsid w:val="009852FB"/>
    <w:rsid w:val="00985352"/>
    <w:rsid w:val="00985582"/>
    <w:rsid w:val="009855C5"/>
    <w:rsid w:val="0098565D"/>
    <w:rsid w:val="0098570F"/>
    <w:rsid w:val="009858D3"/>
    <w:rsid w:val="009858ED"/>
    <w:rsid w:val="00985A29"/>
    <w:rsid w:val="00985A5E"/>
    <w:rsid w:val="00985A9C"/>
    <w:rsid w:val="00985AF2"/>
    <w:rsid w:val="00985C54"/>
    <w:rsid w:val="00985E5C"/>
    <w:rsid w:val="00985E9C"/>
    <w:rsid w:val="00985EA0"/>
    <w:rsid w:val="00985FDF"/>
    <w:rsid w:val="0098603E"/>
    <w:rsid w:val="009860A1"/>
    <w:rsid w:val="0098617F"/>
    <w:rsid w:val="0098622B"/>
    <w:rsid w:val="0098645F"/>
    <w:rsid w:val="0098652F"/>
    <w:rsid w:val="009865E2"/>
    <w:rsid w:val="0098666F"/>
    <w:rsid w:val="009866D3"/>
    <w:rsid w:val="00986745"/>
    <w:rsid w:val="00986773"/>
    <w:rsid w:val="009867E3"/>
    <w:rsid w:val="009867FA"/>
    <w:rsid w:val="00986988"/>
    <w:rsid w:val="0098698E"/>
    <w:rsid w:val="00986992"/>
    <w:rsid w:val="00986A54"/>
    <w:rsid w:val="00986B15"/>
    <w:rsid w:val="00986BBF"/>
    <w:rsid w:val="00986C07"/>
    <w:rsid w:val="00986C31"/>
    <w:rsid w:val="00986D7C"/>
    <w:rsid w:val="00986DCB"/>
    <w:rsid w:val="00986E8B"/>
    <w:rsid w:val="00987025"/>
    <w:rsid w:val="009870EF"/>
    <w:rsid w:val="009871FC"/>
    <w:rsid w:val="009873E3"/>
    <w:rsid w:val="009874ED"/>
    <w:rsid w:val="00987637"/>
    <w:rsid w:val="00987694"/>
    <w:rsid w:val="009876F7"/>
    <w:rsid w:val="00987729"/>
    <w:rsid w:val="00987760"/>
    <w:rsid w:val="0098780D"/>
    <w:rsid w:val="00987985"/>
    <w:rsid w:val="00987C0D"/>
    <w:rsid w:val="00987D12"/>
    <w:rsid w:val="00987DBE"/>
    <w:rsid w:val="00987E7E"/>
    <w:rsid w:val="00987F24"/>
    <w:rsid w:val="00987FDE"/>
    <w:rsid w:val="00987FFC"/>
    <w:rsid w:val="009900C0"/>
    <w:rsid w:val="009900CE"/>
    <w:rsid w:val="00990204"/>
    <w:rsid w:val="009902CE"/>
    <w:rsid w:val="009904B7"/>
    <w:rsid w:val="00990515"/>
    <w:rsid w:val="009905F8"/>
    <w:rsid w:val="00990739"/>
    <w:rsid w:val="009907E5"/>
    <w:rsid w:val="00990877"/>
    <w:rsid w:val="009909FA"/>
    <w:rsid w:val="00990A32"/>
    <w:rsid w:val="00990AA1"/>
    <w:rsid w:val="00990BAE"/>
    <w:rsid w:val="00990C8A"/>
    <w:rsid w:val="00990D1E"/>
    <w:rsid w:val="00990EF1"/>
    <w:rsid w:val="00991194"/>
    <w:rsid w:val="00991224"/>
    <w:rsid w:val="00991227"/>
    <w:rsid w:val="009912CC"/>
    <w:rsid w:val="009913A8"/>
    <w:rsid w:val="009913CA"/>
    <w:rsid w:val="00991591"/>
    <w:rsid w:val="00991668"/>
    <w:rsid w:val="009916C8"/>
    <w:rsid w:val="009917CE"/>
    <w:rsid w:val="009918E3"/>
    <w:rsid w:val="00991AB1"/>
    <w:rsid w:val="00991ADC"/>
    <w:rsid w:val="00991AE6"/>
    <w:rsid w:val="00991E63"/>
    <w:rsid w:val="009920D6"/>
    <w:rsid w:val="00992135"/>
    <w:rsid w:val="009924FC"/>
    <w:rsid w:val="009925F1"/>
    <w:rsid w:val="00992732"/>
    <w:rsid w:val="00992740"/>
    <w:rsid w:val="009928D8"/>
    <w:rsid w:val="009929D5"/>
    <w:rsid w:val="009929EB"/>
    <w:rsid w:val="00992B10"/>
    <w:rsid w:val="00992B2B"/>
    <w:rsid w:val="00992C2D"/>
    <w:rsid w:val="00992E13"/>
    <w:rsid w:val="00992E24"/>
    <w:rsid w:val="00992E92"/>
    <w:rsid w:val="00993066"/>
    <w:rsid w:val="009930B2"/>
    <w:rsid w:val="009930F6"/>
    <w:rsid w:val="00993113"/>
    <w:rsid w:val="0099317D"/>
    <w:rsid w:val="009932A1"/>
    <w:rsid w:val="009932C4"/>
    <w:rsid w:val="0099331F"/>
    <w:rsid w:val="0099360C"/>
    <w:rsid w:val="009936A8"/>
    <w:rsid w:val="0099380D"/>
    <w:rsid w:val="00993829"/>
    <w:rsid w:val="009938D4"/>
    <w:rsid w:val="00993915"/>
    <w:rsid w:val="00993925"/>
    <w:rsid w:val="00993AF0"/>
    <w:rsid w:val="00993AF2"/>
    <w:rsid w:val="00993B84"/>
    <w:rsid w:val="00993E14"/>
    <w:rsid w:val="00994103"/>
    <w:rsid w:val="009941BB"/>
    <w:rsid w:val="0099431C"/>
    <w:rsid w:val="00994389"/>
    <w:rsid w:val="00994460"/>
    <w:rsid w:val="0099448E"/>
    <w:rsid w:val="009944CA"/>
    <w:rsid w:val="00994535"/>
    <w:rsid w:val="00994582"/>
    <w:rsid w:val="00994606"/>
    <w:rsid w:val="009946E0"/>
    <w:rsid w:val="00994738"/>
    <w:rsid w:val="00994789"/>
    <w:rsid w:val="0099481E"/>
    <w:rsid w:val="0099482F"/>
    <w:rsid w:val="0099490A"/>
    <w:rsid w:val="009949D4"/>
    <w:rsid w:val="009949DB"/>
    <w:rsid w:val="009949E3"/>
    <w:rsid w:val="00994A42"/>
    <w:rsid w:val="00994C65"/>
    <w:rsid w:val="00994F60"/>
    <w:rsid w:val="00995007"/>
    <w:rsid w:val="009952ED"/>
    <w:rsid w:val="00995431"/>
    <w:rsid w:val="00995586"/>
    <w:rsid w:val="009955EC"/>
    <w:rsid w:val="00995733"/>
    <w:rsid w:val="009957E2"/>
    <w:rsid w:val="0099591A"/>
    <w:rsid w:val="009959C8"/>
    <w:rsid w:val="009959D0"/>
    <w:rsid w:val="00995AAB"/>
    <w:rsid w:val="00995AF7"/>
    <w:rsid w:val="00995D64"/>
    <w:rsid w:val="00996047"/>
    <w:rsid w:val="00996057"/>
    <w:rsid w:val="00996115"/>
    <w:rsid w:val="0099652D"/>
    <w:rsid w:val="009967A7"/>
    <w:rsid w:val="00996854"/>
    <w:rsid w:val="00996972"/>
    <w:rsid w:val="00996981"/>
    <w:rsid w:val="00996C57"/>
    <w:rsid w:val="00996D7C"/>
    <w:rsid w:val="00996DBA"/>
    <w:rsid w:val="00996E98"/>
    <w:rsid w:val="00996EA8"/>
    <w:rsid w:val="00996FC0"/>
    <w:rsid w:val="0099714C"/>
    <w:rsid w:val="0099740D"/>
    <w:rsid w:val="0099745C"/>
    <w:rsid w:val="009974F2"/>
    <w:rsid w:val="0099767D"/>
    <w:rsid w:val="009977E9"/>
    <w:rsid w:val="009977F0"/>
    <w:rsid w:val="00997810"/>
    <w:rsid w:val="00997889"/>
    <w:rsid w:val="00997A96"/>
    <w:rsid w:val="00997BA0"/>
    <w:rsid w:val="00997D15"/>
    <w:rsid w:val="00997D3B"/>
    <w:rsid w:val="00997F25"/>
    <w:rsid w:val="009A0023"/>
    <w:rsid w:val="009A002A"/>
    <w:rsid w:val="009A0042"/>
    <w:rsid w:val="009A008A"/>
    <w:rsid w:val="009A00C1"/>
    <w:rsid w:val="009A0131"/>
    <w:rsid w:val="009A01D1"/>
    <w:rsid w:val="009A03EC"/>
    <w:rsid w:val="009A055C"/>
    <w:rsid w:val="009A0567"/>
    <w:rsid w:val="009A056B"/>
    <w:rsid w:val="009A063C"/>
    <w:rsid w:val="009A06FC"/>
    <w:rsid w:val="009A0782"/>
    <w:rsid w:val="009A07C0"/>
    <w:rsid w:val="009A083F"/>
    <w:rsid w:val="009A08A8"/>
    <w:rsid w:val="009A08DD"/>
    <w:rsid w:val="009A097F"/>
    <w:rsid w:val="009A09E5"/>
    <w:rsid w:val="009A0A45"/>
    <w:rsid w:val="009A0C0B"/>
    <w:rsid w:val="009A0C2B"/>
    <w:rsid w:val="009A0C3B"/>
    <w:rsid w:val="009A0C85"/>
    <w:rsid w:val="009A0D65"/>
    <w:rsid w:val="009A0FDA"/>
    <w:rsid w:val="009A10D6"/>
    <w:rsid w:val="009A12B7"/>
    <w:rsid w:val="009A1354"/>
    <w:rsid w:val="009A13D8"/>
    <w:rsid w:val="009A13E3"/>
    <w:rsid w:val="009A13E9"/>
    <w:rsid w:val="009A15CC"/>
    <w:rsid w:val="009A1620"/>
    <w:rsid w:val="009A1744"/>
    <w:rsid w:val="009A1901"/>
    <w:rsid w:val="009A1962"/>
    <w:rsid w:val="009A19F7"/>
    <w:rsid w:val="009A1AB7"/>
    <w:rsid w:val="009A1D17"/>
    <w:rsid w:val="009A1DA6"/>
    <w:rsid w:val="009A1E41"/>
    <w:rsid w:val="009A1E8A"/>
    <w:rsid w:val="009A1E94"/>
    <w:rsid w:val="009A1EE7"/>
    <w:rsid w:val="009A20A1"/>
    <w:rsid w:val="009A21D5"/>
    <w:rsid w:val="009A220D"/>
    <w:rsid w:val="009A2311"/>
    <w:rsid w:val="009A236B"/>
    <w:rsid w:val="009A23BE"/>
    <w:rsid w:val="009A24B9"/>
    <w:rsid w:val="009A2556"/>
    <w:rsid w:val="009A26DF"/>
    <w:rsid w:val="009A2785"/>
    <w:rsid w:val="009A2875"/>
    <w:rsid w:val="009A297B"/>
    <w:rsid w:val="009A2A5A"/>
    <w:rsid w:val="009A2BFA"/>
    <w:rsid w:val="009A2C7F"/>
    <w:rsid w:val="009A2DB0"/>
    <w:rsid w:val="009A2DE6"/>
    <w:rsid w:val="009A2DFD"/>
    <w:rsid w:val="009A2EC5"/>
    <w:rsid w:val="009A2F0E"/>
    <w:rsid w:val="009A3020"/>
    <w:rsid w:val="009A314C"/>
    <w:rsid w:val="009A3209"/>
    <w:rsid w:val="009A3653"/>
    <w:rsid w:val="009A3700"/>
    <w:rsid w:val="009A3803"/>
    <w:rsid w:val="009A392F"/>
    <w:rsid w:val="009A39A3"/>
    <w:rsid w:val="009A39C2"/>
    <w:rsid w:val="009A3A15"/>
    <w:rsid w:val="009A3ABA"/>
    <w:rsid w:val="009A3AC9"/>
    <w:rsid w:val="009A3AF2"/>
    <w:rsid w:val="009A3CB0"/>
    <w:rsid w:val="009A3D37"/>
    <w:rsid w:val="009A3D6B"/>
    <w:rsid w:val="009A3D8F"/>
    <w:rsid w:val="009A3EB7"/>
    <w:rsid w:val="009A3EFC"/>
    <w:rsid w:val="009A44D5"/>
    <w:rsid w:val="009A4565"/>
    <w:rsid w:val="009A45C2"/>
    <w:rsid w:val="009A466F"/>
    <w:rsid w:val="009A473D"/>
    <w:rsid w:val="009A475F"/>
    <w:rsid w:val="009A477D"/>
    <w:rsid w:val="009A483C"/>
    <w:rsid w:val="009A4A0A"/>
    <w:rsid w:val="009A4A36"/>
    <w:rsid w:val="009A4D87"/>
    <w:rsid w:val="009A4ED9"/>
    <w:rsid w:val="009A4F16"/>
    <w:rsid w:val="009A4F41"/>
    <w:rsid w:val="009A5057"/>
    <w:rsid w:val="009A50F8"/>
    <w:rsid w:val="009A51A7"/>
    <w:rsid w:val="009A51AA"/>
    <w:rsid w:val="009A51C8"/>
    <w:rsid w:val="009A51D6"/>
    <w:rsid w:val="009A51FD"/>
    <w:rsid w:val="009A52C6"/>
    <w:rsid w:val="009A5478"/>
    <w:rsid w:val="009A550B"/>
    <w:rsid w:val="009A5536"/>
    <w:rsid w:val="009A555A"/>
    <w:rsid w:val="009A559D"/>
    <w:rsid w:val="009A55C1"/>
    <w:rsid w:val="009A56A2"/>
    <w:rsid w:val="009A576D"/>
    <w:rsid w:val="009A577E"/>
    <w:rsid w:val="009A579C"/>
    <w:rsid w:val="009A59E4"/>
    <w:rsid w:val="009A59EB"/>
    <w:rsid w:val="009A5A07"/>
    <w:rsid w:val="009A5A7A"/>
    <w:rsid w:val="009A5A91"/>
    <w:rsid w:val="009A5E64"/>
    <w:rsid w:val="009A5E8E"/>
    <w:rsid w:val="009A5EA5"/>
    <w:rsid w:val="009A5F48"/>
    <w:rsid w:val="009A5FBC"/>
    <w:rsid w:val="009A6081"/>
    <w:rsid w:val="009A609C"/>
    <w:rsid w:val="009A60C8"/>
    <w:rsid w:val="009A62FC"/>
    <w:rsid w:val="009A6359"/>
    <w:rsid w:val="009A6680"/>
    <w:rsid w:val="009A6691"/>
    <w:rsid w:val="009A66B7"/>
    <w:rsid w:val="009A6897"/>
    <w:rsid w:val="009A68A2"/>
    <w:rsid w:val="009A6916"/>
    <w:rsid w:val="009A6AB2"/>
    <w:rsid w:val="009A6C9F"/>
    <w:rsid w:val="009A6CDD"/>
    <w:rsid w:val="009A6CF8"/>
    <w:rsid w:val="009A6D44"/>
    <w:rsid w:val="009A6DE5"/>
    <w:rsid w:val="009A6EFE"/>
    <w:rsid w:val="009A6FC3"/>
    <w:rsid w:val="009A6FF7"/>
    <w:rsid w:val="009A7105"/>
    <w:rsid w:val="009A72CD"/>
    <w:rsid w:val="009A73A0"/>
    <w:rsid w:val="009A73C3"/>
    <w:rsid w:val="009A7432"/>
    <w:rsid w:val="009A7486"/>
    <w:rsid w:val="009A757E"/>
    <w:rsid w:val="009A7763"/>
    <w:rsid w:val="009A7942"/>
    <w:rsid w:val="009A7961"/>
    <w:rsid w:val="009A79EA"/>
    <w:rsid w:val="009A7A2F"/>
    <w:rsid w:val="009A7A3C"/>
    <w:rsid w:val="009A7C8E"/>
    <w:rsid w:val="009A7CCA"/>
    <w:rsid w:val="009A7E40"/>
    <w:rsid w:val="009A7E4F"/>
    <w:rsid w:val="009A7E89"/>
    <w:rsid w:val="009A7EC1"/>
    <w:rsid w:val="009A7ED5"/>
    <w:rsid w:val="009B002C"/>
    <w:rsid w:val="009B00AF"/>
    <w:rsid w:val="009B00FC"/>
    <w:rsid w:val="009B0452"/>
    <w:rsid w:val="009B04D6"/>
    <w:rsid w:val="009B0676"/>
    <w:rsid w:val="009B06A9"/>
    <w:rsid w:val="009B06D3"/>
    <w:rsid w:val="009B073B"/>
    <w:rsid w:val="009B07EF"/>
    <w:rsid w:val="009B0815"/>
    <w:rsid w:val="009B084C"/>
    <w:rsid w:val="009B094A"/>
    <w:rsid w:val="009B0C9A"/>
    <w:rsid w:val="009B0CA8"/>
    <w:rsid w:val="009B0DD2"/>
    <w:rsid w:val="009B0E74"/>
    <w:rsid w:val="009B109A"/>
    <w:rsid w:val="009B114C"/>
    <w:rsid w:val="009B1186"/>
    <w:rsid w:val="009B131B"/>
    <w:rsid w:val="009B13D6"/>
    <w:rsid w:val="009B1690"/>
    <w:rsid w:val="009B175D"/>
    <w:rsid w:val="009B188A"/>
    <w:rsid w:val="009B1907"/>
    <w:rsid w:val="009B191A"/>
    <w:rsid w:val="009B19ED"/>
    <w:rsid w:val="009B1A90"/>
    <w:rsid w:val="009B1B14"/>
    <w:rsid w:val="009B1C19"/>
    <w:rsid w:val="009B1CB8"/>
    <w:rsid w:val="009B1DD0"/>
    <w:rsid w:val="009B1FA4"/>
    <w:rsid w:val="009B1FF9"/>
    <w:rsid w:val="009B201F"/>
    <w:rsid w:val="009B2052"/>
    <w:rsid w:val="009B20A4"/>
    <w:rsid w:val="009B2157"/>
    <w:rsid w:val="009B226D"/>
    <w:rsid w:val="009B2387"/>
    <w:rsid w:val="009B23B5"/>
    <w:rsid w:val="009B23EA"/>
    <w:rsid w:val="009B2410"/>
    <w:rsid w:val="009B2438"/>
    <w:rsid w:val="009B24D8"/>
    <w:rsid w:val="009B27B1"/>
    <w:rsid w:val="009B2948"/>
    <w:rsid w:val="009B29BE"/>
    <w:rsid w:val="009B2AB5"/>
    <w:rsid w:val="009B2AEE"/>
    <w:rsid w:val="009B2B6B"/>
    <w:rsid w:val="009B2D73"/>
    <w:rsid w:val="009B2E9E"/>
    <w:rsid w:val="009B2EAF"/>
    <w:rsid w:val="009B2F14"/>
    <w:rsid w:val="009B2F24"/>
    <w:rsid w:val="009B2FA6"/>
    <w:rsid w:val="009B2FC2"/>
    <w:rsid w:val="009B3007"/>
    <w:rsid w:val="009B3043"/>
    <w:rsid w:val="009B309A"/>
    <w:rsid w:val="009B327A"/>
    <w:rsid w:val="009B3397"/>
    <w:rsid w:val="009B34A4"/>
    <w:rsid w:val="009B3535"/>
    <w:rsid w:val="009B3703"/>
    <w:rsid w:val="009B3720"/>
    <w:rsid w:val="009B38C6"/>
    <w:rsid w:val="009B3903"/>
    <w:rsid w:val="009B39C0"/>
    <w:rsid w:val="009B39EC"/>
    <w:rsid w:val="009B3A03"/>
    <w:rsid w:val="009B3AC4"/>
    <w:rsid w:val="009B3B74"/>
    <w:rsid w:val="009B3B83"/>
    <w:rsid w:val="009B3C9D"/>
    <w:rsid w:val="009B3D97"/>
    <w:rsid w:val="009B3E13"/>
    <w:rsid w:val="009B3E1F"/>
    <w:rsid w:val="009B3E63"/>
    <w:rsid w:val="009B40BA"/>
    <w:rsid w:val="009B42C8"/>
    <w:rsid w:val="009B44AE"/>
    <w:rsid w:val="009B45FA"/>
    <w:rsid w:val="009B461D"/>
    <w:rsid w:val="009B4630"/>
    <w:rsid w:val="009B4658"/>
    <w:rsid w:val="009B47A5"/>
    <w:rsid w:val="009B47BE"/>
    <w:rsid w:val="009B48D5"/>
    <w:rsid w:val="009B4BBD"/>
    <w:rsid w:val="009B4C43"/>
    <w:rsid w:val="009B4F11"/>
    <w:rsid w:val="009B4F5D"/>
    <w:rsid w:val="009B4F94"/>
    <w:rsid w:val="009B4FEA"/>
    <w:rsid w:val="009B5137"/>
    <w:rsid w:val="009B51D6"/>
    <w:rsid w:val="009B52B9"/>
    <w:rsid w:val="009B54CF"/>
    <w:rsid w:val="009B55C3"/>
    <w:rsid w:val="009B575D"/>
    <w:rsid w:val="009B5786"/>
    <w:rsid w:val="009B585F"/>
    <w:rsid w:val="009B5974"/>
    <w:rsid w:val="009B5A50"/>
    <w:rsid w:val="009B5ACF"/>
    <w:rsid w:val="009B5B18"/>
    <w:rsid w:val="009B5BFC"/>
    <w:rsid w:val="009B5DDE"/>
    <w:rsid w:val="009B5F09"/>
    <w:rsid w:val="009B5FA3"/>
    <w:rsid w:val="009B5FFD"/>
    <w:rsid w:val="009B6005"/>
    <w:rsid w:val="009B626A"/>
    <w:rsid w:val="009B62E1"/>
    <w:rsid w:val="009B6438"/>
    <w:rsid w:val="009B6446"/>
    <w:rsid w:val="009B64FD"/>
    <w:rsid w:val="009B6539"/>
    <w:rsid w:val="009B65E4"/>
    <w:rsid w:val="009B6742"/>
    <w:rsid w:val="009B6807"/>
    <w:rsid w:val="009B6858"/>
    <w:rsid w:val="009B68EC"/>
    <w:rsid w:val="009B68F5"/>
    <w:rsid w:val="009B6AA0"/>
    <w:rsid w:val="009B6C0B"/>
    <w:rsid w:val="009B6DA8"/>
    <w:rsid w:val="009B6E54"/>
    <w:rsid w:val="009B6E57"/>
    <w:rsid w:val="009B705A"/>
    <w:rsid w:val="009B7168"/>
    <w:rsid w:val="009B71BE"/>
    <w:rsid w:val="009B7326"/>
    <w:rsid w:val="009B73E9"/>
    <w:rsid w:val="009B73F9"/>
    <w:rsid w:val="009B751F"/>
    <w:rsid w:val="009B77B6"/>
    <w:rsid w:val="009B78B8"/>
    <w:rsid w:val="009B78E9"/>
    <w:rsid w:val="009B79F1"/>
    <w:rsid w:val="009B7A16"/>
    <w:rsid w:val="009B7A1B"/>
    <w:rsid w:val="009B7B2E"/>
    <w:rsid w:val="009B7BC2"/>
    <w:rsid w:val="009B7DBF"/>
    <w:rsid w:val="009B7E30"/>
    <w:rsid w:val="009B7E40"/>
    <w:rsid w:val="009B7F78"/>
    <w:rsid w:val="009C0060"/>
    <w:rsid w:val="009C0069"/>
    <w:rsid w:val="009C00A6"/>
    <w:rsid w:val="009C00B3"/>
    <w:rsid w:val="009C00D6"/>
    <w:rsid w:val="009C011B"/>
    <w:rsid w:val="009C0182"/>
    <w:rsid w:val="009C01E1"/>
    <w:rsid w:val="009C024F"/>
    <w:rsid w:val="009C0251"/>
    <w:rsid w:val="009C03BF"/>
    <w:rsid w:val="009C03E5"/>
    <w:rsid w:val="009C041C"/>
    <w:rsid w:val="009C0433"/>
    <w:rsid w:val="009C0623"/>
    <w:rsid w:val="009C08E5"/>
    <w:rsid w:val="009C091E"/>
    <w:rsid w:val="009C09A6"/>
    <w:rsid w:val="009C0A66"/>
    <w:rsid w:val="009C0AFD"/>
    <w:rsid w:val="009C0BBE"/>
    <w:rsid w:val="009C0FD2"/>
    <w:rsid w:val="009C1071"/>
    <w:rsid w:val="009C1079"/>
    <w:rsid w:val="009C10CD"/>
    <w:rsid w:val="009C124F"/>
    <w:rsid w:val="009C150A"/>
    <w:rsid w:val="009C1650"/>
    <w:rsid w:val="009C177B"/>
    <w:rsid w:val="009C1822"/>
    <w:rsid w:val="009C18E2"/>
    <w:rsid w:val="009C1A56"/>
    <w:rsid w:val="009C1B25"/>
    <w:rsid w:val="009C1BB5"/>
    <w:rsid w:val="009C1E3D"/>
    <w:rsid w:val="009C1E67"/>
    <w:rsid w:val="009C1F5C"/>
    <w:rsid w:val="009C1F74"/>
    <w:rsid w:val="009C2067"/>
    <w:rsid w:val="009C20AC"/>
    <w:rsid w:val="009C210A"/>
    <w:rsid w:val="009C2393"/>
    <w:rsid w:val="009C23DB"/>
    <w:rsid w:val="009C2531"/>
    <w:rsid w:val="009C2687"/>
    <w:rsid w:val="009C275F"/>
    <w:rsid w:val="009C279A"/>
    <w:rsid w:val="009C27B6"/>
    <w:rsid w:val="009C2856"/>
    <w:rsid w:val="009C2C3E"/>
    <w:rsid w:val="009C2C87"/>
    <w:rsid w:val="009C2D7F"/>
    <w:rsid w:val="009C2E51"/>
    <w:rsid w:val="009C2FA3"/>
    <w:rsid w:val="009C3051"/>
    <w:rsid w:val="009C3115"/>
    <w:rsid w:val="009C3141"/>
    <w:rsid w:val="009C32AA"/>
    <w:rsid w:val="009C32B8"/>
    <w:rsid w:val="009C3318"/>
    <w:rsid w:val="009C352B"/>
    <w:rsid w:val="009C353A"/>
    <w:rsid w:val="009C364C"/>
    <w:rsid w:val="009C365F"/>
    <w:rsid w:val="009C36D8"/>
    <w:rsid w:val="009C390A"/>
    <w:rsid w:val="009C3989"/>
    <w:rsid w:val="009C3A94"/>
    <w:rsid w:val="009C3C29"/>
    <w:rsid w:val="009C3C2A"/>
    <w:rsid w:val="009C3C78"/>
    <w:rsid w:val="009C3D10"/>
    <w:rsid w:val="009C3D9F"/>
    <w:rsid w:val="009C3DF1"/>
    <w:rsid w:val="009C3FFD"/>
    <w:rsid w:val="009C4016"/>
    <w:rsid w:val="009C40D6"/>
    <w:rsid w:val="009C4129"/>
    <w:rsid w:val="009C4140"/>
    <w:rsid w:val="009C415B"/>
    <w:rsid w:val="009C42F7"/>
    <w:rsid w:val="009C447B"/>
    <w:rsid w:val="009C4487"/>
    <w:rsid w:val="009C4515"/>
    <w:rsid w:val="009C45D1"/>
    <w:rsid w:val="009C462D"/>
    <w:rsid w:val="009C4678"/>
    <w:rsid w:val="009C47DE"/>
    <w:rsid w:val="009C4839"/>
    <w:rsid w:val="009C48A1"/>
    <w:rsid w:val="009C493F"/>
    <w:rsid w:val="009C4976"/>
    <w:rsid w:val="009C4B0B"/>
    <w:rsid w:val="009C4B33"/>
    <w:rsid w:val="009C4BA2"/>
    <w:rsid w:val="009C4DEF"/>
    <w:rsid w:val="009C4F1B"/>
    <w:rsid w:val="009C4F47"/>
    <w:rsid w:val="009C4FAD"/>
    <w:rsid w:val="009C4FDF"/>
    <w:rsid w:val="009C508B"/>
    <w:rsid w:val="009C51F5"/>
    <w:rsid w:val="009C521A"/>
    <w:rsid w:val="009C52CE"/>
    <w:rsid w:val="009C531B"/>
    <w:rsid w:val="009C550B"/>
    <w:rsid w:val="009C5777"/>
    <w:rsid w:val="009C58F3"/>
    <w:rsid w:val="009C59B4"/>
    <w:rsid w:val="009C5A3D"/>
    <w:rsid w:val="009C5B3A"/>
    <w:rsid w:val="009C5DC7"/>
    <w:rsid w:val="009C5DFA"/>
    <w:rsid w:val="009C5E23"/>
    <w:rsid w:val="009C5E53"/>
    <w:rsid w:val="009C5F4E"/>
    <w:rsid w:val="009C60D1"/>
    <w:rsid w:val="009C60DA"/>
    <w:rsid w:val="009C61E1"/>
    <w:rsid w:val="009C61E6"/>
    <w:rsid w:val="009C638F"/>
    <w:rsid w:val="009C63E3"/>
    <w:rsid w:val="009C6411"/>
    <w:rsid w:val="009C66CD"/>
    <w:rsid w:val="009C66E8"/>
    <w:rsid w:val="009C6847"/>
    <w:rsid w:val="009C6880"/>
    <w:rsid w:val="009C6A5D"/>
    <w:rsid w:val="009C6A6D"/>
    <w:rsid w:val="009C6AD6"/>
    <w:rsid w:val="009C6B40"/>
    <w:rsid w:val="009C6BCD"/>
    <w:rsid w:val="009C6C5B"/>
    <w:rsid w:val="009C6C6C"/>
    <w:rsid w:val="009C6CAA"/>
    <w:rsid w:val="009C6D25"/>
    <w:rsid w:val="009C6DA1"/>
    <w:rsid w:val="009C6E13"/>
    <w:rsid w:val="009C6E65"/>
    <w:rsid w:val="009C6EAF"/>
    <w:rsid w:val="009C7103"/>
    <w:rsid w:val="009C710F"/>
    <w:rsid w:val="009C71FA"/>
    <w:rsid w:val="009C7255"/>
    <w:rsid w:val="009C728C"/>
    <w:rsid w:val="009C73BA"/>
    <w:rsid w:val="009C752D"/>
    <w:rsid w:val="009C75AA"/>
    <w:rsid w:val="009C770F"/>
    <w:rsid w:val="009C77B7"/>
    <w:rsid w:val="009C79BF"/>
    <w:rsid w:val="009C7B71"/>
    <w:rsid w:val="009C7BC6"/>
    <w:rsid w:val="009C7C5F"/>
    <w:rsid w:val="009C7D72"/>
    <w:rsid w:val="009C7E0C"/>
    <w:rsid w:val="009C7E28"/>
    <w:rsid w:val="009C7EDF"/>
    <w:rsid w:val="009C7FC6"/>
    <w:rsid w:val="009C7FEA"/>
    <w:rsid w:val="009D0040"/>
    <w:rsid w:val="009D0057"/>
    <w:rsid w:val="009D00F8"/>
    <w:rsid w:val="009D0254"/>
    <w:rsid w:val="009D0378"/>
    <w:rsid w:val="009D03F8"/>
    <w:rsid w:val="009D04AD"/>
    <w:rsid w:val="009D05AA"/>
    <w:rsid w:val="009D05E6"/>
    <w:rsid w:val="009D063D"/>
    <w:rsid w:val="009D07E6"/>
    <w:rsid w:val="009D080A"/>
    <w:rsid w:val="009D081F"/>
    <w:rsid w:val="009D08A4"/>
    <w:rsid w:val="009D0918"/>
    <w:rsid w:val="009D09E3"/>
    <w:rsid w:val="009D0A93"/>
    <w:rsid w:val="009D0A9D"/>
    <w:rsid w:val="009D0BB8"/>
    <w:rsid w:val="009D0C1A"/>
    <w:rsid w:val="009D0E76"/>
    <w:rsid w:val="009D0F32"/>
    <w:rsid w:val="009D0F43"/>
    <w:rsid w:val="009D0FB7"/>
    <w:rsid w:val="009D0FC9"/>
    <w:rsid w:val="009D0FE2"/>
    <w:rsid w:val="009D1054"/>
    <w:rsid w:val="009D1108"/>
    <w:rsid w:val="009D1139"/>
    <w:rsid w:val="009D131D"/>
    <w:rsid w:val="009D138A"/>
    <w:rsid w:val="009D1457"/>
    <w:rsid w:val="009D1670"/>
    <w:rsid w:val="009D16F5"/>
    <w:rsid w:val="009D177E"/>
    <w:rsid w:val="009D1A27"/>
    <w:rsid w:val="009D1A76"/>
    <w:rsid w:val="009D1C45"/>
    <w:rsid w:val="009D1DEC"/>
    <w:rsid w:val="009D1E74"/>
    <w:rsid w:val="009D1EA9"/>
    <w:rsid w:val="009D2188"/>
    <w:rsid w:val="009D221F"/>
    <w:rsid w:val="009D2375"/>
    <w:rsid w:val="009D2502"/>
    <w:rsid w:val="009D2505"/>
    <w:rsid w:val="009D255D"/>
    <w:rsid w:val="009D2797"/>
    <w:rsid w:val="009D288B"/>
    <w:rsid w:val="009D2A34"/>
    <w:rsid w:val="009D2C33"/>
    <w:rsid w:val="009D2D6C"/>
    <w:rsid w:val="009D2D72"/>
    <w:rsid w:val="009D2DB0"/>
    <w:rsid w:val="009D2E7F"/>
    <w:rsid w:val="009D2FAB"/>
    <w:rsid w:val="009D30C5"/>
    <w:rsid w:val="009D30CF"/>
    <w:rsid w:val="009D30D4"/>
    <w:rsid w:val="009D3180"/>
    <w:rsid w:val="009D31A0"/>
    <w:rsid w:val="009D3270"/>
    <w:rsid w:val="009D32A7"/>
    <w:rsid w:val="009D32F8"/>
    <w:rsid w:val="009D3347"/>
    <w:rsid w:val="009D3355"/>
    <w:rsid w:val="009D3439"/>
    <w:rsid w:val="009D34D6"/>
    <w:rsid w:val="009D351B"/>
    <w:rsid w:val="009D36D9"/>
    <w:rsid w:val="009D371E"/>
    <w:rsid w:val="009D3906"/>
    <w:rsid w:val="009D3910"/>
    <w:rsid w:val="009D3919"/>
    <w:rsid w:val="009D3A7E"/>
    <w:rsid w:val="009D3B46"/>
    <w:rsid w:val="009D3D05"/>
    <w:rsid w:val="009D3D0E"/>
    <w:rsid w:val="009D3D2A"/>
    <w:rsid w:val="009D3E6F"/>
    <w:rsid w:val="009D3E92"/>
    <w:rsid w:val="009D3EA8"/>
    <w:rsid w:val="009D3EAD"/>
    <w:rsid w:val="009D3F57"/>
    <w:rsid w:val="009D3FF7"/>
    <w:rsid w:val="009D412E"/>
    <w:rsid w:val="009D416C"/>
    <w:rsid w:val="009D41C1"/>
    <w:rsid w:val="009D4343"/>
    <w:rsid w:val="009D43EF"/>
    <w:rsid w:val="009D4443"/>
    <w:rsid w:val="009D44B8"/>
    <w:rsid w:val="009D454F"/>
    <w:rsid w:val="009D468E"/>
    <w:rsid w:val="009D49DC"/>
    <w:rsid w:val="009D4AC9"/>
    <w:rsid w:val="009D4BAD"/>
    <w:rsid w:val="009D4BE3"/>
    <w:rsid w:val="009D4CFB"/>
    <w:rsid w:val="009D4DE7"/>
    <w:rsid w:val="009D4F6B"/>
    <w:rsid w:val="009D4FFD"/>
    <w:rsid w:val="009D5165"/>
    <w:rsid w:val="009D51CE"/>
    <w:rsid w:val="009D52F2"/>
    <w:rsid w:val="009D5440"/>
    <w:rsid w:val="009D54DE"/>
    <w:rsid w:val="009D5537"/>
    <w:rsid w:val="009D5561"/>
    <w:rsid w:val="009D5563"/>
    <w:rsid w:val="009D5717"/>
    <w:rsid w:val="009D5759"/>
    <w:rsid w:val="009D587B"/>
    <w:rsid w:val="009D5BC6"/>
    <w:rsid w:val="009D5D76"/>
    <w:rsid w:val="009D5DB0"/>
    <w:rsid w:val="009D5E7E"/>
    <w:rsid w:val="009D5F12"/>
    <w:rsid w:val="009D60C6"/>
    <w:rsid w:val="009D60FA"/>
    <w:rsid w:val="009D6135"/>
    <w:rsid w:val="009D6160"/>
    <w:rsid w:val="009D6179"/>
    <w:rsid w:val="009D619E"/>
    <w:rsid w:val="009D6250"/>
    <w:rsid w:val="009D62A6"/>
    <w:rsid w:val="009D639E"/>
    <w:rsid w:val="009D64D0"/>
    <w:rsid w:val="009D64E2"/>
    <w:rsid w:val="009D65BF"/>
    <w:rsid w:val="009D6755"/>
    <w:rsid w:val="009D67E5"/>
    <w:rsid w:val="009D6916"/>
    <w:rsid w:val="009D697D"/>
    <w:rsid w:val="009D6A82"/>
    <w:rsid w:val="009D6AA7"/>
    <w:rsid w:val="009D6CE5"/>
    <w:rsid w:val="009D6D1C"/>
    <w:rsid w:val="009D6DD3"/>
    <w:rsid w:val="009D6EC9"/>
    <w:rsid w:val="009D6FA9"/>
    <w:rsid w:val="009D6FE8"/>
    <w:rsid w:val="009D713E"/>
    <w:rsid w:val="009D714B"/>
    <w:rsid w:val="009D7221"/>
    <w:rsid w:val="009D723E"/>
    <w:rsid w:val="009D72F7"/>
    <w:rsid w:val="009D740B"/>
    <w:rsid w:val="009D747F"/>
    <w:rsid w:val="009D758E"/>
    <w:rsid w:val="009D77E6"/>
    <w:rsid w:val="009D7840"/>
    <w:rsid w:val="009D78CC"/>
    <w:rsid w:val="009D7A19"/>
    <w:rsid w:val="009D7B70"/>
    <w:rsid w:val="009D7BE5"/>
    <w:rsid w:val="009D7C31"/>
    <w:rsid w:val="009D7C4E"/>
    <w:rsid w:val="009D7D60"/>
    <w:rsid w:val="009D7D74"/>
    <w:rsid w:val="009D7D94"/>
    <w:rsid w:val="009D7DB5"/>
    <w:rsid w:val="009D7E31"/>
    <w:rsid w:val="009D7EB9"/>
    <w:rsid w:val="009D7EF3"/>
    <w:rsid w:val="009D7F58"/>
    <w:rsid w:val="009E00CB"/>
    <w:rsid w:val="009E010F"/>
    <w:rsid w:val="009E0178"/>
    <w:rsid w:val="009E0276"/>
    <w:rsid w:val="009E02C8"/>
    <w:rsid w:val="009E0327"/>
    <w:rsid w:val="009E033B"/>
    <w:rsid w:val="009E0366"/>
    <w:rsid w:val="009E03B3"/>
    <w:rsid w:val="009E05E0"/>
    <w:rsid w:val="009E08ED"/>
    <w:rsid w:val="009E099B"/>
    <w:rsid w:val="009E0AA8"/>
    <w:rsid w:val="009E0B57"/>
    <w:rsid w:val="009E0B7C"/>
    <w:rsid w:val="009E0B93"/>
    <w:rsid w:val="009E0BC7"/>
    <w:rsid w:val="009E0C5F"/>
    <w:rsid w:val="009E0D48"/>
    <w:rsid w:val="009E0D6C"/>
    <w:rsid w:val="009E0DA5"/>
    <w:rsid w:val="009E0FE7"/>
    <w:rsid w:val="009E11A5"/>
    <w:rsid w:val="009E11F1"/>
    <w:rsid w:val="009E1219"/>
    <w:rsid w:val="009E12BE"/>
    <w:rsid w:val="009E13CB"/>
    <w:rsid w:val="009E1495"/>
    <w:rsid w:val="009E162B"/>
    <w:rsid w:val="009E16A0"/>
    <w:rsid w:val="009E16C3"/>
    <w:rsid w:val="009E1772"/>
    <w:rsid w:val="009E1780"/>
    <w:rsid w:val="009E1840"/>
    <w:rsid w:val="009E19DD"/>
    <w:rsid w:val="009E1BF6"/>
    <w:rsid w:val="009E1C36"/>
    <w:rsid w:val="009E1CA0"/>
    <w:rsid w:val="009E1D82"/>
    <w:rsid w:val="009E1DE0"/>
    <w:rsid w:val="009E1ECC"/>
    <w:rsid w:val="009E2065"/>
    <w:rsid w:val="009E228A"/>
    <w:rsid w:val="009E23C3"/>
    <w:rsid w:val="009E23D4"/>
    <w:rsid w:val="009E2421"/>
    <w:rsid w:val="009E2422"/>
    <w:rsid w:val="009E2499"/>
    <w:rsid w:val="009E2547"/>
    <w:rsid w:val="009E254A"/>
    <w:rsid w:val="009E2553"/>
    <w:rsid w:val="009E259C"/>
    <w:rsid w:val="009E2712"/>
    <w:rsid w:val="009E2730"/>
    <w:rsid w:val="009E28A0"/>
    <w:rsid w:val="009E293D"/>
    <w:rsid w:val="009E29F8"/>
    <w:rsid w:val="009E2AC9"/>
    <w:rsid w:val="009E2B08"/>
    <w:rsid w:val="009E2C76"/>
    <w:rsid w:val="009E2CBB"/>
    <w:rsid w:val="009E2D43"/>
    <w:rsid w:val="009E2DF7"/>
    <w:rsid w:val="009E2FD8"/>
    <w:rsid w:val="009E310D"/>
    <w:rsid w:val="009E3178"/>
    <w:rsid w:val="009E32DD"/>
    <w:rsid w:val="009E333D"/>
    <w:rsid w:val="009E3381"/>
    <w:rsid w:val="009E34F9"/>
    <w:rsid w:val="009E350A"/>
    <w:rsid w:val="009E36CE"/>
    <w:rsid w:val="009E3866"/>
    <w:rsid w:val="009E38CE"/>
    <w:rsid w:val="009E3967"/>
    <w:rsid w:val="009E3C2F"/>
    <w:rsid w:val="009E3E44"/>
    <w:rsid w:val="009E3E9C"/>
    <w:rsid w:val="009E3F84"/>
    <w:rsid w:val="009E3F9E"/>
    <w:rsid w:val="009E406B"/>
    <w:rsid w:val="009E40A0"/>
    <w:rsid w:val="009E40ED"/>
    <w:rsid w:val="009E4608"/>
    <w:rsid w:val="009E4659"/>
    <w:rsid w:val="009E48DA"/>
    <w:rsid w:val="009E48FD"/>
    <w:rsid w:val="009E4978"/>
    <w:rsid w:val="009E4A67"/>
    <w:rsid w:val="009E4AFD"/>
    <w:rsid w:val="009E4D9B"/>
    <w:rsid w:val="009E4E6C"/>
    <w:rsid w:val="009E4EF7"/>
    <w:rsid w:val="009E4F9C"/>
    <w:rsid w:val="009E504B"/>
    <w:rsid w:val="009E50F1"/>
    <w:rsid w:val="009E547C"/>
    <w:rsid w:val="009E54C5"/>
    <w:rsid w:val="009E5564"/>
    <w:rsid w:val="009E55D4"/>
    <w:rsid w:val="009E56B6"/>
    <w:rsid w:val="009E56D5"/>
    <w:rsid w:val="009E56FD"/>
    <w:rsid w:val="009E57C2"/>
    <w:rsid w:val="009E5819"/>
    <w:rsid w:val="009E5895"/>
    <w:rsid w:val="009E59F8"/>
    <w:rsid w:val="009E5A27"/>
    <w:rsid w:val="009E5A45"/>
    <w:rsid w:val="009E5A5E"/>
    <w:rsid w:val="009E5A97"/>
    <w:rsid w:val="009E5B75"/>
    <w:rsid w:val="009E5C0E"/>
    <w:rsid w:val="009E5C30"/>
    <w:rsid w:val="009E5DCB"/>
    <w:rsid w:val="009E5DE4"/>
    <w:rsid w:val="009E5E53"/>
    <w:rsid w:val="009E5E88"/>
    <w:rsid w:val="009E5EC2"/>
    <w:rsid w:val="009E5F5F"/>
    <w:rsid w:val="009E61F4"/>
    <w:rsid w:val="009E63BE"/>
    <w:rsid w:val="009E6533"/>
    <w:rsid w:val="009E660B"/>
    <w:rsid w:val="009E68E3"/>
    <w:rsid w:val="009E6A5C"/>
    <w:rsid w:val="009E6B4A"/>
    <w:rsid w:val="009E6BC3"/>
    <w:rsid w:val="009E6DB7"/>
    <w:rsid w:val="009E6DD4"/>
    <w:rsid w:val="009E6E35"/>
    <w:rsid w:val="009E6E5A"/>
    <w:rsid w:val="009E6FAB"/>
    <w:rsid w:val="009E6FB5"/>
    <w:rsid w:val="009E708B"/>
    <w:rsid w:val="009E7109"/>
    <w:rsid w:val="009E713D"/>
    <w:rsid w:val="009E71F2"/>
    <w:rsid w:val="009E7229"/>
    <w:rsid w:val="009E72D6"/>
    <w:rsid w:val="009E72E1"/>
    <w:rsid w:val="009E7319"/>
    <w:rsid w:val="009E7345"/>
    <w:rsid w:val="009E74F7"/>
    <w:rsid w:val="009E7567"/>
    <w:rsid w:val="009E765C"/>
    <w:rsid w:val="009E76F9"/>
    <w:rsid w:val="009E77FE"/>
    <w:rsid w:val="009E78C8"/>
    <w:rsid w:val="009E78CD"/>
    <w:rsid w:val="009E7A32"/>
    <w:rsid w:val="009E7A6A"/>
    <w:rsid w:val="009E7A7B"/>
    <w:rsid w:val="009E7AAB"/>
    <w:rsid w:val="009E7AF6"/>
    <w:rsid w:val="009E7B6C"/>
    <w:rsid w:val="009E7C81"/>
    <w:rsid w:val="009E7E20"/>
    <w:rsid w:val="009E7FB8"/>
    <w:rsid w:val="009F00DB"/>
    <w:rsid w:val="009F00E6"/>
    <w:rsid w:val="009F0115"/>
    <w:rsid w:val="009F019B"/>
    <w:rsid w:val="009F046A"/>
    <w:rsid w:val="009F0656"/>
    <w:rsid w:val="009F07CE"/>
    <w:rsid w:val="009F081F"/>
    <w:rsid w:val="009F0820"/>
    <w:rsid w:val="009F08C3"/>
    <w:rsid w:val="009F09A5"/>
    <w:rsid w:val="009F09A7"/>
    <w:rsid w:val="009F0A13"/>
    <w:rsid w:val="009F0BF9"/>
    <w:rsid w:val="009F0C59"/>
    <w:rsid w:val="009F0CF5"/>
    <w:rsid w:val="009F0D22"/>
    <w:rsid w:val="009F0D96"/>
    <w:rsid w:val="009F0DCD"/>
    <w:rsid w:val="009F1303"/>
    <w:rsid w:val="009F1345"/>
    <w:rsid w:val="009F1367"/>
    <w:rsid w:val="009F1382"/>
    <w:rsid w:val="009F1399"/>
    <w:rsid w:val="009F1658"/>
    <w:rsid w:val="009F1697"/>
    <w:rsid w:val="009F17A7"/>
    <w:rsid w:val="009F1844"/>
    <w:rsid w:val="009F1A05"/>
    <w:rsid w:val="009F1A08"/>
    <w:rsid w:val="009F1AC9"/>
    <w:rsid w:val="009F1B30"/>
    <w:rsid w:val="009F1B47"/>
    <w:rsid w:val="009F1C1B"/>
    <w:rsid w:val="009F1C40"/>
    <w:rsid w:val="009F1C46"/>
    <w:rsid w:val="009F1C7E"/>
    <w:rsid w:val="009F1C88"/>
    <w:rsid w:val="009F1F8D"/>
    <w:rsid w:val="009F1FCA"/>
    <w:rsid w:val="009F2026"/>
    <w:rsid w:val="009F21EE"/>
    <w:rsid w:val="009F2269"/>
    <w:rsid w:val="009F236D"/>
    <w:rsid w:val="009F242F"/>
    <w:rsid w:val="009F24BF"/>
    <w:rsid w:val="009F254E"/>
    <w:rsid w:val="009F25BB"/>
    <w:rsid w:val="009F25D9"/>
    <w:rsid w:val="009F27FA"/>
    <w:rsid w:val="009F28CF"/>
    <w:rsid w:val="009F28D8"/>
    <w:rsid w:val="009F2948"/>
    <w:rsid w:val="009F295E"/>
    <w:rsid w:val="009F2B52"/>
    <w:rsid w:val="009F2BF9"/>
    <w:rsid w:val="009F2C4E"/>
    <w:rsid w:val="009F2CA0"/>
    <w:rsid w:val="009F2D61"/>
    <w:rsid w:val="009F2D87"/>
    <w:rsid w:val="009F2DA8"/>
    <w:rsid w:val="009F2DBB"/>
    <w:rsid w:val="009F2FF6"/>
    <w:rsid w:val="009F3087"/>
    <w:rsid w:val="009F3143"/>
    <w:rsid w:val="009F33F5"/>
    <w:rsid w:val="009F3411"/>
    <w:rsid w:val="009F3558"/>
    <w:rsid w:val="009F36BE"/>
    <w:rsid w:val="009F3763"/>
    <w:rsid w:val="009F3785"/>
    <w:rsid w:val="009F37ED"/>
    <w:rsid w:val="009F3848"/>
    <w:rsid w:val="009F38F4"/>
    <w:rsid w:val="009F38FA"/>
    <w:rsid w:val="009F3A0B"/>
    <w:rsid w:val="009F3AC1"/>
    <w:rsid w:val="009F3AC3"/>
    <w:rsid w:val="009F3B5D"/>
    <w:rsid w:val="009F3B81"/>
    <w:rsid w:val="009F3C7F"/>
    <w:rsid w:val="009F3D4B"/>
    <w:rsid w:val="009F3D7C"/>
    <w:rsid w:val="009F3DA1"/>
    <w:rsid w:val="009F3E57"/>
    <w:rsid w:val="009F3F19"/>
    <w:rsid w:val="009F4046"/>
    <w:rsid w:val="009F410B"/>
    <w:rsid w:val="009F4112"/>
    <w:rsid w:val="009F414F"/>
    <w:rsid w:val="009F41A5"/>
    <w:rsid w:val="009F43DC"/>
    <w:rsid w:val="009F442D"/>
    <w:rsid w:val="009F455A"/>
    <w:rsid w:val="009F4693"/>
    <w:rsid w:val="009F4767"/>
    <w:rsid w:val="009F477B"/>
    <w:rsid w:val="009F478B"/>
    <w:rsid w:val="009F47FE"/>
    <w:rsid w:val="009F484C"/>
    <w:rsid w:val="009F48D4"/>
    <w:rsid w:val="009F4916"/>
    <w:rsid w:val="009F4BD3"/>
    <w:rsid w:val="009F4BF0"/>
    <w:rsid w:val="009F4EBE"/>
    <w:rsid w:val="009F4FE5"/>
    <w:rsid w:val="009F503B"/>
    <w:rsid w:val="009F50D9"/>
    <w:rsid w:val="009F5174"/>
    <w:rsid w:val="009F53B5"/>
    <w:rsid w:val="009F5601"/>
    <w:rsid w:val="009F5639"/>
    <w:rsid w:val="009F5731"/>
    <w:rsid w:val="009F57C7"/>
    <w:rsid w:val="009F595C"/>
    <w:rsid w:val="009F5982"/>
    <w:rsid w:val="009F59DC"/>
    <w:rsid w:val="009F5C81"/>
    <w:rsid w:val="009F5D21"/>
    <w:rsid w:val="009F5E50"/>
    <w:rsid w:val="009F5F0E"/>
    <w:rsid w:val="009F5FCB"/>
    <w:rsid w:val="009F6117"/>
    <w:rsid w:val="009F6146"/>
    <w:rsid w:val="009F6262"/>
    <w:rsid w:val="009F655D"/>
    <w:rsid w:val="009F65B5"/>
    <w:rsid w:val="009F65B8"/>
    <w:rsid w:val="009F66AB"/>
    <w:rsid w:val="009F66AF"/>
    <w:rsid w:val="009F66B8"/>
    <w:rsid w:val="009F66D6"/>
    <w:rsid w:val="009F678D"/>
    <w:rsid w:val="009F6840"/>
    <w:rsid w:val="009F6948"/>
    <w:rsid w:val="009F6966"/>
    <w:rsid w:val="009F69BD"/>
    <w:rsid w:val="009F69D0"/>
    <w:rsid w:val="009F6B0E"/>
    <w:rsid w:val="009F6BE1"/>
    <w:rsid w:val="009F6C61"/>
    <w:rsid w:val="009F6D56"/>
    <w:rsid w:val="009F6DD1"/>
    <w:rsid w:val="009F6E8F"/>
    <w:rsid w:val="009F6ECC"/>
    <w:rsid w:val="009F6FB2"/>
    <w:rsid w:val="009F717F"/>
    <w:rsid w:val="009F7225"/>
    <w:rsid w:val="009F7374"/>
    <w:rsid w:val="009F73A7"/>
    <w:rsid w:val="009F7496"/>
    <w:rsid w:val="009F74EB"/>
    <w:rsid w:val="009F753D"/>
    <w:rsid w:val="009F7553"/>
    <w:rsid w:val="009F75EB"/>
    <w:rsid w:val="009F7615"/>
    <w:rsid w:val="009F76EB"/>
    <w:rsid w:val="009F7772"/>
    <w:rsid w:val="009F781C"/>
    <w:rsid w:val="009F7850"/>
    <w:rsid w:val="009F789F"/>
    <w:rsid w:val="009F78BB"/>
    <w:rsid w:val="009F78DB"/>
    <w:rsid w:val="009F799C"/>
    <w:rsid w:val="009F7A67"/>
    <w:rsid w:val="009F7B6B"/>
    <w:rsid w:val="009F7C6D"/>
    <w:rsid w:val="009F7D33"/>
    <w:rsid w:val="009F7D71"/>
    <w:rsid w:val="009F7DFB"/>
    <w:rsid w:val="009F7E58"/>
    <w:rsid w:val="009F7E8F"/>
    <w:rsid w:val="009F7EAF"/>
    <w:rsid w:val="009F7EC2"/>
    <w:rsid w:val="009F7F5A"/>
    <w:rsid w:val="00A00004"/>
    <w:rsid w:val="00A0008C"/>
    <w:rsid w:val="00A000E0"/>
    <w:rsid w:val="00A00122"/>
    <w:rsid w:val="00A003E8"/>
    <w:rsid w:val="00A00459"/>
    <w:rsid w:val="00A00523"/>
    <w:rsid w:val="00A00682"/>
    <w:rsid w:val="00A006B3"/>
    <w:rsid w:val="00A008E6"/>
    <w:rsid w:val="00A0094A"/>
    <w:rsid w:val="00A00970"/>
    <w:rsid w:val="00A00A81"/>
    <w:rsid w:val="00A00D1D"/>
    <w:rsid w:val="00A00D39"/>
    <w:rsid w:val="00A00EE9"/>
    <w:rsid w:val="00A00EEA"/>
    <w:rsid w:val="00A00F8B"/>
    <w:rsid w:val="00A01068"/>
    <w:rsid w:val="00A01119"/>
    <w:rsid w:val="00A0112D"/>
    <w:rsid w:val="00A01203"/>
    <w:rsid w:val="00A012BD"/>
    <w:rsid w:val="00A01325"/>
    <w:rsid w:val="00A0134A"/>
    <w:rsid w:val="00A013E7"/>
    <w:rsid w:val="00A0150F"/>
    <w:rsid w:val="00A01527"/>
    <w:rsid w:val="00A0152A"/>
    <w:rsid w:val="00A015C4"/>
    <w:rsid w:val="00A015CB"/>
    <w:rsid w:val="00A0173B"/>
    <w:rsid w:val="00A01808"/>
    <w:rsid w:val="00A01814"/>
    <w:rsid w:val="00A018AF"/>
    <w:rsid w:val="00A018CC"/>
    <w:rsid w:val="00A018CF"/>
    <w:rsid w:val="00A0199B"/>
    <w:rsid w:val="00A01C1E"/>
    <w:rsid w:val="00A01D22"/>
    <w:rsid w:val="00A01D51"/>
    <w:rsid w:val="00A01EAB"/>
    <w:rsid w:val="00A01FA3"/>
    <w:rsid w:val="00A020BB"/>
    <w:rsid w:val="00A020DD"/>
    <w:rsid w:val="00A022A6"/>
    <w:rsid w:val="00A022EB"/>
    <w:rsid w:val="00A023EF"/>
    <w:rsid w:val="00A026D8"/>
    <w:rsid w:val="00A026FD"/>
    <w:rsid w:val="00A027AC"/>
    <w:rsid w:val="00A027F7"/>
    <w:rsid w:val="00A028E7"/>
    <w:rsid w:val="00A0291C"/>
    <w:rsid w:val="00A02B1F"/>
    <w:rsid w:val="00A02BD5"/>
    <w:rsid w:val="00A02BE9"/>
    <w:rsid w:val="00A02C52"/>
    <w:rsid w:val="00A02C6D"/>
    <w:rsid w:val="00A02DC6"/>
    <w:rsid w:val="00A02EE9"/>
    <w:rsid w:val="00A02F1F"/>
    <w:rsid w:val="00A0307F"/>
    <w:rsid w:val="00A030BC"/>
    <w:rsid w:val="00A03125"/>
    <w:rsid w:val="00A031BE"/>
    <w:rsid w:val="00A0325A"/>
    <w:rsid w:val="00A03310"/>
    <w:rsid w:val="00A0375D"/>
    <w:rsid w:val="00A03803"/>
    <w:rsid w:val="00A03821"/>
    <w:rsid w:val="00A03A24"/>
    <w:rsid w:val="00A03BAC"/>
    <w:rsid w:val="00A03C25"/>
    <w:rsid w:val="00A03DDA"/>
    <w:rsid w:val="00A03DE9"/>
    <w:rsid w:val="00A03ED8"/>
    <w:rsid w:val="00A03F29"/>
    <w:rsid w:val="00A03FEB"/>
    <w:rsid w:val="00A04147"/>
    <w:rsid w:val="00A0419B"/>
    <w:rsid w:val="00A04233"/>
    <w:rsid w:val="00A0425B"/>
    <w:rsid w:val="00A0443C"/>
    <w:rsid w:val="00A0450B"/>
    <w:rsid w:val="00A045E8"/>
    <w:rsid w:val="00A04685"/>
    <w:rsid w:val="00A04733"/>
    <w:rsid w:val="00A0476D"/>
    <w:rsid w:val="00A047E3"/>
    <w:rsid w:val="00A048AB"/>
    <w:rsid w:val="00A04A4A"/>
    <w:rsid w:val="00A04AAD"/>
    <w:rsid w:val="00A04C92"/>
    <w:rsid w:val="00A04E19"/>
    <w:rsid w:val="00A04F5A"/>
    <w:rsid w:val="00A050AB"/>
    <w:rsid w:val="00A05117"/>
    <w:rsid w:val="00A05248"/>
    <w:rsid w:val="00A052CB"/>
    <w:rsid w:val="00A0532A"/>
    <w:rsid w:val="00A054DD"/>
    <w:rsid w:val="00A0564A"/>
    <w:rsid w:val="00A05690"/>
    <w:rsid w:val="00A05871"/>
    <w:rsid w:val="00A05918"/>
    <w:rsid w:val="00A05968"/>
    <w:rsid w:val="00A059CC"/>
    <w:rsid w:val="00A05BE7"/>
    <w:rsid w:val="00A05BEB"/>
    <w:rsid w:val="00A05C3F"/>
    <w:rsid w:val="00A05C90"/>
    <w:rsid w:val="00A05D7D"/>
    <w:rsid w:val="00A05DF9"/>
    <w:rsid w:val="00A0608D"/>
    <w:rsid w:val="00A06112"/>
    <w:rsid w:val="00A06212"/>
    <w:rsid w:val="00A0630F"/>
    <w:rsid w:val="00A06328"/>
    <w:rsid w:val="00A0633C"/>
    <w:rsid w:val="00A0635F"/>
    <w:rsid w:val="00A06489"/>
    <w:rsid w:val="00A06499"/>
    <w:rsid w:val="00A06586"/>
    <w:rsid w:val="00A0674F"/>
    <w:rsid w:val="00A067B2"/>
    <w:rsid w:val="00A06816"/>
    <w:rsid w:val="00A06836"/>
    <w:rsid w:val="00A06904"/>
    <w:rsid w:val="00A06982"/>
    <w:rsid w:val="00A06A77"/>
    <w:rsid w:val="00A06A87"/>
    <w:rsid w:val="00A06D4E"/>
    <w:rsid w:val="00A06DAD"/>
    <w:rsid w:val="00A06E18"/>
    <w:rsid w:val="00A06E9E"/>
    <w:rsid w:val="00A06EC2"/>
    <w:rsid w:val="00A06FB2"/>
    <w:rsid w:val="00A07007"/>
    <w:rsid w:val="00A0705D"/>
    <w:rsid w:val="00A07115"/>
    <w:rsid w:val="00A071AF"/>
    <w:rsid w:val="00A07352"/>
    <w:rsid w:val="00A07420"/>
    <w:rsid w:val="00A0743D"/>
    <w:rsid w:val="00A074F8"/>
    <w:rsid w:val="00A0758C"/>
    <w:rsid w:val="00A076B7"/>
    <w:rsid w:val="00A076C7"/>
    <w:rsid w:val="00A07757"/>
    <w:rsid w:val="00A07760"/>
    <w:rsid w:val="00A07A06"/>
    <w:rsid w:val="00A07A07"/>
    <w:rsid w:val="00A07A2A"/>
    <w:rsid w:val="00A07A94"/>
    <w:rsid w:val="00A07AFB"/>
    <w:rsid w:val="00A07B09"/>
    <w:rsid w:val="00A07BC0"/>
    <w:rsid w:val="00A07BE7"/>
    <w:rsid w:val="00A07C12"/>
    <w:rsid w:val="00A07CAC"/>
    <w:rsid w:val="00A07DE9"/>
    <w:rsid w:val="00A07E9A"/>
    <w:rsid w:val="00A07EA1"/>
    <w:rsid w:val="00A07F82"/>
    <w:rsid w:val="00A1008E"/>
    <w:rsid w:val="00A10228"/>
    <w:rsid w:val="00A10303"/>
    <w:rsid w:val="00A10483"/>
    <w:rsid w:val="00A104A9"/>
    <w:rsid w:val="00A10697"/>
    <w:rsid w:val="00A107A6"/>
    <w:rsid w:val="00A1081A"/>
    <w:rsid w:val="00A10892"/>
    <w:rsid w:val="00A108BB"/>
    <w:rsid w:val="00A10924"/>
    <w:rsid w:val="00A1094C"/>
    <w:rsid w:val="00A109D8"/>
    <w:rsid w:val="00A10A09"/>
    <w:rsid w:val="00A10A7B"/>
    <w:rsid w:val="00A10AA9"/>
    <w:rsid w:val="00A10B3C"/>
    <w:rsid w:val="00A10BC8"/>
    <w:rsid w:val="00A10CEB"/>
    <w:rsid w:val="00A10E88"/>
    <w:rsid w:val="00A10F00"/>
    <w:rsid w:val="00A10F73"/>
    <w:rsid w:val="00A11010"/>
    <w:rsid w:val="00A11153"/>
    <w:rsid w:val="00A11185"/>
    <w:rsid w:val="00A111B4"/>
    <w:rsid w:val="00A1151F"/>
    <w:rsid w:val="00A1153E"/>
    <w:rsid w:val="00A115E6"/>
    <w:rsid w:val="00A11601"/>
    <w:rsid w:val="00A116DA"/>
    <w:rsid w:val="00A11708"/>
    <w:rsid w:val="00A11771"/>
    <w:rsid w:val="00A117EB"/>
    <w:rsid w:val="00A11886"/>
    <w:rsid w:val="00A118E2"/>
    <w:rsid w:val="00A11993"/>
    <w:rsid w:val="00A11B2A"/>
    <w:rsid w:val="00A11D09"/>
    <w:rsid w:val="00A11E94"/>
    <w:rsid w:val="00A11FA7"/>
    <w:rsid w:val="00A11FB6"/>
    <w:rsid w:val="00A12040"/>
    <w:rsid w:val="00A12070"/>
    <w:rsid w:val="00A12146"/>
    <w:rsid w:val="00A121A4"/>
    <w:rsid w:val="00A121D2"/>
    <w:rsid w:val="00A122F3"/>
    <w:rsid w:val="00A12345"/>
    <w:rsid w:val="00A123B1"/>
    <w:rsid w:val="00A123CB"/>
    <w:rsid w:val="00A1249F"/>
    <w:rsid w:val="00A12536"/>
    <w:rsid w:val="00A12675"/>
    <w:rsid w:val="00A1272C"/>
    <w:rsid w:val="00A1281F"/>
    <w:rsid w:val="00A1283D"/>
    <w:rsid w:val="00A12875"/>
    <w:rsid w:val="00A1292C"/>
    <w:rsid w:val="00A12931"/>
    <w:rsid w:val="00A129D2"/>
    <w:rsid w:val="00A12A9F"/>
    <w:rsid w:val="00A12B8F"/>
    <w:rsid w:val="00A12CEC"/>
    <w:rsid w:val="00A12D59"/>
    <w:rsid w:val="00A12DBF"/>
    <w:rsid w:val="00A12DC3"/>
    <w:rsid w:val="00A12E01"/>
    <w:rsid w:val="00A12E41"/>
    <w:rsid w:val="00A12FAE"/>
    <w:rsid w:val="00A12FBB"/>
    <w:rsid w:val="00A12FD2"/>
    <w:rsid w:val="00A12FE7"/>
    <w:rsid w:val="00A12FEB"/>
    <w:rsid w:val="00A1304A"/>
    <w:rsid w:val="00A13138"/>
    <w:rsid w:val="00A1313B"/>
    <w:rsid w:val="00A13218"/>
    <w:rsid w:val="00A13457"/>
    <w:rsid w:val="00A1346B"/>
    <w:rsid w:val="00A135AE"/>
    <w:rsid w:val="00A136FC"/>
    <w:rsid w:val="00A13781"/>
    <w:rsid w:val="00A13818"/>
    <w:rsid w:val="00A138EC"/>
    <w:rsid w:val="00A13900"/>
    <w:rsid w:val="00A13A41"/>
    <w:rsid w:val="00A13B58"/>
    <w:rsid w:val="00A13DE9"/>
    <w:rsid w:val="00A13E3F"/>
    <w:rsid w:val="00A13E7F"/>
    <w:rsid w:val="00A13F45"/>
    <w:rsid w:val="00A13FB6"/>
    <w:rsid w:val="00A14318"/>
    <w:rsid w:val="00A143B0"/>
    <w:rsid w:val="00A14424"/>
    <w:rsid w:val="00A14547"/>
    <w:rsid w:val="00A145C5"/>
    <w:rsid w:val="00A1473D"/>
    <w:rsid w:val="00A147CF"/>
    <w:rsid w:val="00A148B2"/>
    <w:rsid w:val="00A148C1"/>
    <w:rsid w:val="00A148FA"/>
    <w:rsid w:val="00A14B65"/>
    <w:rsid w:val="00A14D7E"/>
    <w:rsid w:val="00A14F53"/>
    <w:rsid w:val="00A15008"/>
    <w:rsid w:val="00A1503C"/>
    <w:rsid w:val="00A1503E"/>
    <w:rsid w:val="00A15217"/>
    <w:rsid w:val="00A15361"/>
    <w:rsid w:val="00A15487"/>
    <w:rsid w:val="00A1548C"/>
    <w:rsid w:val="00A1554D"/>
    <w:rsid w:val="00A15558"/>
    <w:rsid w:val="00A1561C"/>
    <w:rsid w:val="00A157CD"/>
    <w:rsid w:val="00A1593D"/>
    <w:rsid w:val="00A15AAC"/>
    <w:rsid w:val="00A15AD8"/>
    <w:rsid w:val="00A15B96"/>
    <w:rsid w:val="00A15BD0"/>
    <w:rsid w:val="00A15C51"/>
    <w:rsid w:val="00A15D4E"/>
    <w:rsid w:val="00A15DA6"/>
    <w:rsid w:val="00A15F92"/>
    <w:rsid w:val="00A1603E"/>
    <w:rsid w:val="00A160F1"/>
    <w:rsid w:val="00A16284"/>
    <w:rsid w:val="00A16324"/>
    <w:rsid w:val="00A1632F"/>
    <w:rsid w:val="00A16330"/>
    <w:rsid w:val="00A166D0"/>
    <w:rsid w:val="00A16961"/>
    <w:rsid w:val="00A16BD4"/>
    <w:rsid w:val="00A16C3F"/>
    <w:rsid w:val="00A16C69"/>
    <w:rsid w:val="00A16D74"/>
    <w:rsid w:val="00A16DCA"/>
    <w:rsid w:val="00A17174"/>
    <w:rsid w:val="00A171F5"/>
    <w:rsid w:val="00A1721A"/>
    <w:rsid w:val="00A17428"/>
    <w:rsid w:val="00A17459"/>
    <w:rsid w:val="00A174B4"/>
    <w:rsid w:val="00A1757A"/>
    <w:rsid w:val="00A17662"/>
    <w:rsid w:val="00A17675"/>
    <w:rsid w:val="00A1769D"/>
    <w:rsid w:val="00A177E8"/>
    <w:rsid w:val="00A179BF"/>
    <w:rsid w:val="00A17A06"/>
    <w:rsid w:val="00A17A1E"/>
    <w:rsid w:val="00A17A74"/>
    <w:rsid w:val="00A17B96"/>
    <w:rsid w:val="00A17C2D"/>
    <w:rsid w:val="00A17C74"/>
    <w:rsid w:val="00A17CB3"/>
    <w:rsid w:val="00A17CD7"/>
    <w:rsid w:val="00A17FEC"/>
    <w:rsid w:val="00A2006B"/>
    <w:rsid w:val="00A2023C"/>
    <w:rsid w:val="00A2024C"/>
    <w:rsid w:val="00A2025E"/>
    <w:rsid w:val="00A20267"/>
    <w:rsid w:val="00A20676"/>
    <w:rsid w:val="00A206D1"/>
    <w:rsid w:val="00A20706"/>
    <w:rsid w:val="00A20788"/>
    <w:rsid w:val="00A20849"/>
    <w:rsid w:val="00A2084B"/>
    <w:rsid w:val="00A2085B"/>
    <w:rsid w:val="00A2087C"/>
    <w:rsid w:val="00A20890"/>
    <w:rsid w:val="00A20896"/>
    <w:rsid w:val="00A20963"/>
    <w:rsid w:val="00A209C1"/>
    <w:rsid w:val="00A20A56"/>
    <w:rsid w:val="00A20ABA"/>
    <w:rsid w:val="00A20ACB"/>
    <w:rsid w:val="00A20DCA"/>
    <w:rsid w:val="00A20EE2"/>
    <w:rsid w:val="00A20F5D"/>
    <w:rsid w:val="00A21135"/>
    <w:rsid w:val="00A21250"/>
    <w:rsid w:val="00A2127A"/>
    <w:rsid w:val="00A2132D"/>
    <w:rsid w:val="00A2148F"/>
    <w:rsid w:val="00A215C7"/>
    <w:rsid w:val="00A21665"/>
    <w:rsid w:val="00A21672"/>
    <w:rsid w:val="00A21687"/>
    <w:rsid w:val="00A217C1"/>
    <w:rsid w:val="00A21A54"/>
    <w:rsid w:val="00A21A9E"/>
    <w:rsid w:val="00A21AE9"/>
    <w:rsid w:val="00A21B2F"/>
    <w:rsid w:val="00A21E17"/>
    <w:rsid w:val="00A221D1"/>
    <w:rsid w:val="00A22283"/>
    <w:rsid w:val="00A222F1"/>
    <w:rsid w:val="00A22391"/>
    <w:rsid w:val="00A223B7"/>
    <w:rsid w:val="00A22426"/>
    <w:rsid w:val="00A225D3"/>
    <w:rsid w:val="00A225DD"/>
    <w:rsid w:val="00A22631"/>
    <w:rsid w:val="00A22682"/>
    <w:rsid w:val="00A226E8"/>
    <w:rsid w:val="00A227D7"/>
    <w:rsid w:val="00A22858"/>
    <w:rsid w:val="00A22A04"/>
    <w:rsid w:val="00A22A89"/>
    <w:rsid w:val="00A22AB5"/>
    <w:rsid w:val="00A22BDB"/>
    <w:rsid w:val="00A22C97"/>
    <w:rsid w:val="00A22D1B"/>
    <w:rsid w:val="00A22DC0"/>
    <w:rsid w:val="00A22DE8"/>
    <w:rsid w:val="00A23161"/>
    <w:rsid w:val="00A2319F"/>
    <w:rsid w:val="00A23446"/>
    <w:rsid w:val="00A23469"/>
    <w:rsid w:val="00A23502"/>
    <w:rsid w:val="00A235CB"/>
    <w:rsid w:val="00A2362D"/>
    <w:rsid w:val="00A23658"/>
    <w:rsid w:val="00A23688"/>
    <w:rsid w:val="00A236B1"/>
    <w:rsid w:val="00A236B7"/>
    <w:rsid w:val="00A236E2"/>
    <w:rsid w:val="00A23849"/>
    <w:rsid w:val="00A2384B"/>
    <w:rsid w:val="00A238FB"/>
    <w:rsid w:val="00A23995"/>
    <w:rsid w:val="00A23A80"/>
    <w:rsid w:val="00A23C0D"/>
    <w:rsid w:val="00A23DEB"/>
    <w:rsid w:val="00A23DFC"/>
    <w:rsid w:val="00A23E1F"/>
    <w:rsid w:val="00A23E9A"/>
    <w:rsid w:val="00A23EBC"/>
    <w:rsid w:val="00A23EEF"/>
    <w:rsid w:val="00A23F61"/>
    <w:rsid w:val="00A23FC2"/>
    <w:rsid w:val="00A2406D"/>
    <w:rsid w:val="00A240A0"/>
    <w:rsid w:val="00A240FB"/>
    <w:rsid w:val="00A24121"/>
    <w:rsid w:val="00A24212"/>
    <w:rsid w:val="00A242E0"/>
    <w:rsid w:val="00A243E7"/>
    <w:rsid w:val="00A24535"/>
    <w:rsid w:val="00A24561"/>
    <w:rsid w:val="00A24608"/>
    <w:rsid w:val="00A24720"/>
    <w:rsid w:val="00A247C7"/>
    <w:rsid w:val="00A249D9"/>
    <w:rsid w:val="00A24B65"/>
    <w:rsid w:val="00A24B73"/>
    <w:rsid w:val="00A24C50"/>
    <w:rsid w:val="00A24C83"/>
    <w:rsid w:val="00A24CB9"/>
    <w:rsid w:val="00A24D8D"/>
    <w:rsid w:val="00A24DA9"/>
    <w:rsid w:val="00A24E5C"/>
    <w:rsid w:val="00A2504B"/>
    <w:rsid w:val="00A25054"/>
    <w:rsid w:val="00A2508D"/>
    <w:rsid w:val="00A25097"/>
    <w:rsid w:val="00A250CA"/>
    <w:rsid w:val="00A250F1"/>
    <w:rsid w:val="00A251C0"/>
    <w:rsid w:val="00A2521D"/>
    <w:rsid w:val="00A2526E"/>
    <w:rsid w:val="00A252B9"/>
    <w:rsid w:val="00A252CE"/>
    <w:rsid w:val="00A253A0"/>
    <w:rsid w:val="00A253B8"/>
    <w:rsid w:val="00A25423"/>
    <w:rsid w:val="00A254BA"/>
    <w:rsid w:val="00A2564E"/>
    <w:rsid w:val="00A257CD"/>
    <w:rsid w:val="00A25837"/>
    <w:rsid w:val="00A258A2"/>
    <w:rsid w:val="00A25A70"/>
    <w:rsid w:val="00A25A9C"/>
    <w:rsid w:val="00A25D2E"/>
    <w:rsid w:val="00A25D9F"/>
    <w:rsid w:val="00A25E50"/>
    <w:rsid w:val="00A25F23"/>
    <w:rsid w:val="00A260E1"/>
    <w:rsid w:val="00A261EA"/>
    <w:rsid w:val="00A26369"/>
    <w:rsid w:val="00A26420"/>
    <w:rsid w:val="00A26682"/>
    <w:rsid w:val="00A2668A"/>
    <w:rsid w:val="00A266B6"/>
    <w:rsid w:val="00A266CD"/>
    <w:rsid w:val="00A2671A"/>
    <w:rsid w:val="00A268A2"/>
    <w:rsid w:val="00A26A80"/>
    <w:rsid w:val="00A26B01"/>
    <w:rsid w:val="00A26B15"/>
    <w:rsid w:val="00A26B86"/>
    <w:rsid w:val="00A26C27"/>
    <w:rsid w:val="00A26C4D"/>
    <w:rsid w:val="00A26CB8"/>
    <w:rsid w:val="00A26DC4"/>
    <w:rsid w:val="00A26F85"/>
    <w:rsid w:val="00A26FBC"/>
    <w:rsid w:val="00A27070"/>
    <w:rsid w:val="00A270B2"/>
    <w:rsid w:val="00A270FE"/>
    <w:rsid w:val="00A272AE"/>
    <w:rsid w:val="00A273B0"/>
    <w:rsid w:val="00A273E4"/>
    <w:rsid w:val="00A2745F"/>
    <w:rsid w:val="00A275A5"/>
    <w:rsid w:val="00A275FC"/>
    <w:rsid w:val="00A2771F"/>
    <w:rsid w:val="00A27763"/>
    <w:rsid w:val="00A27776"/>
    <w:rsid w:val="00A277B5"/>
    <w:rsid w:val="00A27A84"/>
    <w:rsid w:val="00A27AA1"/>
    <w:rsid w:val="00A27B04"/>
    <w:rsid w:val="00A27BEC"/>
    <w:rsid w:val="00A27C58"/>
    <w:rsid w:val="00A27C91"/>
    <w:rsid w:val="00A27CBC"/>
    <w:rsid w:val="00A27CE2"/>
    <w:rsid w:val="00A27DF6"/>
    <w:rsid w:val="00A27E46"/>
    <w:rsid w:val="00A3002B"/>
    <w:rsid w:val="00A3013F"/>
    <w:rsid w:val="00A30210"/>
    <w:rsid w:val="00A30214"/>
    <w:rsid w:val="00A3039B"/>
    <w:rsid w:val="00A3067E"/>
    <w:rsid w:val="00A306CC"/>
    <w:rsid w:val="00A307B2"/>
    <w:rsid w:val="00A30842"/>
    <w:rsid w:val="00A3090F"/>
    <w:rsid w:val="00A30AD0"/>
    <w:rsid w:val="00A30B70"/>
    <w:rsid w:val="00A30C4A"/>
    <w:rsid w:val="00A30E80"/>
    <w:rsid w:val="00A30F23"/>
    <w:rsid w:val="00A30FB9"/>
    <w:rsid w:val="00A31027"/>
    <w:rsid w:val="00A3111B"/>
    <w:rsid w:val="00A31148"/>
    <w:rsid w:val="00A311AE"/>
    <w:rsid w:val="00A31557"/>
    <w:rsid w:val="00A31558"/>
    <w:rsid w:val="00A315EB"/>
    <w:rsid w:val="00A31627"/>
    <w:rsid w:val="00A3173A"/>
    <w:rsid w:val="00A3179D"/>
    <w:rsid w:val="00A31889"/>
    <w:rsid w:val="00A3194D"/>
    <w:rsid w:val="00A3197E"/>
    <w:rsid w:val="00A319DE"/>
    <w:rsid w:val="00A319DF"/>
    <w:rsid w:val="00A31A38"/>
    <w:rsid w:val="00A31AA8"/>
    <w:rsid w:val="00A31B75"/>
    <w:rsid w:val="00A31BC9"/>
    <w:rsid w:val="00A31D3D"/>
    <w:rsid w:val="00A31D88"/>
    <w:rsid w:val="00A31DC7"/>
    <w:rsid w:val="00A31E2A"/>
    <w:rsid w:val="00A31E33"/>
    <w:rsid w:val="00A31EAA"/>
    <w:rsid w:val="00A31F1B"/>
    <w:rsid w:val="00A31FAC"/>
    <w:rsid w:val="00A3201A"/>
    <w:rsid w:val="00A320C4"/>
    <w:rsid w:val="00A320CA"/>
    <w:rsid w:val="00A321FF"/>
    <w:rsid w:val="00A3225C"/>
    <w:rsid w:val="00A323EC"/>
    <w:rsid w:val="00A32501"/>
    <w:rsid w:val="00A32556"/>
    <w:rsid w:val="00A3255A"/>
    <w:rsid w:val="00A3257D"/>
    <w:rsid w:val="00A326B4"/>
    <w:rsid w:val="00A326FE"/>
    <w:rsid w:val="00A32857"/>
    <w:rsid w:val="00A32A12"/>
    <w:rsid w:val="00A32A65"/>
    <w:rsid w:val="00A32B5E"/>
    <w:rsid w:val="00A32E59"/>
    <w:rsid w:val="00A32E98"/>
    <w:rsid w:val="00A32EF4"/>
    <w:rsid w:val="00A32F45"/>
    <w:rsid w:val="00A332D3"/>
    <w:rsid w:val="00A3336E"/>
    <w:rsid w:val="00A3338E"/>
    <w:rsid w:val="00A33396"/>
    <w:rsid w:val="00A33409"/>
    <w:rsid w:val="00A33497"/>
    <w:rsid w:val="00A3359F"/>
    <w:rsid w:val="00A33624"/>
    <w:rsid w:val="00A336F8"/>
    <w:rsid w:val="00A33870"/>
    <w:rsid w:val="00A33A9E"/>
    <w:rsid w:val="00A33AD4"/>
    <w:rsid w:val="00A33B2C"/>
    <w:rsid w:val="00A33C03"/>
    <w:rsid w:val="00A33C2A"/>
    <w:rsid w:val="00A33CA5"/>
    <w:rsid w:val="00A33DBD"/>
    <w:rsid w:val="00A33DE5"/>
    <w:rsid w:val="00A33DFF"/>
    <w:rsid w:val="00A33E82"/>
    <w:rsid w:val="00A33E88"/>
    <w:rsid w:val="00A33F87"/>
    <w:rsid w:val="00A33FFD"/>
    <w:rsid w:val="00A340DF"/>
    <w:rsid w:val="00A34261"/>
    <w:rsid w:val="00A343A6"/>
    <w:rsid w:val="00A343DA"/>
    <w:rsid w:val="00A3443F"/>
    <w:rsid w:val="00A34579"/>
    <w:rsid w:val="00A34675"/>
    <w:rsid w:val="00A346CA"/>
    <w:rsid w:val="00A346F7"/>
    <w:rsid w:val="00A34730"/>
    <w:rsid w:val="00A3474D"/>
    <w:rsid w:val="00A3479B"/>
    <w:rsid w:val="00A3479D"/>
    <w:rsid w:val="00A347D8"/>
    <w:rsid w:val="00A34869"/>
    <w:rsid w:val="00A34B07"/>
    <w:rsid w:val="00A34BE4"/>
    <w:rsid w:val="00A34CCA"/>
    <w:rsid w:val="00A34D50"/>
    <w:rsid w:val="00A34E52"/>
    <w:rsid w:val="00A34ED2"/>
    <w:rsid w:val="00A34F38"/>
    <w:rsid w:val="00A34F5E"/>
    <w:rsid w:val="00A35060"/>
    <w:rsid w:val="00A35065"/>
    <w:rsid w:val="00A350E1"/>
    <w:rsid w:val="00A35221"/>
    <w:rsid w:val="00A3524E"/>
    <w:rsid w:val="00A352F4"/>
    <w:rsid w:val="00A35455"/>
    <w:rsid w:val="00A35550"/>
    <w:rsid w:val="00A3562A"/>
    <w:rsid w:val="00A35758"/>
    <w:rsid w:val="00A358DB"/>
    <w:rsid w:val="00A35A11"/>
    <w:rsid w:val="00A35ABF"/>
    <w:rsid w:val="00A35B83"/>
    <w:rsid w:val="00A35DA1"/>
    <w:rsid w:val="00A35F71"/>
    <w:rsid w:val="00A35FED"/>
    <w:rsid w:val="00A36042"/>
    <w:rsid w:val="00A360AD"/>
    <w:rsid w:val="00A36157"/>
    <w:rsid w:val="00A363DD"/>
    <w:rsid w:val="00A36415"/>
    <w:rsid w:val="00A364CD"/>
    <w:rsid w:val="00A364E4"/>
    <w:rsid w:val="00A3651C"/>
    <w:rsid w:val="00A36601"/>
    <w:rsid w:val="00A3669C"/>
    <w:rsid w:val="00A3670B"/>
    <w:rsid w:val="00A367E3"/>
    <w:rsid w:val="00A36855"/>
    <w:rsid w:val="00A36924"/>
    <w:rsid w:val="00A36973"/>
    <w:rsid w:val="00A36CDF"/>
    <w:rsid w:val="00A36E4B"/>
    <w:rsid w:val="00A36ECB"/>
    <w:rsid w:val="00A3711A"/>
    <w:rsid w:val="00A371D7"/>
    <w:rsid w:val="00A372F9"/>
    <w:rsid w:val="00A37460"/>
    <w:rsid w:val="00A37508"/>
    <w:rsid w:val="00A3750A"/>
    <w:rsid w:val="00A3751A"/>
    <w:rsid w:val="00A3753F"/>
    <w:rsid w:val="00A37573"/>
    <w:rsid w:val="00A37609"/>
    <w:rsid w:val="00A37756"/>
    <w:rsid w:val="00A37890"/>
    <w:rsid w:val="00A37900"/>
    <w:rsid w:val="00A37980"/>
    <w:rsid w:val="00A37A02"/>
    <w:rsid w:val="00A37A09"/>
    <w:rsid w:val="00A37A7B"/>
    <w:rsid w:val="00A37AF1"/>
    <w:rsid w:val="00A37B32"/>
    <w:rsid w:val="00A37C97"/>
    <w:rsid w:val="00A37D91"/>
    <w:rsid w:val="00A37E64"/>
    <w:rsid w:val="00A37F08"/>
    <w:rsid w:val="00A37F3E"/>
    <w:rsid w:val="00A40030"/>
    <w:rsid w:val="00A400DF"/>
    <w:rsid w:val="00A40157"/>
    <w:rsid w:val="00A40197"/>
    <w:rsid w:val="00A40254"/>
    <w:rsid w:val="00A402A8"/>
    <w:rsid w:val="00A40351"/>
    <w:rsid w:val="00A403D4"/>
    <w:rsid w:val="00A40659"/>
    <w:rsid w:val="00A40837"/>
    <w:rsid w:val="00A40851"/>
    <w:rsid w:val="00A408D1"/>
    <w:rsid w:val="00A408DE"/>
    <w:rsid w:val="00A40C27"/>
    <w:rsid w:val="00A40C32"/>
    <w:rsid w:val="00A40E9D"/>
    <w:rsid w:val="00A40EB0"/>
    <w:rsid w:val="00A40F43"/>
    <w:rsid w:val="00A41070"/>
    <w:rsid w:val="00A410D1"/>
    <w:rsid w:val="00A41103"/>
    <w:rsid w:val="00A414E3"/>
    <w:rsid w:val="00A416A8"/>
    <w:rsid w:val="00A416E5"/>
    <w:rsid w:val="00A4174B"/>
    <w:rsid w:val="00A4176C"/>
    <w:rsid w:val="00A41812"/>
    <w:rsid w:val="00A418CF"/>
    <w:rsid w:val="00A41930"/>
    <w:rsid w:val="00A41965"/>
    <w:rsid w:val="00A419EA"/>
    <w:rsid w:val="00A41B05"/>
    <w:rsid w:val="00A41BF5"/>
    <w:rsid w:val="00A41C34"/>
    <w:rsid w:val="00A41F35"/>
    <w:rsid w:val="00A42023"/>
    <w:rsid w:val="00A42058"/>
    <w:rsid w:val="00A42108"/>
    <w:rsid w:val="00A4221F"/>
    <w:rsid w:val="00A4237E"/>
    <w:rsid w:val="00A423D2"/>
    <w:rsid w:val="00A4240D"/>
    <w:rsid w:val="00A42486"/>
    <w:rsid w:val="00A425E1"/>
    <w:rsid w:val="00A4261C"/>
    <w:rsid w:val="00A42630"/>
    <w:rsid w:val="00A427FF"/>
    <w:rsid w:val="00A42858"/>
    <w:rsid w:val="00A42ACE"/>
    <w:rsid w:val="00A42AF5"/>
    <w:rsid w:val="00A42B7D"/>
    <w:rsid w:val="00A42C0D"/>
    <w:rsid w:val="00A42C38"/>
    <w:rsid w:val="00A42CF0"/>
    <w:rsid w:val="00A42E45"/>
    <w:rsid w:val="00A42F80"/>
    <w:rsid w:val="00A4300E"/>
    <w:rsid w:val="00A43070"/>
    <w:rsid w:val="00A43103"/>
    <w:rsid w:val="00A431FE"/>
    <w:rsid w:val="00A43283"/>
    <w:rsid w:val="00A434C0"/>
    <w:rsid w:val="00A43604"/>
    <w:rsid w:val="00A4383D"/>
    <w:rsid w:val="00A438D1"/>
    <w:rsid w:val="00A438D9"/>
    <w:rsid w:val="00A43970"/>
    <w:rsid w:val="00A439C1"/>
    <w:rsid w:val="00A43B15"/>
    <w:rsid w:val="00A43BB6"/>
    <w:rsid w:val="00A43BD4"/>
    <w:rsid w:val="00A43C17"/>
    <w:rsid w:val="00A43C7D"/>
    <w:rsid w:val="00A43D09"/>
    <w:rsid w:val="00A43E6C"/>
    <w:rsid w:val="00A43F03"/>
    <w:rsid w:val="00A43F1C"/>
    <w:rsid w:val="00A43F5C"/>
    <w:rsid w:val="00A44318"/>
    <w:rsid w:val="00A4436C"/>
    <w:rsid w:val="00A44381"/>
    <w:rsid w:val="00A443A6"/>
    <w:rsid w:val="00A443A9"/>
    <w:rsid w:val="00A44443"/>
    <w:rsid w:val="00A44555"/>
    <w:rsid w:val="00A44746"/>
    <w:rsid w:val="00A4488A"/>
    <w:rsid w:val="00A44ADB"/>
    <w:rsid w:val="00A44B09"/>
    <w:rsid w:val="00A44BAE"/>
    <w:rsid w:val="00A44BF1"/>
    <w:rsid w:val="00A44CDC"/>
    <w:rsid w:val="00A44D6C"/>
    <w:rsid w:val="00A44E3F"/>
    <w:rsid w:val="00A44F4E"/>
    <w:rsid w:val="00A44FF0"/>
    <w:rsid w:val="00A45251"/>
    <w:rsid w:val="00A45261"/>
    <w:rsid w:val="00A4534B"/>
    <w:rsid w:val="00A45454"/>
    <w:rsid w:val="00A455D2"/>
    <w:rsid w:val="00A4562C"/>
    <w:rsid w:val="00A456C5"/>
    <w:rsid w:val="00A456E0"/>
    <w:rsid w:val="00A4585E"/>
    <w:rsid w:val="00A4586E"/>
    <w:rsid w:val="00A45878"/>
    <w:rsid w:val="00A4599E"/>
    <w:rsid w:val="00A459CC"/>
    <w:rsid w:val="00A45A73"/>
    <w:rsid w:val="00A45AF6"/>
    <w:rsid w:val="00A45B8C"/>
    <w:rsid w:val="00A45BE0"/>
    <w:rsid w:val="00A45ECB"/>
    <w:rsid w:val="00A45F10"/>
    <w:rsid w:val="00A4602B"/>
    <w:rsid w:val="00A46116"/>
    <w:rsid w:val="00A461F8"/>
    <w:rsid w:val="00A4624E"/>
    <w:rsid w:val="00A462CA"/>
    <w:rsid w:val="00A464AA"/>
    <w:rsid w:val="00A46513"/>
    <w:rsid w:val="00A46552"/>
    <w:rsid w:val="00A46733"/>
    <w:rsid w:val="00A4673C"/>
    <w:rsid w:val="00A468C9"/>
    <w:rsid w:val="00A46912"/>
    <w:rsid w:val="00A46992"/>
    <w:rsid w:val="00A469F8"/>
    <w:rsid w:val="00A46BD8"/>
    <w:rsid w:val="00A46C5E"/>
    <w:rsid w:val="00A46D56"/>
    <w:rsid w:val="00A46D7E"/>
    <w:rsid w:val="00A46DE2"/>
    <w:rsid w:val="00A46E3D"/>
    <w:rsid w:val="00A470DD"/>
    <w:rsid w:val="00A4735F"/>
    <w:rsid w:val="00A473EA"/>
    <w:rsid w:val="00A47497"/>
    <w:rsid w:val="00A47713"/>
    <w:rsid w:val="00A47759"/>
    <w:rsid w:val="00A47846"/>
    <w:rsid w:val="00A47A81"/>
    <w:rsid w:val="00A47CC6"/>
    <w:rsid w:val="00A47CCA"/>
    <w:rsid w:val="00A47D9F"/>
    <w:rsid w:val="00A47E15"/>
    <w:rsid w:val="00A47F3B"/>
    <w:rsid w:val="00A47F7F"/>
    <w:rsid w:val="00A5009C"/>
    <w:rsid w:val="00A50331"/>
    <w:rsid w:val="00A5033C"/>
    <w:rsid w:val="00A504A7"/>
    <w:rsid w:val="00A50526"/>
    <w:rsid w:val="00A50633"/>
    <w:rsid w:val="00A507FF"/>
    <w:rsid w:val="00A508AE"/>
    <w:rsid w:val="00A508B0"/>
    <w:rsid w:val="00A509A3"/>
    <w:rsid w:val="00A509DA"/>
    <w:rsid w:val="00A50B62"/>
    <w:rsid w:val="00A50BCD"/>
    <w:rsid w:val="00A50C7E"/>
    <w:rsid w:val="00A50E2A"/>
    <w:rsid w:val="00A50EAB"/>
    <w:rsid w:val="00A50ED2"/>
    <w:rsid w:val="00A50F1C"/>
    <w:rsid w:val="00A50F5F"/>
    <w:rsid w:val="00A5116B"/>
    <w:rsid w:val="00A511CA"/>
    <w:rsid w:val="00A5129D"/>
    <w:rsid w:val="00A512B9"/>
    <w:rsid w:val="00A51371"/>
    <w:rsid w:val="00A515DF"/>
    <w:rsid w:val="00A5164A"/>
    <w:rsid w:val="00A516AE"/>
    <w:rsid w:val="00A516C4"/>
    <w:rsid w:val="00A51776"/>
    <w:rsid w:val="00A517B1"/>
    <w:rsid w:val="00A51B28"/>
    <w:rsid w:val="00A51B5E"/>
    <w:rsid w:val="00A51BB3"/>
    <w:rsid w:val="00A51C42"/>
    <w:rsid w:val="00A51DD1"/>
    <w:rsid w:val="00A51E32"/>
    <w:rsid w:val="00A51E6A"/>
    <w:rsid w:val="00A51E8E"/>
    <w:rsid w:val="00A51F05"/>
    <w:rsid w:val="00A51FAB"/>
    <w:rsid w:val="00A51FC6"/>
    <w:rsid w:val="00A5202A"/>
    <w:rsid w:val="00A521BC"/>
    <w:rsid w:val="00A521DC"/>
    <w:rsid w:val="00A522C0"/>
    <w:rsid w:val="00A522CB"/>
    <w:rsid w:val="00A52339"/>
    <w:rsid w:val="00A523F8"/>
    <w:rsid w:val="00A52470"/>
    <w:rsid w:val="00A52545"/>
    <w:rsid w:val="00A52550"/>
    <w:rsid w:val="00A5256C"/>
    <w:rsid w:val="00A52639"/>
    <w:rsid w:val="00A52746"/>
    <w:rsid w:val="00A5276D"/>
    <w:rsid w:val="00A527F2"/>
    <w:rsid w:val="00A528B3"/>
    <w:rsid w:val="00A52943"/>
    <w:rsid w:val="00A52A18"/>
    <w:rsid w:val="00A52A33"/>
    <w:rsid w:val="00A52A80"/>
    <w:rsid w:val="00A52B84"/>
    <w:rsid w:val="00A52B8C"/>
    <w:rsid w:val="00A52B97"/>
    <w:rsid w:val="00A52BCE"/>
    <w:rsid w:val="00A52BD1"/>
    <w:rsid w:val="00A52C66"/>
    <w:rsid w:val="00A52CA1"/>
    <w:rsid w:val="00A52D20"/>
    <w:rsid w:val="00A52D2F"/>
    <w:rsid w:val="00A52E65"/>
    <w:rsid w:val="00A52F3E"/>
    <w:rsid w:val="00A52F6B"/>
    <w:rsid w:val="00A530F5"/>
    <w:rsid w:val="00A5323C"/>
    <w:rsid w:val="00A53260"/>
    <w:rsid w:val="00A5327B"/>
    <w:rsid w:val="00A53289"/>
    <w:rsid w:val="00A53373"/>
    <w:rsid w:val="00A5337E"/>
    <w:rsid w:val="00A533AC"/>
    <w:rsid w:val="00A53569"/>
    <w:rsid w:val="00A53750"/>
    <w:rsid w:val="00A53757"/>
    <w:rsid w:val="00A5380B"/>
    <w:rsid w:val="00A53B34"/>
    <w:rsid w:val="00A53C0D"/>
    <w:rsid w:val="00A53C24"/>
    <w:rsid w:val="00A53C41"/>
    <w:rsid w:val="00A53DDD"/>
    <w:rsid w:val="00A53E8D"/>
    <w:rsid w:val="00A53F21"/>
    <w:rsid w:val="00A5400D"/>
    <w:rsid w:val="00A5401B"/>
    <w:rsid w:val="00A54155"/>
    <w:rsid w:val="00A5429B"/>
    <w:rsid w:val="00A5438F"/>
    <w:rsid w:val="00A5441D"/>
    <w:rsid w:val="00A54520"/>
    <w:rsid w:val="00A5452F"/>
    <w:rsid w:val="00A5471E"/>
    <w:rsid w:val="00A54734"/>
    <w:rsid w:val="00A5477B"/>
    <w:rsid w:val="00A549B7"/>
    <w:rsid w:val="00A549DA"/>
    <w:rsid w:val="00A54A56"/>
    <w:rsid w:val="00A54B07"/>
    <w:rsid w:val="00A54B1F"/>
    <w:rsid w:val="00A54C6A"/>
    <w:rsid w:val="00A54D1E"/>
    <w:rsid w:val="00A54D46"/>
    <w:rsid w:val="00A54E1C"/>
    <w:rsid w:val="00A54F80"/>
    <w:rsid w:val="00A551EF"/>
    <w:rsid w:val="00A5523D"/>
    <w:rsid w:val="00A552EC"/>
    <w:rsid w:val="00A553A6"/>
    <w:rsid w:val="00A553C3"/>
    <w:rsid w:val="00A554FB"/>
    <w:rsid w:val="00A55606"/>
    <w:rsid w:val="00A55752"/>
    <w:rsid w:val="00A558D1"/>
    <w:rsid w:val="00A55950"/>
    <w:rsid w:val="00A559A2"/>
    <w:rsid w:val="00A55AB2"/>
    <w:rsid w:val="00A55BFC"/>
    <w:rsid w:val="00A55E89"/>
    <w:rsid w:val="00A55F1C"/>
    <w:rsid w:val="00A55FA6"/>
    <w:rsid w:val="00A56162"/>
    <w:rsid w:val="00A5618B"/>
    <w:rsid w:val="00A562AA"/>
    <w:rsid w:val="00A562B0"/>
    <w:rsid w:val="00A564C0"/>
    <w:rsid w:val="00A56521"/>
    <w:rsid w:val="00A56590"/>
    <w:rsid w:val="00A56594"/>
    <w:rsid w:val="00A5669F"/>
    <w:rsid w:val="00A5672B"/>
    <w:rsid w:val="00A56869"/>
    <w:rsid w:val="00A568CE"/>
    <w:rsid w:val="00A569E0"/>
    <w:rsid w:val="00A56AA1"/>
    <w:rsid w:val="00A56ACE"/>
    <w:rsid w:val="00A56AE2"/>
    <w:rsid w:val="00A56B2F"/>
    <w:rsid w:val="00A56BC5"/>
    <w:rsid w:val="00A56DEF"/>
    <w:rsid w:val="00A570AA"/>
    <w:rsid w:val="00A570C8"/>
    <w:rsid w:val="00A5716C"/>
    <w:rsid w:val="00A5717B"/>
    <w:rsid w:val="00A57197"/>
    <w:rsid w:val="00A571F0"/>
    <w:rsid w:val="00A57399"/>
    <w:rsid w:val="00A573AA"/>
    <w:rsid w:val="00A573D7"/>
    <w:rsid w:val="00A5742E"/>
    <w:rsid w:val="00A57635"/>
    <w:rsid w:val="00A5766A"/>
    <w:rsid w:val="00A5773E"/>
    <w:rsid w:val="00A577AC"/>
    <w:rsid w:val="00A57835"/>
    <w:rsid w:val="00A5785D"/>
    <w:rsid w:val="00A578F0"/>
    <w:rsid w:val="00A57963"/>
    <w:rsid w:val="00A57997"/>
    <w:rsid w:val="00A57A89"/>
    <w:rsid w:val="00A57B74"/>
    <w:rsid w:val="00A57C7E"/>
    <w:rsid w:val="00A57CDF"/>
    <w:rsid w:val="00A57D92"/>
    <w:rsid w:val="00A57E35"/>
    <w:rsid w:val="00A6005F"/>
    <w:rsid w:val="00A60094"/>
    <w:rsid w:val="00A600E2"/>
    <w:rsid w:val="00A60158"/>
    <w:rsid w:val="00A601E1"/>
    <w:rsid w:val="00A6022A"/>
    <w:rsid w:val="00A60274"/>
    <w:rsid w:val="00A60320"/>
    <w:rsid w:val="00A603A9"/>
    <w:rsid w:val="00A603EB"/>
    <w:rsid w:val="00A6045D"/>
    <w:rsid w:val="00A6046A"/>
    <w:rsid w:val="00A604CB"/>
    <w:rsid w:val="00A604E7"/>
    <w:rsid w:val="00A60574"/>
    <w:rsid w:val="00A605CA"/>
    <w:rsid w:val="00A6067E"/>
    <w:rsid w:val="00A6072D"/>
    <w:rsid w:val="00A60937"/>
    <w:rsid w:val="00A60A32"/>
    <w:rsid w:val="00A60A7C"/>
    <w:rsid w:val="00A60A83"/>
    <w:rsid w:val="00A60B24"/>
    <w:rsid w:val="00A60B61"/>
    <w:rsid w:val="00A60BA2"/>
    <w:rsid w:val="00A60BE5"/>
    <w:rsid w:val="00A60C75"/>
    <w:rsid w:val="00A60C81"/>
    <w:rsid w:val="00A60CB2"/>
    <w:rsid w:val="00A60D8E"/>
    <w:rsid w:val="00A60F00"/>
    <w:rsid w:val="00A61035"/>
    <w:rsid w:val="00A6105A"/>
    <w:rsid w:val="00A610B0"/>
    <w:rsid w:val="00A61101"/>
    <w:rsid w:val="00A61187"/>
    <w:rsid w:val="00A6118E"/>
    <w:rsid w:val="00A611D7"/>
    <w:rsid w:val="00A6151B"/>
    <w:rsid w:val="00A615B0"/>
    <w:rsid w:val="00A6160E"/>
    <w:rsid w:val="00A6177D"/>
    <w:rsid w:val="00A617DF"/>
    <w:rsid w:val="00A617ED"/>
    <w:rsid w:val="00A61861"/>
    <w:rsid w:val="00A61B39"/>
    <w:rsid w:val="00A61B7E"/>
    <w:rsid w:val="00A61CB6"/>
    <w:rsid w:val="00A61DBD"/>
    <w:rsid w:val="00A61FB1"/>
    <w:rsid w:val="00A6202B"/>
    <w:rsid w:val="00A62059"/>
    <w:rsid w:val="00A62070"/>
    <w:rsid w:val="00A6207C"/>
    <w:rsid w:val="00A62121"/>
    <w:rsid w:val="00A622BE"/>
    <w:rsid w:val="00A62329"/>
    <w:rsid w:val="00A623EB"/>
    <w:rsid w:val="00A6244F"/>
    <w:rsid w:val="00A624BF"/>
    <w:rsid w:val="00A6277A"/>
    <w:rsid w:val="00A627D9"/>
    <w:rsid w:val="00A62955"/>
    <w:rsid w:val="00A62A0B"/>
    <w:rsid w:val="00A62A30"/>
    <w:rsid w:val="00A62AFE"/>
    <w:rsid w:val="00A62BDB"/>
    <w:rsid w:val="00A62C18"/>
    <w:rsid w:val="00A62CE1"/>
    <w:rsid w:val="00A62D29"/>
    <w:rsid w:val="00A62D82"/>
    <w:rsid w:val="00A62DC2"/>
    <w:rsid w:val="00A62DF5"/>
    <w:rsid w:val="00A62E25"/>
    <w:rsid w:val="00A62E40"/>
    <w:rsid w:val="00A62EC5"/>
    <w:rsid w:val="00A62FF4"/>
    <w:rsid w:val="00A63111"/>
    <w:rsid w:val="00A63353"/>
    <w:rsid w:val="00A633AA"/>
    <w:rsid w:val="00A633DC"/>
    <w:rsid w:val="00A635BA"/>
    <w:rsid w:val="00A635DA"/>
    <w:rsid w:val="00A63725"/>
    <w:rsid w:val="00A63772"/>
    <w:rsid w:val="00A639B3"/>
    <w:rsid w:val="00A63A92"/>
    <w:rsid w:val="00A63AAC"/>
    <w:rsid w:val="00A63B66"/>
    <w:rsid w:val="00A63BF7"/>
    <w:rsid w:val="00A63D59"/>
    <w:rsid w:val="00A63DC8"/>
    <w:rsid w:val="00A63F18"/>
    <w:rsid w:val="00A63F36"/>
    <w:rsid w:val="00A63FA9"/>
    <w:rsid w:val="00A63FD2"/>
    <w:rsid w:val="00A6400F"/>
    <w:rsid w:val="00A6402B"/>
    <w:rsid w:val="00A640D2"/>
    <w:rsid w:val="00A64177"/>
    <w:rsid w:val="00A64182"/>
    <w:rsid w:val="00A642B2"/>
    <w:rsid w:val="00A642C4"/>
    <w:rsid w:val="00A64496"/>
    <w:rsid w:val="00A645AA"/>
    <w:rsid w:val="00A645B4"/>
    <w:rsid w:val="00A6469F"/>
    <w:rsid w:val="00A646A2"/>
    <w:rsid w:val="00A64773"/>
    <w:rsid w:val="00A6477E"/>
    <w:rsid w:val="00A64874"/>
    <w:rsid w:val="00A64AD7"/>
    <w:rsid w:val="00A64ADA"/>
    <w:rsid w:val="00A64B87"/>
    <w:rsid w:val="00A64BCB"/>
    <w:rsid w:val="00A64D29"/>
    <w:rsid w:val="00A64D77"/>
    <w:rsid w:val="00A64DA9"/>
    <w:rsid w:val="00A64DBF"/>
    <w:rsid w:val="00A64DDD"/>
    <w:rsid w:val="00A64E19"/>
    <w:rsid w:val="00A64F47"/>
    <w:rsid w:val="00A64FBF"/>
    <w:rsid w:val="00A64FD4"/>
    <w:rsid w:val="00A65032"/>
    <w:rsid w:val="00A650CB"/>
    <w:rsid w:val="00A650E7"/>
    <w:rsid w:val="00A650F0"/>
    <w:rsid w:val="00A6521F"/>
    <w:rsid w:val="00A652DE"/>
    <w:rsid w:val="00A6530B"/>
    <w:rsid w:val="00A653A8"/>
    <w:rsid w:val="00A653C3"/>
    <w:rsid w:val="00A653EF"/>
    <w:rsid w:val="00A65402"/>
    <w:rsid w:val="00A65432"/>
    <w:rsid w:val="00A65461"/>
    <w:rsid w:val="00A654C6"/>
    <w:rsid w:val="00A65512"/>
    <w:rsid w:val="00A6553F"/>
    <w:rsid w:val="00A65607"/>
    <w:rsid w:val="00A65622"/>
    <w:rsid w:val="00A6566C"/>
    <w:rsid w:val="00A656A8"/>
    <w:rsid w:val="00A657B5"/>
    <w:rsid w:val="00A657F8"/>
    <w:rsid w:val="00A65878"/>
    <w:rsid w:val="00A65888"/>
    <w:rsid w:val="00A65993"/>
    <w:rsid w:val="00A65A48"/>
    <w:rsid w:val="00A65A83"/>
    <w:rsid w:val="00A65A93"/>
    <w:rsid w:val="00A65AF0"/>
    <w:rsid w:val="00A65E4C"/>
    <w:rsid w:val="00A65E52"/>
    <w:rsid w:val="00A65F13"/>
    <w:rsid w:val="00A66303"/>
    <w:rsid w:val="00A66397"/>
    <w:rsid w:val="00A665E6"/>
    <w:rsid w:val="00A6664F"/>
    <w:rsid w:val="00A66717"/>
    <w:rsid w:val="00A667FD"/>
    <w:rsid w:val="00A66936"/>
    <w:rsid w:val="00A66976"/>
    <w:rsid w:val="00A669BA"/>
    <w:rsid w:val="00A66A08"/>
    <w:rsid w:val="00A66A83"/>
    <w:rsid w:val="00A66ADC"/>
    <w:rsid w:val="00A66C67"/>
    <w:rsid w:val="00A66D4A"/>
    <w:rsid w:val="00A66D50"/>
    <w:rsid w:val="00A66E48"/>
    <w:rsid w:val="00A66FC7"/>
    <w:rsid w:val="00A6709B"/>
    <w:rsid w:val="00A673D7"/>
    <w:rsid w:val="00A67531"/>
    <w:rsid w:val="00A67537"/>
    <w:rsid w:val="00A67601"/>
    <w:rsid w:val="00A67670"/>
    <w:rsid w:val="00A67813"/>
    <w:rsid w:val="00A678FA"/>
    <w:rsid w:val="00A67AC9"/>
    <w:rsid w:val="00A67B8E"/>
    <w:rsid w:val="00A67BC0"/>
    <w:rsid w:val="00A67EA3"/>
    <w:rsid w:val="00A67EEE"/>
    <w:rsid w:val="00A67F26"/>
    <w:rsid w:val="00A67FA3"/>
    <w:rsid w:val="00A701C9"/>
    <w:rsid w:val="00A701D5"/>
    <w:rsid w:val="00A70264"/>
    <w:rsid w:val="00A70273"/>
    <w:rsid w:val="00A703AA"/>
    <w:rsid w:val="00A703BD"/>
    <w:rsid w:val="00A703E0"/>
    <w:rsid w:val="00A70549"/>
    <w:rsid w:val="00A7056F"/>
    <w:rsid w:val="00A7059A"/>
    <w:rsid w:val="00A70648"/>
    <w:rsid w:val="00A706AA"/>
    <w:rsid w:val="00A70730"/>
    <w:rsid w:val="00A70793"/>
    <w:rsid w:val="00A7091D"/>
    <w:rsid w:val="00A70B40"/>
    <w:rsid w:val="00A70BBB"/>
    <w:rsid w:val="00A70F04"/>
    <w:rsid w:val="00A710A7"/>
    <w:rsid w:val="00A710BD"/>
    <w:rsid w:val="00A710C0"/>
    <w:rsid w:val="00A711C2"/>
    <w:rsid w:val="00A711C6"/>
    <w:rsid w:val="00A71230"/>
    <w:rsid w:val="00A712ED"/>
    <w:rsid w:val="00A713B2"/>
    <w:rsid w:val="00A71412"/>
    <w:rsid w:val="00A714CC"/>
    <w:rsid w:val="00A71560"/>
    <w:rsid w:val="00A71645"/>
    <w:rsid w:val="00A71658"/>
    <w:rsid w:val="00A7167A"/>
    <w:rsid w:val="00A71820"/>
    <w:rsid w:val="00A71825"/>
    <w:rsid w:val="00A7191E"/>
    <w:rsid w:val="00A719D0"/>
    <w:rsid w:val="00A719E7"/>
    <w:rsid w:val="00A71B20"/>
    <w:rsid w:val="00A71B46"/>
    <w:rsid w:val="00A71C74"/>
    <w:rsid w:val="00A71CB0"/>
    <w:rsid w:val="00A71E04"/>
    <w:rsid w:val="00A71E9A"/>
    <w:rsid w:val="00A71EB1"/>
    <w:rsid w:val="00A71F6A"/>
    <w:rsid w:val="00A71F6B"/>
    <w:rsid w:val="00A71F81"/>
    <w:rsid w:val="00A72034"/>
    <w:rsid w:val="00A7206D"/>
    <w:rsid w:val="00A720DA"/>
    <w:rsid w:val="00A7216A"/>
    <w:rsid w:val="00A721AD"/>
    <w:rsid w:val="00A721B5"/>
    <w:rsid w:val="00A72260"/>
    <w:rsid w:val="00A722B9"/>
    <w:rsid w:val="00A722D6"/>
    <w:rsid w:val="00A72327"/>
    <w:rsid w:val="00A723F7"/>
    <w:rsid w:val="00A72414"/>
    <w:rsid w:val="00A72457"/>
    <w:rsid w:val="00A72577"/>
    <w:rsid w:val="00A726D6"/>
    <w:rsid w:val="00A726F2"/>
    <w:rsid w:val="00A72769"/>
    <w:rsid w:val="00A7278F"/>
    <w:rsid w:val="00A72797"/>
    <w:rsid w:val="00A727B1"/>
    <w:rsid w:val="00A727DB"/>
    <w:rsid w:val="00A72830"/>
    <w:rsid w:val="00A728EC"/>
    <w:rsid w:val="00A72927"/>
    <w:rsid w:val="00A72C3D"/>
    <w:rsid w:val="00A72CB3"/>
    <w:rsid w:val="00A72E48"/>
    <w:rsid w:val="00A72EF3"/>
    <w:rsid w:val="00A72F64"/>
    <w:rsid w:val="00A72FB7"/>
    <w:rsid w:val="00A72FCE"/>
    <w:rsid w:val="00A731C2"/>
    <w:rsid w:val="00A732B2"/>
    <w:rsid w:val="00A732FA"/>
    <w:rsid w:val="00A7333A"/>
    <w:rsid w:val="00A73406"/>
    <w:rsid w:val="00A73409"/>
    <w:rsid w:val="00A73504"/>
    <w:rsid w:val="00A735CB"/>
    <w:rsid w:val="00A735FA"/>
    <w:rsid w:val="00A73633"/>
    <w:rsid w:val="00A736B6"/>
    <w:rsid w:val="00A73766"/>
    <w:rsid w:val="00A73970"/>
    <w:rsid w:val="00A73A11"/>
    <w:rsid w:val="00A73AA0"/>
    <w:rsid w:val="00A73AC5"/>
    <w:rsid w:val="00A73B87"/>
    <w:rsid w:val="00A73BE9"/>
    <w:rsid w:val="00A73D35"/>
    <w:rsid w:val="00A73E82"/>
    <w:rsid w:val="00A73EA4"/>
    <w:rsid w:val="00A73F7E"/>
    <w:rsid w:val="00A73F9E"/>
    <w:rsid w:val="00A73FDF"/>
    <w:rsid w:val="00A74051"/>
    <w:rsid w:val="00A743E7"/>
    <w:rsid w:val="00A74480"/>
    <w:rsid w:val="00A7452F"/>
    <w:rsid w:val="00A7469D"/>
    <w:rsid w:val="00A747A7"/>
    <w:rsid w:val="00A7490A"/>
    <w:rsid w:val="00A74A61"/>
    <w:rsid w:val="00A74AFC"/>
    <w:rsid w:val="00A74B11"/>
    <w:rsid w:val="00A74B5C"/>
    <w:rsid w:val="00A74C3A"/>
    <w:rsid w:val="00A74C5E"/>
    <w:rsid w:val="00A74C71"/>
    <w:rsid w:val="00A74E04"/>
    <w:rsid w:val="00A74EAD"/>
    <w:rsid w:val="00A74EE6"/>
    <w:rsid w:val="00A74EED"/>
    <w:rsid w:val="00A75096"/>
    <w:rsid w:val="00A75143"/>
    <w:rsid w:val="00A75181"/>
    <w:rsid w:val="00A75282"/>
    <w:rsid w:val="00A752E2"/>
    <w:rsid w:val="00A753B5"/>
    <w:rsid w:val="00A75429"/>
    <w:rsid w:val="00A75467"/>
    <w:rsid w:val="00A754A4"/>
    <w:rsid w:val="00A75618"/>
    <w:rsid w:val="00A756C1"/>
    <w:rsid w:val="00A756ED"/>
    <w:rsid w:val="00A75702"/>
    <w:rsid w:val="00A75724"/>
    <w:rsid w:val="00A7575C"/>
    <w:rsid w:val="00A7579D"/>
    <w:rsid w:val="00A75948"/>
    <w:rsid w:val="00A759E0"/>
    <w:rsid w:val="00A759EB"/>
    <w:rsid w:val="00A75BE0"/>
    <w:rsid w:val="00A75C02"/>
    <w:rsid w:val="00A75C90"/>
    <w:rsid w:val="00A75EDE"/>
    <w:rsid w:val="00A75F4A"/>
    <w:rsid w:val="00A7606C"/>
    <w:rsid w:val="00A761AA"/>
    <w:rsid w:val="00A7621D"/>
    <w:rsid w:val="00A764AE"/>
    <w:rsid w:val="00A76502"/>
    <w:rsid w:val="00A76522"/>
    <w:rsid w:val="00A76547"/>
    <w:rsid w:val="00A76567"/>
    <w:rsid w:val="00A765CD"/>
    <w:rsid w:val="00A765DD"/>
    <w:rsid w:val="00A76602"/>
    <w:rsid w:val="00A76689"/>
    <w:rsid w:val="00A76719"/>
    <w:rsid w:val="00A767EB"/>
    <w:rsid w:val="00A76816"/>
    <w:rsid w:val="00A76856"/>
    <w:rsid w:val="00A76889"/>
    <w:rsid w:val="00A76A30"/>
    <w:rsid w:val="00A76BED"/>
    <w:rsid w:val="00A76C26"/>
    <w:rsid w:val="00A76C79"/>
    <w:rsid w:val="00A76D3E"/>
    <w:rsid w:val="00A76DFF"/>
    <w:rsid w:val="00A76F03"/>
    <w:rsid w:val="00A7703E"/>
    <w:rsid w:val="00A770AF"/>
    <w:rsid w:val="00A770E3"/>
    <w:rsid w:val="00A7723D"/>
    <w:rsid w:val="00A7728C"/>
    <w:rsid w:val="00A77317"/>
    <w:rsid w:val="00A77332"/>
    <w:rsid w:val="00A77335"/>
    <w:rsid w:val="00A7733E"/>
    <w:rsid w:val="00A7737E"/>
    <w:rsid w:val="00A773FB"/>
    <w:rsid w:val="00A7761D"/>
    <w:rsid w:val="00A7763A"/>
    <w:rsid w:val="00A7772A"/>
    <w:rsid w:val="00A7777F"/>
    <w:rsid w:val="00A777B4"/>
    <w:rsid w:val="00A7782C"/>
    <w:rsid w:val="00A778A1"/>
    <w:rsid w:val="00A778FD"/>
    <w:rsid w:val="00A7793B"/>
    <w:rsid w:val="00A77A15"/>
    <w:rsid w:val="00A77A49"/>
    <w:rsid w:val="00A77D00"/>
    <w:rsid w:val="00A77DA0"/>
    <w:rsid w:val="00A77E5D"/>
    <w:rsid w:val="00A77F3A"/>
    <w:rsid w:val="00A77FB4"/>
    <w:rsid w:val="00A80087"/>
    <w:rsid w:val="00A800F7"/>
    <w:rsid w:val="00A80159"/>
    <w:rsid w:val="00A80324"/>
    <w:rsid w:val="00A8042C"/>
    <w:rsid w:val="00A80504"/>
    <w:rsid w:val="00A806A7"/>
    <w:rsid w:val="00A8075E"/>
    <w:rsid w:val="00A80794"/>
    <w:rsid w:val="00A808A6"/>
    <w:rsid w:val="00A808B8"/>
    <w:rsid w:val="00A808EA"/>
    <w:rsid w:val="00A80942"/>
    <w:rsid w:val="00A80A50"/>
    <w:rsid w:val="00A80B33"/>
    <w:rsid w:val="00A80B42"/>
    <w:rsid w:val="00A80B7B"/>
    <w:rsid w:val="00A80CE0"/>
    <w:rsid w:val="00A80CF9"/>
    <w:rsid w:val="00A80E59"/>
    <w:rsid w:val="00A80EEA"/>
    <w:rsid w:val="00A80EF3"/>
    <w:rsid w:val="00A8103F"/>
    <w:rsid w:val="00A8106E"/>
    <w:rsid w:val="00A8108F"/>
    <w:rsid w:val="00A811B5"/>
    <w:rsid w:val="00A81270"/>
    <w:rsid w:val="00A81554"/>
    <w:rsid w:val="00A81606"/>
    <w:rsid w:val="00A8160C"/>
    <w:rsid w:val="00A81641"/>
    <w:rsid w:val="00A8174C"/>
    <w:rsid w:val="00A819BB"/>
    <w:rsid w:val="00A819F3"/>
    <w:rsid w:val="00A81C93"/>
    <w:rsid w:val="00A81CF3"/>
    <w:rsid w:val="00A81D80"/>
    <w:rsid w:val="00A81DC2"/>
    <w:rsid w:val="00A81DE1"/>
    <w:rsid w:val="00A81E52"/>
    <w:rsid w:val="00A81F9D"/>
    <w:rsid w:val="00A82127"/>
    <w:rsid w:val="00A822FA"/>
    <w:rsid w:val="00A82380"/>
    <w:rsid w:val="00A823A7"/>
    <w:rsid w:val="00A82421"/>
    <w:rsid w:val="00A82439"/>
    <w:rsid w:val="00A824B3"/>
    <w:rsid w:val="00A82665"/>
    <w:rsid w:val="00A82817"/>
    <w:rsid w:val="00A82867"/>
    <w:rsid w:val="00A82903"/>
    <w:rsid w:val="00A82B2C"/>
    <w:rsid w:val="00A82B31"/>
    <w:rsid w:val="00A82CB5"/>
    <w:rsid w:val="00A82CE8"/>
    <w:rsid w:val="00A82D11"/>
    <w:rsid w:val="00A82D17"/>
    <w:rsid w:val="00A82E45"/>
    <w:rsid w:val="00A8307E"/>
    <w:rsid w:val="00A830CA"/>
    <w:rsid w:val="00A83208"/>
    <w:rsid w:val="00A832F8"/>
    <w:rsid w:val="00A83341"/>
    <w:rsid w:val="00A83411"/>
    <w:rsid w:val="00A83483"/>
    <w:rsid w:val="00A8356F"/>
    <w:rsid w:val="00A838BE"/>
    <w:rsid w:val="00A838C3"/>
    <w:rsid w:val="00A838F2"/>
    <w:rsid w:val="00A83988"/>
    <w:rsid w:val="00A8398A"/>
    <w:rsid w:val="00A83996"/>
    <w:rsid w:val="00A839DA"/>
    <w:rsid w:val="00A839EE"/>
    <w:rsid w:val="00A83B8A"/>
    <w:rsid w:val="00A83D02"/>
    <w:rsid w:val="00A83D73"/>
    <w:rsid w:val="00A83E04"/>
    <w:rsid w:val="00A83F0A"/>
    <w:rsid w:val="00A83F48"/>
    <w:rsid w:val="00A8404C"/>
    <w:rsid w:val="00A84069"/>
    <w:rsid w:val="00A84248"/>
    <w:rsid w:val="00A84286"/>
    <w:rsid w:val="00A8432B"/>
    <w:rsid w:val="00A8434F"/>
    <w:rsid w:val="00A843D8"/>
    <w:rsid w:val="00A843E5"/>
    <w:rsid w:val="00A84575"/>
    <w:rsid w:val="00A845CE"/>
    <w:rsid w:val="00A847B1"/>
    <w:rsid w:val="00A8483B"/>
    <w:rsid w:val="00A848BD"/>
    <w:rsid w:val="00A848DC"/>
    <w:rsid w:val="00A84997"/>
    <w:rsid w:val="00A84B28"/>
    <w:rsid w:val="00A84B3E"/>
    <w:rsid w:val="00A84B89"/>
    <w:rsid w:val="00A84CE2"/>
    <w:rsid w:val="00A84D25"/>
    <w:rsid w:val="00A84D72"/>
    <w:rsid w:val="00A84EAA"/>
    <w:rsid w:val="00A84EB3"/>
    <w:rsid w:val="00A84F15"/>
    <w:rsid w:val="00A8515E"/>
    <w:rsid w:val="00A851F5"/>
    <w:rsid w:val="00A851FE"/>
    <w:rsid w:val="00A85233"/>
    <w:rsid w:val="00A85466"/>
    <w:rsid w:val="00A854D5"/>
    <w:rsid w:val="00A85576"/>
    <w:rsid w:val="00A855A2"/>
    <w:rsid w:val="00A855F9"/>
    <w:rsid w:val="00A85641"/>
    <w:rsid w:val="00A856AA"/>
    <w:rsid w:val="00A858F0"/>
    <w:rsid w:val="00A8596E"/>
    <w:rsid w:val="00A85B58"/>
    <w:rsid w:val="00A85B59"/>
    <w:rsid w:val="00A85B75"/>
    <w:rsid w:val="00A85B9B"/>
    <w:rsid w:val="00A85C28"/>
    <w:rsid w:val="00A85CCD"/>
    <w:rsid w:val="00A85D00"/>
    <w:rsid w:val="00A85D22"/>
    <w:rsid w:val="00A85DED"/>
    <w:rsid w:val="00A85F88"/>
    <w:rsid w:val="00A85FAF"/>
    <w:rsid w:val="00A860F4"/>
    <w:rsid w:val="00A86173"/>
    <w:rsid w:val="00A861CE"/>
    <w:rsid w:val="00A86284"/>
    <w:rsid w:val="00A862ED"/>
    <w:rsid w:val="00A863BB"/>
    <w:rsid w:val="00A86456"/>
    <w:rsid w:val="00A864C3"/>
    <w:rsid w:val="00A86769"/>
    <w:rsid w:val="00A8676E"/>
    <w:rsid w:val="00A86A8D"/>
    <w:rsid w:val="00A86AC4"/>
    <w:rsid w:val="00A86AF8"/>
    <w:rsid w:val="00A86C78"/>
    <w:rsid w:val="00A86C92"/>
    <w:rsid w:val="00A86CA7"/>
    <w:rsid w:val="00A86D88"/>
    <w:rsid w:val="00A86DA5"/>
    <w:rsid w:val="00A87020"/>
    <w:rsid w:val="00A87025"/>
    <w:rsid w:val="00A871BF"/>
    <w:rsid w:val="00A871DE"/>
    <w:rsid w:val="00A87215"/>
    <w:rsid w:val="00A873D2"/>
    <w:rsid w:val="00A876B8"/>
    <w:rsid w:val="00A8793E"/>
    <w:rsid w:val="00A87978"/>
    <w:rsid w:val="00A87A7D"/>
    <w:rsid w:val="00A87A8F"/>
    <w:rsid w:val="00A87B0B"/>
    <w:rsid w:val="00A87B0D"/>
    <w:rsid w:val="00A87B4E"/>
    <w:rsid w:val="00A87DF7"/>
    <w:rsid w:val="00A87E4C"/>
    <w:rsid w:val="00A87E63"/>
    <w:rsid w:val="00A87EBA"/>
    <w:rsid w:val="00A87F01"/>
    <w:rsid w:val="00A87FCF"/>
    <w:rsid w:val="00A90079"/>
    <w:rsid w:val="00A900C0"/>
    <w:rsid w:val="00A901A8"/>
    <w:rsid w:val="00A901D2"/>
    <w:rsid w:val="00A90247"/>
    <w:rsid w:val="00A9028C"/>
    <w:rsid w:val="00A90486"/>
    <w:rsid w:val="00A904D1"/>
    <w:rsid w:val="00A90653"/>
    <w:rsid w:val="00A90730"/>
    <w:rsid w:val="00A90738"/>
    <w:rsid w:val="00A9092E"/>
    <w:rsid w:val="00A909FF"/>
    <w:rsid w:val="00A90A39"/>
    <w:rsid w:val="00A90A7C"/>
    <w:rsid w:val="00A90A98"/>
    <w:rsid w:val="00A90A9F"/>
    <w:rsid w:val="00A90ABA"/>
    <w:rsid w:val="00A90C6E"/>
    <w:rsid w:val="00A90C88"/>
    <w:rsid w:val="00A90C93"/>
    <w:rsid w:val="00A90D76"/>
    <w:rsid w:val="00A91046"/>
    <w:rsid w:val="00A91054"/>
    <w:rsid w:val="00A910C5"/>
    <w:rsid w:val="00A910CE"/>
    <w:rsid w:val="00A911AC"/>
    <w:rsid w:val="00A911E1"/>
    <w:rsid w:val="00A911E8"/>
    <w:rsid w:val="00A91374"/>
    <w:rsid w:val="00A91385"/>
    <w:rsid w:val="00A913A3"/>
    <w:rsid w:val="00A913B7"/>
    <w:rsid w:val="00A91403"/>
    <w:rsid w:val="00A91538"/>
    <w:rsid w:val="00A91575"/>
    <w:rsid w:val="00A91580"/>
    <w:rsid w:val="00A9161C"/>
    <w:rsid w:val="00A91660"/>
    <w:rsid w:val="00A91951"/>
    <w:rsid w:val="00A919D7"/>
    <w:rsid w:val="00A91A16"/>
    <w:rsid w:val="00A91AE6"/>
    <w:rsid w:val="00A91B4C"/>
    <w:rsid w:val="00A91BD3"/>
    <w:rsid w:val="00A91C4F"/>
    <w:rsid w:val="00A91DC7"/>
    <w:rsid w:val="00A91E38"/>
    <w:rsid w:val="00A91E52"/>
    <w:rsid w:val="00A91F33"/>
    <w:rsid w:val="00A9206B"/>
    <w:rsid w:val="00A92110"/>
    <w:rsid w:val="00A921DB"/>
    <w:rsid w:val="00A922DC"/>
    <w:rsid w:val="00A924C2"/>
    <w:rsid w:val="00A9257F"/>
    <w:rsid w:val="00A9264D"/>
    <w:rsid w:val="00A926BA"/>
    <w:rsid w:val="00A926C9"/>
    <w:rsid w:val="00A929BC"/>
    <w:rsid w:val="00A92A06"/>
    <w:rsid w:val="00A92BB8"/>
    <w:rsid w:val="00A92BD7"/>
    <w:rsid w:val="00A92C57"/>
    <w:rsid w:val="00A92EEE"/>
    <w:rsid w:val="00A92FF4"/>
    <w:rsid w:val="00A930F5"/>
    <w:rsid w:val="00A930FB"/>
    <w:rsid w:val="00A931D4"/>
    <w:rsid w:val="00A932C0"/>
    <w:rsid w:val="00A93437"/>
    <w:rsid w:val="00A934A8"/>
    <w:rsid w:val="00A934D6"/>
    <w:rsid w:val="00A9359B"/>
    <w:rsid w:val="00A9365F"/>
    <w:rsid w:val="00A93662"/>
    <w:rsid w:val="00A9368C"/>
    <w:rsid w:val="00A93690"/>
    <w:rsid w:val="00A937D0"/>
    <w:rsid w:val="00A93905"/>
    <w:rsid w:val="00A93AAB"/>
    <w:rsid w:val="00A93ABA"/>
    <w:rsid w:val="00A93B79"/>
    <w:rsid w:val="00A93C6E"/>
    <w:rsid w:val="00A93CD5"/>
    <w:rsid w:val="00A93D03"/>
    <w:rsid w:val="00A93D3D"/>
    <w:rsid w:val="00A93E14"/>
    <w:rsid w:val="00A93F1A"/>
    <w:rsid w:val="00A93F23"/>
    <w:rsid w:val="00A94100"/>
    <w:rsid w:val="00A9415C"/>
    <w:rsid w:val="00A94177"/>
    <w:rsid w:val="00A941F6"/>
    <w:rsid w:val="00A9422F"/>
    <w:rsid w:val="00A94384"/>
    <w:rsid w:val="00A94463"/>
    <w:rsid w:val="00A94481"/>
    <w:rsid w:val="00A94499"/>
    <w:rsid w:val="00A944A1"/>
    <w:rsid w:val="00A944E0"/>
    <w:rsid w:val="00A94503"/>
    <w:rsid w:val="00A94556"/>
    <w:rsid w:val="00A946F7"/>
    <w:rsid w:val="00A94707"/>
    <w:rsid w:val="00A94768"/>
    <w:rsid w:val="00A9486D"/>
    <w:rsid w:val="00A94884"/>
    <w:rsid w:val="00A94B99"/>
    <w:rsid w:val="00A94D34"/>
    <w:rsid w:val="00A94D40"/>
    <w:rsid w:val="00A94EC4"/>
    <w:rsid w:val="00A94F15"/>
    <w:rsid w:val="00A95063"/>
    <w:rsid w:val="00A950AF"/>
    <w:rsid w:val="00A950E4"/>
    <w:rsid w:val="00A95189"/>
    <w:rsid w:val="00A951B8"/>
    <w:rsid w:val="00A95213"/>
    <w:rsid w:val="00A95287"/>
    <w:rsid w:val="00A952C6"/>
    <w:rsid w:val="00A952C9"/>
    <w:rsid w:val="00A95393"/>
    <w:rsid w:val="00A9540B"/>
    <w:rsid w:val="00A954C2"/>
    <w:rsid w:val="00A95673"/>
    <w:rsid w:val="00A95B16"/>
    <w:rsid w:val="00A95BDA"/>
    <w:rsid w:val="00A95CD7"/>
    <w:rsid w:val="00A95D22"/>
    <w:rsid w:val="00A95D9A"/>
    <w:rsid w:val="00A95DB5"/>
    <w:rsid w:val="00A95E37"/>
    <w:rsid w:val="00A95EBA"/>
    <w:rsid w:val="00A9602F"/>
    <w:rsid w:val="00A961A3"/>
    <w:rsid w:val="00A962E7"/>
    <w:rsid w:val="00A962FA"/>
    <w:rsid w:val="00A9635B"/>
    <w:rsid w:val="00A96584"/>
    <w:rsid w:val="00A9660F"/>
    <w:rsid w:val="00A96659"/>
    <w:rsid w:val="00A9677F"/>
    <w:rsid w:val="00A968BF"/>
    <w:rsid w:val="00A96914"/>
    <w:rsid w:val="00A96918"/>
    <w:rsid w:val="00A96B4C"/>
    <w:rsid w:val="00A96C81"/>
    <w:rsid w:val="00A96CD2"/>
    <w:rsid w:val="00A96CFE"/>
    <w:rsid w:val="00A96D67"/>
    <w:rsid w:val="00A96DE1"/>
    <w:rsid w:val="00A96E0B"/>
    <w:rsid w:val="00A96E6B"/>
    <w:rsid w:val="00A96F75"/>
    <w:rsid w:val="00A97013"/>
    <w:rsid w:val="00A9729B"/>
    <w:rsid w:val="00A972DC"/>
    <w:rsid w:val="00A972FC"/>
    <w:rsid w:val="00A9742A"/>
    <w:rsid w:val="00A9756E"/>
    <w:rsid w:val="00A975D8"/>
    <w:rsid w:val="00A975E3"/>
    <w:rsid w:val="00A97610"/>
    <w:rsid w:val="00A97681"/>
    <w:rsid w:val="00A976D5"/>
    <w:rsid w:val="00A97741"/>
    <w:rsid w:val="00A977BC"/>
    <w:rsid w:val="00A97851"/>
    <w:rsid w:val="00A978B5"/>
    <w:rsid w:val="00A978C3"/>
    <w:rsid w:val="00A9796F"/>
    <w:rsid w:val="00A97971"/>
    <w:rsid w:val="00A9799C"/>
    <w:rsid w:val="00A97B4E"/>
    <w:rsid w:val="00A97CBA"/>
    <w:rsid w:val="00A97D70"/>
    <w:rsid w:val="00A97E27"/>
    <w:rsid w:val="00A97E55"/>
    <w:rsid w:val="00A97F79"/>
    <w:rsid w:val="00AA0075"/>
    <w:rsid w:val="00AA0129"/>
    <w:rsid w:val="00AA0145"/>
    <w:rsid w:val="00AA02AF"/>
    <w:rsid w:val="00AA0387"/>
    <w:rsid w:val="00AA0391"/>
    <w:rsid w:val="00AA03B4"/>
    <w:rsid w:val="00AA0487"/>
    <w:rsid w:val="00AA0516"/>
    <w:rsid w:val="00AA060E"/>
    <w:rsid w:val="00AA0874"/>
    <w:rsid w:val="00AA0971"/>
    <w:rsid w:val="00AA097D"/>
    <w:rsid w:val="00AA0A12"/>
    <w:rsid w:val="00AA0A69"/>
    <w:rsid w:val="00AA0AC7"/>
    <w:rsid w:val="00AA0BEE"/>
    <w:rsid w:val="00AA0CE1"/>
    <w:rsid w:val="00AA0D59"/>
    <w:rsid w:val="00AA0E2D"/>
    <w:rsid w:val="00AA0F75"/>
    <w:rsid w:val="00AA0F91"/>
    <w:rsid w:val="00AA1286"/>
    <w:rsid w:val="00AA1329"/>
    <w:rsid w:val="00AA1470"/>
    <w:rsid w:val="00AA157C"/>
    <w:rsid w:val="00AA164F"/>
    <w:rsid w:val="00AA1753"/>
    <w:rsid w:val="00AA1775"/>
    <w:rsid w:val="00AA1887"/>
    <w:rsid w:val="00AA18BC"/>
    <w:rsid w:val="00AA194B"/>
    <w:rsid w:val="00AA19D1"/>
    <w:rsid w:val="00AA1AC9"/>
    <w:rsid w:val="00AA1B49"/>
    <w:rsid w:val="00AA1BEF"/>
    <w:rsid w:val="00AA1C69"/>
    <w:rsid w:val="00AA1C7F"/>
    <w:rsid w:val="00AA1D69"/>
    <w:rsid w:val="00AA1F59"/>
    <w:rsid w:val="00AA2003"/>
    <w:rsid w:val="00AA201B"/>
    <w:rsid w:val="00AA20C3"/>
    <w:rsid w:val="00AA231A"/>
    <w:rsid w:val="00AA2381"/>
    <w:rsid w:val="00AA241A"/>
    <w:rsid w:val="00AA24DE"/>
    <w:rsid w:val="00AA2507"/>
    <w:rsid w:val="00AA25E1"/>
    <w:rsid w:val="00AA2787"/>
    <w:rsid w:val="00AA2853"/>
    <w:rsid w:val="00AA28C9"/>
    <w:rsid w:val="00AA28DE"/>
    <w:rsid w:val="00AA2900"/>
    <w:rsid w:val="00AA294E"/>
    <w:rsid w:val="00AA29F6"/>
    <w:rsid w:val="00AA2AD9"/>
    <w:rsid w:val="00AA2B42"/>
    <w:rsid w:val="00AA2C66"/>
    <w:rsid w:val="00AA2CAA"/>
    <w:rsid w:val="00AA2E22"/>
    <w:rsid w:val="00AA2E27"/>
    <w:rsid w:val="00AA2E6A"/>
    <w:rsid w:val="00AA2EB8"/>
    <w:rsid w:val="00AA2EE7"/>
    <w:rsid w:val="00AA2F33"/>
    <w:rsid w:val="00AA2FF2"/>
    <w:rsid w:val="00AA3097"/>
    <w:rsid w:val="00AA30CA"/>
    <w:rsid w:val="00AA3133"/>
    <w:rsid w:val="00AA326C"/>
    <w:rsid w:val="00AA3366"/>
    <w:rsid w:val="00AA34DD"/>
    <w:rsid w:val="00AA3523"/>
    <w:rsid w:val="00AA3585"/>
    <w:rsid w:val="00AA3623"/>
    <w:rsid w:val="00AA3765"/>
    <w:rsid w:val="00AA3769"/>
    <w:rsid w:val="00AA3876"/>
    <w:rsid w:val="00AA38B8"/>
    <w:rsid w:val="00AA39B2"/>
    <w:rsid w:val="00AA39E6"/>
    <w:rsid w:val="00AA3A79"/>
    <w:rsid w:val="00AA3B75"/>
    <w:rsid w:val="00AA3DDA"/>
    <w:rsid w:val="00AA3E3F"/>
    <w:rsid w:val="00AA3E72"/>
    <w:rsid w:val="00AA3F44"/>
    <w:rsid w:val="00AA4263"/>
    <w:rsid w:val="00AA430A"/>
    <w:rsid w:val="00AA437A"/>
    <w:rsid w:val="00AA445E"/>
    <w:rsid w:val="00AA4523"/>
    <w:rsid w:val="00AA4569"/>
    <w:rsid w:val="00AA45C0"/>
    <w:rsid w:val="00AA4698"/>
    <w:rsid w:val="00AA46E9"/>
    <w:rsid w:val="00AA4778"/>
    <w:rsid w:val="00AA4876"/>
    <w:rsid w:val="00AA4894"/>
    <w:rsid w:val="00AA48DB"/>
    <w:rsid w:val="00AA4910"/>
    <w:rsid w:val="00AA49D6"/>
    <w:rsid w:val="00AA49E0"/>
    <w:rsid w:val="00AA4A56"/>
    <w:rsid w:val="00AA4A60"/>
    <w:rsid w:val="00AA4AA7"/>
    <w:rsid w:val="00AA4AA8"/>
    <w:rsid w:val="00AA4AC7"/>
    <w:rsid w:val="00AA4C3C"/>
    <w:rsid w:val="00AA4C54"/>
    <w:rsid w:val="00AA4C91"/>
    <w:rsid w:val="00AA4E5A"/>
    <w:rsid w:val="00AA4FAD"/>
    <w:rsid w:val="00AA50F3"/>
    <w:rsid w:val="00AA5130"/>
    <w:rsid w:val="00AA51AC"/>
    <w:rsid w:val="00AA520D"/>
    <w:rsid w:val="00AA5441"/>
    <w:rsid w:val="00AA54CA"/>
    <w:rsid w:val="00AA5521"/>
    <w:rsid w:val="00AA5555"/>
    <w:rsid w:val="00AA5666"/>
    <w:rsid w:val="00AA56AC"/>
    <w:rsid w:val="00AA5740"/>
    <w:rsid w:val="00AA58BB"/>
    <w:rsid w:val="00AA5982"/>
    <w:rsid w:val="00AA598B"/>
    <w:rsid w:val="00AA5A66"/>
    <w:rsid w:val="00AA5D2A"/>
    <w:rsid w:val="00AA5EA4"/>
    <w:rsid w:val="00AA5F39"/>
    <w:rsid w:val="00AA5F70"/>
    <w:rsid w:val="00AA5F8A"/>
    <w:rsid w:val="00AA5FD9"/>
    <w:rsid w:val="00AA605F"/>
    <w:rsid w:val="00AA606D"/>
    <w:rsid w:val="00AA61CD"/>
    <w:rsid w:val="00AA6234"/>
    <w:rsid w:val="00AA629A"/>
    <w:rsid w:val="00AA62DF"/>
    <w:rsid w:val="00AA633F"/>
    <w:rsid w:val="00AA63D3"/>
    <w:rsid w:val="00AA6439"/>
    <w:rsid w:val="00AA6487"/>
    <w:rsid w:val="00AA648B"/>
    <w:rsid w:val="00AA64A7"/>
    <w:rsid w:val="00AA6803"/>
    <w:rsid w:val="00AA6A15"/>
    <w:rsid w:val="00AA6B2E"/>
    <w:rsid w:val="00AA6C05"/>
    <w:rsid w:val="00AA6C66"/>
    <w:rsid w:val="00AA6E4A"/>
    <w:rsid w:val="00AA6E51"/>
    <w:rsid w:val="00AA6EAF"/>
    <w:rsid w:val="00AA6ED3"/>
    <w:rsid w:val="00AA70E5"/>
    <w:rsid w:val="00AA7194"/>
    <w:rsid w:val="00AA736C"/>
    <w:rsid w:val="00AA73E4"/>
    <w:rsid w:val="00AA776F"/>
    <w:rsid w:val="00AA7917"/>
    <w:rsid w:val="00AA79B5"/>
    <w:rsid w:val="00AA7A5D"/>
    <w:rsid w:val="00AA7B13"/>
    <w:rsid w:val="00AA7CCD"/>
    <w:rsid w:val="00AA7D19"/>
    <w:rsid w:val="00AA7D43"/>
    <w:rsid w:val="00AA7DE0"/>
    <w:rsid w:val="00AA7E40"/>
    <w:rsid w:val="00AA7F44"/>
    <w:rsid w:val="00AB0083"/>
    <w:rsid w:val="00AB0095"/>
    <w:rsid w:val="00AB00BA"/>
    <w:rsid w:val="00AB0121"/>
    <w:rsid w:val="00AB0133"/>
    <w:rsid w:val="00AB027A"/>
    <w:rsid w:val="00AB030A"/>
    <w:rsid w:val="00AB03B2"/>
    <w:rsid w:val="00AB0413"/>
    <w:rsid w:val="00AB04CC"/>
    <w:rsid w:val="00AB0604"/>
    <w:rsid w:val="00AB0657"/>
    <w:rsid w:val="00AB066C"/>
    <w:rsid w:val="00AB07A1"/>
    <w:rsid w:val="00AB08B5"/>
    <w:rsid w:val="00AB0B66"/>
    <w:rsid w:val="00AB0B7B"/>
    <w:rsid w:val="00AB0BA6"/>
    <w:rsid w:val="00AB0C2B"/>
    <w:rsid w:val="00AB0C45"/>
    <w:rsid w:val="00AB0C77"/>
    <w:rsid w:val="00AB0CBF"/>
    <w:rsid w:val="00AB0D38"/>
    <w:rsid w:val="00AB0D6E"/>
    <w:rsid w:val="00AB0EB4"/>
    <w:rsid w:val="00AB0ECF"/>
    <w:rsid w:val="00AB0ED1"/>
    <w:rsid w:val="00AB100B"/>
    <w:rsid w:val="00AB12AE"/>
    <w:rsid w:val="00AB12B8"/>
    <w:rsid w:val="00AB12DB"/>
    <w:rsid w:val="00AB139A"/>
    <w:rsid w:val="00AB13FC"/>
    <w:rsid w:val="00AB16C4"/>
    <w:rsid w:val="00AB1704"/>
    <w:rsid w:val="00AB1844"/>
    <w:rsid w:val="00AB1951"/>
    <w:rsid w:val="00AB1A4F"/>
    <w:rsid w:val="00AB1AA9"/>
    <w:rsid w:val="00AB1C3E"/>
    <w:rsid w:val="00AB1E56"/>
    <w:rsid w:val="00AB20E0"/>
    <w:rsid w:val="00AB22C0"/>
    <w:rsid w:val="00AB22DE"/>
    <w:rsid w:val="00AB2454"/>
    <w:rsid w:val="00AB25D8"/>
    <w:rsid w:val="00AB25E0"/>
    <w:rsid w:val="00AB27C6"/>
    <w:rsid w:val="00AB2869"/>
    <w:rsid w:val="00AB28E2"/>
    <w:rsid w:val="00AB2B45"/>
    <w:rsid w:val="00AB2BD4"/>
    <w:rsid w:val="00AB2F72"/>
    <w:rsid w:val="00AB2FDE"/>
    <w:rsid w:val="00AB30E5"/>
    <w:rsid w:val="00AB31ED"/>
    <w:rsid w:val="00AB332B"/>
    <w:rsid w:val="00AB33D3"/>
    <w:rsid w:val="00AB35BB"/>
    <w:rsid w:val="00AB36DE"/>
    <w:rsid w:val="00AB389A"/>
    <w:rsid w:val="00AB3918"/>
    <w:rsid w:val="00AB3956"/>
    <w:rsid w:val="00AB395E"/>
    <w:rsid w:val="00AB395F"/>
    <w:rsid w:val="00AB3964"/>
    <w:rsid w:val="00AB39E0"/>
    <w:rsid w:val="00AB3A6E"/>
    <w:rsid w:val="00AB3BC8"/>
    <w:rsid w:val="00AB3C1D"/>
    <w:rsid w:val="00AB3C2B"/>
    <w:rsid w:val="00AB3C79"/>
    <w:rsid w:val="00AB3CF6"/>
    <w:rsid w:val="00AB3DFB"/>
    <w:rsid w:val="00AB3E00"/>
    <w:rsid w:val="00AB3E5B"/>
    <w:rsid w:val="00AB4065"/>
    <w:rsid w:val="00AB4080"/>
    <w:rsid w:val="00AB41B8"/>
    <w:rsid w:val="00AB4213"/>
    <w:rsid w:val="00AB431F"/>
    <w:rsid w:val="00AB43A0"/>
    <w:rsid w:val="00AB444B"/>
    <w:rsid w:val="00AB45FA"/>
    <w:rsid w:val="00AB46F2"/>
    <w:rsid w:val="00AB48D8"/>
    <w:rsid w:val="00AB49D2"/>
    <w:rsid w:val="00AB49E4"/>
    <w:rsid w:val="00AB4AE8"/>
    <w:rsid w:val="00AB4B3E"/>
    <w:rsid w:val="00AB4B7A"/>
    <w:rsid w:val="00AB4C2A"/>
    <w:rsid w:val="00AB4C9E"/>
    <w:rsid w:val="00AB4D70"/>
    <w:rsid w:val="00AB4E91"/>
    <w:rsid w:val="00AB4EAF"/>
    <w:rsid w:val="00AB4F2A"/>
    <w:rsid w:val="00AB4F67"/>
    <w:rsid w:val="00AB50C5"/>
    <w:rsid w:val="00AB518E"/>
    <w:rsid w:val="00AB522F"/>
    <w:rsid w:val="00AB53DE"/>
    <w:rsid w:val="00AB53F4"/>
    <w:rsid w:val="00AB5447"/>
    <w:rsid w:val="00AB549F"/>
    <w:rsid w:val="00AB5564"/>
    <w:rsid w:val="00AB56C3"/>
    <w:rsid w:val="00AB56E3"/>
    <w:rsid w:val="00AB577E"/>
    <w:rsid w:val="00AB583E"/>
    <w:rsid w:val="00AB5861"/>
    <w:rsid w:val="00AB5940"/>
    <w:rsid w:val="00AB5BC6"/>
    <w:rsid w:val="00AB5DE9"/>
    <w:rsid w:val="00AB5EDD"/>
    <w:rsid w:val="00AB605F"/>
    <w:rsid w:val="00AB6082"/>
    <w:rsid w:val="00AB608A"/>
    <w:rsid w:val="00AB6279"/>
    <w:rsid w:val="00AB6317"/>
    <w:rsid w:val="00AB6384"/>
    <w:rsid w:val="00AB6501"/>
    <w:rsid w:val="00AB667A"/>
    <w:rsid w:val="00AB66F4"/>
    <w:rsid w:val="00AB6704"/>
    <w:rsid w:val="00AB680A"/>
    <w:rsid w:val="00AB68AE"/>
    <w:rsid w:val="00AB6B71"/>
    <w:rsid w:val="00AB6CFC"/>
    <w:rsid w:val="00AB6D92"/>
    <w:rsid w:val="00AB6ECE"/>
    <w:rsid w:val="00AB6EE4"/>
    <w:rsid w:val="00AB6F3F"/>
    <w:rsid w:val="00AB6F81"/>
    <w:rsid w:val="00AB6FA2"/>
    <w:rsid w:val="00AB6FEC"/>
    <w:rsid w:val="00AB7068"/>
    <w:rsid w:val="00AB7262"/>
    <w:rsid w:val="00AB7286"/>
    <w:rsid w:val="00AB73EA"/>
    <w:rsid w:val="00AB74B9"/>
    <w:rsid w:val="00AB7675"/>
    <w:rsid w:val="00AB76DA"/>
    <w:rsid w:val="00AB7785"/>
    <w:rsid w:val="00AB77FF"/>
    <w:rsid w:val="00AB78CD"/>
    <w:rsid w:val="00AB7978"/>
    <w:rsid w:val="00AB79DD"/>
    <w:rsid w:val="00AB7A09"/>
    <w:rsid w:val="00AB7A76"/>
    <w:rsid w:val="00AB7C55"/>
    <w:rsid w:val="00AB7C6A"/>
    <w:rsid w:val="00AB7C88"/>
    <w:rsid w:val="00AB7E1A"/>
    <w:rsid w:val="00AB7E3E"/>
    <w:rsid w:val="00AB7E8E"/>
    <w:rsid w:val="00AB7ED8"/>
    <w:rsid w:val="00AC0027"/>
    <w:rsid w:val="00AC0116"/>
    <w:rsid w:val="00AC01FB"/>
    <w:rsid w:val="00AC0264"/>
    <w:rsid w:val="00AC029D"/>
    <w:rsid w:val="00AC0452"/>
    <w:rsid w:val="00AC0626"/>
    <w:rsid w:val="00AC062F"/>
    <w:rsid w:val="00AC069A"/>
    <w:rsid w:val="00AC0796"/>
    <w:rsid w:val="00AC0815"/>
    <w:rsid w:val="00AC0AF1"/>
    <w:rsid w:val="00AC0CD3"/>
    <w:rsid w:val="00AC0D6A"/>
    <w:rsid w:val="00AC0D87"/>
    <w:rsid w:val="00AC0D9E"/>
    <w:rsid w:val="00AC0DBE"/>
    <w:rsid w:val="00AC0F13"/>
    <w:rsid w:val="00AC0F91"/>
    <w:rsid w:val="00AC1193"/>
    <w:rsid w:val="00AC1297"/>
    <w:rsid w:val="00AC1334"/>
    <w:rsid w:val="00AC13A0"/>
    <w:rsid w:val="00AC15F4"/>
    <w:rsid w:val="00AC1850"/>
    <w:rsid w:val="00AC190A"/>
    <w:rsid w:val="00AC1A36"/>
    <w:rsid w:val="00AC1B8E"/>
    <w:rsid w:val="00AC1BE0"/>
    <w:rsid w:val="00AC1C86"/>
    <w:rsid w:val="00AC1CAE"/>
    <w:rsid w:val="00AC1CCA"/>
    <w:rsid w:val="00AC1CD7"/>
    <w:rsid w:val="00AC1D02"/>
    <w:rsid w:val="00AC1D86"/>
    <w:rsid w:val="00AC1DCB"/>
    <w:rsid w:val="00AC1E9C"/>
    <w:rsid w:val="00AC1F27"/>
    <w:rsid w:val="00AC200C"/>
    <w:rsid w:val="00AC2039"/>
    <w:rsid w:val="00AC2057"/>
    <w:rsid w:val="00AC221B"/>
    <w:rsid w:val="00AC229A"/>
    <w:rsid w:val="00AC22A7"/>
    <w:rsid w:val="00AC232F"/>
    <w:rsid w:val="00AC2369"/>
    <w:rsid w:val="00AC23CF"/>
    <w:rsid w:val="00AC25A6"/>
    <w:rsid w:val="00AC25E5"/>
    <w:rsid w:val="00AC262A"/>
    <w:rsid w:val="00AC27E6"/>
    <w:rsid w:val="00AC285E"/>
    <w:rsid w:val="00AC2866"/>
    <w:rsid w:val="00AC28FF"/>
    <w:rsid w:val="00AC2B73"/>
    <w:rsid w:val="00AC2CA0"/>
    <w:rsid w:val="00AC2CA2"/>
    <w:rsid w:val="00AC2D28"/>
    <w:rsid w:val="00AC2DA5"/>
    <w:rsid w:val="00AC2E35"/>
    <w:rsid w:val="00AC3016"/>
    <w:rsid w:val="00AC307A"/>
    <w:rsid w:val="00AC30BC"/>
    <w:rsid w:val="00AC3321"/>
    <w:rsid w:val="00AC3421"/>
    <w:rsid w:val="00AC3614"/>
    <w:rsid w:val="00AC3631"/>
    <w:rsid w:val="00AC3657"/>
    <w:rsid w:val="00AC36CB"/>
    <w:rsid w:val="00AC36E1"/>
    <w:rsid w:val="00AC395F"/>
    <w:rsid w:val="00AC3A02"/>
    <w:rsid w:val="00AC3A0D"/>
    <w:rsid w:val="00AC3ABF"/>
    <w:rsid w:val="00AC3B59"/>
    <w:rsid w:val="00AC3B86"/>
    <w:rsid w:val="00AC3BD1"/>
    <w:rsid w:val="00AC3C03"/>
    <w:rsid w:val="00AC3CB1"/>
    <w:rsid w:val="00AC3DEB"/>
    <w:rsid w:val="00AC3E37"/>
    <w:rsid w:val="00AC3E48"/>
    <w:rsid w:val="00AC3F69"/>
    <w:rsid w:val="00AC4169"/>
    <w:rsid w:val="00AC4275"/>
    <w:rsid w:val="00AC4289"/>
    <w:rsid w:val="00AC42A8"/>
    <w:rsid w:val="00AC4302"/>
    <w:rsid w:val="00AC43BA"/>
    <w:rsid w:val="00AC43DE"/>
    <w:rsid w:val="00AC4450"/>
    <w:rsid w:val="00AC44AD"/>
    <w:rsid w:val="00AC44FC"/>
    <w:rsid w:val="00AC4593"/>
    <w:rsid w:val="00AC4714"/>
    <w:rsid w:val="00AC4747"/>
    <w:rsid w:val="00AC4753"/>
    <w:rsid w:val="00AC4772"/>
    <w:rsid w:val="00AC477D"/>
    <w:rsid w:val="00AC47A0"/>
    <w:rsid w:val="00AC4867"/>
    <w:rsid w:val="00AC4879"/>
    <w:rsid w:val="00AC49A8"/>
    <w:rsid w:val="00AC4A0C"/>
    <w:rsid w:val="00AC4A2F"/>
    <w:rsid w:val="00AC4A86"/>
    <w:rsid w:val="00AC4BFE"/>
    <w:rsid w:val="00AC4D12"/>
    <w:rsid w:val="00AC4D1D"/>
    <w:rsid w:val="00AC4E8C"/>
    <w:rsid w:val="00AC4F0C"/>
    <w:rsid w:val="00AC4F82"/>
    <w:rsid w:val="00AC4FC2"/>
    <w:rsid w:val="00AC4FE6"/>
    <w:rsid w:val="00AC5106"/>
    <w:rsid w:val="00AC5166"/>
    <w:rsid w:val="00AC51F7"/>
    <w:rsid w:val="00AC525F"/>
    <w:rsid w:val="00AC530A"/>
    <w:rsid w:val="00AC534A"/>
    <w:rsid w:val="00AC5452"/>
    <w:rsid w:val="00AC5511"/>
    <w:rsid w:val="00AC558C"/>
    <w:rsid w:val="00AC569E"/>
    <w:rsid w:val="00AC5794"/>
    <w:rsid w:val="00AC591D"/>
    <w:rsid w:val="00AC59C7"/>
    <w:rsid w:val="00AC59CB"/>
    <w:rsid w:val="00AC5AA9"/>
    <w:rsid w:val="00AC5B38"/>
    <w:rsid w:val="00AC5BAE"/>
    <w:rsid w:val="00AC5BFE"/>
    <w:rsid w:val="00AC5D57"/>
    <w:rsid w:val="00AC5ECB"/>
    <w:rsid w:val="00AC5F06"/>
    <w:rsid w:val="00AC603E"/>
    <w:rsid w:val="00AC6048"/>
    <w:rsid w:val="00AC60A3"/>
    <w:rsid w:val="00AC625A"/>
    <w:rsid w:val="00AC6354"/>
    <w:rsid w:val="00AC635E"/>
    <w:rsid w:val="00AC645A"/>
    <w:rsid w:val="00AC6478"/>
    <w:rsid w:val="00AC64DC"/>
    <w:rsid w:val="00AC6564"/>
    <w:rsid w:val="00AC65EA"/>
    <w:rsid w:val="00AC6639"/>
    <w:rsid w:val="00AC668B"/>
    <w:rsid w:val="00AC675F"/>
    <w:rsid w:val="00AC67EB"/>
    <w:rsid w:val="00AC6948"/>
    <w:rsid w:val="00AC6A14"/>
    <w:rsid w:val="00AC6BE9"/>
    <w:rsid w:val="00AC6C20"/>
    <w:rsid w:val="00AC6C71"/>
    <w:rsid w:val="00AC6D4A"/>
    <w:rsid w:val="00AC6E15"/>
    <w:rsid w:val="00AC6E4E"/>
    <w:rsid w:val="00AC6E52"/>
    <w:rsid w:val="00AC6EC9"/>
    <w:rsid w:val="00AC7089"/>
    <w:rsid w:val="00AC7135"/>
    <w:rsid w:val="00AC71A1"/>
    <w:rsid w:val="00AC71EE"/>
    <w:rsid w:val="00AC720E"/>
    <w:rsid w:val="00AC729E"/>
    <w:rsid w:val="00AC72F6"/>
    <w:rsid w:val="00AC7310"/>
    <w:rsid w:val="00AC7366"/>
    <w:rsid w:val="00AC7415"/>
    <w:rsid w:val="00AC74B9"/>
    <w:rsid w:val="00AC74DC"/>
    <w:rsid w:val="00AC7571"/>
    <w:rsid w:val="00AC75A5"/>
    <w:rsid w:val="00AC7677"/>
    <w:rsid w:val="00AC76DF"/>
    <w:rsid w:val="00AC77C2"/>
    <w:rsid w:val="00AC7862"/>
    <w:rsid w:val="00AC78A2"/>
    <w:rsid w:val="00AC79E1"/>
    <w:rsid w:val="00AC79F4"/>
    <w:rsid w:val="00AC7A39"/>
    <w:rsid w:val="00AC7B6D"/>
    <w:rsid w:val="00AC7C12"/>
    <w:rsid w:val="00AC7D44"/>
    <w:rsid w:val="00AC7D66"/>
    <w:rsid w:val="00AC7DAD"/>
    <w:rsid w:val="00AC7E79"/>
    <w:rsid w:val="00AC7EAF"/>
    <w:rsid w:val="00AC7EB8"/>
    <w:rsid w:val="00AC7ED4"/>
    <w:rsid w:val="00AC7FD8"/>
    <w:rsid w:val="00AD0094"/>
    <w:rsid w:val="00AD00B9"/>
    <w:rsid w:val="00AD026B"/>
    <w:rsid w:val="00AD02A3"/>
    <w:rsid w:val="00AD04C6"/>
    <w:rsid w:val="00AD04CF"/>
    <w:rsid w:val="00AD05A5"/>
    <w:rsid w:val="00AD05C8"/>
    <w:rsid w:val="00AD0677"/>
    <w:rsid w:val="00AD0747"/>
    <w:rsid w:val="00AD080C"/>
    <w:rsid w:val="00AD08B0"/>
    <w:rsid w:val="00AD08B1"/>
    <w:rsid w:val="00AD0952"/>
    <w:rsid w:val="00AD09C8"/>
    <w:rsid w:val="00AD0A79"/>
    <w:rsid w:val="00AD0B4A"/>
    <w:rsid w:val="00AD0B7A"/>
    <w:rsid w:val="00AD0B7D"/>
    <w:rsid w:val="00AD0BD0"/>
    <w:rsid w:val="00AD0C66"/>
    <w:rsid w:val="00AD0EAE"/>
    <w:rsid w:val="00AD0EB3"/>
    <w:rsid w:val="00AD0EDB"/>
    <w:rsid w:val="00AD0F8D"/>
    <w:rsid w:val="00AD1001"/>
    <w:rsid w:val="00AD10E3"/>
    <w:rsid w:val="00AD10E9"/>
    <w:rsid w:val="00AD11BE"/>
    <w:rsid w:val="00AD126C"/>
    <w:rsid w:val="00AD1308"/>
    <w:rsid w:val="00AD131C"/>
    <w:rsid w:val="00AD134F"/>
    <w:rsid w:val="00AD1459"/>
    <w:rsid w:val="00AD14AE"/>
    <w:rsid w:val="00AD152D"/>
    <w:rsid w:val="00AD1567"/>
    <w:rsid w:val="00AD17B4"/>
    <w:rsid w:val="00AD180F"/>
    <w:rsid w:val="00AD182A"/>
    <w:rsid w:val="00AD191A"/>
    <w:rsid w:val="00AD197A"/>
    <w:rsid w:val="00AD19E7"/>
    <w:rsid w:val="00AD1A73"/>
    <w:rsid w:val="00AD1A85"/>
    <w:rsid w:val="00AD1BAD"/>
    <w:rsid w:val="00AD1C47"/>
    <w:rsid w:val="00AD1C72"/>
    <w:rsid w:val="00AD1D81"/>
    <w:rsid w:val="00AD1F49"/>
    <w:rsid w:val="00AD1FFC"/>
    <w:rsid w:val="00AD2052"/>
    <w:rsid w:val="00AD2304"/>
    <w:rsid w:val="00AD240C"/>
    <w:rsid w:val="00AD24E5"/>
    <w:rsid w:val="00AD2672"/>
    <w:rsid w:val="00AD269B"/>
    <w:rsid w:val="00AD26D5"/>
    <w:rsid w:val="00AD26EB"/>
    <w:rsid w:val="00AD27CC"/>
    <w:rsid w:val="00AD285A"/>
    <w:rsid w:val="00AD288D"/>
    <w:rsid w:val="00AD290B"/>
    <w:rsid w:val="00AD297B"/>
    <w:rsid w:val="00AD2984"/>
    <w:rsid w:val="00AD29C6"/>
    <w:rsid w:val="00AD2ADD"/>
    <w:rsid w:val="00AD2AE5"/>
    <w:rsid w:val="00AD2B6B"/>
    <w:rsid w:val="00AD2B7A"/>
    <w:rsid w:val="00AD2EB0"/>
    <w:rsid w:val="00AD2F11"/>
    <w:rsid w:val="00AD300D"/>
    <w:rsid w:val="00AD3122"/>
    <w:rsid w:val="00AD35EC"/>
    <w:rsid w:val="00AD3621"/>
    <w:rsid w:val="00AD376F"/>
    <w:rsid w:val="00AD3784"/>
    <w:rsid w:val="00AD3824"/>
    <w:rsid w:val="00AD3950"/>
    <w:rsid w:val="00AD3A4A"/>
    <w:rsid w:val="00AD3A65"/>
    <w:rsid w:val="00AD3AFF"/>
    <w:rsid w:val="00AD3CB7"/>
    <w:rsid w:val="00AD3D9A"/>
    <w:rsid w:val="00AD3DE4"/>
    <w:rsid w:val="00AD3DEF"/>
    <w:rsid w:val="00AD3E0E"/>
    <w:rsid w:val="00AD3E39"/>
    <w:rsid w:val="00AD3E49"/>
    <w:rsid w:val="00AD3E51"/>
    <w:rsid w:val="00AD4000"/>
    <w:rsid w:val="00AD40CB"/>
    <w:rsid w:val="00AD42CE"/>
    <w:rsid w:val="00AD443D"/>
    <w:rsid w:val="00AD4476"/>
    <w:rsid w:val="00AD44DF"/>
    <w:rsid w:val="00AD462F"/>
    <w:rsid w:val="00AD46FA"/>
    <w:rsid w:val="00AD4743"/>
    <w:rsid w:val="00AD4802"/>
    <w:rsid w:val="00AD4880"/>
    <w:rsid w:val="00AD4893"/>
    <w:rsid w:val="00AD48A1"/>
    <w:rsid w:val="00AD491B"/>
    <w:rsid w:val="00AD49D3"/>
    <w:rsid w:val="00AD49FB"/>
    <w:rsid w:val="00AD4A23"/>
    <w:rsid w:val="00AD4B1E"/>
    <w:rsid w:val="00AD4CA4"/>
    <w:rsid w:val="00AD4CDA"/>
    <w:rsid w:val="00AD4CFE"/>
    <w:rsid w:val="00AD4D6C"/>
    <w:rsid w:val="00AD4FD1"/>
    <w:rsid w:val="00AD5073"/>
    <w:rsid w:val="00AD517E"/>
    <w:rsid w:val="00AD51CA"/>
    <w:rsid w:val="00AD5275"/>
    <w:rsid w:val="00AD52A5"/>
    <w:rsid w:val="00AD5437"/>
    <w:rsid w:val="00AD554C"/>
    <w:rsid w:val="00AD5577"/>
    <w:rsid w:val="00AD55B8"/>
    <w:rsid w:val="00AD563D"/>
    <w:rsid w:val="00AD5777"/>
    <w:rsid w:val="00AD58E8"/>
    <w:rsid w:val="00AD594F"/>
    <w:rsid w:val="00AD5C16"/>
    <w:rsid w:val="00AD5C2E"/>
    <w:rsid w:val="00AD5D2F"/>
    <w:rsid w:val="00AD5DFB"/>
    <w:rsid w:val="00AD5E6B"/>
    <w:rsid w:val="00AD5ECF"/>
    <w:rsid w:val="00AD5EE2"/>
    <w:rsid w:val="00AD5F24"/>
    <w:rsid w:val="00AD5F50"/>
    <w:rsid w:val="00AD6123"/>
    <w:rsid w:val="00AD631D"/>
    <w:rsid w:val="00AD6340"/>
    <w:rsid w:val="00AD6343"/>
    <w:rsid w:val="00AD63F2"/>
    <w:rsid w:val="00AD6411"/>
    <w:rsid w:val="00AD645A"/>
    <w:rsid w:val="00AD6489"/>
    <w:rsid w:val="00AD65AB"/>
    <w:rsid w:val="00AD68FD"/>
    <w:rsid w:val="00AD6916"/>
    <w:rsid w:val="00AD6A75"/>
    <w:rsid w:val="00AD6AE2"/>
    <w:rsid w:val="00AD6E7E"/>
    <w:rsid w:val="00AD6F78"/>
    <w:rsid w:val="00AD6F82"/>
    <w:rsid w:val="00AD6FF3"/>
    <w:rsid w:val="00AD710B"/>
    <w:rsid w:val="00AD71E6"/>
    <w:rsid w:val="00AD72DD"/>
    <w:rsid w:val="00AD72ED"/>
    <w:rsid w:val="00AD7355"/>
    <w:rsid w:val="00AD7387"/>
    <w:rsid w:val="00AD7430"/>
    <w:rsid w:val="00AD7593"/>
    <w:rsid w:val="00AD75B4"/>
    <w:rsid w:val="00AD75F5"/>
    <w:rsid w:val="00AD7688"/>
    <w:rsid w:val="00AD76BA"/>
    <w:rsid w:val="00AD77DA"/>
    <w:rsid w:val="00AD792B"/>
    <w:rsid w:val="00AD7939"/>
    <w:rsid w:val="00AD798B"/>
    <w:rsid w:val="00AD79A5"/>
    <w:rsid w:val="00AD79AB"/>
    <w:rsid w:val="00AD7B57"/>
    <w:rsid w:val="00AD7D48"/>
    <w:rsid w:val="00AD7D4A"/>
    <w:rsid w:val="00AD7DCF"/>
    <w:rsid w:val="00AD7ECF"/>
    <w:rsid w:val="00AD7F0A"/>
    <w:rsid w:val="00AD7F8E"/>
    <w:rsid w:val="00AD7F9A"/>
    <w:rsid w:val="00AE0093"/>
    <w:rsid w:val="00AE00A4"/>
    <w:rsid w:val="00AE00D0"/>
    <w:rsid w:val="00AE0189"/>
    <w:rsid w:val="00AE02D4"/>
    <w:rsid w:val="00AE032F"/>
    <w:rsid w:val="00AE037F"/>
    <w:rsid w:val="00AE0388"/>
    <w:rsid w:val="00AE04C1"/>
    <w:rsid w:val="00AE06B7"/>
    <w:rsid w:val="00AE0785"/>
    <w:rsid w:val="00AE08C5"/>
    <w:rsid w:val="00AE0AF9"/>
    <w:rsid w:val="00AE0D18"/>
    <w:rsid w:val="00AE0D4C"/>
    <w:rsid w:val="00AE0F31"/>
    <w:rsid w:val="00AE0F38"/>
    <w:rsid w:val="00AE0F63"/>
    <w:rsid w:val="00AE0F6A"/>
    <w:rsid w:val="00AE10B7"/>
    <w:rsid w:val="00AE1179"/>
    <w:rsid w:val="00AE11E5"/>
    <w:rsid w:val="00AE121B"/>
    <w:rsid w:val="00AE12FA"/>
    <w:rsid w:val="00AE139B"/>
    <w:rsid w:val="00AE1491"/>
    <w:rsid w:val="00AE14C7"/>
    <w:rsid w:val="00AE1512"/>
    <w:rsid w:val="00AE15B5"/>
    <w:rsid w:val="00AE1721"/>
    <w:rsid w:val="00AE188E"/>
    <w:rsid w:val="00AE18DA"/>
    <w:rsid w:val="00AE19FD"/>
    <w:rsid w:val="00AE1A75"/>
    <w:rsid w:val="00AE1A9C"/>
    <w:rsid w:val="00AE1AF9"/>
    <w:rsid w:val="00AE1B54"/>
    <w:rsid w:val="00AE1B63"/>
    <w:rsid w:val="00AE1B92"/>
    <w:rsid w:val="00AE1C2C"/>
    <w:rsid w:val="00AE1E59"/>
    <w:rsid w:val="00AE1F9D"/>
    <w:rsid w:val="00AE2038"/>
    <w:rsid w:val="00AE20BF"/>
    <w:rsid w:val="00AE21DB"/>
    <w:rsid w:val="00AE22AD"/>
    <w:rsid w:val="00AE22CE"/>
    <w:rsid w:val="00AE230F"/>
    <w:rsid w:val="00AE235F"/>
    <w:rsid w:val="00AE23CA"/>
    <w:rsid w:val="00AE2544"/>
    <w:rsid w:val="00AE26B5"/>
    <w:rsid w:val="00AE2733"/>
    <w:rsid w:val="00AE27BF"/>
    <w:rsid w:val="00AE283A"/>
    <w:rsid w:val="00AE293A"/>
    <w:rsid w:val="00AE2942"/>
    <w:rsid w:val="00AE2965"/>
    <w:rsid w:val="00AE2B1C"/>
    <w:rsid w:val="00AE2BCC"/>
    <w:rsid w:val="00AE2C6F"/>
    <w:rsid w:val="00AE2D87"/>
    <w:rsid w:val="00AE2DB1"/>
    <w:rsid w:val="00AE2E09"/>
    <w:rsid w:val="00AE2E14"/>
    <w:rsid w:val="00AE2E6C"/>
    <w:rsid w:val="00AE2E84"/>
    <w:rsid w:val="00AE2F0F"/>
    <w:rsid w:val="00AE3597"/>
    <w:rsid w:val="00AE36DB"/>
    <w:rsid w:val="00AE3748"/>
    <w:rsid w:val="00AE38EA"/>
    <w:rsid w:val="00AE398E"/>
    <w:rsid w:val="00AE3B1A"/>
    <w:rsid w:val="00AE3B65"/>
    <w:rsid w:val="00AE3BCC"/>
    <w:rsid w:val="00AE3BCF"/>
    <w:rsid w:val="00AE3E77"/>
    <w:rsid w:val="00AE3EF3"/>
    <w:rsid w:val="00AE3F70"/>
    <w:rsid w:val="00AE3F89"/>
    <w:rsid w:val="00AE427B"/>
    <w:rsid w:val="00AE4313"/>
    <w:rsid w:val="00AE441D"/>
    <w:rsid w:val="00AE4472"/>
    <w:rsid w:val="00AE44B9"/>
    <w:rsid w:val="00AE44C7"/>
    <w:rsid w:val="00AE4681"/>
    <w:rsid w:val="00AE46F9"/>
    <w:rsid w:val="00AE4834"/>
    <w:rsid w:val="00AE4865"/>
    <w:rsid w:val="00AE48AC"/>
    <w:rsid w:val="00AE493D"/>
    <w:rsid w:val="00AE4960"/>
    <w:rsid w:val="00AE4A69"/>
    <w:rsid w:val="00AE4B85"/>
    <w:rsid w:val="00AE4BA5"/>
    <w:rsid w:val="00AE4C82"/>
    <w:rsid w:val="00AE4D10"/>
    <w:rsid w:val="00AE4F5B"/>
    <w:rsid w:val="00AE5082"/>
    <w:rsid w:val="00AE5139"/>
    <w:rsid w:val="00AE51AC"/>
    <w:rsid w:val="00AE51ED"/>
    <w:rsid w:val="00AE5270"/>
    <w:rsid w:val="00AE5332"/>
    <w:rsid w:val="00AE5340"/>
    <w:rsid w:val="00AE53F0"/>
    <w:rsid w:val="00AE5557"/>
    <w:rsid w:val="00AE5598"/>
    <w:rsid w:val="00AE55CD"/>
    <w:rsid w:val="00AE5789"/>
    <w:rsid w:val="00AE57CA"/>
    <w:rsid w:val="00AE585E"/>
    <w:rsid w:val="00AE5951"/>
    <w:rsid w:val="00AE59DB"/>
    <w:rsid w:val="00AE59F3"/>
    <w:rsid w:val="00AE5C20"/>
    <w:rsid w:val="00AE5D71"/>
    <w:rsid w:val="00AE5D9E"/>
    <w:rsid w:val="00AE5E56"/>
    <w:rsid w:val="00AE5ED3"/>
    <w:rsid w:val="00AE5F0A"/>
    <w:rsid w:val="00AE61A2"/>
    <w:rsid w:val="00AE655A"/>
    <w:rsid w:val="00AE662F"/>
    <w:rsid w:val="00AE6678"/>
    <w:rsid w:val="00AE66B9"/>
    <w:rsid w:val="00AE66EA"/>
    <w:rsid w:val="00AE67AC"/>
    <w:rsid w:val="00AE67FC"/>
    <w:rsid w:val="00AE6809"/>
    <w:rsid w:val="00AE683F"/>
    <w:rsid w:val="00AE69A1"/>
    <w:rsid w:val="00AE6A54"/>
    <w:rsid w:val="00AE6AAA"/>
    <w:rsid w:val="00AE6AFA"/>
    <w:rsid w:val="00AE6BC2"/>
    <w:rsid w:val="00AE6BFA"/>
    <w:rsid w:val="00AE6C88"/>
    <w:rsid w:val="00AE6D2C"/>
    <w:rsid w:val="00AE6D8B"/>
    <w:rsid w:val="00AE6D90"/>
    <w:rsid w:val="00AE6FF4"/>
    <w:rsid w:val="00AE7043"/>
    <w:rsid w:val="00AE71A1"/>
    <w:rsid w:val="00AE72CD"/>
    <w:rsid w:val="00AE73F0"/>
    <w:rsid w:val="00AE740B"/>
    <w:rsid w:val="00AE741A"/>
    <w:rsid w:val="00AE7453"/>
    <w:rsid w:val="00AE747B"/>
    <w:rsid w:val="00AE74F3"/>
    <w:rsid w:val="00AE75DF"/>
    <w:rsid w:val="00AE76D7"/>
    <w:rsid w:val="00AE7764"/>
    <w:rsid w:val="00AE77D5"/>
    <w:rsid w:val="00AE789D"/>
    <w:rsid w:val="00AE7910"/>
    <w:rsid w:val="00AE7920"/>
    <w:rsid w:val="00AE792A"/>
    <w:rsid w:val="00AE799F"/>
    <w:rsid w:val="00AE7A0E"/>
    <w:rsid w:val="00AE7A2F"/>
    <w:rsid w:val="00AE7A77"/>
    <w:rsid w:val="00AE7B18"/>
    <w:rsid w:val="00AE7E37"/>
    <w:rsid w:val="00AE7F81"/>
    <w:rsid w:val="00AE7FE7"/>
    <w:rsid w:val="00AF0174"/>
    <w:rsid w:val="00AF01D4"/>
    <w:rsid w:val="00AF05B3"/>
    <w:rsid w:val="00AF0657"/>
    <w:rsid w:val="00AF0692"/>
    <w:rsid w:val="00AF06E3"/>
    <w:rsid w:val="00AF06F3"/>
    <w:rsid w:val="00AF07F6"/>
    <w:rsid w:val="00AF084A"/>
    <w:rsid w:val="00AF097B"/>
    <w:rsid w:val="00AF0A00"/>
    <w:rsid w:val="00AF0A44"/>
    <w:rsid w:val="00AF0C02"/>
    <w:rsid w:val="00AF0C35"/>
    <w:rsid w:val="00AF0C86"/>
    <w:rsid w:val="00AF0D8C"/>
    <w:rsid w:val="00AF0ED6"/>
    <w:rsid w:val="00AF0F6E"/>
    <w:rsid w:val="00AF0F7D"/>
    <w:rsid w:val="00AF0F93"/>
    <w:rsid w:val="00AF1148"/>
    <w:rsid w:val="00AF11CD"/>
    <w:rsid w:val="00AF11FE"/>
    <w:rsid w:val="00AF1205"/>
    <w:rsid w:val="00AF12F0"/>
    <w:rsid w:val="00AF13CB"/>
    <w:rsid w:val="00AF1411"/>
    <w:rsid w:val="00AF1414"/>
    <w:rsid w:val="00AF142A"/>
    <w:rsid w:val="00AF143F"/>
    <w:rsid w:val="00AF145C"/>
    <w:rsid w:val="00AF164B"/>
    <w:rsid w:val="00AF16AF"/>
    <w:rsid w:val="00AF16CE"/>
    <w:rsid w:val="00AF1B07"/>
    <w:rsid w:val="00AF1BF8"/>
    <w:rsid w:val="00AF1C67"/>
    <w:rsid w:val="00AF1D59"/>
    <w:rsid w:val="00AF1D95"/>
    <w:rsid w:val="00AF1E6D"/>
    <w:rsid w:val="00AF223E"/>
    <w:rsid w:val="00AF2263"/>
    <w:rsid w:val="00AF22AB"/>
    <w:rsid w:val="00AF2348"/>
    <w:rsid w:val="00AF2368"/>
    <w:rsid w:val="00AF243A"/>
    <w:rsid w:val="00AF24F1"/>
    <w:rsid w:val="00AF25B3"/>
    <w:rsid w:val="00AF25C5"/>
    <w:rsid w:val="00AF2688"/>
    <w:rsid w:val="00AF28D5"/>
    <w:rsid w:val="00AF28E4"/>
    <w:rsid w:val="00AF2AC1"/>
    <w:rsid w:val="00AF2E7C"/>
    <w:rsid w:val="00AF2F94"/>
    <w:rsid w:val="00AF3016"/>
    <w:rsid w:val="00AF310A"/>
    <w:rsid w:val="00AF312A"/>
    <w:rsid w:val="00AF3144"/>
    <w:rsid w:val="00AF3198"/>
    <w:rsid w:val="00AF31AA"/>
    <w:rsid w:val="00AF3310"/>
    <w:rsid w:val="00AF3375"/>
    <w:rsid w:val="00AF33E0"/>
    <w:rsid w:val="00AF342A"/>
    <w:rsid w:val="00AF35D1"/>
    <w:rsid w:val="00AF36E2"/>
    <w:rsid w:val="00AF37C2"/>
    <w:rsid w:val="00AF38BB"/>
    <w:rsid w:val="00AF392D"/>
    <w:rsid w:val="00AF395E"/>
    <w:rsid w:val="00AF3A33"/>
    <w:rsid w:val="00AF3A6C"/>
    <w:rsid w:val="00AF3B86"/>
    <w:rsid w:val="00AF3BB5"/>
    <w:rsid w:val="00AF3BB7"/>
    <w:rsid w:val="00AF3C2E"/>
    <w:rsid w:val="00AF3C6C"/>
    <w:rsid w:val="00AF3CA8"/>
    <w:rsid w:val="00AF3D75"/>
    <w:rsid w:val="00AF3E9B"/>
    <w:rsid w:val="00AF3FB6"/>
    <w:rsid w:val="00AF3FD9"/>
    <w:rsid w:val="00AF4043"/>
    <w:rsid w:val="00AF41EE"/>
    <w:rsid w:val="00AF42D8"/>
    <w:rsid w:val="00AF434E"/>
    <w:rsid w:val="00AF444D"/>
    <w:rsid w:val="00AF44E6"/>
    <w:rsid w:val="00AF44EC"/>
    <w:rsid w:val="00AF45AE"/>
    <w:rsid w:val="00AF4717"/>
    <w:rsid w:val="00AF473A"/>
    <w:rsid w:val="00AF48AB"/>
    <w:rsid w:val="00AF48B6"/>
    <w:rsid w:val="00AF4903"/>
    <w:rsid w:val="00AF4ABF"/>
    <w:rsid w:val="00AF4D2B"/>
    <w:rsid w:val="00AF4D97"/>
    <w:rsid w:val="00AF4E61"/>
    <w:rsid w:val="00AF4E96"/>
    <w:rsid w:val="00AF5005"/>
    <w:rsid w:val="00AF5343"/>
    <w:rsid w:val="00AF5430"/>
    <w:rsid w:val="00AF54F6"/>
    <w:rsid w:val="00AF562E"/>
    <w:rsid w:val="00AF56CF"/>
    <w:rsid w:val="00AF5750"/>
    <w:rsid w:val="00AF575A"/>
    <w:rsid w:val="00AF5A3D"/>
    <w:rsid w:val="00AF5B5A"/>
    <w:rsid w:val="00AF5B7F"/>
    <w:rsid w:val="00AF5BC6"/>
    <w:rsid w:val="00AF5C12"/>
    <w:rsid w:val="00AF5D03"/>
    <w:rsid w:val="00AF5D0B"/>
    <w:rsid w:val="00AF5D0D"/>
    <w:rsid w:val="00AF601B"/>
    <w:rsid w:val="00AF6036"/>
    <w:rsid w:val="00AF60DD"/>
    <w:rsid w:val="00AF61E3"/>
    <w:rsid w:val="00AF6208"/>
    <w:rsid w:val="00AF6240"/>
    <w:rsid w:val="00AF62ED"/>
    <w:rsid w:val="00AF6349"/>
    <w:rsid w:val="00AF6350"/>
    <w:rsid w:val="00AF63B5"/>
    <w:rsid w:val="00AF6468"/>
    <w:rsid w:val="00AF65DC"/>
    <w:rsid w:val="00AF6626"/>
    <w:rsid w:val="00AF6645"/>
    <w:rsid w:val="00AF6674"/>
    <w:rsid w:val="00AF6693"/>
    <w:rsid w:val="00AF68EA"/>
    <w:rsid w:val="00AF6AA3"/>
    <w:rsid w:val="00AF6B6A"/>
    <w:rsid w:val="00AF6BEF"/>
    <w:rsid w:val="00AF6CBA"/>
    <w:rsid w:val="00AF6D39"/>
    <w:rsid w:val="00AF6D6D"/>
    <w:rsid w:val="00AF6E91"/>
    <w:rsid w:val="00AF6EC7"/>
    <w:rsid w:val="00AF6F84"/>
    <w:rsid w:val="00AF7009"/>
    <w:rsid w:val="00AF7085"/>
    <w:rsid w:val="00AF709E"/>
    <w:rsid w:val="00AF70C4"/>
    <w:rsid w:val="00AF7126"/>
    <w:rsid w:val="00AF719A"/>
    <w:rsid w:val="00AF751C"/>
    <w:rsid w:val="00AF7703"/>
    <w:rsid w:val="00AF773B"/>
    <w:rsid w:val="00AF7788"/>
    <w:rsid w:val="00AF7870"/>
    <w:rsid w:val="00AF7A66"/>
    <w:rsid w:val="00AF7A7C"/>
    <w:rsid w:val="00AF7CDF"/>
    <w:rsid w:val="00AF7DBC"/>
    <w:rsid w:val="00AF7DBE"/>
    <w:rsid w:val="00B00163"/>
    <w:rsid w:val="00B001C8"/>
    <w:rsid w:val="00B002F5"/>
    <w:rsid w:val="00B00345"/>
    <w:rsid w:val="00B0038D"/>
    <w:rsid w:val="00B003C3"/>
    <w:rsid w:val="00B0048E"/>
    <w:rsid w:val="00B00498"/>
    <w:rsid w:val="00B0053B"/>
    <w:rsid w:val="00B005A4"/>
    <w:rsid w:val="00B007E9"/>
    <w:rsid w:val="00B009C9"/>
    <w:rsid w:val="00B00AA0"/>
    <w:rsid w:val="00B00B44"/>
    <w:rsid w:val="00B00BAC"/>
    <w:rsid w:val="00B00C92"/>
    <w:rsid w:val="00B00CA8"/>
    <w:rsid w:val="00B00D42"/>
    <w:rsid w:val="00B00E15"/>
    <w:rsid w:val="00B00E8A"/>
    <w:rsid w:val="00B00F04"/>
    <w:rsid w:val="00B00F8F"/>
    <w:rsid w:val="00B00FA0"/>
    <w:rsid w:val="00B010D5"/>
    <w:rsid w:val="00B01142"/>
    <w:rsid w:val="00B01160"/>
    <w:rsid w:val="00B01194"/>
    <w:rsid w:val="00B011A5"/>
    <w:rsid w:val="00B011E5"/>
    <w:rsid w:val="00B0128A"/>
    <w:rsid w:val="00B012E1"/>
    <w:rsid w:val="00B013D3"/>
    <w:rsid w:val="00B0157B"/>
    <w:rsid w:val="00B01622"/>
    <w:rsid w:val="00B016DC"/>
    <w:rsid w:val="00B0183E"/>
    <w:rsid w:val="00B0196C"/>
    <w:rsid w:val="00B01980"/>
    <w:rsid w:val="00B019A7"/>
    <w:rsid w:val="00B01A3E"/>
    <w:rsid w:val="00B01A95"/>
    <w:rsid w:val="00B01B09"/>
    <w:rsid w:val="00B01BE4"/>
    <w:rsid w:val="00B01C4C"/>
    <w:rsid w:val="00B01DA8"/>
    <w:rsid w:val="00B01E30"/>
    <w:rsid w:val="00B01F35"/>
    <w:rsid w:val="00B01F9A"/>
    <w:rsid w:val="00B01FCE"/>
    <w:rsid w:val="00B0213B"/>
    <w:rsid w:val="00B0214C"/>
    <w:rsid w:val="00B0215A"/>
    <w:rsid w:val="00B02202"/>
    <w:rsid w:val="00B025AE"/>
    <w:rsid w:val="00B0263E"/>
    <w:rsid w:val="00B026EF"/>
    <w:rsid w:val="00B02745"/>
    <w:rsid w:val="00B0274E"/>
    <w:rsid w:val="00B027E3"/>
    <w:rsid w:val="00B028DA"/>
    <w:rsid w:val="00B02A19"/>
    <w:rsid w:val="00B02AB7"/>
    <w:rsid w:val="00B02B73"/>
    <w:rsid w:val="00B02B88"/>
    <w:rsid w:val="00B02BB3"/>
    <w:rsid w:val="00B02C06"/>
    <w:rsid w:val="00B02D02"/>
    <w:rsid w:val="00B02D2D"/>
    <w:rsid w:val="00B02F51"/>
    <w:rsid w:val="00B02F8B"/>
    <w:rsid w:val="00B02FEE"/>
    <w:rsid w:val="00B03166"/>
    <w:rsid w:val="00B031A8"/>
    <w:rsid w:val="00B031EE"/>
    <w:rsid w:val="00B0325C"/>
    <w:rsid w:val="00B0327A"/>
    <w:rsid w:val="00B03387"/>
    <w:rsid w:val="00B033CB"/>
    <w:rsid w:val="00B034C0"/>
    <w:rsid w:val="00B034CF"/>
    <w:rsid w:val="00B0355D"/>
    <w:rsid w:val="00B03674"/>
    <w:rsid w:val="00B03817"/>
    <w:rsid w:val="00B03888"/>
    <w:rsid w:val="00B038B7"/>
    <w:rsid w:val="00B039D0"/>
    <w:rsid w:val="00B03A91"/>
    <w:rsid w:val="00B03BF2"/>
    <w:rsid w:val="00B03DB8"/>
    <w:rsid w:val="00B03E85"/>
    <w:rsid w:val="00B03FB5"/>
    <w:rsid w:val="00B04217"/>
    <w:rsid w:val="00B0426D"/>
    <w:rsid w:val="00B04270"/>
    <w:rsid w:val="00B042AF"/>
    <w:rsid w:val="00B043DD"/>
    <w:rsid w:val="00B043FF"/>
    <w:rsid w:val="00B04462"/>
    <w:rsid w:val="00B044E0"/>
    <w:rsid w:val="00B0463B"/>
    <w:rsid w:val="00B04729"/>
    <w:rsid w:val="00B0475B"/>
    <w:rsid w:val="00B04841"/>
    <w:rsid w:val="00B0498E"/>
    <w:rsid w:val="00B049DE"/>
    <w:rsid w:val="00B04A73"/>
    <w:rsid w:val="00B04A9A"/>
    <w:rsid w:val="00B04AB7"/>
    <w:rsid w:val="00B04B2A"/>
    <w:rsid w:val="00B04C6B"/>
    <w:rsid w:val="00B04C89"/>
    <w:rsid w:val="00B04CA8"/>
    <w:rsid w:val="00B04D05"/>
    <w:rsid w:val="00B04D62"/>
    <w:rsid w:val="00B04D78"/>
    <w:rsid w:val="00B04D9E"/>
    <w:rsid w:val="00B05024"/>
    <w:rsid w:val="00B050EF"/>
    <w:rsid w:val="00B05102"/>
    <w:rsid w:val="00B05121"/>
    <w:rsid w:val="00B051E4"/>
    <w:rsid w:val="00B05305"/>
    <w:rsid w:val="00B05315"/>
    <w:rsid w:val="00B053AD"/>
    <w:rsid w:val="00B0564D"/>
    <w:rsid w:val="00B05669"/>
    <w:rsid w:val="00B057BC"/>
    <w:rsid w:val="00B058A6"/>
    <w:rsid w:val="00B05960"/>
    <w:rsid w:val="00B0597C"/>
    <w:rsid w:val="00B05A57"/>
    <w:rsid w:val="00B05AB2"/>
    <w:rsid w:val="00B05C7B"/>
    <w:rsid w:val="00B05D07"/>
    <w:rsid w:val="00B05D15"/>
    <w:rsid w:val="00B05DA4"/>
    <w:rsid w:val="00B05E35"/>
    <w:rsid w:val="00B05E44"/>
    <w:rsid w:val="00B05F35"/>
    <w:rsid w:val="00B05F89"/>
    <w:rsid w:val="00B05FEB"/>
    <w:rsid w:val="00B06057"/>
    <w:rsid w:val="00B0609F"/>
    <w:rsid w:val="00B060FD"/>
    <w:rsid w:val="00B0614E"/>
    <w:rsid w:val="00B061E2"/>
    <w:rsid w:val="00B06222"/>
    <w:rsid w:val="00B0655A"/>
    <w:rsid w:val="00B06570"/>
    <w:rsid w:val="00B06581"/>
    <w:rsid w:val="00B065EA"/>
    <w:rsid w:val="00B065F7"/>
    <w:rsid w:val="00B06620"/>
    <w:rsid w:val="00B066C6"/>
    <w:rsid w:val="00B066FC"/>
    <w:rsid w:val="00B0674F"/>
    <w:rsid w:val="00B0677A"/>
    <w:rsid w:val="00B06814"/>
    <w:rsid w:val="00B06A06"/>
    <w:rsid w:val="00B06A37"/>
    <w:rsid w:val="00B06A7C"/>
    <w:rsid w:val="00B06ECB"/>
    <w:rsid w:val="00B06F0B"/>
    <w:rsid w:val="00B06F76"/>
    <w:rsid w:val="00B06F7A"/>
    <w:rsid w:val="00B07082"/>
    <w:rsid w:val="00B07247"/>
    <w:rsid w:val="00B07286"/>
    <w:rsid w:val="00B072BD"/>
    <w:rsid w:val="00B072E4"/>
    <w:rsid w:val="00B072EB"/>
    <w:rsid w:val="00B073FC"/>
    <w:rsid w:val="00B0749F"/>
    <w:rsid w:val="00B0759D"/>
    <w:rsid w:val="00B076DB"/>
    <w:rsid w:val="00B07701"/>
    <w:rsid w:val="00B0773F"/>
    <w:rsid w:val="00B077CD"/>
    <w:rsid w:val="00B07835"/>
    <w:rsid w:val="00B078CB"/>
    <w:rsid w:val="00B078F0"/>
    <w:rsid w:val="00B07974"/>
    <w:rsid w:val="00B07AD9"/>
    <w:rsid w:val="00B07B5C"/>
    <w:rsid w:val="00B07BCC"/>
    <w:rsid w:val="00B07BDB"/>
    <w:rsid w:val="00B07C7E"/>
    <w:rsid w:val="00B07CF1"/>
    <w:rsid w:val="00B07E05"/>
    <w:rsid w:val="00B07E20"/>
    <w:rsid w:val="00B07F07"/>
    <w:rsid w:val="00B07F58"/>
    <w:rsid w:val="00B07FAF"/>
    <w:rsid w:val="00B100BF"/>
    <w:rsid w:val="00B1010D"/>
    <w:rsid w:val="00B10112"/>
    <w:rsid w:val="00B10114"/>
    <w:rsid w:val="00B10147"/>
    <w:rsid w:val="00B10186"/>
    <w:rsid w:val="00B101A7"/>
    <w:rsid w:val="00B10249"/>
    <w:rsid w:val="00B1034B"/>
    <w:rsid w:val="00B10439"/>
    <w:rsid w:val="00B1048A"/>
    <w:rsid w:val="00B104DA"/>
    <w:rsid w:val="00B105B9"/>
    <w:rsid w:val="00B105F8"/>
    <w:rsid w:val="00B10683"/>
    <w:rsid w:val="00B10813"/>
    <w:rsid w:val="00B108AB"/>
    <w:rsid w:val="00B108D1"/>
    <w:rsid w:val="00B10933"/>
    <w:rsid w:val="00B1098C"/>
    <w:rsid w:val="00B1098F"/>
    <w:rsid w:val="00B109AB"/>
    <w:rsid w:val="00B109F2"/>
    <w:rsid w:val="00B109F6"/>
    <w:rsid w:val="00B10B14"/>
    <w:rsid w:val="00B10BC6"/>
    <w:rsid w:val="00B10CD5"/>
    <w:rsid w:val="00B10DCB"/>
    <w:rsid w:val="00B10F97"/>
    <w:rsid w:val="00B1103C"/>
    <w:rsid w:val="00B11073"/>
    <w:rsid w:val="00B11079"/>
    <w:rsid w:val="00B1109B"/>
    <w:rsid w:val="00B111A6"/>
    <w:rsid w:val="00B111E3"/>
    <w:rsid w:val="00B11287"/>
    <w:rsid w:val="00B1134C"/>
    <w:rsid w:val="00B1134D"/>
    <w:rsid w:val="00B113E7"/>
    <w:rsid w:val="00B1140C"/>
    <w:rsid w:val="00B114E9"/>
    <w:rsid w:val="00B11509"/>
    <w:rsid w:val="00B1161B"/>
    <w:rsid w:val="00B11655"/>
    <w:rsid w:val="00B1166A"/>
    <w:rsid w:val="00B1171F"/>
    <w:rsid w:val="00B117B0"/>
    <w:rsid w:val="00B11887"/>
    <w:rsid w:val="00B11935"/>
    <w:rsid w:val="00B1199E"/>
    <w:rsid w:val="00B11A12"/>
    <w:rsid w:val="00B11A22"/>
    <w:rsid w:val="00B11BF8"/>
    <w:rsid w:val="00B11C94"/>
    <w:rsid w:val="00B11DB5"/>
    <w:rsid w:val="00B11E5B"/>
    <w:rsid w:val="00B12032"/>
    <w:rsid w:val="00B12261"/>
    <w:rsid w:val="00B12307"/>
    <w:rsid w:val="00B12372"/>
    <w:rsid w:val="00B12411"/>
    <w:rsid w:val="00B124A4"/>
    <w:rsid w:val="00B127C8"/>
    <w:rsid w:val="00B1282B"/>
    <w:rsid w:val="00B128B8"/>
    <w:rsid w:val="00B12A09"/>
    <w:rsid w:val="00B12A68"/>
    <w:rsid w:val="00B12BDF"/>
    <w:rsid w:val="00B12BF2"/>
    <w:rsid w:val="00B12C18"/>
    <w:rsid w:val="00B12C50"/>
    <w:rsid w:val="00B12C8B"/>
    <w:rsid w:val="00B12CA8"/>
    <w:rsid w:val="00B12CF2"/>
    <w:rsid w:val="00B12D24"/>
    <w:rsid w:val="00B12D91"/>
    <w:rsid w:val="00B13086"/>
    <w:rsid w:val="00B130CA"/>
    <w:rsid w:val="00B13152"/>
    <w:rsid w:val="00B131DC"/>
    <w:rsid w:val="00B13336"/>
    <w:rsid w:val="00B1343F"/>
    <w:rsid w:val="00B1350D"/>
    <w:rsid w:val="00B1363E"/>
    <w:rsid w:val="00B1363F"/>
    <w:rsid w:val="00B136D1"/>
    <w:rsid w:val="00B136E4"/>
    <w:rsid w:val="00B1378E"/>
    <w:rsid w:val="00B137F9"/>
    <w:rsid w:val="00B13833"/>
    <w:rsid w:val="00B1388A"/>
    <w:rsid w:val="00B13988"/>
    <w:rsid w:val="00B13A0B"/>
    <w:rsid w:val="00B13B09"/>
    <w:rsid w:val="00B13C01"/>
    <w:rsid w:val="00B13CB2"/>
    <w:rsid w:val="00B13CE2"/>
    <w:rsid w:val="00B13D2E"/>
    <w:rsid w:val="00B13EE2"/>
    <w:rsid w:val="00B1435E"/>
    <w:rsid w:val="00B143F9"/>
    <w:rsid w:val="00B143FC"/>
    <w:rsid w:val="00B147BE"/>
    <w:rsid w:val="00B14802"/>
    <w:rsid w:val="00B14825"/>
    <w:rsid w:val="00B1482B"/>
    <w:rsid w:val="00B14A76"/>
    <w:rsid w:val="00B14B43"/>
    <w:rsid w:val="00B14D2C"/>
    <w:rsid w:val="00B14DF0"/>
    <w:rsid w:val="00B14DF8"/>
    <w:rsid w:val="00B14E68"/>
    <w:rsid w:val="00B14F94"/>
    <w:rsid w:val="00B14FAB"/>
    <w:rsid w:val="00B150AB"/>
    <w:rsid w:val="00B150AE"/>
    <w:rsid w:val="00B150D1"/>
    <w:rsid w:val="00B150FB"/>
    <w:rsid w:val="00B151D8"/>
    <w:rsid w:val="00B1521D"/>
    <w:rsid w:val="00B15363"/>
    <w:rsid w:val="00B15400"/>
    <w:rsid w:val="00B1543B"/>
    <w:rsid w:val="00B1546A"/>
    <w:rsid w:val="00B15470"/>
    <w:rsid w:val="00B15839"/>
    <w:rsid w:val="00B1585E"/>
    <w:rsid w:val="00B15862"/>
    <w:rsid w:val="00B158A8"/>
    <w:rsid w:val="00B15A60"/>
    <w:rsid w:val="00B15AC0"/>
    <w:rsid w:val="00B15AE8"/>
    <w:rsid w:val="00B15BA7"/>
    <w:rsid w:val="00B15BC9"/>
    <w:rsid w:val="00B15D22"/>
    <w:rsid w:val="00B15D4B"/>
    <w:rsid w:val="00B15E1D"/>
    <w:rsid w:val="00B15E85"/>
    <w:rsid w:val="00B15EE1"/>
    <w:rsid w:val="00B15EFC"/>
    <w:rsid w:val="00B15F04"/>
    <w:rsid w:val="00B160CC"/>
    <w:rsid w:val="00B1614E"/>
    <w:rsid w:val="00B1626F"/>
    <w:rsid w:val="00B162B4"/>
    <w:rsid w:val="00B162CC"/>
    <w:rsid w:val="00B162E8"/>
    <w:rsid w:val="00B163A1"/>
    <w:rsid w:val="00B16541"/>
    <w:rsid w:val="00B165E8"/>
    <w:rsid w:val="00B1661B"/>
    <w:rsid w:val="00B166BF"/>
    <w:rsid w:val="00B167ED"/>
    <w:rsid w:val="00B1683E"/>
    <w:rsid w:val="00B168A9"/>
    <w:rsid w:val="00B16985"/>
    <w:rsid w:val="00B16A11"/>
    <w:rsid w:val="00B16AA7"/>
    <w:rsid w:val="00B16B3B"/>
    <w:rsid w:val="00B16B82"/>
    <w:rsid w:val="00B16B88"/>
    <w:rsid w:val="00B16BA8"/>
    <w:rsid w:val="00B16BAF"/>
    <w:rsid w:val="00B16D24"/>
    <w:rsid w:val="00B16D7A"/>
    <w:rsid w:val="00B16DFC"/>
    <w:rsid w:val="00B16E39"/>
    <w:rsid w:val="00B16E47"/>
    <w:rsid w:val="00B170D6"/>
    <w:rsid w:val="00B1711E"/>
    <w:rsid w:val="00B17122"/>
    <w:rsid w:val="00B1717E"/>
    <w:rsid w:val="00B1743F"/>
    <w:rsid w:val="00B176CC"/>
    <w:rsid w:val="00B17708"/>
    <w:rsid w:val="00B1773C"/>
    <w:rsid w:val="00B17742"/>
    <w:rsid w:val="00B17937"/>
    <w:rsid w:val="00B17957"/>
    <w:rsid w:val="00B17A54"/>
    <w:rsid w:val="00B17AB4"/>
    <w:rsid w:val="00B17DF0"/>
    <w:rsid w:val="00B17E57"/>
    <w:rsid w:val="00B17E65"/>
    <w:rsid w:val="00B2000F"/>
    <w:rsid w:val="00B200A2"/>
    <w:rsid w:val="00B200B9"/>
    <w:rsid w:val="00B201BD"/>
    <w:rsid w:val="00B20241"/>
    <w:rsid w:val="00B20257"/>
    <w:rsid w:val="00B2029A"/>
    <w:rsid w:val="00B204CF"/>
    <w:rsid w:val="00B20536"/>
    <w:rsid w:val="00B2054C"/>
    <w:rsid w:val="00B2056B"/>
    <w:rsid w:val="00B20614"/>
    <w:rsid w:val="00B20689"/>
    <w:rsid w:val="00B20A44"/>
    <w:rsid w:val="00B20AFD"/>
    <w:rsid w:val="00B20CAB"/>
    <w:rsid w:val="00B20DC0"/>
    <w:rsid w:val="00B20E94"/>
    <w:rsid w:val="00B20F51"/>
    <w:rsid w:val="00B20FAE"/>
    <w:rsid w:val="00B20FB3"/>
    <w:rsid w:val="00B210D9"/>
    <w:rsid w:val="00B2124D"/>
    <w:rsid w:val="00B2134C"/>
    <w:rsid w:val="00B214C0"/>
    <w:rsid w:val="00B214CD"/>
    <w:rsid w:val="00B214E4"/>
    <w:rsid w:val="00B214F5"/>
    <w:rsid w:val="00B2166D"/>
    <w:rsid w:val="00B21738"/>
    <w:rsid w:val="00B21854"/>
    <w:rsid w:val="00B2186B"/>
    <w:rsid w:val="00B21A41"/>
    <w:rsid w:val="00B21A62"/>
    <w:rsid w:val="00B21C7B"/>
    <w:rsid w:val="00B21C8E"/>
    <w:rsid w:val="00B21CC4"/>
    <w:rsid w:val="00B21D36"/>
    <w:rsid w:val="00B21D5C"/>
    <w:rsid w:val="00B21DD2"/>
    <w:rsid w:val="00B21E00"/>
    <w:rsid w:val="00B21E4B"/>
    <w:rsid w:val="00B21F11"/>
    <w:rsid w:val="00B2200A"/>
    <w:rsid w:val="00B2209B"/>
    <w:rsid w:val="00B22239"/>
    <w:rsid w:val="00B22250"/>
    <w:rsid w:val="00B22375"/>
    <w:rsid w:val="00B223C9"/>
    <w:rsid w:val="00B22443"/>
    <w:rsid w:val="00B2247E"/>
    <w:rsid w:val="00B22679"/>
    <w:rsid w:val="00B226D6"/>
    <w:rsid w:val="00B22752"/>
    <w:rsid w:val="00B228A1"/>
    <w:rsid w:val="00B229B7"/>
    <w:rsid w:val="00B22A47"/>
    <w:rsid w:val="00B22A94"/>
    <w:rsid w:val="00B22AAF"/>
    <w:rsid w:val="00B22B52"/>
    <w:rsid w:val="00B22B56"/>
    <w:rsid w:val="00B22BF3"/>
    <w:rsid w:val="00B22D01"/>
    <w:rsid w:val="00B22D7E"/>
    <w:rsid w:val="00B22DD8"/>
    <w:rsid w:val="00B22F79"/>
    <w:rsid w:val="00B22FFC"/>
    <w:rsid w:val="00B23066"/>
    <w:rsid w:val="00B231EB"/>
    <w:rsid w:val="00B231F5"/>
    <w:rsid w:val="00B23262"/>
    <w:rsid w:val="00B2342B"/>
    <w:rsid w:val="00B235AB"/>
    <w:rsid w:val="00B2371E"/>
    <w:rsid w:val="00B2373A"/>
    <w:rsid w:val="00B23748"/>
    <w:rsid w:val="00B2383E"/>
    <w:rsid w:val="00B23906"/>
    <w:rsid w:val="00B23BDE"/>
    <w:rsid w:val="00B23C3D"/>
    <w:rsid w:val="00B23C5A"/>
    <w:rsid w:val="00B23E1A"/>
    <w:rsid w:val="00B23EBB"/>
    <w:rsid w:val="00B23ECA"/>
    <w:rsid w:val="00B23EDD"/>
    <w:rsid w:val="00B23EEB"/>
    <w:rsid w:val="00B24078"/>
    <w:rsid w:val="00B24091"/>
    <w:rsid w:val="00B24180"/>
    <w:rsid w:val="00B241DB"/>
    <w:rsid w:val="00B24642"/>
    <w:rsid w:val="00B24771"/>
    <w:rsid w:val="00B248B9"/>
    <w:rsid w:val="00B248DD"/>
    <w:rsid w:val="00B24993"/>
    <w:rsid w:val="00B24BF7"/>
    <w:rsid w:val="00B24C9C"/>
    <w:rsid w:val="00B24DE0"/>
    <w:rsid w:val="00B24F03"/>
    <w:rsid w:val="00B24F84"/>
    <w:rsid w:val="00B25156"/>
    <w:rsid w:val="00B2519C"/>
    <w:rsid w:val="00B251AB"/>
    <w:rsid w:val="00B2524F"/>
    <w:rsid w:val="00B25255"/>
    <w:rsid w:val="00B25415"/>
    <w:rsid w:val="00B254B8"/>
    <w:rsid w:val="00B254DF"/>
    <w:rsid w:val="00B25691"/>
    <w:rsid w:val="00B256A6"/>
    <w:rsid w:val="00B25763"/>
    <w:rsid w:val="00B257B7"/>
    <w:rsid w:val="00B258BB"/>
    <w:rsid w:val="00B258BC"/>
    <w:rsid w:val="00B25A30"/>
    <w:rsid w:val="00B25B34"/>
    <w:rsid w:val="00B25B5B"/>
    <w:rsid w:val="00B25BB9"/>
    <w:rsid w:val="00B25C29"/>
    <w:rsid w:val="00B25D77"/>
    <w:rsid w:val="00B25F43"/>
    <w:rsid w:val="00B26054"/>
    <w:rsid w:val="00B26113"/>
    <w:rsid w:val="00B261C4"/>
    <w:rsid w:val="00B26221"/>
    <w:rsid w:val="00B26523"/>
    <w:rsid w:val="00B265A0"/>
    <w:rsid w:val="00B26696"/>
    <w:rsid w:val="00B26736"/>
    <w:rsid w:val="00B26754"/>
    <w:rsid w:val="00B267F4"/>
    <w:rsid w:val="00B268C0"/>
    <w:rsid w:val="00B268F8"/>
    <w:rsid w:val="00B269D3"/>
    <w:rsid w:val="00B26AAC"/>
    <w:rsid w:val="00B26CFE"/>
    <w:rsid w:val="00B26D82"/>
    <w:rsid w:val="00B26E2D"/>
    <w:rsid w:val="00B26F25"/>
    <w:rsid w:val="00B27121"/>
    <w:rsid w:val="00B2727D"/>
    <w:rsid w:val="00B274AE"/>
    <w:rsid w:val="00B27856"/>
    <w:rsid w:val="00B27870"/>
    <w:rsid w:val="00B278AA"/>
    <w:rsid w:val="00B27925"/>
    <w:rsid w:val="00B27996"/>
    <w:rsid w:val="00B27A2A"/>
    <w:rsid w:val="00B27A6D"/>
    <w:rsid w:val="00B27A84"/>
    <w:rsid w:val="00B27AD7"/>
    <w:rsid w:val="00B27B84"/>
    <w:rsid w:val="00B27B92"/>
    <w:rsid w:val="00B27B9A"/>
    <w:rsid w:val="00B27C59"/>
    <w:rsid w:val="00B27C68"/>
    <w:rsid w:val="00B27C7D"/>
    <w:rsid w:val="00B27C8C"/>
    <w:rsid w:val="00B27D75"/>
    <w:rsid w:val="00B27E03"/>
    <w:rsid w:val="00B27E17"/>
    <w:rsid w:val="00B27ED1"/>
    <w:rsid w:val="00B27F59"/>
    <w:rsid w:val="00B3000F"/>
    <w:rsid w:val="00B30054"/>
    <w:rsid w:val="00B30219"/>
    <w:rsid w:val="00B30338"/>
    <w:rsid w:val="00B3038E"/>
    <w:rsid w:val="00B303A3"/>
    <w:rsid w:val="00B30485"/>
    <w:rsid w:val="00B304FD"/>
    <w:rsid w:val="00B3057E"/>
    <w:rsid w:val="00B3059F"/>
    <w:rsid w:val="00B30650"/>
    <w:rsid w:val="00B306D8"/>
    <w:rsid w:val="00B30728"/>
    <w:rsid w:val="00B3076B"/>
    <w:rsid w:val="00B308C9"/>
    <w:rsid w:val="00B309D9"/>
    <w:rsid w:val="00B30AE0"/>
    <w:rsid w:val="00B30B2D"/>
    <w:rsid w:val="00B30F98"/>
    <w:rsid w:val="00B30FAB"/>
    <w:rsid w:val="00B31012"/>
    <w:rsid w:val="00B310FC"/>
    <w:rsid w:val="00B31167"/>
    <w:rsid w:val="00B312FB"/>
    <w:rsid w:val="00B31432"/>
    <w:rsid w:val="00B31511"/>
    <w:rsid w:val="00B31730"/>
    <w:rsid w:val="00B31733"/>
    <w:rsid w:val="00B3184E"/>
    <w:rsid w:val="00B3196F"/>
    <w:rsid w:val="00B31A2C"/>
    <w:rsid w:val="00B31AEA"/>
    <w:rsid w:val="00B31AF1"/>
    <w:rsid w:val="00B31E27"/>
    <w:rsid w:val="00B31EB8"/>
    <w:rsid w:val="00B31EEA"/>
    <w:rsid w:val="00B320C3"/>
    <w:rsid w:val="00B32125"/>
    <w:rsid w:val="00B32160"/>
    <w:rsid w:val="00B321EC"/>
    <w:rsid w:val="00B32340"/>
    <w:rsid w:val="00B323D4"/>
    <w:rsid w:val="00B324F4"/>
    <w:rsid w:val="00B3250E"/>
    <w:rsid w:val="00B326D1"/>
    <w:rsid w:val="00B32729"/>
    <w:rsid w:val="00B329D4"/>
    <w:rsid w:val="00B32A41"/>
    <w:rsid w:val="00B32AE0"/>
    <w:rsid w:val="00B32BC3"/>
    <w:rsid w:val="00B32C27"/>
    <w:rsid w:val="00B32CD1"/>
    <w:rsid w:val="00B32DE9"/>
    <w:rsid w:val="00B32EEB"/>
    <w:rsid w:val="00B331D2"/>
    <w:rsid w:val="00B33233"/>
    <w:rsid w:val="00B33385"/>
    <w:rsid w:val="00B33456"/>
    <w:rsid w:val="00B334BB"/>
    <w:rsid w:val="00B3376D"/>
    <w:rsid w:val="00B33876"/>
    <w:rsid w:val="00B338CD"/>
    <w:rsid w:val="00B33A24"/>
    <w:rsid w:val="00B33C90"/>
    <w:rsid w:val="00B33CBB"/>
    <w:rsid w:val="00B33D9D"/>
    <w:rsid w:val="00B33DB1"/>
    <w:rsid w:val="00B33DF1"/>
    <w:rsid w:val="00B33EB5"/>
    <w:rsid w:val="00B33EBC"/>
    <w:rsid w:val="00B33EC4"/>
    <w:rsid w:val="00B33F10"/>
    <w:rsid w:val="00B33F6E"/>
    <w:rsid w:val="00B3413F"/>
    <w:rsid w:val="00B34224"/>
    <w:rsid w:val="00B3433C"/>
    <w:rsid w:val="00B34392"/>
    <w:rsid w:val="00B34498"/>
    <w:rsid w:val="00B345D1"/>
    <w:rsid w:val="00B34638"/>
    <w:rsid w:val="00B34716"/>
    <w:rsid w:val="00B34750"/>
    <w:rsid w:val="00B347D1"/>
    <w:rsid w:val="00B34833"/>
    <w:rsid w:val="00B34A91"/>
    <w:rsid w:val="00B34ADC"/>
    <w:rsid w:val="00B34BE1"/>
    <w:rsid w:val="00B34CD1"/>
    <w:rsid w:val="00B34D36"/>
    <w:rsid w:val="00B34DE0"/>
    <w:rsid w:val="00B34FA8"/>
    <w:rsid w:val="00B34FB4"/>
    <w:rsid w:val="00B35063"/>
    <w:rsid w:val="00B35099"/>
    <w:rsid w:val="00B351E1"/>
    <w:rsid w:val="00B35250"/>
    <w:rsid w:val="00B353AE"/>
    <w:rsid w:val="00B354A6"/>
    <w:rsid w:val="00B3552A"/>
    <w:rsid w:val="00B35608"/>
    <w:rsid w:val="00B356BA"/>
    <w:rsid w:val="00B356FE"/>
    <w:rsid w:val="00B35896"/>
    <w:rsid w:val="00B358FB"/>
    <w:rsid w:val="00B35CA0"/>
    <w:rsid w:val="00B35D63"/>
    <w:rsid w:val="00B35D6D"/>
    <w:rsid w:val="00B35EDE"/>
    <w:rsid w:val="00B35EFA"/>
    <w:rsid w:val="00B360AA"/>
    <w:rsid w:val="00B3624A"/>
    <w:rsid w:val="00B36302"/>
    <w:rsid w:val="00B3632C"/>
    <w:rsid w:val="00B36429"/>
    <w:rsid w:val="00B364CA"/>
    <w:rsid w:val="00B3664D"/>
    <w:rsid w:val="00B366F2"/>
    <w:rsid w:val="00B3670A"/>
    <w:rsid w:val="00B3673B"/>
    <w:rsid w:val="00B3675A"/>
    <w:rsid w:val="00B367BA"/>
    <w:rsid w:val="00B36A64"/>
    <w:rsid w:val="00B36A67"/>
    <w:rsid w:val="00B36AEE"/>
    <w:rsid w:val="00B36B0D"/>
    <w:rsid w:val="00B36B73"/>
    <w:rsid w:val="00B36BD5"/>
    <w:rsid w:val="00B36C96"/>
    <w:rsid w:val="00B36D3B"/>
    <w:rsid w:val="00B36D60"/>
    <w:rsid w:val="00B36F58"/>
    <w:rsid w:val="00B36F89"/>
    <w:rsid w:val="00B37042"/>
    <w:rsid w:val="00B37061"/>
    <w:rsid w:val="00B371B8"/>
    <w:rsid w:val="00B371F9"/>
    <w:rsid w:val="00B3728F"/>
    <w:rsid w:val="00B3741E"/>
    <w:rsid w:val="00B3747B"/>
    <w:rsid w:val="00B374AF"/>
    <w:rsid w:val="00B37505"/>
    <w:rsid w:val="00B375B4"/>
    <w:rsid w:val="00B375C0"/>
    <w:rsid w:val="00B3790D"/>
    <w:rsid w:val="00B37A36"/>
    <w:rsid w:val="00B37AF1"/>
    <w:rsid w:val="00B37B58"/>
    <w:rsid w:val="00B37C39"/>
    <w:rsid w:val="00B37CD0"/>
    <w:rsid w:val="00B37D03"/>
    <w:rsid w:val="00B37D62"/>
    <w:rsid w:val="00B37E17"/>
    <w:rsid w:val="00B37E85"/>
    <w:rsid w:val="00B37F17"/>
    <w:rsid w:val="00B40062"/>
    <w:rsid w:val="00B400BB"/>
    <w:rsid w:val="00B40198"/>
    <w:rsid w:val="00B4029D"/>
    <w:rsid w:val="00B403B0"/>
    <w:rsid w:val="00B40428"/>
    <w:rsid w:val="00B405FB"/>
    <w:rsid w:val="00B4068E"/>
    <w:rsid w:val="00B4080C"/>
    <w:rsid w:val="00B408CF"/>
    <w:rsid w:val="00B40982"/>
    <w:rsid w:val="00B40D35"/>
    <w:rsid w:val="00B40D68"/>
    <w:rsid w:val="00B41038"/>
    <w:rsid w:val="00B410CA"/>
    <w:rsid w:val="00B414B7"/>
    <w:rsid w:val="00B41552"/>
    <w:rsid w:val="00B4155A"/>
    <w:rsid w:val="00B41602"/>
    <w:rsid w:val="00B41691"/>
    <w:rsid w:val="00B416C6"/>
    <w:rsid w:val="00B417B9"/>
    <w:rsid w:val="00B41872"/>
    <w:rsid w:val="00B418FD"/>
    <w:rsid w:val="00B4194F"/>
    <w:rsid w:val="00B419AC"/>
    <w:rsid w:val="00B41B67"/>
    <w:rsid w:val="00B41CAB"/>
    <w:rsid w:val="00B41E14"/>
    <w:rsid w:val="00B41ECC"/>
    <w:rsid w:val="00B41F57"/>
    <w:rsid w:val="00B42096"/>
    <w:rsid w:val="00B420FB"/>
    <w:rsid w:val="00B421A3"/>
    <w:rsid w:val="00B422FB"/>
    <w:rsid w:val="00B426BE"/>
    <w:rsid w:val="00B4284D"/>
    <w:rsid w:val="00B42868"/>
    <w:rsid w:val="00B428A3"/>
    <w:rsid w:val="00B429C8"/>
    <w:rsid w:val="00B42A8D"/>
    <w:rsid w:val="00B42AF8"/>
    <w:rsid w:val="00B42B77"/>
    <w:rsid w:val="00B42CE3"/>
    <w:rsid w:val="00B42D3D"/>
    <w:rsid w:val="00B42DD3"/>
    <w:rsid w:val="00B42E6B"/>
    <w:rsid w:val="00B42E84"/>
    <w:rsid w:val="00B42EF1"/>
    <w:rsid w:val="00B43007"/>
    <w:rsid w:val="00B430D9"/>
    <w:rsid w:val="00B4311F"/>
    <w:rsid w:val="00B432F8"/>
    <w:rsid w:val="00B43332"/>
    <w:rsid w:val="00B4374A"/>
    <w:rsid w:val="00B437FE"/>
    <w:rsid w:val="00B4387C"/>
    <w:rsid w:val="00B438EF"/>
    <w:rsid w:val="00B43921"/>
    <w:rsid w:val="00B43956"/>
    <w:rsid w:val="00B439D0"/>
    <w:rsid w:val="00B43BEC"/>
    <w:rsid w:val="00B43C93"/>
    <w:rsid w:val="00B43CE7"/>
    <w:rsid w:val="00B43DCA"/>
    <w:rsid w:val="00B43DEB"/>
    <w:rsid w:val="00B43E34"/>
    <w:rsid w:val="00B43EEF"/>
    <w:rsid w:val="00B43F11"/>
    <w:rsid w:val="00B43FD9"/>
    <w:rsid w:val="00B440C4"/>
    <w:rsid w:val="00B441A5"/>
    <w:rsid w:val="00B442D2"/>
    <w:rsid w:val="00B4432E"/>
    <w:rsid w:val="00B4438D"/>
    <w:rsid w:val="00B44678"/>
    <w:rsid w:val="00B446F7"/>
    <w:rsid w:val="00B447A4"/>
    <w:rsid w:val="00B447F7"/>
    <w:rsid w:val="00B448ED"/>
    <w:rsid w:val="00B4498A"/>
    <w:rsid w:val="00B44A02"/>
    <w:rsid w:val="00B44A07"/>
    <w:rsid w:val="00B44B74"/>
    <w:rsid w:val="00B44C83"/>
    <w:rsid w:val="00B44CB6"/>
    <w:rsid w:val="00B44CEA"/>
    <w:rsid w:val="00B45088"/>
    <w:rsid w:val="00B4514E"/>
    <w:rsid w:val="00B4529A"/>
    <w:rsid w:val="00B45308"/>
    <w:rsid w:val="00B4534E"/>
    <w:rsid w:val="00B45458"/>
    <w:rsid w:val="00B45535"/>
    <w:rsid w:val="00B45646"/>
    <w:rsid w:val="00B45752"/>
    <w:rsid w:val="00B45793"/>
    <w:rsid w:val="00B4586A"/>
    <w:rsid w:val="00B45A3D"/>
    <w:rsid w:val="00B45AC9"/>
    <w:rsid w:val="00B45B66"/>
    <w:rsid w:val="00B45BDE"/>
    <w:rsid w:val="00B45C41"/>
    <w:rsid w:val="00B45D36"/>
    <w:rsid w:val="00B45E3A"/>
    <w:rsid w:val="00B45E3E"/>
    <w:rsid w:val="00B45F62"/>
    <w:rsid w:val="00B46015"/>
    <w:rsid w:val="00B46094"/>
    <w:rsid w:val="00B460E7"/>
    <w:rsid w:val="00B46187"/>
    <w:rsid w:val="00B4619F"/>
    <w:rsid w:val="00B46684"/>
    <w:rsid w:val="00B46723"/>
    <w:rsid w:val="00B468DE"/>
    <w:rsid w:val="00B46A60"/>
    <w:rsid w:val="00B46ACF"/>
    <w:rsid w:val="00B46B1E"/>
    <w:rsid w:val="00B46BA0"/>
    <w:rsid w:val="00B46CD3"/>
    <w:rsid w:val="00B46D66"/>
    <w:rsid w:val="00B46E09"/>
    <w:rsid w:val="00B470A4"/>
    <w:rsid w:val="00B4717C"/>
    <w:rsid w:val="00B47184"/>
    <w:rsid w:val="00B4719A"/>
    <w:rsid w:val="00B471E1"/>
    <w:rsid w:val="00B473EF"/>
    <w:rsid w:val="00B47436"/>
    <w:rsid w:val="00B474B5"/>
    <w:rsid w:val="00B4763E"/>
    <w:rsid w:val="00B47724"/>
    <w:rsid w:val="00B4778F"/>
    <w:rsid w:val="00B477EA"/>
    <w:rsid w:val="00B4798D"/>
    <w:rsid w:val="00B47B3A"/>
    <w:rsid w:val="00B47C2B"/>
    <w:rsid w:val="00B47C35"/>
    <w:rsid w:val="00B47DA1"/>
    <w:rsid w:val="00B47E0F"/>
    <w:rsid w:val="00B47EC1"/>
    <w:rsid w:val="00B47EC5"/>
    <w:rsid w:val="00B47F44"/>
    <w:rsid w:val="00B500B9"/>
    <w:rsid w:val="00B501F1"/>
    <w:rsid w:val="00B502CB"/>
    <w:rsid w:val="00B50344"/>
    <w:rsid w:val="00B50362"/>
    <w:rsid w:val="00B5040E"/>
    <w:rsid w:val="00B50797"/>
    <w:rsid w:val="00B50803"/>
    <w:rsid w:val="00B508BB"/>
    <w:rsid w:val="00B508FA"/>
    <w:rsid w:val="00B5092F"/>
    <w:rsid w:val="00B5096E"/>
    <w:rsid w:val="00B50AA5"/>
    <w:rsid w:val="00B50AB1"/>
    <w:rsid w:val="00B50AF2"/>
    <w:rsid w:val="00B50C14"/>
    <w:rsid w:val="00B50C53"/>
    <w:rsid w:val="00B50CFC"/>
    <w:rsid w:val="00B50D2E"/>
    <w:rsid w:val="00B50E77"/>
    <w:rsid w:val="00B50FBE"/>
    <w:rsid w:val="00B51133"/>
    <w:rsid w:val="00B5122B"/>
    <w:rsid w:val="00B51274"/>
    <w:rsid w:val="00B51386"/>
    <w:rsid w:val="00B51554"/>
    <w:rsid w:val="00B51629"/>
    <w:rsid w:val="00B516CE"/>
    <w:rsid w:val="00B517BA"/>
    <w:rsid w:val="00B51893"/>
    <w:rsid w:val="00B518A1"/>
    <w:rsid w:val="00B518F5"/>
    <w:rsid w:val="00B51903"/>
    <w:rsid w:val="00B51A0D"/>
    <w:rsid w:val="00B51B66"/>
    <w:rsid w:val="00B51B76"/>
    <w:rsid w:val="00B51B89"/>
    <w:rsid w:val="00B51BD0"/>
    <w:rsid w:val="00B51BF5"/>
    <w:rsid w:val="00B51BF6"/>
    <w:rsid w:val="00B51C03"/>
    <w:rsid w:val="00B51E0C"/>
    <w:rsid w:val="00B51E79"/>
    <w:rsid w:val="00B51F52"/>
    <w:rsid w:val="00B51F8A"/>
    <w:rsid w:val="00B5203D"/>
    <w:rsid w:val="00B52066"/>
    <w:rsid w:val="00B520B1"/>
    <w:rsid w:val="00B520B7"/>
    <w:rsid w:val="00B521B1"/>
    <w:rsid w:val="00B522AF"/>
    <w:rsid w:val="00B5237A"/>
    <w:rsid w:val="00B5243E"/>
    <w:rsid w:val="00B524AF"/>
    <w:rsid w:val="00B524DF"/>
    <w:rsid w:val="00B524E4"/>
    <w:rsid w:val="00B524F9"/>
    <w:rsid w:val="00B526A5"/>
    <w:rsid w:val="00B52AD2"/>
    <w:rsid w:val="00B52ADA"/>
    <w:rsid w:val="00B52B28"/>
    <w:rsid w:val="00B52C7E"/>
    <w:rsid w:val="00B52CC5"/>
    <w:rsid w:val="00B52CEF"/>
    <w:rsid w:val="00B52D96"/>
    <w:rsid w:val="00B52E2E"/>
    <w:rsid w:val="00B52E9A"/>
    <w:rsid w:val="00B52ECC"/>
    <w:rsid w:val="00B53121"/>
    <w:rsid w:val="00B532F7"/>
    <w:rsid w:val="00B533BF"/>
    <w:rsid w:val="00B5346F"/>
    <w:rsid w:val="00B53475"/>
    <w:rsid w:val="00B5360B"/>
    <w:rsid w:val="00B53618"/>
    <w:rsid w:val="00B5363B"/>
    <w:rsid w:val="00B53642"/>
    <w:rsid w:val="00B5371F"/>
    <w:rsid w:val="00B53758"/>
    <w:rsid w:val="00B537E7"/>
    <w:rsid w:val="00B537EF"/>
    <w:rsid w:val="00B538DE"/>
    <w:rsid w:val="00B539E1"/>
    <w:rsid w:val="00B53B65"/>
    <w:rsid w:val="00B53C1F"/>
    <w:rsid w:val="00B53D41"/>
    <w:rsid w:val="00B53E01"/>
    <w:rsid w:val="00B53F76"/>
    <w:rsid w:val="00B54140"/>
    <w:rsid w:val="00B542EE"/>
    <w:rsid w:val="00B5437E"/>
    <w:rsid w:val="00B544CF"/>
    <w:rsid w:val="00B54603"/>
    <w:rsid w:val="00B5461E"/>
    <w:rsid w:val="00B54668"/>
    <w:rsid w:val="00B546CE"/>
    <w:rsid w:val="00B54870"/>
    <w:rsid w:val="00B548CB"/>
    <w:rsid w:val="00B54986"/>
    <w:rsid w:val="00B54A2E"/>
    <w:rsid w:val="00B54B07"/>
    <w:rsid w:val="00B54CA0"/>
    <w:rsid w:val="00B54D0F"/>
    <w:rsid w:val="00B54DDC"/>
    <w:rsid w:val="00B54E8F"/>
    <w:rsid w:val="00B54F8A"/>
    <w:rsid w:val="00B55087"/>
    <w:rsid w:val="00B55124"/>
    <w:rsid w:val="00B551A9"/>
    <w:rsid w:val="00B553B8"/>
    <w:rsid w:val="00B55602"/>
    <w:rsid w:val="00B5560D"/>
    <w:rsid w:val="00B55635"/>
    <w:rsid w:val="00B556D4"/>
    <w:rsid w:val="00B5594D"/>
    <w:rsid w:val="00B559C9"/>
    <w:rsid w:val="00B559EA"/>
    <w:rsid w:val="00B55A0B"/>
    <w:rsid w:val="00B55B3E"/>
    <w:rsid w:val="00B55BFE"/>
    <w:rsid w:val="00B55C0A"/>
    <w:rsid w:val="00B55C42"/>
    <w:rsid w:val="00B55CCC"/>
    <w:rsid w:val="00B55D34"/>
    <w:rsid w:val="00B55D3E"/>
    <w:rsid w:val="00B55DB3"/>
    <w:rsid w:val="00B55DCF"/>
    <w:rsid w:val="00B55DEF"/>
    <w:rsid w:val="00B55FA9"/>
    <w:rsid w:val="00B56029"/>
    <w:rsid w:val="00B56073"/>
    <w:rsid w:val="00B560E3"/>
    <w:rsid w:val="00B561BB"/>
    <w:rsid w:val="00B5637C"/>
    <w:rsid w:val="00B56389"/>
    <w:rsid w:val="00B56403"/>
    <w:rsid w:val="00B566CF"/>
    <w:rsid w:val="00B5675F"/>
    <w:rsid w:val="00B56829"/>
    <w:rsid w:val="00B56860"/>
    <w:rsid w:val="00B5693A"/>
    <w:rsid w:val="00B56949"/>
    <w:rsid w:val="00B569B1"/>
    <w:rsid w:val="00B569BB"/>
    <w:rsid w:val="00B569D1"/>
    <w:rsid w:val="00B56A22"/>
    <w:rsid w:val="00B56B29"/>
    <w:rsid w:val="00B56B8E"/>
    <w:rsid w:val="00B56C44"/>
    <w:rsid w:val="00B56CBA"/>
    <w:rsid w:val="00B56F06"/>
    <w:rsid w:val="00B56F70"/>
    <w:rsid w:val="00B56FCA"/>
    <w:rsid w:val="00B5716F"/>
    <w:rsid w:val="00B571C8"/>
    <w:rsid w:val="00B5727E"/>
    <w:rsid w:val="00B57280"/>
    <w:rsid w:val="00B572D6"/>
    <w:rsid w:val="00B57340"/>
    <w:rsid w:val="00B5735D"/>
    <w:rsid w:val="00B573E5"/>
    <w:rsid w:val="00B5749D"/>
    <w:rsid w:val="00B574DE"/>
    <w:rsid w:val="00B5753F"/>
    <w:rsid w:val="00B5756E"/>
    <w:rsid w:val="00B575EF"/>
    <w:rsid w:val="00B57690"/>
    <w:rsid w:val="00B57766"/>
    <w:rsid w:val="00B5789B"/>
    <w:rsid w:val="00B578FE"/>
    <w:rsid w:val="00B579DA"/>
    <w:rsid w:val="00B57A15"/>
    <w:rsid w:val="00B57A43"/>
    <w:rsid w:val="00B57CA5"/>
    <w:rsid w:val="00B57D1B"/>
    <w:rsid w:val="00B57E61"/>
    <w:rsid w:val="00B57E86"/>
    <w:rsid w:val="00B57EE1"/>
    <w:rsid w:val="00B57F03"/>
    <w:rsid w:val="00B57F2C"/>
    <w:rsid w:val="00B57F61"/>
    <w:rsid w:val="00B60069"/>
    <w:rsid w:val="00B60091"/>
    <w:rsid w:val="00B6020F"/>
    <w:rsid w:val="00B602A3"/>
    <w:rsid w:val="00B6030F"/>
    <w:rsid w:val="00B605DA"/>
    <w:rsid w:val="00B60692"/>
    <w:rsid w:val="00B60757"/>
    <w:rsid w:val="00B60870"/>
    <w:rsid w:val="00B608C9"/>
    <w:rsid w:val="00B608E4"/>
    <w:rsid w:val="00B608FD"/>
    <w:rsid w:val="00B6093F"/>
    <w:rsid w:val="00B6097B"/>
    <w:rsid w:val="00B609AC"/>
    <w:rsid w:val="00B60A21"/>
    <w:rsid w:val="00B60BCD"/>
    <w:rsid w:val="00B60CB2"/>
    <w:rsid w:val="00B60E2D"/>
    <w:rsid w:val="00B60FCB"/>
    <w:rsid w:val="00B60FEF"/>
    <w:rsid w:val="00B6110A"/>
    <w:rsid w:val="00B611E9"/>
    <w:rsid w:val="00B61215"/>
    <w:rsid w:val="00B61234"/>
    <w:rsid w:val="00B612DF"/>
    <w:rsid w:val="00B612E6"/>
    <w:rsid w:val="00B61603"/>
    <w:rsid w:val="00B616F0"/>
    <w:rsid w:val="00B61710"/>
    <w:rsid w:val="00B61760"/>
    <w:rsid w:val="00B6186B"/>
    <w:rsid w:val="00B619FB"/>
    <w:rsid w:val="00B61C15"/>
    <w:rsid w:val="00B61C47"/>
    <w:rsid w:val="00B61CF6"/>
    <w:rsid w:val="00B61D86"/>
    <w:rsid w:val="00B61DF5"/>
    <w:rsid w:val="00B6211A"/>
    <w:rsid w:val="00B6211E"/>
    <w:rsid w:val="00B62268"/>
    <w:rsid w:val="00B622C6"/>
    <w:rsid w:val="00B623EB"/>
    <w:rsid w:val="00B624FB"/>
    <w:rsid w:val="00B625EA"/>
    <w:rsid w:val="00B625F3"/>
    <w:rsid w:val="00B6276F"/>
    <w:rsid w:val="00B6280B"/>
    <w:rsid w:val="00B628EF"/>
    <w:rsid w:val="00B62905"/>
    <w:rsid w:val="00B62979"/>
    <w:rsid w:val="00B629BA"/>
    <w:rsid w:val="00B62B89"/>
    <w:rsid w:val="00B62BD5"/>
    <w:rsid w:val="00B62C08"/>
    <w:rsid w:val="00B62CFD"/>
    <w:rsid w:val="00B62D3B"/>
    <w:rsid w:val="00B62D6D"/>
    <w:rsid w:val="00B62E0E"/>
    <w:rsid w:val="00B62E14"/>
    <w:rsid w:val="00B62E22"/>
    <w:rsid w:val="00B62E90"/>
    <w:rsid w:val="00B63001"/>
    <w:rsid w:val="00B630F5"/>
    <w:rsid w:val="00B630FC"/>
    <w:rsid w:val="00B631AB"/>
    <w:rsid w:val="00B632B0"/>
    <w:rsid w:val="00B63312"/>
    <w:rsid w:val="00B635B7"/>
    <w:rsid w:val="00B6368A"/>
    <w:rsid w:val="00B63730"/>
    <w:rsid w:val="00B6377D"/>
    <w:rsid w:val="00B63787"/>
    <w:rsid w:val="00B6379E"/>
    <w:rsid w:val="00B637C2"/>
    <w:rsid w:val="00B63871"/>
    <w:rsid w:val="00B63875"/>
    <w:rsid w:val="00B63AA3"/>
    <w:rsid w:val="00B63AA6"/>
    <w:rsid w:val="00B63BFB"/>
    <w:rsid w:val="00B63C63"/>
    <w:rsid w:val="00B63C90"/>
    <w:rsid w:val="00B63CC7"/>
    <w:rsid w:val="00B63E1B"/>
    <w:rsid w:val="00B63E3D"/>
    <w:rsid w:val="00B63E5A"/>
    <w:rsid w:val="00B63EE1"/>
    <w:rsid w:val="00B63F1A"/>
    <w:rsid w:val="00B64053"/>
    <w:rsid w:val="00B64087"/>
    <w:rsid w:val="00B64092"/>
    <w:rsid w:val="00B640A6"/>
    <w:rsid w:val="00B64139"/>
    <w:rsid w:val="00B6417C"/>
    <w:rsid w:val="00B641A1"/>
    <w:rsid w:val="00B6432B"/>
    <w:rsid w:val="00B6435A"/>
    <w:rsid w:val="00B64434"/>
    <w:rsid w:val="00B64549"/>
    <w:rsid w:val="00B645DF"/>
    <w:rsid w:val="00B6464B"/>
    <w:rsid w:val="00B647B4"/>
    <w:rsid w:val="00B6486D"/>
    <w:rsid w:val="00B64AF7"/>
    <w:rsid w:val="00B64CF8"/>
    <w:rsid w:val="00B64DCB"/>
    <w:rsid w:val="00B64EC0"/>
    <w:rsid w:val="00B64F0A"/>
    <w:rsid w:val="00B64F42"/>
    <w:rsid w:val="00B64FAC"/>
    <w:rsid w:val="00B65017"/>
    <w:rsid w:val="00B6511F"/>
    <w:rsid w:val="00B651C5"/>
    <w:rsid w:val="00B6532C"/>
    <w:rsid w:val="00B653B6"/>
    <w:rsid w:val="00B653D5"/>
    <w:rsid w:val="00B65565"/>
    <w:rsid w:val="00B655FF"/>
    <w:rsid w:val="00B656FB"/>
    <w:rsid w:val="00B65764"/>
    <w:rsid w:val="00B657D8"/>
    <w:rsid w:val="00B6588A"/>
    <w:rsid w:val="00B6588D"/>
    <w:rsid w:val="00B658D0"/>
    <w:rsid w:val="00B65918"/>
    <w:rsid w:val="00B659DC"/>
    <w:rsid w:val="00B65A06"/>
    <w:rsid w:val="00B65AB8"/>
    <w:rsid w:val="00B65B15"/>
    <w:rsid w:val="00B65C08"/>
    <w:rsid w:val="00B65C6C"/>
    <w:rsid w:val="00B65E35"/>
    <w:rsid w:val="00B65E8C"/>
    <w:rsid w:val="00B65FF6"/>
    <w:rsid w:val="00B6608C"/>
    <w:rsid w:val="00B6619D"/>
    <w:rsid w:val="00B661B2"/>
    <w:rsid w:val="00B66359"/>
    <w:rsid w:val="00B663DA"/>
    <w:rsid w:val="00B664CC"/>
    <w:rsid w:val="00B664E6"/>
    <w:rsid w:val="00B666F3"/>
    <w:rsid w:val="00B667B6"/>
    <w:rsid w:val="00B66805"/>
    <w:rsid w:val="00B668A2"/>
    <w:rsid w:val="00B668DC"/>
    <w:rsid w:val="00B66989"/>
    <w:rsid w:val="00B66C01"/>
    <w:rsid w:val="00B66C14"/>
    <w:rsid w:val="00B66CAB"/>
    <w:rsid w:val="00B66E77"/>
    <w:rsid w:val="00B66E9F"/>
    <w:rsid w:val="00B66EC3"/>
    <w:rsid w:val="00B66F8E"/>
    <w:rsid w:val="00B66FB0"/>
    <w:rsid w:val="00B6714A"/>
    <w:rsid w:val="00B671B5"/>
    <w:rsid w:val="00B671D3"/>
    <w:rsid w:val="00B67416"/>
    <w:rsid w:val="00B67493"/>
    <w:rsid w:val="00B67526"/>
    <w:rsid w:val="00B67580"/>
    <w:rsid w:val="00B678BF"/>
    <w:rsid w:val="00B67AF5"/>
    <w:rsid w:val="00B67CD1"/>
    <w:rsid w:val="00B67D71"/>
    <w:rsid w:val="00B67DB5"/>
    <w:rsid w:val="00B67E6F"/>
    <w:rsid w:val="00B67E8C"/>
    <w:rsid w:val="00B700EE"/>
    <w:rsid w:val="00B70195"/>
    <w:rsid w:val="00B70227"/>
    <w:rsid w:val="00B70266"/>
    <w:rsid w:val="00B702EA"/>
    <w:rsid w:val="00B702FB"/>
    <w:rsid w:val="00B703C5"/>
    <w:rsid w:val="00B703C8"/>
    <w:rsid w:val="00B70418"/>
    <w:rsid w:val="00B704E4"/>
    <w:rsid w:val="00B704EC"/>
    <w:rsid w:val="00B7068E"/>
    <w:rsid w:val="00B706D6"/>
    <w:rsid w:val="00B70881"/>
    <w:rsid w:val="00B708F7"/>
    <w:rsid w:val="00B7094D"/>
    <w:rsid w:val="00B7094F"/>
    <w:rsid w:val="00B709D0"/>
    <w:rsid w:val="00B70CBC"/>
    <w:rsid w:val="00B70CE5"/>
    <w:rsid w:val="00B70D89"/>
    <w:rsid w:val="00B70F8B"/>
    <w:rsid w:val="00B7110A"/>
    <w:rsid w:val="00B71179"/>
    <w:rsid w:val="00B712F0"/>
    <w:rsid w:val="00B7131F"/>
    <w:rsid w:val="00B7138D"/>
    <w:rsid w:val="00B7139B"/>
    <w:rsid w:val="00B713A0"/>
    <w:rsid w:val="00B71452"/>
    <w:rsid w:val="00B715A6"/>
    <w:rsid w:val="00B71617"/>
    <w:rsid w:val="00B71623"/>
    <w:rsid w:val="00B71741"/>
    <w:rsid w:val="00B71771"/>
    <w:rsid w:val="00B71853"/>
    <w:rsid w:val="00B71931"/>
    <w:rsid w:val="00B719E1"/>
    <w:rsid w:val="00B71AA4"/>
    <w:rsid w:val="00B71C5A"/>
    <w:rsid w:val="00B71C87"/>
    <w:rsid w:val="00B71D40"/>
    <w:rsid w:val="00B71D9F"/>
    <w:rsid w:val="00B71E09"/>
    <w:rsid w:val="00B71E35"/>
    <w:rsid w:val="00B71EA9"/>
    <w:rsid w:val="00B71F37"/>
    <w:rsid w:val="00B72020"/>
    <w:rsid w:val="00B7210E"/>
    <w:rsid w:val="00B7213A"/>
    <w:rsid w:val="00B721F2"/>
    <w:rsid w:val="00B72427"/>
    <w:rsid w:val="00B724B4"/>
    <w:rsid w:val="00B7252E"/>
    <w:rsid w:val="00B72583"/>
    <w:rsid w:val="00B725D9"/>
    <w:rsid w:val="00B726AE"/>
    <w:rsid w:val="00B7271F"/>
    <w:rsid w:val="00B7273B"/>
    <w:rsid w:val="00B72857"/>
    <w:rsid w:val="00B729B0"/>
    <w:rsid w:val="00B72A90"/>
    <w:rsid w:val="00B72B62"/>
    <w:rsid w:val="00B72B75"/>
    <w:rsid w:val="00B72BE1"/>
    <w:rsid w:val="00B72C96"/>
    <w:rsid w:val="00B72D40"/>
    <w:rsid w:val="00B72DC7"/>
    <w:rsid w:val="00B72E33"/>
    <w:rsid w:val="00B72EAF"/>
    <w:rsid w:val="00B72EDB"/>
    <w:rsid w:val="00B7338C"/>
    <w:rsid w:val="00B733AB"/>
    <w:rsid w:val="00B73404"/>
    <w:rsid w:val="00B734E2"/>
    <w:rsid w:val="00B73538"/>
    <w:rsid w:val="00B73546"/>
    <w:rsid w:val="00B735B5"/>
    <w:rsid w:val="00B736A7"/>
    <w:rsid w:val="00B73801"/>
    <w:rsid w:val="00B73827"/>
    <w:rsid w:val="00B73995"/>
    <w:rsid w:val="00B739CB"/>
    <w:rsid w:val="00B73CD8"/>
    <w:rsid w:val="00B73D40"/>
    <w:rsid w:val="00B73D9D"/>
    <w:rsid w:val="00B73FD1"/>
    <w:rsid w:val="00B7432C"/>
    <w:rsid w:val="00B7445E"/>
    <w:rsid w:val="00B74550"/>
    <w:rsid w:val="00B7456F"/>
    <w:rsid w:val="00B745C0"/>
    <w:rsid w:val="00B74659"/>
    <w:rsid w:val="00B746A5"/>
    <w:rsid w:val="00B747F8"/>
    <w:rsid w:val="00B748BB"/>
    <w:rsid w:val="00B74BA9"/>
    <w:rsid w:val="00B74C51"/>
    <w:rsid w:val="00B74E28"/>
    <w:rsid w:val="00B74E69"/>
    <w:rsid w:val="00B74EC5"/>
    <w:rsid w:val="00B75286"/>
    <w:rsid w:val="00B7529E"/>
    <w:rsid w:val="00B75331"/>
    <w:rsid w:val="00B75350"/>
    <w:rsid w:val="00B75466"/>
    <w:rsid w:val="00B754C3"/>
    <w:rsid w:val="00B75522"/>
    <w:rsid w:val="00B7566C"/>
    <w:rsid w:val="00B75674"/>
    <w:rsid w:val="00B756EE"/>
    <w:rsid w:val="00B75703"/>
    <w:rsid w:val="00B7572E"/>
    <w:rsid w:val="00B758B3"/>
    <w:rsid w:val="00B758C4"/>
    <w:rsid w:val="00B75973"/>
    <w:rsid w:val="00B75A6E"/>
    <w:rsid w:val="00B75C73"/>
    <w:rsid w:val="00B75D0B"/>
    <w:rsid w:val="00B75E7C"/>
    <w:rsid w:val="00B75EB7"/>
    <w:rsid w:val="00B75EF2"/>
    <w:rsid w:val="00B75FF5"/>
    <w:rsid w:val="00B7610A"/>
    <w:rsid w:val="00B763A9"/>
    <w:rsid w:val="00B763C3"/>
    <w:rsid w:val="00B763D3"/>
    <w:rsid w:val="00B764B8"/>
    <w:rsid w:val="00B76506"/>
    <w:rsid w:val="00B7655B"/>
    <w:rsid w:val="00B765D4"/>
    <w:rsid w:val="00B76617"/>
    <w:rsid w:val="00B76679"/>
    <w:rsid w:val="00B76768"/>
    <w:rsid w:val="00B76770"/>
    <w:rsid w:val="00B767F3"/>
    <w:rsid w:val="00B7689A"/>
    <w:rsid w:val="00B7691A"/>
    <w:rsid w:val="00B76982"/>
    <w:rsid w:val="00B769B3"/>
    <w:rsid w:val="00B76AAA"/>
    <w:rsid w:val="00B76B28"/>
    <w:rsid w:val="00B76B64"/>
    <w:rsid w:val="00B76CCC"/>
    <w:rsid w:val="00B76D95"/>
    <w:rsid w:val="00B76EF2"/>
    <w:rsid w:val="00B77073"/>
    <w:rsid w:val="00B7708E"/>
    <w:rsid w:val="00B77117"/>
    <w:rsid w:val="00B77308"/>
    <w:rsid w:val="00B77347"/>
    <w:rsid w:val="00B77367"/>
    <w:rsid w:val="00B773F3"/>
    <w:rsid w:val="00B774AE"/>
    <w:rsid w:val="00B774F8"/>
    <w:rsid w:val="00B776F4"/>
    <w:rsid w:val="00B77710"/>
    <w:rsid w:val="00B77A4F"/>
    <w:rsid w:val="00B77D77"/>
    <w:rsid w:val="00B800E8"/>
    <w:rsid w:val="00B8018E"/>
    <w:rsid w:val="00B802BE"/>
    <w:rsid w:val="00B8033B"/>
    <w:rsid w:val="00B803A2"/>
    <w:rsid w:val="00B803B1"/>
    <w:rsid w:val="00B805BA"/>
    <w:rsid w:val="00B806FF"/>
    <w:rsid w:val="00B80A70"/>
    <w:rsid w:val="00B80AE6"/>
    <w:rsid w:val="00B80B77"/>
    <w:rsid w:val="00B80C39"/>
    <w:rsid w:val="00B80C84"/>
    <w:rsid w:val="00B80CD7"/>
    <w:rsid w:val="00B80CF0"/>
    <w:rsid w:val="00B80FBD"/>
    <w:rsid w:val="00B81080"/>
    <w:rsid w:val="00B81186"/>
    <w:rsid w:val="00B811AF"/>
    <w:rsid w:val="00B81252"/>
    <w:rsid w:val="00B8138E"/>
    <w:rsid w:val="00B8140F"/>
    <w:rsid w:val="00B81525"/>
    <w:rsid w:val="00B8154E"/>
    <w:rsid w:val="00B815A3"/>
    <w:rsid w:val="00B817BE"/>
    <w:rsid w:val="00B817F0"/>
    <w:rsid w:val="00B81806"/>
    <w:rsid w:val="00B818F5"/>
    <w:rsid w:val="00B8191F"/>
    <w:rsid w:val="00B81A28"/>
    <w:rsid w:val="00B81A63"/>
    <w:rsid w:val="00B81B09"/>
    <w:rsid w:val="00B81B47"/>
    <w:rsid w:val="00B81C65"/>
    <w:rsid w:val="00B81D3A"/>
    <w:rsid w:val="00B81D5F"/>
    <w:rsid w:val="00B81D7D"/>
    <w:rsid w:val="00B81DA5"/>
    <w:rsid w:val="00B81E32"/>
    <w:rsid w:val="00B81F94"/>
    <w:rsid w:val="00B81FAE"/>
    <w:rsid w:val="00B81FF7"/>
    <w:rsid w:val="00B82185"/>
    <w:rsid w:val="00B8221E"/>
    <w:rsid w:val="00B82275"/>
    <w:rsid w:val="00B82375"/>
    <w:rsid w:val="00B823DC"/>
    <w:rsid w:val="00B823F1"/>
    <w:rsid w:val="00B8259D"/>
    <w:rsid w:val="00B825E6"/>
    <w:rsid w:val="00B82652"/>
    <w:rsid w:val="00B82693"/>
    <w:rsid w:val="00B826C9"/>
    <w:rsid w:val="00B828C9"/>
    <w:rsid w:val="00B828FA"/>
    <w:rsid w:val="00B8295C"/>
    <w:rsid w:val="00B829CA"/>
    <w:rsid w:val="00B82A09"/>
    <w:rsid w:val="00B82A8B"/>
    <w:rsid w:val="00B82AC6"/>
    <w:rsid w:val="00B82AEA"/>
    <w:rsid w:val="00B82BCC"/>
    <w:rsid w:val="00B82BE0"/>
    <w:rsid w:val="00B82BFF"/>
    <w:rsid w:val="00B82CCC"/>
    <w:rsid w:val="00B82D24"/>
    <w:rsid w:val="00B82E9F"/>
    <w:rsid w:val="00B82F44"/>
    <w:rsid w:val="00B82F83"/>
    <w:rsid w:val="00B82F86"/>
    <w:rsid w:val="00B83092"/>
    <w:rsid w:val="00B830B0"/>
    <w:rsid w:val="00B83158"/>
    <w:rsid w:val="00B8321A"/>
    <w:rsid w:val="00B832FB"/>
    <w:rsid w:val="00B83301"/>
    <w:rsid w:val="00B833AE"/>
    <w:rsid w:val="00B833DC"/>
    <w:rsid w:val="00B83444"/>
    <w:rsid w:val="00B8349B"/>
    <w:rsid w:val="00B836F1"/>
    <w:rsid w:val="00B8372B"/>
    <w:rsid w:val="00B837BA"/>
    <w:rsid w:val="00B83872"/>
    <w:rsid w:val="00B83B20"/>
    <w:rsid w:val="00B83C44"/>
    <w:rsid w:val="00B83D69"/>
    <w:rsid w:val="00B83E98"/>
    <w:rsid w:val="00B83EFF"/>
    <w:rsid w:val="00B83F44"/>
    <w:rsid w:val="00B83FA7"/>
    <w:rsid w:val="00B83FF7"/>
    <w:rsid w:val="00B84087"/>
    <w:rsid w:val="00B841DC"/>
    <w:rsid w:val="00B8421A"/>
    <w:rsid w:val="00B842BC"/>
    <w:rsid w:val="00B842D5"/>
    <w:rsid w:val="00B84337"/>
    <w:rsid w:val="00B84347"/>
    <w:rsid w:val="00B84383"/>
    <w:rsid w:val="00B845D1"/>
    <w:rsid w:val="00B84638"/>
    <w:rsid w:val="00B846C4"/>
    <w:rsid w:val="00B846F4"/>
    <w:rsid w:val="00B84866"/>
    <w:rsid w:val="00B848C8"/>
    <w:rsid w:val="00B849D9"/>
    <w:rsid w:val="00B849E2"/>
    <w:rsid w:val="00B84A6B"/>
    <w:rsid w:val="00B84B59"/>
    <w:rsid w:val="00B84BF4"/>
    <w:rsid w:val="00B84C74"/>
    <w:rsid w:val="00B84D26"/>
    <w:rsid w:val="00B84E00"/>
    <w:rsid w:val="00B84F4F"/>
    <w:rsid w:val="00B84FCB"/>
    <w:rsid w:val="00B84FDD"/>
    <w:rsid w:val="00B850F4"/>
    <w:rsid w:val="00B851EC"/>
    <w:rsid w:val="00B8523B"/>
    <w:rsid w:val="00B8528E"/>
    <w:rsid w:val="00B85291"/>
    <w:rsid w:val="00B853AA"/>
    <w:rsid w:val="00B8553F"/>
    <w:rsid w:val="00B855BB"/>
    <w:rsid w:val="00B855F2"/>
    <w:rsid w:val="00B8563E"/>
    <w:rsid w:val="00B8565B"/>
    <w:rsid w:val="00B85676"/>
    <w:rsid w:val="00B857A1"/>
    <w:rsid w:val="00B85994"/>
    <w:rsid w:val="00B85C2F"/>
    <w:rsid w:val="00B85C6D"/>
    <w:rsid w:val="00B85DA1"/>
    <w:rsid w:val="00B85EC5"/>
    <w:rsid w:val="00B85F12"/>
    <w:rsid w:val="00B85F28"/>
    <w:rsid w:val="00B85F9B"/>
    <w:rsid w:val="00B8611E"/>
    <w:rsid w:val="00B861EC"/>
    <w:rsid w:val="00B8628E"/>
    <w:rsid w:val="00B862E8"/>
    <w:rsid w:val="00B863E7"/>
    <w:rsid w:val="00B86443"/>
    <w:rsid w:val="00B864C7"/>
    <w:rsid w:val="00B865F3"/>
    <w:rsid w:val="00B86855"/>
    <w:rsid w:val="00B868A2"/>
    <w:rsid w:val="00B86B92"/>
    <w:rsid w:val="00B86B99"/>
    <w:rsid w:val="00B86BEA"/>
    <w:rsid w:val="00B86C35"/>
    <w:rsid w:val="00B86D13"/>
    <w:rsid w:val="00B86D14"/>
    <w:rsid w:val="00B86E78"/>
    <w:rsid w:val="00B87056"/>
    <w:rsid w:val="00B871F3"/>
    <w:rsid w:val="00B87351"/>
    <w:rsid w:val="00B87454"/>
    <w:rsid w:val="00B87567"/>
    <w:rsid w:val="00B876C5"/>
    <w:rsid w:val="00B87797"/>
    <w:rsid w:val="00B877CA"/>
    <w:rsid w:val="00B878D5"/>
    <w:rsid w:val="00B878E7"/>
    <w:rsid w:val="00B879B1"/>
    <w:rsid w:val="00B87A4E"/>
    <w:rsid w:val="00B87D97"/>
    <w:rsid w:val="00B90164"/>
    <w:rsid w:val="00B902A7"/>
    <w:rsid w:val="00B903EF"/>
    <w:rsid w:val="00B90450"/>
    <w:rsid w:val="00B90458"/>
    <w:rsid w:val="00B904A5"/>
    <w:rsid w:val="00B90672"/>
    <w:rsid w:val="00B90871"/>
    <w:rsid w:val="00B90893"/>
    <w:rsid w:val="00B90A62"/>
    <w:rsid w:val="00B90A83"/>
    <w:rsid w:val="00B90ABC"/>
    <w:rsid w:val="00B90AC4"/>
    <w:rsid w:val="00B90B26"/>
    <w:rsid w:val="00B90B45"/>
    <w:rsid w:val="00B90B8B"/>
    <w:rsid w:val="00B90CBD"/>
    <w:rsid w:val="00B90D7D"/>
    <w:rsid w:val="00B90E3A"/>
    <w:rsid w:val="00B91145"/>
    <w:rsid w:val="00B911E1"/>
    <w:rsid w:val="00B91229"/>
    <w:rsid w:val="00B91269"/>
    <w:rsid w:val="00B912EA"/>
    <w:rsid w:val="00B913D5"/>
    <w:rsid w:val="00B913E1"/>
    <w:rsid w:val="00B91460"/>
    <w:rsid w:val="00B91492"/>
    <w:rsid w:val="00B91499"/>
    <w:rsid w:val="00B91503"/>
    <w:rsid w:val="00B91514"/>
    <w:rsid w:val="00B91671"/>
    <w:rsid w:val="00B916F1"/>
    <w:rsid w:val="00B9179E"/>
    <w:rsid w:val="00B91800"/>
    <w:rsid w:val="00B91914"/>
    <w:rsid w:val="00B9195F"/>
    <w:rsid w:val="00B91976"/>
    <w:rsid w:val="00B91C07"/>
    <w:rsid w:val="00B91C09"/>
    <w:rsid w:val="00B91C4F"/>
    <w:rsid w:val="00B91C97"/>
    <w:rsid w:val="00B91CB1"/>
    <w:rsid w:val="00B91E26"/>
    <w:rsid w:val="00B91F79"/>
    <w:rsid w:val="00B92048"/>
    <w:rsid w:val="00B9215C"/>
    <w:rsid w:val="00B92289"/>
    <w:rsid w:val="00B922B7"/>
    <w:rsid w:val="00B92399"/>
    <w:rsid w:val="00B92513"/>
    <w:rsid w:val="00B925B8"/>
    <w:rsid w:val="00B92641"/>
    <w:rsid w:val="00B92680"/>
    <w:rsid w:val="00B9269D"/>
    <w:rsid w:val="00B926D6"/>
    <w:rsid w:val="00B927CB"/>
    <w:rsid w:val="00B92840"/>
    <w:rsid w:val="00B929BE"/>
    <w:rsid w:val="00B92A00"/>
    <w:rsid w:val="00B92A69"/>
    <w:rsid w:val="00B92B1E"/>
    <w:rsid w:val="00B92B5C"/>
    <w:rsid w:val="00B92BDE"/>
    <w:rsid w:val="00B92C4E"/>
    <w:rsid w:val="00B92C50"/>
    <w:rsid w:val="00B92CB2"/>
    <w:rsid w:val="00B92D12"/>
    <w:rsid w:val="00B92DE7"/>
    <w:rsid w:val="00B92E81"/>
    <w:rsid w:val="00B92E9E"/>
    <w:rsid w:val="00B92F1A"/>
    <w:rsid w:val="00B930A4"/>
    <w:rsid w:val="00B930E1"/>
    <w:rsid w:val="00B930FD"/>
    <w:rsid w:val="00B93180"/>
    <w:rsid w:val="00B9337D"/>
    <w:rsid w:val="00B933D5"/>
    <w:rsid w:val="00B9349D"/>
    <w:rsid w:val="00B934C6"/>
    <w:rsid w:val="00B934C9"/>
    <w:rsid w:val="00B9355C"/>
    <w:rsid w:val="00B935F9"/>
    <w:rsid w:val="00B936A2"/>
    <w:rsid w:val="00B936F2"/>
    <w:rsid w:val="00B93731"/>
    <w:rsid w:val="00B9387E"/>
    <w:rsid w:val="00B93A6C"/>
    <w:rsid w:val="00B93BB8"/>
    <w:rsid w:val="00B93D1C"/>
    <w:rsid w:val="00B93F00"/>
    <w:rsid w:val="00B93FAF"/>
    <w:rsid w:val="00B940D6"/>
    <w:rsid w:val="00B9418F"/>
    <w:rsid w:val="00B941A8"/>
    <w:rsid w:val="00B941D3"/>
    <w:rsid w:val="00B941D6"/>
    <w:rsid w:val="00B9420B"/>
    <w:rsid w:val="00B94495"/>
    <w:rsid w:val="00B9452D"/>
    <w:rsid w:val="00B94611"/>
    <w:rsid w:val="00B946F6"/>
    <w:rsid w:val="00B9483A"/>
    <w:rsid w:val="00B94A2B"/>
    <w:rsid w:val="00B94C13"/>
    <w:rsid w:val="00B94D88"/>
    <w:rsid w:val="00B94EA8"/>
    <w:rsid w:val="00B94EDD"/>
    <w:rsid w:val="00B94F4A"/>
    <w:rsid w:val="00B94FDC"/>
    <w:rsid w:val="00B9514F"/>
    <w:rsid w:val="00B95164"/>
    <w:rsid w:val="00B95195"/>
    <w:rsid w:val="00B9521E"/>
    <w:rsid w:val="00B95348"/>
    <w:rsid w:val="00B953CE"/>
    <w:rsid w:val="00B954EE"/>
    <w:rsid w:val="00B955F0"/>
    <w:rsid w:val="00B95654"/>
    <w:rsid w:val="00B95700"/>
    <w:rsid w:val="00B957F1"/>
    <w:rsid w:val="00B95821"/>
    <w:rsid w:val="00B95948"/>
    <w:rsid w:val="00B95984"/>
    <w:rsid w:val="00B95A61"/>
    <w:rsid w:val="00B95BEF"/>
    <w:rsid w:val="00B95C2B"/>
    <w:rsid w:val="00B95CDA"/>
    <w:rsid w:val="00B95D85"/>
    <w:rsid w:val="00B95ED7"/>
    <w:rsid w:val="00B96010"/>
    <w:rsid w:val="00B961A3"/>
    <w:rsid w:val="00B962A4"/>
    <w:rsid w:val="00B962DB"/>
    <w:rsid w:val="00B962E9"/>
    <w:rsid w:val="00B96306"/>
    <w:rsid w:val="00B963C2"/>
    <w:rsid w:val="00B963C3"/>
    <w:rsid w:val="00B963E8"/>
    <w:rsid w:val="00B96542"/>
    <w:rsid w:val="00B9657E"/>
    <w:rsid w:val="00B965D5"/>
    <w:rsid w:val="00B9670C"/>
    <w:rsid w:val="00B96941"/>
    <w:rsid w:val="00B96BF4"/>
    <w:rsid w:val="00B96C19"/>
    <w:rsid w:val="00B96C85"/>
    <w:rsid w:val="00B96D38"/>
    <w:rsid w:val="00B96DEC"/>
    <w:rsid w:val="00B96E32"/>
    <w:rsid w:val="00B96E87"/>
    <w:rsid w:val="00B96E9E"/>
    <w:rsid w:val="00B96EF2"/>
    <w:rsid w:val="00B9705F"/>
    <w:rsid w:val="00B97183"/>
    <w:rsid w:val="00B972CA"/>
    <w:rsid w:val="00B972E2"/>
    <w:rsid w:val="00B97536"/>
    <w:rsid w:val="00B9753A"/>
    <w:rsid w:val="00B97560"/>
    <w:rsid w:val="00B975EB"/>
    <w:rsid w:val="00B97638"/>
    <w:rsid w:val="00B976DA"/>
    <w:rsid w:val="00B976FE"/>
    <w:rsid w:val="00B97819"/>
    <w:rsid w:val="00B978B8"/>
    <w:rsid w:val="00B97A97"/>
    <w:rsid w:val="00B97AC8"/>
    <w:rsid w:val="00B97B07"/>
    <w:rsid w:val="00B97E9A"/>
    <w:rsid w:val="00B97F42"/>
    <w:rsid w:val="00B97FA0"/>
    <w:rsid w:val="00B97FBA"/>
    <w:rsid w:val="00BA010E"/>
    <w:rsid w:val="00BA012B"/>
    <w:rsid w:val="00BA03FF"/>
    <w:rsid w:val="00BA0437"/>
    <w:rsid w:val="00BA04DD"/>
    <w:rsid w:val="00BA06AA"/>
    <w:rsid w:val="00BA0780"/>
    <w:rsid w:val="00BA07BF"/>
    <w:rsid w:val="00BA08DD"/>
    <w:rsid w:val="00BA0947"/>
    <w:rsid w:val="00BA0A05"/>
    <w:rsid w:val="00BA0CD6"/>
    <w:rsid w:val="00BA0FC7"/>
    <w:rsid w:val="00BA0FE0"/>
    <w:rsid w:val="00BA10DD"/>
    <w:rsid w:val="00BA1173"/>
    <w:rsid w:val="00BA1233"/>
    <w:rsid w:val="00BA12DB"/>
    <w:rsid w:val="00BA1386"/>
    <w:rsid w:val="00BA144E"/>
    <w:rsid w:val="00BA160D"/>
    <w:rsid w:val="00BA16A3"/>
    <w:rsid w:val="00BA16AE"/>
    <w:rsid w:val="00BA16B6"/>
    <w:rsid w:val="00BA16CC"/>
    <w:rsid w:val="00BA17AC"/>
    <w:rsid w:val="00BA186D"/>
    <w:rsid w:val="00BA188B"/>
    <w:rsid w:val="00BA1AAC"/>
    <w:rsid w:val="00BA1B2E"/>
    <w:rsid w:val="00BA1B70"/>
    <w:rsid w:val="00BA1B98"/>
    <w:rsid w:val="00BA1C13"/>
    <w:rsid w:val="00BA1D23"/>
    <w:rsid w:val="00BA1E46"/>
    <w:rsid w:val="00BA1E61"/>
    <w:rsid w:val="00BA1E62"/>
    <w:rsid w:val="00BA1FAC"/>
    <w:rsid w:val="00BA2008"/>
    <w:rsid w:val="00BA214C"/>
    <w:rsid w:val="00BA217A"/>
    <w:rsid w:val="00BA224C"/>
    <w:rsid w:val="00BA2259"/>
    <w:rsid w:val="00BA2320"/>
    <w:rsid w:val="00BA23CF"/>
    <w:rsid w:val="00BA247E"/>
    <w:rsid w:val="00BA2494"/>
    <w:rsid w:val="00BA2537"/>
    <w:rsid w:val="00BA25D0"/>
    <w:rsid w:val="00BA28C5"/>
    <w:rsid w:val="00BA292F"/>
    <w:rsid w:val="00BA29EC"/>
    <w:rsid w:val="00BA2A79"/>
    <w:rsid w:val="00BA2A9E"/>
    <w:rsid w:val="00BA2AED"/>
    <w:rsid w:val="00BA2BC8"/>
    <w:rsid w:val="00BA2C13"/>
    <w:rsid w:val="00BA2C3C"/>
    <w:rsid w:val="00BA2D1C"/>
    <w:rsid w:val="00BA2F58"/>
    <w:rsid w:val="00BA2F8B"/>
    <w:rsid w:val="00BA32E0"/>
    <w:rsid w:val="00BA331E"/>
    <w:rsid w:val="00BA333A"/>
    <w:rsid w:val="00BA337E"/>
    <w:rsid w:val="00BA3453"/>
    <w:rsid w:val="00BA3474"/>
    <w:rsid w:val="00BA3662"/>
    <w:rsid w:val="00BA3830"/>
    <w:rsid w:val="00BA386E"/>
    <w:rsid w:val="00BA388B"/>
    <w:rsid w:val="00BA3EEA"/>
    <w:rsid w:val="00BA3F01"/>
    <w:rsid w:val="00BA4164"/>
    <w:rsid w:val="00BA424B"/>
    <w:rsid w:val="00BA444A"/>
    <w:rsid w:val="00BA4491"/>
    <w:rsid w:val="00BA44F3"/>
    <w:rsid w:val="00BA451F"/>
    <w:rsid w:val="00BA46D7"/>
    <w:rsid w:val="00BA476F"/>
    <w:rsid w:val="00BA48A4"/>
    <w:rsid w:val="00BA49E8"/>
    <w:rsid w:val="00BA4A6F"/>
    <w:rsid w:val="00BA4CAA"/>
    <w:rsid w:val="00BA4CB9"/>
    <w:rsid w:val="00BA4D05"/>
    <w:rsid w:val="00BA4D68"/>
    <w:rsid w:val="00BA4D6D"/>
    <w:rsid w:val="00BA4E5E"/>
    <w:rsid w:val="00BA4E69"/>
    <w:rsid w:val="00BA4E78"/>
    <w:rsid w:val="00BA4EA9"/>
    <w:rsid w:val="00BA52AF"/>
    <w:rsid w:val="00BA534F"/>
    <w:rsid w:val="00BA5393"/>
    <w:rsid w:val="00BA54D9"/>
    <w:rsid w:val="00BA5633"/>
    <w:rsid w:val="00BA565E"/>
    <w:rsid w:val="00BA578D"/>
    <w:rsid w:val="00BA5913"/>
    <w:rsid w:val="00BA5A2C"/>
    <w:rsid w:val="00BA5B8B"/>
    <w:rsid w:val="00BA5C51"/>
    <w:rsid w:val="00BA5DB8"/>
    <w:rsid w:val="00BA5E07"/>
    <w:rsid w:val="00BA5FDF"/>
    <w:rsid w:val="00BA6056"/>
    <w:rsid w:val="00BA606E"/>
    <w:rsid w:val="00BA60EA"/>
    <w:rsid w:val="00BA613B"/>
    <w:rsid w:val="00BA6143"/>
    <w:rsid w:val="00BA6176"/>
    <w:rsid w:val="00BA618E"/>
    <w:rsid w:val="00BA626E"/>
    <w:rsid w:val="00BA62C0"/>
    <w:rsid w:val="00BA644A"/>
    <w:rsid w:val="00BA644C"/>
    <w:rsid w:val="00BA64A5"/>
    <w:rsid w:val="00BA6616"/>
    <w:rsid w:val="00BA6654"/>
    <w:rsid w:val="00BA6673"/>
    <w:rsid w:val="00BA66E6"/>
    <w:rsid w:val="00BA671C"/>
    <w:rsid w:val="00BA686F"/>
    <w:rsid w:val="00BA690E"/>
    <w:rsid w:val="00BA6989"/>
    <w:rsid w:val="00BA6B20"/>
    <w:rsid w:val="00BA6B4E"/>
    <w:rsid w:val="00BA6D56"/>
    <w:rsid w:val="00BA6DF8"/>
    <w:rsid w:val="00BA6E1D"/>
    <w:rsid w:val="00BA6EF5"/>
    <w:rsid w:val="00BA6F90"/>
    <w:rsid w:val="00BA6F95"/>
    <w:rsid w:val="00BA6FB2"/>
    <w:rsid w:val="00BA6FB9"/>
    <w:rsid w:val="00BA7152"/>
    <w:rsid w:val="00BA716A"/>
    <w:rsid w:val="00BA7174"/>
    <w:rsid w:val="00BA7260"/>
    <w:rsid w:val="00BA72BF"/>
    <w:rsid w:val="00BA72F1"/>
    <w:rsid w:val="00BA7340"/>
    <w:rsid w:val="00BA7365"/>
    <w:rsid w:val="00BA7375"/>
    <w:rsid w:val="00BA737B"/>
    <w:rsid w:val="00BA7394"/>
    <w:rsid w:val="00BA74B6"/>
    <w:rsid w:val="00BA74DD"/>
    <w:rsid w:val="00BA77C2"/>
    <w:rsid w:val="00BA7912"/>
    <w:rsid w:val="00BA7ACD"/>
    <w:rsid w:val="00BA7C5B"/>
    <w:rsid w:val="00BA7D0F"/>
    <w:rsid w:val="00BA7D40"/>
    <w:rsid w:val="00BA7DF6"/>
    <w:rsid w:val="00BA7E66"/>
    <w:rsid w:val="00BA7EED"/>
    <w:rsid w:val="00BB0004"/>
    <w:rsid w:val="00BB0219"/>
    <w:rsid w:val="00BB0266"/>
    <w:rsid w:val="00BB02C9"/>
    <w:rsid w:val="00BB034E"/>
    <w:rsid w:val="00BB0408"/>
    <w:rsid w:val="00BB042E"/>
    <w:rsid w:val="00BB0498"/>
    <w:rsid w:val="00BB0581"/>
    <w:rsid w:val="00BB0665"/>
    <w:rsid w:val="00BB0719"/>
    <w:rsid w:val="00BB0735"/>
    <w:rsid w:val="00BB086F"/>
    <w:rsid w:val="00BB0871"/>
    <w:rsid w:val="00BB08D1"/>
    <w:rsid w:val="00BB08F0"/>
    <w:rsid w:val="00BB095C"/>
    <w:rsid w:val="00BB0A86"/>
    <w:rsid w:val="00BB0BFB"/>
    <w:rsid w:val="00BB0CD5"/>
    <w:rsid w:val="00BB0E8F"/>
    <w:rsid w:val="00BB0FCF"/>
    <w:rsid w:val="00BB0FEE"/>
    <w:rsid w:val="00BB1081"/>
    <w:rsid w:val="00BB10C3"/>
    <w:rsid w:val="00BB114C"/>
    <w:rsid w:val="00BB12B7"/>
    <w:rsid w:val="00BB1362"/>
    <w:rsid w:val="00BB13EE"/>
    <w:rsid w:val="00BB13FD"/>
    <w:rsid w:val="00BB141B"/>
    <w:rsid w:val="00BB144D"/>
    <w:rsid w:val="00BB1610"/>
    <w:rsid w:val="00BB16DA"/>
    <w:rsid w:val="00BB1794"/>
    <w:rsid w:val="00BB180B"/>
    <w:rsid w:val="00BB1886"/>
    <w:rsid w:val="00BB1901"/>
    <w:rsid w:val="00BB19BF"/>
    <w:rsid w:val="00BB19E2"/>
    <w:rsid w:val="00BB1AFB"/>
    <w:rsid w:val="00BB1BE1"/>
    <w:rsid w:val="00BB1CD9"/>
    <w:rsid w:val="00BB1D90"/>
    <w:rsid w:val="00BB1DA5"/>
    <w:rsid w:val="00BB1F58"/>
    <w:rsid w:val="00BB1F76"/>
    <w:rsid w:val="00BB2196"/>
    <w:rsid w:val="00BB22C3"/>
    <w:rsid w:val="00BB2320"/>
    <w:rsid w:val="00BB245D"/>
    <w:rsid w:val="00BB245E"/>
    <w:rsid w:val="00BB2482"/>
    <w:rsid w:val="00BB248B"/>
    <w:rsid w:val="00BB24BE"/>
    <w:rsid w:val="00BB24BF"/>
    <w:rsid w:val="00BB250B"/>
    <w:rsid w:val="00BB2544"/>
    <w:rsid w:val="00BB26CF"/>
    <w:rsid w:val="00BB26DC"/>
    <w:rsid w:val="00BB2918"/>
    <w:rsid w:val="00BB2B43"/>
    <w:rsid w:val="00BB2B7D"/>
    <w:rsid w:val="00BB2CB9"/>
    <w:rsid w:val="00BB2D37"/>
    <w:rsid w:val="00BB2DBF"/>
    <w:rsid w:val="00BB2E06"/>
    <w:rsid w:val="00BB2E5F"/>
    <w:rsid w:val="00BB2E61"/>
    <w:rsid w:val="00BB2FC2"/>
    <w:rsid w:val="00BB30DC"/>
    <w:rsid w:val="00BB3128"/>
    <w:rsid w:val="00BB3196"/>
    <w:rsid w:val="00BB3252"/>
    <w:rsid w:val="00BB32D0"/>
    <w:rsid w:val="00BB350F"/>
    <w:rsid w:val="00BB3573"/>
    <w:rsid w:val="00BB3584"/>
    <w:rsid w:val="00BB35DF"/>
    <w:rsid w:val="00BB3715"/>
    <w:rsid w:val="00BB3791"/>
    <w:rsid w:val="00BB39F3"/>
    <w:rsid w:val="00BB3D55"/>
    <w:rsid w:val="00BB400C"/>
    <w:rsid w:val="00BB40AB"/>
    <w:rsid w:val="00BB411B"/>
    <w:rsid w:val="00BB4235"/>
    <w:rsid w:val="00BB4285"/>
    <w:rsid w:val="00BB430C"/>
    <w:rsid w:val="00BB439A"/>
    <w:rsid w:val="00BB43BA"/>
    <w:rsid w:val="00BB44E4"/>
    <w:rsid w:val="00BB45A8"/>
    <w:rsid w:val="00BB45B6"/>
    <w:rsid w:val="00BB45B9"/>
    <w:rsid w:val="00BB46D9"/>
    <w:rsid w:val="00BB495E"/>
    <w:rsid w:val="00BB4A64"/>
    <w:rsid w:val="00BB4B2C"/>
    <w:rsid w:val="00BB4BDE"/>
    <w:rsid w:val="00BB4C1A"/>
    <w:rsid w:val="00BB4D05"/>
    <w:rsid w:val="00BB4D64"/>
    <w:rsid w:val="00BB4DCA"/>
    <w:rsid w:val="00BB5243"/>
    <w:rsid w:val="00BB5285"/>
    <w:rsid w:val="00BB54C0"/>
    <w:rsid w:val="00BB5545"/>
    <w:rsid w:val="00BB559A"/>
    <w:rsid w:val="00BB562A"/>
    <w:rsid w:val="00BB5637"/>
    <w:rsid w:val="00BB5807"/>
    <w:rsid w:val="00BB58EB"/>
    <w:rsid w:val="00BB590A"/>
    <w:rsid w:val="00BB59A0"/>
    <w:rsid w:val="00BB5A80"/>
    <w:rsid w:val="00BB5A83"/>
    <w:rsid w:val="00BB5B95"/>
    <w:rsid w:val="00BB5B9D"/>
    <w:rsid w:val="00BB5CE2"/>
    <w:rsid w:val="00BB5D2B"/>
    <w:rsid w:val="00BB5DB4"/>
    <w:rsid w:val="00BB5E05"/>
    <w:rsid w:val="00BB5E06"/>
    <w:rsid w:val="00BB5EAF"/>
    <w:rsid w:val="00BB6270"/>
    <w:rsid w:val="00BB6392"/>
    <w:rsid w:val="00BB64AC"/>
    <w:rsid w:val="00BB66BC"/>
    <w:rsid w:val="00BB67E6"/>
    <w:rsid w:val="00BB686F"/>
    <w:rsid w:val="00BB6875"/>
    <w:rsid w:val="00BB687A"/>
    <w:rsid w:val="00BB6A99"/>
    <w:rsid w:val="00BB6AE2"/>
    <w:rsid w:val="00BB6C82"/>
    <w:rsid w:val="00BB6D32"/>
    <w:rsid w:val="00BB6E31"/>
    <w:rsid w:val="00BB6F31"/>
    <w:rsid w:val="00BB735F"/>
    <w:rsid w:val="00BB74D3"/>
    <w:rsid w:val="00BB76D1"/>
    <w:rsid w:val="00BB7715"/>
    <w:rsid w:val="00BB7940"/>
    <w:rsid w:val="00BB7979"/>
    <w:rsid w:val="00BB79D3"/>
    <w:rsid w:val="00BB7BE3"/>
    <w:rsid w:val="00BB7C3D"/>
    <w:rsid w:val="00BB7CA4"/>
    <w:rsid w:val="00BB7D7B"/>
    <w:rsid w:val="00BB7D89"/>
    <w:rsid w:val="00BB7F0D"/>
    <w:rsid w:val="00BB7F36"/>
    <w:rsid w:val="00BC0009"/>
    <w:rsid w:val="00BC003C"/>
    <w:rsid w:val="00BC00F5"/>
    <w:rsid w:val="00BC0216"/>
    <w:rsid w:val="00BC02CC"/>
    <w:rsid w:val="00BC0513"/>
    <w:rsid w:val="00BC051F"/>
    <w:rsid w:val="00BC05CA"/>
    <w:rsid w:val="00BC0635"/>
    <w:rsid w:val="00BC06C2"/>
    <w:rsid w:val="00BC075C"/>
    <w:rsid w:val="00BC07A4"/>
    <w:rsid w:val="00BC0827"/>
    <w:rsid w:val="00BC0963"/>
    <w:rsid w:val="00BC0E00"/>
    <w:rsid w:val="00BC1174"/>
    <w:rsid w:val="00BC1186"/>
    <w:rsid w:val="00BC13A6"/>
    <w:rsid w:val="00BC1513"/>
    <w:rsid w:val="00BC18A1"/>
    <w:rsid w:val="00BC1AFE"/>
    <w:rsid w:val="00BC1B2D"/>
    <w:rsid w:val="00BC1B5A"/>
    <w:rsid w:val="00BC1B85"/>
    <w:rsid w:val="00BC1BAE"/>
    <w:rsid w:val="00BC1CE3"/>
    <w:rsid w:val="00BC1D68"/>
    <w:rsid w:val="00BC1FB4"/>
    <w:rsid w:val="00BC20C1"/>
    <w:rsid w:val="00BC20F0"/>
    <w:rsid w:val="00BC2136"/>
    <w:rsid w:val="00BC2244"/>
    <w:rsid w:val="00BC2261"/>
    <w:rsid w:val="00BC227B"/>
    <w:rsid w:val="00BC2339"/>
    <w:rsid w:val="00BC241F"/>
    <w:rsid w:val="00BC24D8"/>
    <w:rsid w:val="00BC25C8"/>
    <w:rsid w:val="00BC2617"/>
    <w:rsid w:val="00BC2679"/>
    <w:rsid w:val="00BC26A3"/>
    <w:rsid w:val="00BC2904"/>
    <w:rsid w:val="00BC298E"/>
    <w:rsid w:val="00BC2A60"/>
    <w:rsid w:val="00BC2A63"/>
    <w:rsid w:val="00BC2AE8"/>
    <w:rsid w:val="00BC2B25"/>
    <w:rsid w:val="00BC2C3F"/>
    <w:rsid w:val="00BC2D82"/>
    <w:rsid w:val="00BC2DB2"/>
    <w:rsid w:val="00BC2E2E"/>
    <w:rsid w:val="00BC2F3F"/>
    <w:rsid w:val="00BC2F57"/>
    <w:rsid w:val="00BC2F8E"/>
    <w:rsid w:val="00BC30D2"/>
    <w:rsid w:val="00BC30F1"/>
    <w:rsid w:val="00BC318A"/>
    <w:rsid w:val="00BC3222"/>
    <w:rsid w:val="00BC323E"/>
    <w:rsid w:val="00BC3289"/>
    <w:rsid w:val="00BC3371"/>
    <w:rsid w:val="00BC3390"/>
    <w:rsid w:val="00BC33B2"/>
    <w:rsid w:val="00BC34B7"/>
    <w:rsid w:val="00BC35B7"/>
    <w:rsid w:val="00BC35EC"/>
    <w:rsid w:val="00BC384A"/>
    <w:rsid w:val="00BC38BD"/>
    <w:rsid w:val="00BC39B9"/>
    <w:rsid w:val="00BC39D2"/>
    <w:rsid w:val="00BC3B4B"/>
    <w:rsid w:val="00BC3B7E"/>
    <w:rsid w:val="00BC3BE3"/>
    <w:rsid w:val="00BC3BF5"/>
    <w:rsid w:val="00BC3C1E"/>
    <w:rsid w:val="00BC3D51"/>
    <w:rsid w:val="00BC3D54"/>
    <w:rsid w:val="00BC3E28"/>
    <w:rsid w:val="00BC3FDD"/>
    <w:rsid w:val="00BC4107"/>
    <w:rsid w:val="00BC4113"/>
    <w:rsid w:val="00BC41CF"/>
    <w:rsid w:val="00BC41FE"/>
    <w:rsid w:val="00BC433A"/>
    <w:rsid w:val="00BC442E"/>
    <w:rsid w:val="00BC4471"/>
    <w:rsid w:val="00BC44AD"/>
    <w:rsid w:val="00BC4530"/>
    <w:rsid w:val="00BC47BD"/>
    <w:rsid w:val="00BC4809"/>
    <w:rsid w:val="00BC4A63"/>
    <w:rsid w:val="00BC4B04"/>
    <w:rsid w:val="00BC4B11"/>
    <w:rsid w:val="00BC4B20"/>
    <w:rsid w:val="00BC4B38"/>
    <w:rsid w:val="00BC4C24"/>
    <w:rsid w:val="00BC4CD0"/>
    <w:rsid w:val="00BC4CF7"/>
    <w:rsid w:val="00BC4D58"/>
    <w:rsid w:val="00BC4D7E"/>
    <w:rsid w:val="00BC4E5D"/>
    <w:rsid w:val="00BC51BF"/>
    <w:rsid w:val="00BC52D9"/>
    <w:rsid w:val="00BC5399"/>
    <w:rsid w:val="00BC5457"/>
    <w:rsid w:val="00BC547F"/>
    <w:rsid w:val="00BC5626"/>
    <w:rsid w:val="00BC5633"/>
    <w:rsid w:val="00BC567E"/>
    <w:rsid w:val="00BC5688"/>
    <w:rsid w:val="00BC571B"/>
    <w:rsid w:val="00BC5766"/>
    <w:rsid w:val="00BC57F5"/>
    <w:rsid w:val="00BC59A6"/>
    <w:rsid w:val="00BC59EC"/>
    <w:rsid w:val="00BC5A4D"/>
    <w:rsid w:val="00BC5AD8"/>
    <w:rsid w:val="00BC5BB2"/>
    <w:rsid w:val="00BC5CA7"/>
    <w:rsid w:val="00BC5DB1"/>
    <w:rsid w:val="00BC5E88"/>
    <w:rsid w:val="00BC5E9D"/>
    <w:rsid w:val="00BC6047"/>
    <w:rsid w:val="00BC61CA"/>
    <w:rsid w:val="00BC62EB"/>
    <w:rsid w:val="00BC6434"/>
    <w:rsid w:val="00BC6449"/>
    <w:rsid w:val="00BC6670"/>
    <w:rsid w:val="00BC67B8"/>
    <w:rsid w:val="00BC69DC"/>
    <w:rsid w:val="00BC69FE"/>
    <w:rsid w:val="00BC6B87"/>
    <w:rsid w:val="00BC6D18"/>
    <w:rsid w:val="00BC6DAB"/>
    <w:rsid w:val="00BC6EA1"/>
    <w:rsid w:val="00BC7060"/>
    <w:rsid w:val="00BC706B"/>
    <w:rsid w:val="00BC71DE"/>
    <w:rsid w:val="00BC7237"/>
    <w:rsid w:val="00BC72F4"/>
    <w:rsid w:val="00BC735A"/>
    <w:rsid w:val="00BC74B2"/>
    <w:rsid w:val="00BC74DA"/>
    <w:rsid w:val="00BC7800"/>
    <w:rsid w:val="00BC78BB"/>
    <w:rsid w:val="00BC7BD7"/>
    <w:rsid w:val="00BC7C4B"/>
    <w:rsid w:val="00BD001C"/>
    <w:rsid w:val="00BD017E"/>
    <w:rsid w:val="00BD04F4"/>
    <w:rsid w:val="00BD04FB"/>
    <w:rsid w:val="00BD0530"/>
    <w:rsid w:val="00BD065B"/>
    <w:rsid w:val="00BD0747"/>
    <w:rsid w:val="00BD0788"/>
    <w:rsid w:val="00BD091D"/>
    <w:rsid w:val="00BD0938"/>
    <w:rsid w:val="00BD097E"/>
    <w:rsid w:val="00BD09DC"/>
    <w:rsid w:val="00BD0BCB"/>
    <w:rsid w:val="00BD0C34"/>
    <w:rsid w:val="00BD0C7D"/>
    <w:rsid w:val="00BD0EB0"/>
    <w:rsid w:val="00BD0EE5"/>
    <w:rsid w:val="00BD0F33"/>
    <w:rsid w:val="00BD0F6D"/>
    <w:rsid w:val="00BD0FF2"/>
    <w:rsid w:val="00BD10AF"/>
    <w:rsid w:val="00BD10EA"/>
    <w:rsid w:val="00BD1148"/>
    <w:rsid w:val="00BD115D"/>
    <w:rsid w:val="00BD11C4"/>
    <w:rsid w:val="00BD1230"/>
    <w:rsid w:val="00BD13A8"/>
    <w:rsid w:val="00BD1401"/>
    <w:rsid w:val="00BD1422"/>
    <w:rsid w:val="00BD14F6"/>
    <w:rsid w:val="00BD15DF"/>
    <w:rsid w:val="00BD1683"/>
    <w:rsid w:val="00BD16F6"/>
    <w:rsid w:val="00BD18B7"/>
    <w:rsid w:val="00BD197F"/>
    <w:rsid w:val="00BD19D6"/>
    <w:rsid w:val="00BD1B04"/>
    <w:rsid w:val="00BD1B5A"/>
    <w:rsid w:val="00BD1CFC"/>
    <w:rsid w:val="00BD1E59"/>
    <w:rsid w:val="00BD1EE4"/>
    <w:rsid w:val="00BD1F71"/>
    <w:rsid w:val="00BD1FDD"/>
    <w:rsid w:val="00BD2084"/>
    <w:rsid w:val="00BD20FC"/>
    <w:rsid w:val="00BD2147"/>
    <w:rsid w:val="00BD216A"/>
    <w:rsid w:val="00BD21F5"/>
    <w:rsid w:val="00BD222C"/>
    <w:rsid w:val="00BD22A0"/>
    <w:rsid w:val="00BD232C"/>
    <w:rsid w:val="00BD2330"/>
    <w:rsid w:val="00BD23A3"/>
    <w:rsid w:val="00BD23AE"/>
    <w:rsid w:val="00BD24A9"/>
    <w:rsid w:val="00BD264A"/>
    <w:rsid w:val="00BD29BD"/>
    <w:rsid w:val="00BD2A30"/>
    <w:rsid w:val="00BD2A43"/>
    <w:rsid w:val="00BD2BDA"/>
    <w:rsid w:val="00BD2BEC"/>
    <w:rsid w:val="00BD2C37"/>
    <w:rsid w:val="00BD2C43"/>
    <w:rsid w:val="00BD2CB9"/>
    <w:rsid w:val="00BD2D8D"/>
    <w:rsid w:val="00BD2DCF"/>
    <w:rsid w:val="00BD2DDA"/>
    <w:rsid w:val="00BD2F38"/>
    <w:rsid w:val="00BD2F8B"/>
    <w:rsid w:val="00BD3086"/>
    <w:rsid w:val="00BD30DB"/>
    <w:rsid w:val="00BD32CA"/>
    <w:rsid w:val="00BD3369"/>
    <w:rsid w:val="00BD350D"/>
    <w:rsid w:val="00BD3532"/>
    <w:rsid w:val="00BD3556"/>
    <w:rsid w:val="00BD35A1"/>
    <w:rsid w:val="00BD38D0"/>
    <w:rsid w:val="00BD3A11"/>
    <w:rsid w:val="00BD3B0C"/>
    <w:rsid w:val="00BD3C3F"/>
    <w:rsid w:val="00BD3C5D"/>
    <w:rsid w:val="00BD3D0C"/>
    <w:rsid w:val="00BD3E33"/>
    <w:rsid w:val="00BD3E4C"/>
    <w:rsid w:val="00BD3EA6"/>
    <w:rsid w:val="00BD3F28"/>
    <w:rsid w:val="00BD3F91"/>
    <w:rsid w:val="00BD4018"/>
    <w:rsid w:val="00BD4043"/>
    <w:rsid w:val="00BD4283"/>
    <w:rsid w:val="00BD438C"/>
    <w:rsid w:val="00BD43BF"/>
    <w:rsid w:val="00BD44A8"/>
    <w:rsid w:val="00BD44B4"/>
    <w:rsid w:val="00BD4517"/>
    <w:rsid w:val="00BD45C4"/>
    <w:rsid w:val="00BD4620"/>
    <w:rsid w:val="00BD4679"/>
    <w:rsid w:val="00BD471E"/>
    <w:rsid w:val="00BD47B7"/>
    <w:rsid w:val="00BD47D5"/>
    <w:rsid w:val="00BD48E4"/>
    <w:rsid w:val="00BD494C"/>
    <w:rsid w:val="00BD4BC4"/>
    <w:rsid w:val="00BD4C86"/>
    <w:rsid w:val="00BD4C95"/>
    <w:rsid w:val="00BD4CF1"/>
    <w:rsid w:val="00BD4DF4"/>
    <w:rsid w:val="00BD4E04"/>
    <w:rsid w:val="00BD4F62"/>
    <w:rsid w:val="00BD502C"/>
    <w:rsid w:val="00BD524E"/>
    <w:rsid w:val="00BD5257"/>
    <w:rsid w:val="00BD533D"/>
    <w:rsid w:val="00BD5378"/>
    <w:rsid w:val="00BD541C"/>
    <w:rsid w:val="00BD5531"/>
    <w:rsid w:val="00BD557E"/>
    <w:rsid w:val="00BD5636"/>
    <w:rsid w:val="00BD56CA"/>
    <w:rsid w:val="00BD5700"/>
    <w:rsid w:val="00BD5727"/>
    <w:rsid w:val="00BD57BA"/>
    <w:rsid w:val="00BD59A0"/>
    <w:rsid w:val="00BD5B36"/>
    <w:rsid w:val="00BD5B53"/>
    <w:rsid w:val="00BD5C2A"/>
    <w:rsid w:val="00BD5C47"/>
    <w:rsid w:val="00BD5CBB"/>
    <w:rsid w:val="00BD5D3B"/>
    <w:rsid w:val="00BD5EE7"/>
    <w:rsid w:val="00BD5F68"/>
    <w:rsid w:val="00BD602B"/>
    <w:rsid w:val="00BD6081"/>
    <w:rsid w:val="00BD60E1"/>
    <w:rsid w:val="00BD6132"/>
    <w:rsid w:val="00BD61AD"/>
    <w:rsid w:val="00BD61F8"/>
    <w:rsid w:val="00BD624B"/>
    <w:rsid w:val="00BD6280"/>
    <w:rsid w:val="00BD644E"/>
    <w:rsid w:val="00BD64B7"/>
    <w:rsid w:val="00BD6514"/>
    <w:rsid w:val="00BD6517"/>
    <w:rsid w:val="00BD6624"/>
    <w:rsid w:val="00BD6680"/>
    <w:rsid w:val="00BD6701"/>
    <w:rsid w:val="00BD6710"/>
    <w:rsid w:val="00BD67E6"/>
    <w:rsid w:val="00BD6B20"/>
    <w:rsid w:val="00BD6B65"/>
    <w:rsid w:val="00BD6C41"/>
    <w:rsid w:val="00BD6CE3"/>
    <w:rsid w:val="00BD6D74"/>
    <w:rsid w:val="00BD6EDB"/>
    <w:rsid w:val="00BD6F4F"/>
    <w:rsid w:val="00BD6F52"/>
    <w:rsid w:val="00BD6FFC"/>
    <w:rsid w:val="00BD6FFD"/>
    <w:rsid w:val="00BD7061"/>
    <w:rsid w:val="00BD70D9"/>
    <w:rsid w:val="00BD730C"/>
    <w:rsid w:val="00BD735A"/>
    <w:rsid w:val="00BD736B"/>
    <w:rsid w:val="00BD73D8"/>
    <w:rsid w:val="00BD7656"/>
    <w:rsid w:val="00BD7718"/>
    <w:rsid w:val="00BD774C"/>
    <w:rsid w:val="00BD7827"/>
    <w:rsid w:val="00BD798C"/>
    <w:rsid w:val="00BD7A41"/>
    <w:rsid w:val="00BD7B0E"/>
    <w:rsid w:val="00BD7BCA"/>
    <w:rsid w:val="00BD7BF6"/>
    <w:rsid w:val="00BD7C35"/>
    <w:rsid w:val="00BD7CB8"/>
    <w:rsid w:val="00BD7D0E"/>
    <w:rsid w:val="00BD7D90"/>
    <w:rsid w:val="00BD7DFD"/>
    <w:rsid w:val="00BD7F14"/>
    <w:rsid w:val="00BE0012"/>
    <w:rsid w:val="00BE002E"/>
    <w:rsid w:val="00BE0056"/>
    <w:rsid w:val="00BE00FE"/>
    <w:rsid w:val="00BE0138"/>
    <w:rsid w:val="00BE0179"/>
    <w:rsid w:val="00BE0291"/>
    <w:rsid w:val="00BE0366"/>
    <w:rsid w:val="00BE048F"/>
    <w:rsid w:val="00BE051C"/>
    <w:rsid w:val="00BE056F"/>
    <w:rsid w:val="00BE0601"/>
    <w:rsid w:val="00BE066F"/>
    <w:rsid w:val="00BE06E1"/>
    <w:rsid w:val="00BE07D4"/>
    <w:rsid w:val="00BE07F8"/>
    <w:rsid w:val="00BE0929"/>
    <w:rsid w:val="00BE0965"/>
    <w:rsid w:val="00BE09CA"/>
    <w:rsid w:val="00BE0A36"/>
    <w:rsid w:val="00BE0B04"/>
    <w:rsid w:val="00BE0B25"/>
    <w:rsid w:val="00BE0C64"/>
    <w:rsid w:val="00BE0DA5"/>
    <w:rsid w:val="00BE0DDC"/>
    <w:rsid w:val="00BE1072"/>
    <w:rsid w:val="00BE1131"/>
    <w:rsid w:val="00BE11BE"/>
    <w:rsid w:val="00BE11ED"/>
    <w:rsid w:val="00BE1225"/>
    <w:rsid w:val="00BE1547"/>
    <w:rsid w:val="00BE15D2"/>
    <w:rsid w:val="00BE1783"/>
    <w:rsid w:val="00BE179A"/>
    <w:rsid w:val="00BE19B5"/>
    <w:rsid w:val="00BE1AD2"/>
    <w:rsid w:val="00BE1B43"/>
    <w:rsid w:val="00BE1B92"/>
    <w:rsid w:val="00BE1BE1"/>
    <w:rsid w:val="00BE1C10"/>
    <w:rsid w:val="00BE1C67"/>
    <w:rsid w:val="00BE1DDF"/>
    <w:rsid w:val="00BE1F06"/>
    <w:rsid w:val="00BE1FB7"/>
    <w:rsid w:val="00BE2028"/>
    <w:rsid w:val="00BE2073"/>
    <w:rsid w:val="00BE20C0"/>
    <w:rsid w:val="00BE214B"/>
    <w:rsid w:val="00BE2156"/>
    <w:rsid w:val="00BE2193"/>
    <w:rsid w:val="00BE21E0"/>
    <w:rsid w:val="00BE21F0"/>
    <w:rsid w:val="00BE2298"/>
    <w:rsid w:val="00BE22EA"/>
    <w:rsid w:val="00BE2414"/>
    <w:rsid w:val="00BE2491"/>
    <w:rsid w:val="00BE24FF"/>
    <w:rsid w:val="00BE254C"/>
    <w:rsid w:val="00BE2568"/>
    <w:rsid w:val="00BE2589"/>
    <w:rsid w:val="00BE25A9"/>
    <w:rsid w:val="00BE25E9"/>
    <w:rsid w:val="00BE2875"/>
    <w:rsid w:val="00BE28DC"/>
    <w:rsid w:val="00BE2A67"/>
    <w:rsid w:val="00BE2A90"/>
    <w:rsid w:val="00BE2B2C"/>
    <w:rsid w:val="00BE2BAF"/>
    <w:rsid w:val="00BE2BB4"/>
    <w:rsid w:val="00BE2D8B"/>
    <w:rsid w:val="00BE2E12"/>
    <w:rsid w:val="00BE2EBA"/>
    <w:rsid w:val="00BE2F2C"/>
    <w:rsid w:val="00BE2FAE"/>
    <w:rsid w:val="00BE330A"/>
    <w:rsid w:val="00BE3316"/>
    <w:rsid w:val="00BE341A"/>
    <w:rsid w:val="00BE3548"/>
    <w:rsid w:val="00BE3759"/>
    <w:rsid w:val="00BE3851"/>
    <w:rsid w:val="00BE3875"/>
    <w:rsid w:val="00BE3B12"/>
    <w:rsid w:val="00BE3B77"/>
    <w:rsid w:val="00BE3D43"/>
    <w:rsid w:val="00BE3D90"/>
    <w:rsid w:val="00BE3E50"/>
    <w:rsid w:val="00BE3E71"/>
    <w:rsid w:val="00BE401A"/>
    <w:rsid w:val="00BE40B2"/>
    <w:rsid w:val="00BE40E9"/>
    <w:rsid w:val="00BE433F"/>
    <w:rsid w:val="00BE4386"/>
    <w:rsid w:val="00BE4397"/>
    <w:rsid w:val="00BE43F7"/>
    <w:rsid w:val="00BE4435"/>
    <w:rsid w:val="00BE46A7"/>
    <w:rsid w:val="00BE46ED"/>
    <w:rsid w:val="00BE46F1"/>
    <w:rsid w:val="00BE4745"/>
    <w:rsid w:val="00BE4762"/>
    <w:rsid w:val="00BE477C"/>
    <w:rsid w:val="00BE48ED"/>
    <w:rsid w:val="00BE4961"/>
    <w:rsid w:val="00BE49F1"/>
    <w:rsid w:val="00BE4B48"/>
    <w:rsid w:val="00BE4B9B"/>
    <w:rsid w:val="00BE4CA4"/>
    <w:rsid w:val="00BE4DD9"/>
    <w:rsid w:val="00BE4E73"/>
    <w:rsid w:val="00BE4ED9"/>
    <w:rsid w:val="00BE4FAE"/>
    <w:rsid w:val="00BE505C"/>
    <w:rsid w:val="00BE506D"/>
    <w:rsid w:val="00BE5200"/>
    <w:rsid w:val="00BE5269"/>
    <w:rsid w:val="00BE5347"/>
    <w:rsid w:val="00BE53E6"/>
    <w:rsid w:val="00BE54CB"/>
    <w:rsid w:val="00BE5525"/>
    <w:rsid w:val="00BE5599"/>
    <w:rsid w:val="00BE579D"/>
    <w:rsid w:val="00BE580D"/>
    <w:rsid w:val="00BE5813"/>
    <w:rsid w:val="00BE58B6"/>
    <w:rsid w:val="00BE58DD"/>
    <w:rsid w:val="00BE5928"/>
    <w:rsid w:val="00BE5A0C"/>
    <w:rsid w:val="00BE5A1F"/>
    <w:rsid w:val="00BE5B1F"/>
    <w:rsid w:val="00BE5B5E"/>
    <w:rsid w:val="00BE5DF4"/>
    <w:rsid w:val="00BE5F91"/>
    <w:rsid w:val="00BE5FBC"/>
    <w:rsid w:val="00BE60BA"/>
    <w:rsid w:val="00BE60E3"/>
    <w:rsid w:val="00BE6167"/>
    <w:rsid w:val="00BE6172"/>
    <w:rsid w:val="00BE6239"/>
    <w:rsid w:val="00BE6280"/>
    <w:rsid w:val="00BE62B9"/>
    <w:rsid w:val="00BE62CC"/>
    <w:rsid w:val="00BE632C"/>
    <w:rsid w:val="00BE6362"/>
    <w:rsid w:val="00BE6512"/>
    <w:rsid w:val="00BE6553"/>
    <w:rsid w:val="00BE6618"/>
    <w:rsid w:val="00BE6711"/>
    <w:rsid w:val="00BE672B"/>
    <w:rsid w:val="00BE6874"/>
    <w:rsid w:val="00BE6911"/>
    <w:rsid w:val="00BE69DB"/>
    <w:rsid w:val="00BE6BB4"/>
    <w:rsid w:val="00BE6C7F"/>
    <w:rsid w:val="00BE6CCC"/>
    <w:rsid w:val="00BE6D41"/>
    <w:rsid w:val="00BE6E5E"/>
    <w:rsid w:val="00BE6EB1"/>
    <w:rsid w:val="00BE6F49"/>
    <w:rsid w:val="00BE6FAA"/>
    <w:rsid w:val="00BE6FD3"/>
    <w:rsid w:val="00BE6FEF"/>
    <w:rsid w:val="00BE7116"/>
    <w:rsid w:val="00BE7209"/>
    <w:rsid w:val="00BE72F1"/>
    <w:rsid w:val="00BE7430"/>
    <w:rsid w:val="00BE745E"/>
    <w:rsid w:val="00BE7687"/>
    <w:rsid w:val="00BE76A0"/>
    <w:rsid w:val="00BE77D7"/>
    <w:rsid w:val="00BE782E"/>
    <w:rsid w:val="00BE7841"/>
    <w:rsid w:val="00BE78B9"/>
    <w:rsid w:val="00BE79C8"/>
    <w:rsid w:val="00BE7A06"/>
    <w:rsid w:val="00BE7A30"/>
    <w:rsid w:val="00BE7A44"/>
    <w:rsid w:val="00BE7A73"/>
    <w:rsid w:val="00BE7B0E"/>
    <w:rsid w:val="00BE7B75"/>
    <w:rsid w:val="00BE7BC4"/>
    <w:rsid w:val="00BE7C04"/>
    <w:rsid w:val="00BE7D7C"/>
    <w:rsid w:val="00BE7DE3"/>
    <w:rsid w:val="00BE7E4A"/>
    <w:rsid w:val="00BE7FA4"/>
    <w:rsid w:val="00BE7FDE"/>
    <w:rsid w:val="00BF00CD"/>
    <w:rsid w:val="00BF0249"/>
    <w:rsid w:val="00BF0344"/>
    <w:rsid w:val="00BF0425"/>
    <w:rsid w:val="00BF0534"/>
    <w:rsid w:val="00BF066B"/>
    <w:rsid w:val="00BF0719"/>
    <w:rsid w:val="00BF079D"/>
    <w:rsid w:val="00BF080D"/>
    <w:rsid w:val="00BF0895"/>
    <w:rsid w:val="00BF08F1"/>
    <w:rsid w:val="00BF0956"/>
    <w:rsid w:val="00BF0B99"/>
    <w:rsid w:val="00BF0BAB"/>
    <w:rsid w:val="00BF0E58"/>
    <w:rsid w:val="00BF0ED3"/>
    <w:rsid w:val="00BF0F07"/>
    <w:rsid w:val="00BF1057"/>
    <w:rsid w:val="00BF10C1"/>
    <w:rsid w:val="00BF12A6"/>
    <w:rsid w:val="00BF13CE"/>
    <w:rsid w:val="00BF14C9"/>
    <w:rsid w:val="00BF151E"/>
    <w:rsid w:val="00BF152F"/>
    <w:rsid w:val="00BF1543"/>
    <w:rsid w:val="00BF15A8"/>
    <w:rsid w:val="00BF1621"/>
    <w:rsid w:val="00BF162D"/>
    <w:rsid w:val="00BF16FF"/>
    <w:rsid w:val="00BF174D"/>
    <w:rsid w:val="00BF1752"/>
    <w:rsid w:val="00BF17B3"/>
    <w:rsid w:val="00BF18CF"/>
    <w:rsid w:val="00BF1961"/>
    <w:rsid w:val="00BF19D3"/>
    <w:rsid w:val="00BF1A0A"/>
    <w:rsid w:val="00BF1BDD"/>
    <w:rsid w:val="00BF1D5C"/>
    <w:rsid w:val="00BF1D67"/>
    <w:rsid w:val="00BF1E09"/>
    <w:rsid w:val="00BF1F9C"/>
    <w:rsid w:val="00BF207F"/>
    <w:rsid w:val="00BF2087"/>
    <w:rsid w:val="00BF2165"/>
    <w:rsid w:val="00BF21BF"/>
    <w:rsid w:val="00BF21E9"/>
    <w:rsid w:val="00BF249D"/>
    <w:rsid w:val="00BF2521"/>
    <w:rsid w:val="00BF2532"/>
    <w:rsid w:val="00BF256D"/>
    <w:rsid w:val="00BF2683"/>
    <w:rsid w:val="00BF26C1"/>
    <w:rsid w:val="00BF26F3"/>
    <w:rsid w:val="00BF2758"/>
    <w:rsid w:val="00BF27C3"/>
    <w:rsid w:val="00BF299F"/>
    <w:rsid w:val="00BF29BD"/>
    <w:rsid w:val="00BF2A7C"/>
    <w:rsid w:val="00BF2A7E"/>
    <w:rsid w:val="00BF2B68"/>
    <w:rsid w:val="00BF2B76"/>
    <w:rsid w:val="00BF2D49"/>
    <w:rsid w:val="00BF2E92"/>
    <w:rsid w:val="00BF3062"/>
    <w:rsid w:val="00BF314B"/>
    <w:rsid w:val="00BF31DA"/>
    <w:rsid w:val="00BF327A"/>
    <w:rsid w:val="00BF328E"/>
    <w:rsid w:val="00BF3373"/>
    <w:rsid w:val="00BF33D3"/>
    <w:rsid w:val="00BF346F"/>
    <w:rsid w:val="00BF34B9"/>
    <w:rsid w:val="00BF352D"/>
    <w:rsid w:val="00BF35C4"/>
    <w:rsid w:val="00BF36DF"/>
    <w:rsid w:val="00BF3874"/>
    <w:rsid w:val="00BF389F"/>
    <w:rsid w:val="00BF39DB"/>
    <w:rsid w:val="00BF3A80"/>
    <w:rsid w:val="00BF3AA9"/>
    <w:rsid w:val="00BF3C11"/>
    <w:rsid w:val="00BF3C3D"/>
    <w:rsid w:val="00BF3CC4"/>
    <w:rsid w:val="00BF3DDD"/>
    <w:rsid w:val="00BF3F01"/>
    <w:rsid w:val="00BF3F47"/>
    <w:rsid w:val="00BF3FDE"/>
    <w:rsid w:val="00BF4205"/>
    <w:rsid w:val="00BF4214"/>
    <w:rsid w:val="00BF43E6"/>
    <w:rsid w:val="00BF43F4"/>
    <w:rsid w:val="00BF4463"/>
    <w:rsid w:val="00BF45B5"/>
    <w:rsid w:val="00BF464A"/>
    <w:rsid w:val="00BF47DD"/>
    <w:rsid w:val="00BF49DB"/>
    <w:rsid w:val="00BF4A1A"/>
    <w:rsid w:val="00BF4A79"/>
    <w:rsid w:val="00BF4A97"/>
    <w:rsid w:val="00BF4AE2"/>
    <w:rsid w:val="00BF4B8F"/>
    <w:rsid w:val="00BF4D40"/>
    <w:rsid w:val="00BF4E03"/>
    <w:rsid w:val="00BF4E31"/>
    <w:rsid w:val="00BF4E9F"/>
    <w:rsid w:val="00BF502E"/>
    <w:rsid w:val="00BF507C"/>
    <w:rsid w:val="00BF512A"/>
    <w:rsid w:val="00BF52B6"/>
    <w:rsid w:val="00BF53A6"/>
    <w:rsid w:val="00BF5424"/>
    <w:rsid w:val="00BF543F"/>
    <w:rsid w:val="00BF5462"/>
    <w:rsid w:val="00BF549D"/>
    <w:rsid w:val="00BF54E4"/>
    <w:rsid w:val="00BF5530"/>
    <w:rsid w:val="00BF566A"/>
    <w:rsid w:val="00BF575A"/>
    <w:rsid w:val="00BF5A40"/>
    <w:rsid w:val="00BF5AE2"/>
    <w:rsid w:val="00BF5B40"/>
    <w:rsid w:val="00BF5CDE"/>
    <w:rsid w:val="00BF5D80"/>
    <w:rsid w:val="00BF5E97"/>
    <w:rsid w:val="00BF5FA7"/>
    <w:rsid w:val="00BF5FE4"/>
    <w:rsid w:val="00BF6135"/>
    <w:rsid w:val="00BF6357"/>
    <w:rsid w:val="00BF63B7"/>
    <w:rsid w:val="00BF63CC"/>
    <w:rsid w:val="00BF6446"/>
    <w:rsid w:val="00BF6687"/>
    <w:rsid w:val="00BF66BC"/>
    <w:rsid w:val="00BF674C"/>
    <w:rsid w:val="00BF68EB"/>
    <w:rsid w:val="00BF6A0A"/>
    <w:rsid w:val="00BF6BB6"/>
    <w:rsid w:val="00BF6BE7"/>
    <w:rsid w:val="00BF6CCB"/>
    <w:rsid w:val="00BF6DB9"/>
    <w:rsid w:val="00BF6E05"/>
    <w:rsid w:val="00BF7027"/>
    <w:rsid w:val="00BF7090"/>
    <w:rsid w:val="00BF71B3"/>
    <w:rsid w:val="00BF7253"/>
    <w:rsid w:val="00BF72B4"/>
    <w:rsid w:val="00BF73F6"/>
    <w:rsid w:val="00BF743D"/>
    <w:rsid w:val="00BF7519"/>
    <w:rsid w:val="00BF751F"/>
    <w:rsid w:val="00BF7587"/>
    <w:rsid w:val="00BF7838"/>
    <w:rsid w:val="00BF78D5"/>
    <w:rsid w:val="00BF7A61"/>
    <w:rsid w:val="00BF7B29"/>
    <w:rsid w:val="00BF7C0F"/>
    <w:rsid w:val="00BF7D3D"/>
    <w:rsid w:val="00BF7D6B"/>
    <w:rsid w:val="00BF7D6D"/>
    <w:rsid w:val="00BF7DEB"/>
    <w:rsid w:val="00BF7E25"/>
    <w:rsid w:val="00BF7EDE"/>
    <w:rsid w:val="00C000CE"/>
    <w:rsid w:val="00C0029E"/>
    <w:rsid w:val="00C0030F"/>
    <w:rsid w:val="00C0034F"/>
    <w:rsid w:val="00C0038A"/>
    <w:rsid w:val="00C00433"/>
    <w:rsid w:val="00C004C0"/>
    <w:rsid w:val="00C005AA"/>
    <w:rsid w:val="00C00600"/>
    <w:rsid w:val="00C00ABF"/>
    <w:rsid w:val="00C00AF2"/>
    <w:rsid w:val="00C00B09"/>
    <w:rsid w:val="00C00B73"/>
    <w:rsid w:val="00C00C7B"/>
    <w:rsid w:val="00C00EC2"/>
    <w:rsid w:val="00C00F1D"/>
    <w:rsid w:val="00C00FB1"/>
    <w:rsid w:val="00C01098"/>
    <w:rsid w:val="00C010FE"/>
    <w:rsid w:val="00C011C0"/>
    <w:rsid w:val="00C012B0"/>
    <w:rsid w:val="00C012B9"/>
    <w:rsid w:val="00C0139C"/>
    <w:rsid w:val="00C01687"/>
    <w:rsid w:val="00C01890"/>
    <w:rsid w:val="00C019F8"/>
    <w:rsid w:val="00C01BE8"/>
    <w:rsid w:val="00C01C13"/>
    <w:rsid w:val="00C01C78"/>
    <w:rsid w:val="00C01D3D"/>
    <w:rsid w:val="00C01E2E"/>
    <w:rsid w:val="00C01E63"/>
    <w:rsid w:val="00C01EB8"/>
    <w:rsid w:val="00C01EBE"/>
    <w:rsid w:val="00C01EC3"/>
    <w:rsid w:val="00C01F08"/>
    <w:rsid w:val="00C01FEA"/>
    <w:rsid w:val="00C021D7"/>
    <w:rsid w:val="00C022FF"/>
    <w:rsid w:val="00C02373"/>
    <w:rsid w:val="00C0239C"/>
    <w:rsid w:val="00C023A5"/>
    <w:rsid w:val="00C024B7"/>
    <w:rsid w:val="00C0252F"/>
    <w:rsid w:val="00C02563"/>
    <w:rsid w:val="00C02680"/>
    <w:rsid w:val="00C0275F"/>
    <w:rsid w:val="00C02804"/>
    <w:rsid w:val="00C0280E"/>
    <w:rsid w:val="00C02854"/>
    <w:rsid w:val="00C02997"/>
    <w:rsid w:val="00C029B3"/>
    <w:rsid w:val="00C02A70"/>
    <w:rsid w:val="00C02B5E"/>
    <w:rsid w:val="00C02C2D"/>
    <w:rsid w:val="00C02C96"/>
    <w:rsid w:val="00C02CE5"/>
    <w:rsid w:val="00C02D0A"/>
    <w:rsid w:val="00C02DF1"/>
    <w:rsid w:val="00C02EBE"/>
    <w:rsid w:val="00C02EFE"/>
    <w:rsid w:val="00C02F43"/>
    <w:rsid w:val="00C02F69"/>
    <w:rsid w:val="00C02F82"/>
    <w:rsid w:val="00C03062"/>
    <w:rsid w:val="00C030E5"/>
    <w:rsid w:val="00C03161"/>
    <w:rsid w:val="00C031C6"/>
    <w:rsid w:val="00C032F2"/>
    <w:rsid w:val="00C0337E"/>
    <w:rsid w:val="00C037B0"/>
    <w:rsid w:val="00C037EF"/>
    <w:rsid w:val="00C0388D"/>
    <w:rsid w:val="00C03926"/>
    <w:rsid w:val="00C039D5"/>
    <w:rsid w:val="00C03A4A"/>
    <w:rsid w:val="00C03A53"/>
    <w:rsid w:val="00C03B47"/>
    <w:rsid w:val="00C03B49"/>
    <w:rsid w:val="00C03BD3"/>
    <w:rsid w:val="00C03C73"/>
    <w:rsid w:val="00C03D24"/>
    <w:rsid w:val="00C03DA7"/>
    <w:rsid w:val="00C03E63"/>
    <w:rsid w:val="00C03E79"/>
    <w:rsid w:val="00C03EFD"/>
    <w:rsid w:val="00C040A8"/>
    <w:rsid w:val="00C040F1"/>
    <w:rsid w:val="00C041C5"/>
    <w:rsid w:val="00C041CF"/>
    <w:rsid w:val="00C041FF"/>
    <w:rsid w:val="00C043A1"/>
    <w:rsid w:val="00C044CE"/>
    <w:rsid w:val="00C045C8"/>
    <w:rsid w:val="00C045DF"/>
    <w:rsid w:val="00C04638"/>
    <w:rsid w:val="00C04664"/>
    <w:rsid w:val="00C04751"/>
    <w:rsid w:val="00C0476F"/>
    <w:rsid w:val="00C04833"/>
    <w:rsid w:val="00C04866"/>
    <w:rsid w:val="00C048E0"/>
    <w:rsid w:val="00C04916"/>
    <w:rsid w:val="00C04A60"/>
    <w:rsid w:val="00C04BCF"/>
    <w:rsid w:val="00C04C33"/>
    <w:rsid w:val="00C04C4A"/>
    <w:rsid w:val="00C04C6C"/>
    <w:rsid w:val="00C04DA4"/>
    <w:rsid w:val="00C04DBE"/>
    <w:rsid w:val="00C04DE6"/>
    <w:rsid w:val="00C04E62"/>
    <w:rsid w:val="00C04EE0"/>
    <w:rsid w:val="00C04F73"/>
    <w:rsid w:val="00C05013"/>
    <w:rsid w:val="00C0502F"/>
    <w:rsid w:val="00C051C1"/>
    <w:rsid w:val="00C05255"/>
    <w:rsid w:val="00C0525A"/>
    <w:rsid w:val="00C0529A"/>
    <w:rsid w:val="00C0534D"/>
    <w:rsid w:val="00C05467"/>
    <w:rsid w:val="00C05542"/>
    <w:rsid w:val="00C05622"/>
    <w:rsid w:val="00C0571B"/>
    <w:rsid w:val="00C057F8"/>
    <w:rsid w:val="00C0581A"/>
    <w:rsid w:val="00C05854"/>
    <w:rsid w:val="00C05B36"/>
    <w:rsid w:val="00C05BA7"/>
    <w:rsid w:val="00C05D3A"/>
    <w:rsid w:val="00C05D65"/>
    <w:rsid w:val="00C05D86"/>
    <w:rsid w:val="00C05DE2"/>
    <w:rsid w:val="00C05FBB"/>
    <w:rsid w:val="00C06076"/>
    <w:rsid w:val="00C06158"/>
    <w:rsid w:val="00C06410"/>
    <w:rsid w:val="00C0644B"/>
    <w:rsid w:val="00C064C3"/>
    <w:rsid w:val="00C06749"/>
    <w:rsid w:val="00C0686D"/>
    <w:rsid w:val="00C06A7B"/>
    <w:rsid w:val="00C06B4F"/>
    <w:rsid w:val="00C06DB5"/>
    <w:rsid w:val="00C06EF3"/>
    <w:rsid w:val="00C0705F"/>
    <w:rsid w:val="00C070F6"/>
    <w:rsid w:val="00C07173"/>
    <w:rsid w:val="00C0726E"/>
    <w:rsid w:val="00C07342"/>
    <w:rsid w:val="00C0739C"/>
    <w:rsid w:val="00C073E4"/>
    <w:rsid w:val="00C07526"/>
    <w:rsid w:val="00C07605"/>
    <w:rsid w:val="00C076D9"/>
    <w:rsid w:val="00C07775"/>
    <w:rsid w:val="00C077C4"/>
    <w:rsid w:val="00C077C6"/>
    <w:rsid w:val="00C0788D"/>
    <w:rsid w:val="00C07969"/>
    <w:rsid w:val="00C07A6F"/>
    <w:rsid w:val="00C07AC2"/>
    <w:rsid w:val="00C07B26"/>
    <w:rsid w:val="00C07B71"/>
    <w:rsid w:val="00C07BBD"/>
    <w:rsid w:val="00C07C32"/>
    <w:rsid w:val="00C07C6B"/>
    <w:rsid w:val="00C07D63"/>
    <w:rsid w:val="00C07D97"/>
    <w:rsid w:val="00C07E03"/>
    <w:rsid w:val="00C07E5F"/>
    <w:rsid w:val="00C07E69"/>
    <w:rsid w:val="00C07ECF"/>
    <w:rsid w:val="00C07EDE"/>
    <w:rsid w:val="00C07EE6"/>
    <w:rsid w:val="00C07F38"/>
    <w:rsid w:val="00C07F61"/>
    <w:rsid w:val="00C07F71"/>
    <w:rsid w:val="00C1002A"/>
    <w:rsid w:val="00C10294"/>
    <w:rsid w:val="00C10375"/>
    <w:rsid w:val="00C1037C"/>
    <w:rsid w:val="00C10388"/>
    <w:rsid w:val="00C1043D"/>
    <w:rsid w:val="00C104B0"/>
    <w:rsid w:val="00C10574"/>
    <w:rsid w:val="00C105C6"/>
    <w:rsid w:val="00C1061F"/>
    <w:rsid w:val="00C10690"/>
    <w:rsid w:val="00C106BE"/>
    <w:rsid w:val="00C107C4"/>
    <w:rsid w:val="00C1080F"/>
    <w:rsid w:val="00C108A0"/>
    <w:rsid w:val="00C108B5"/>
    <w:rsid w:val="00C1090B"/>
    <w:rsid w:val="00C10C67"/>
    <w:rsid w:val="00C10D40"/>
    <w:rsid w:val="00C1105B"/>
    <w:rsid w:val="00C110A7"/>
    <w:rsid w:val="00C11122"/>
    <w:rsid w:val="00C11462"/>
    <w:rsid w:val="00C114B6"/>
    <w:rsid w:val="00C11562"/>
    <w:rsid w:val="00C1166E"/>
    <w:rsid w:val="00C116CA"/>
    <w:rsid w:val="00C1175B"/>
    <w:rsid w:val="00C117DD"/>
    <w:rsid w:val="00C11860"/>
    <w:rsid w:val="00C118CB"/>
    <w:rsid w:val="00C11925"/>
    <w:rsid w:val="00C11A0B"/>
    <w:rsid w:val="00C11A7F"/>
    <w:rsid w:val="00C11ABA"/>
    <w:rsid w:val="00C11C99"/>
    <w:rsid w:val="00C11CE3"/>
    <w:rsid w:val="00C11D44"/>
    <w:rsid w:val="00C11DFF"/>
    <w:rsid w:val="00C11E85"/>
    <w:rsid w:val="00C11E92"/>
    <w:rsid w:val="00C11F0D"/>
    <w:rsid w:val="00C11F3D"/>
    <w:rsid w:val="00C11F8E"/>
    <w:rsid w:val="00C11F92"/>
    <w:rsid w:val="00C12006"/>
    <w:rsid w:val="00C120F1"/>
    <w:rsid w:val="00C121A0"/>
    <w:rsid w:val="00C12262"/>
    <w:rsid w:val="00C1228C"/>
    <w:rsid w:val="00C1230F"/>
    <w:rsid w:val="00C124D4"/>
    <w:rsid w:val="00C12545"/>
    <w:rsid w:val="00C12585"/>
    <w:rsid w:val="00C125AD"/>
    <w:rsid w:val="00C12667"/>
    <w:rsid w:val="00C12721"/>
    <w:rsid w:val="00C12768"/>
    <w:rsid w:val="00C127D9"/>
    <w:rsid w:val="00C127E9"/>
    <w:rsid w:val="00C1281E"/>
    <w:rsid w:val="00C1290C"/>
    <w:rsid w:val="00C12ACA"/>
    <w:rsid w:val="00C12D0C"/>
    <w:rsid w:val="00C12D19"/>
    <w:rsid w:val="00C12D1A"/>
    <w:rsid w:val="00C12EAC"/>
    <w:rsid w:val="00C12F3C"/>
    <w:rsid w:val="00C131B1"/>
    <w:rsid w:val="00C131DE"/>
    <w:rsid w:val="00C1332C"/>
    <w:rsid w:val="00C13443"/>
    <w:rsid w:val="00C134D7"/>
    <w:rsid w:val="00C1351D"/>
    <w:rsid w:val="00C1366F"/>
    <w:rsid w:val="00C13726"/>
    <w:rsid w:val="00C137B8"/>
    <w:rsid w:val="00C1380B"/>
    <w:rsid w:val="00C138E3"/>
    <w:rsid w:val="00C138FA"/>
    <w:rsid w:val="00C13950"/>
    <w:rsid w:val="00C13970"/>
    <w:rsid w:val="00C13971"/>
    <w:rsid w:val="00C13A11"/>
    <w:rsid w:val="00C13B1B"/>
    <w:rsid w:val="00C13BDC"/>
    <w:rsid w:val="00C13BEC"/>
    <w:rsid w:val="00C13C28"/>
    <w:rsid w:val="00C13CB5"/>
    <w:rsid w:val="00C13D05"/>
    <w:rsid w:val="00C13D60"/>
    <w:rsid w:val="00C13E32"/>
    <w:rsid w:val="00C13EC0"/>
    <w:rsid w:val="00C13EC3"/>
    <w:rsid w:val="00C13EE5"/>
    <w:rsid w:val="00C13FA3"/>
    <w:rsid w:val="00C14034"/>
    <w:rsid w:val="00C14197"/>
    <w:rsid w:val="00C1431F"/>
    <w:rsid w:val="00C14364"/>
    <w:rsid w:val="00C144F6"/>
    <w:rsid w:val="00C14502"/>
    <w:rsid w:val="00C1458C"/>
    <w:rsid w:val="00C145D3"/>
    <w:rsid w:val="00C14626"/>
    <w:rsid w:val="00C146FA"/>
    <w:rsid w:val="00C14720"/>
    <w:rsid w:val="00C1488B"/>
    <w:rsid w:val="00C148B6"/>
    <w:rsid w:val="00C14915"/>
    <w:rsid w:val="00C14918"/>
    <w:rsid w:val="00C14926"/>
    <w:rsid w:val="00C1494B"/>
    <w:rsid w:val="00C14B10"/>
    <w:rsid w:val="00C14F89"/>
    <w:rsid w:val="00C1503F"/>
    <w:rsid w:val="00C150E7"/>
    <w:rsid w:val="00C1516B"/>
    <w:rsid w:val="00C15260"/>
    <w:rsid w:val="00C1530E"/>
    <w:rsid w:val="00C1533F"/>
    <w:rsid w:val="00C15426"/>
    <w:rsid w:val="00C1542F"/>
    <w:rsid w:val="00C1554F"/>
    <w:rsid w:val="00C15586"/>
    <w:rsid w:val="00C15738"/>
    <w:rsid w:val="00C15855"/>
    <w:rsid w:val="00C15877"/>
    <w:rsid w:val="00C15879"/>
    <w:rsid w:val="00C1590F"/>
    <w:rsid w:val="00C159A5"/>
    <w:rsid w:val="00C159AC"/>
    <w:rsid w:val="00C159D1"/>
    <w:rsid w:val="00C15A06"/>
    <w:rsid w:val="00C15A62"/>
    <w:rsid w:val="00C15AD1"/>
    <w:rsid w:val="00C15C93"/>
    <w:rsid w:val="00C15D42"/>
    <w:rsid w:val="00C15D78"/>
    <w:rsid w:val="00C15DF5"/>
    <w:rsid w:val="00C15E21"/>
    <w:rsid w:val="00C15E3A"/>
    <w:rsid w:val="00C1601E"/>
    <w:rsid w:val="00C16096"/>
    <w:rsid w:val="00C1610D"/>
    <w:rsid w:val="00C16141"/>
    <w:rsid w:val="00C1626E"/>
    <w:rsid w:val="00C162E9"/>
    <w:rsid w:val="00C163F5"/>
    <w:rsid w:val="00C164EB"/>
    <w:rsid w:val="00C16530"/>
    <w:rsid w:val="00C1656A"/>
    <w:rsid w:val="00C16580"/>
    <w:rsid w:val="00C16596"/>
    <w:rsid w:val="00C167AC"/>
    <w:rsid w:val="00C167DA"/>
    <w:rsid w:val="00C167EC"/>
    <w:rsid w:val="00C1681E"/>
    <w:rsid w:val="00C1682B"/>
    <w:rsid w:val="00C168F4"/>
    <w:rsid w:val="00C16986"/>
    <w:rsid w:val="00C16A12"/>
    <w:rsid w:val="00C16BB6"/>
    <w:rsid w:val="00C16BE8"/>
    <w:rsid w:val="00C16C4C"/>
    <w:rsid w:val="00C16D5C"/>
    <w:rsid w:val="00C16D88"/>
    <w:rsid w:val="00C17036"/>
    <w:rsid w:val="00C17051"/>
    <w:rsid w:val="00C170D4"/>
    <w:rsid w:val="00C17140"/>
    <w:rsid w:val="00C17224"/>
    <w:rsid w:val="00C17329"/>
    <w:rsid w:val="00C174A4"/>
    <w:rsid w:val="00C174A9"/>
    <w:rsid w:val="00C1750D"/>
    <w:rsid w:val="00C176B7"/>
    <w:rsid w:val="00C176E6"/>
    <w:rsid w:val="00C1773A"/>
    <w:rsid w:val="00C177D1"/>
    <w:rsid w:val="00C178B8"/>
    <w:rsid w:val="00C17A77"/>
    <w:rsid w:val="00C17AF1"/>
    <w:rsid w:val="00C17BA8"/>
    <w:rsid w:val="00C17BB5"/>
    <w:rsid w:val="00C17BBD"/>
    <w:rsid w:val="00C17BDD"/>
    <w:rsid w:val="00C17C36"/>
    <w:rsid w:val="00C17C41"/>
    <w:rsid w:val="00C17C4E"/>
    <w:rsid w:val="00C17C93"/>
    <w:rsid w:val="00C17D6C"/>
    <w:rsid w:val="00C17DC6"/>
    <w:rsid w:val="00C17E3F"/>
    <w:rsid w:val="00C17E5D"/>
    <w:rsid w:val="00C17F4F"/>
    <w:rsid w:val="00C17FD9"/>
    <w:rsid w:val="00C2018B"/>
    <w:rsid w:val="00C20255"/>
    <w:rsid w:val="00C202B2"/>
    <w:rsid w:val="00C202ED"/>
    <w:rsid w:val="00C203AC"/>
    <w:rsid w:val="00C203DF"/>
    <w:rsid w:val="00C203EF"/>
    <w:rsid w:val="00C204CF"/>
    <w:rsid w:val="00C20500"/>
    <w:rsid w:val="00C20655"/>
    <w:rsid w:val="00C20748"/>
    <w:rsid w:val="00C20878"/>
    <w:rsid w:val="00C20918"/>
    <w:rsid w:val="00C2094A"/>
    <w:rsid w:val="00C20A21"/>
    <w:rsid w:val="00C20A28"/>
    <w:rsid w:val="00C20A4A"/>
    <w:rsid w:val="00C20A91"/>
    <w:rsid w:val="00C20B49"/>
    <w:rsid w:val="00C20B87"/>
    <w:rsid w:val="00C20BB2"/>
    <w:rsid w:val="00C20CE8"/>
    <w:rsid w:val="00C20F6C"/>
    <w:rsid w:val="00C20F98"/>
    <w:rsid w:val="00C20FC4"/>
    <w:rsid w:val="00C2102F"/>
    <w:rsid w:val="00C210BC"/>
    <w:rsid w:val="00C210DF"/>
    <w:rsid w:val="00C2110C"/>
    <w:rsid w:val="00C2116B"/>
    <w:rsid w:val="00C2116D"/>
    <w:rsid w:val="00C211D8"/>
    <w:rsid w:val="00C21354"/>
    <w:rsid w:val="00C214B2"/>
    <w:rsid w:val="00C214D9"/>
    <w:rsid w:val="00C21536"/>
    <w:rsid w:val="00C218A1"/>
    <w:rsid w:val="00C218C4"/>
    <w:rsid w:val="00C219B8"/>
    <w:rsid w:val="00C21A45"/>
    <w:rsid w:val="00C21A55"/>
    <w:rsid w:val="00C21A97"/>
    <w:rsid w:val="00C21B74"/>
    <w:rsid w:val="00C21B98"/>
    <w:rsid w:val="00C21BA4"/>
    <w:rsid w:val="00C21BE4"/>
    <w:rsid w:val="00C21C02"/>
    <w:rsid w:val="00C21D4C"/>
    <w:rsid w:val="00C21EC3"/>
    <w:rsid w:val="00C21F22"/>
    <w:rsid w:val="00C21FA8"/>
    <w:rsid w:val="00C21FCB"/>
    <w:rsid w:val="00C21FF3"/>
    <w:rsid w:val="00C22019"/>
    <w:rsid w:val="00C22088"/>
    <w:rsid w:val="00C220A6"/>
    <w:rsid w:val="00C22118"/>
    <w:rsid w:val="00C221CA"/>
    <w:rsid w:val="00C22213"/>
    <w:rsid w:val="00C222B4"/>
    <w:rsid w:val="00C223DC"/>
    <w:rsid w:val="00C2247F"/>
    <w:rsid w:val="00C22598"/>
    <w:rsid w:val="00C2261D"/>
    <w:rsid w:val="00C2262F"/>
    <w:rsid w:val="00C22687"/>
    <w:rsid w:val="00C22722"/>
    <w:rsid w:val="00C2275B"/>
    <w:rsid w:val="00C2277C"/>
    <w:rsid w:val="00C2278B"/>
    <w:rsid w:val="00C227AB"/>
    <w:rsid w:val="00C2280C"/>
    <w:rsid w:val="00C229B8"/>
    <w:rsid w:val="00C22AAD"/>
    <w:rsid w:val="00C22BCA"/>
    <w:rsid w:val="00C22BFB"/>
    <w:rsid w:val="00C22D4F"/>
    <w:rsid w:val="00C22E97"/>
    <w:rsid w:val="00C22F2D"/>
    <w:rsid w:val="00C22FF2"/>
    <w:rsid w:val="00C2334E"/>
    <w:rsid w:val="00C234D8"/>
    <w:rsid w:val="00C234EA"/>
    <w:rsid w:val="00C23533"/>
    <w:rsid w:val="00C2369F"/>
    <w:rsid w:val="00C237C3"/>
    <w:rsid w:val="00C23956"/>
    <w:rsid w:val="00C239CA"/>
    <w:rsid w:val="00C23A9E"/>
    <w:rsid w:val="00C23B3D"/>
    <w:rsid w:val="00C23B42"/>
    <w:rsid w:val="00C23C47"/>
    <w:rsid w:val="00C23E4C"/>
    <w:rsid w:val="00C23EA0"/>
    <w:rsid w:val="00C23EAB"/>
    <w:rsid w:val="00C23F10"/>
    <w:rsid w:val="00C23F3A"/>
    <w:rsid w:val="00C23F41"/>
    <w:rsid w:val="00C23F44"/>
    <w:rsid w:val="00C23FC6"/>
    <w:rsid w:val="00C240A1"/>
    <w:rsid w:val="00C24103"/>
    <w:rsid w:val="00C243A3"/>
    <w:rsid w:val="00C24733"/>
    <w:rsid w:val="00C2484E"/>
    <w:rsid w:val="00C24856"/>
    <w:rsid w:val="00C24C69"/>
    <w:rsid w:val="00C24C85"/>
    <w:rsid w:val="00C24CB8"/>
    <w:rsid w:val="00C24D7E"/>
    <w:rsid w:val="00C24E17"/>
    <w:rsid w:val="00C24FCE"/>
    <w:rsid w:val="00C25045"/>
    <w:rsid w:val="00C2504F"/>
    <w:rsid w:val="00C25237"/>
    <w:rsid w:val="00C252A9"/>
    <w:rsid w:val="00C25306"/>
    <w:rsid w:val="00C254B5"/>
    <w:rsid w:val="00C2557B"/>
    <w:rsid w:val="00C2561A"/>
    <w:rsid w:val="00C25742"/>
    <w:rsid w:val="00C2576A"/>
    <w:rsid w:val="00C257C7"/>
    <w:rsid w:val="00C257FB"/>
    <w:rsid w:val="00C258D8"/>
    <w:rsid w:val="00C25A28"/>
    <w:rsid w:val="00C25A38"/>
    <w:rsid w:val="00C25A76"/>
    <w:rsid w:val="00C25B70"/>
    <w:rsid w:val="00C25BD7"/>
    <w:rsid w:val="00C25C45"/>
    <w:rsid w:val="00C25D1E"/>
    <w:rsid w:val="00C25E2D"/>
    <w:rsid w:val="00C25EE4"/>
    <w:rsid w:val="00C25F39"/>
    <w:rsid w:val="00C2602E"/>
    <w:rsid w:val="00C260FD"/>
    <w:rsid w:val="00C26131"/>
    <w:rsid w:val="00C26209"/>
    <w:rsid w:val="00C2631D"/>
    <w:rsid w:val="00C26331"/>
    <w:rsid w:val="00C264F6"/>
    <w:rsid w:val="00C264F9"/>
    <w:rsid w:val="00C2662A"/>
    <w:rsid w:val="00C266F6"/>
    <w:rsid w:val="00C266F8"/>
    <w:rsid w:val="00C266F9"/>
    <w:rsid w:val="00C26754"/>
    <w:rsid w:val="00C26855"/>
    <w:rsid w:val="00C26949"/>
    <w:rsid w:val="00C26A15"/>
    <w:rsid w:val="00C26B24"/>
    <w:rsid w:val="00C26B34"/>
    <w:rsid w:val="00C26C97"/>
    <w:rsid w:val="00C26CF7"/>
    <w:rsid w:val="00C26D01"/>
    <w:rsid w:val="00C26D8B"/>
    <w:rsid w:val="00C26F3B"/>
    <w:rsid w:val="00C26F8B"/>
    <w:rsid w:val="00C27059"/>
    <w:rsid w:val="00C2705A"/>
    <w:rsid w:val="00C270E0"/>
    <w:rsid w:val="00C27171"/>
    <w:rsid w:val="00C27281"/>
    <w:rsid w:val="00C2731E"/>
    <w:rsid w:val="00C273B8"/>
    <w:rsid w:val="00C2748A"/>
    <w:rsid w:val="00C2764B"/>
    <w:rsid w:val="00C27713"/>
    <w:rsid w:val="00C277BF"/>
    <w:rsid w:val="00C27825"/>
    <w:rsid w:val="00C2784A"/>
    <w:rsid w:val="00C27877"/>
    <w:rsid w:val="00C27A0E"/>
    <w:rsid w:val="00C27BA0"/>
    <w:rsid w:val="00C27BFC"/>
    <w:rsid w:val="00C27C4E"/>
    <w:rsid w:val="00C27C93"/>
    <w:rsid w:val="00C27D26"/>
    <w:rsid w:val="00C27E04"/>
    <w:rsid w:val="00C27EB0"/>
    <w:rsid w:val="00C3002C"/>
    <w:rsid w:val="00C30592"/>
    <w:rsid w:val="00C305F7"/>
    <w:rsid w:val="00C30601"/>
    <w:rsid w:val="00C30614"/>
    <w:rsid w:val="00C30623"/>
    <w:rsid w:val="00C307A1"/>
    <w:rsid w:val="00C309EC"/>
    <w:rsid w:val="00C30A5A"/>
    <w:rsid w:val="00C30A61"/>
    <w:rsid w:val="00C30A76"/>
    <w:rsid w:val="00C30A7C"/>
    <w:rsid w:val="00C30B77"/>
    <w:rsid w:val="00C30BF7"/>
    <w:rsid w:val="00C30D50"/>
    <w:rsid w:val="00C30E25"/>
    <w:rsid w:val="00C30F07"/>
    <w:rsid w:val="00C31020"/>
    <w:rsid w:val="00C31025"/>
    <w:rsid w:val="00C310E6"/>
    <w:rsid w:val="00C3111B"/>
    <w:rsid w:val="00C31197"/>
    <w:rsid w:val="00C311DC"/>
    <w:rsid w:val="00C311E1"/>
    <w:rsid w:val="00C312E3"/>
    <w:rsid w:val="00C312E4"/>
    <w:rsid w:val="00C31324"/>
    <w:rsid w:val="00C31435"/>
    <w:rsid w:val="00C31439"/>
    <w:rsid w:val="00C314EC"/>
    <w:rsid w:val="00C31545"/>
    <w:rsid w:val="00C316C0"/>
    <w:rsid w:val="00C318D8"/>
    <w:rsid w:val="00C31AB1"/>
    <w:rsid w:val="00C31AB8"/>
    <w:rsid w:val="00C31B8A"/>
    <w:rsid w:val="00C31BA6"/>
    <w:rsid w:val="00C31C6D"/>
    <w:rsid w:val="00C31D0E"/>
    <w:rsid w:val="00C31D33"/>
    <w:rsid w:val="00C31E03"/>
    <w:rsid w:val="00C31F10"/>
    <w:rsid w:val="00C320B2"/>
    <w:rsid w:val="00C321C3"/>
    <w:rsid w:val="00C32392"/>
    <w:rsid w:val="00C3239E"/>
    <w:rsid w:val="00C324BA"/>
    <w:rsid w:val="00C3252B"/>
    <w:rsid w:val="00C3255D"/>
    <w:rsid w:val="00C325B3"/>
    <w:rsid w:val="00C32710"/>
    <w:rsid w:val="00C32784"/>
    <w:rsid w:val="00C32824"/>
    <w:rsid w:val="00C328DB"/>
    <w:rsid w:val="00C3292B"/>
    <w:rsid w:val="00C32979"/>
    <w:rsid w:val="00C3298D"/>
    <w:rsid w:val="00C32A11"/>
    <w:rsid w:val="00C32AC2"/>
    <w:rsid w:val="00C32BE7"/>
    <w:rsid w:val="00C32CBE"/>
    <w:rsid w:val="00C32DCD"/>
    <w:rsid w:val="00C32E5D"/>
    <w:rsid w:val="00C32EAC"/>
    <w:rsid w:val="00C32EBC"/>
    <w:rsid w:val="00C330A0"/>
    <w:rsid w:val="00C330A6"/>
    <w:rsid w:val="00C3314F"/>
    <w:rsid w:val="00C33218"/>
    <w:rsid w:val="00C33275"/>
    <w:rsid w:val="00C33430"/>
    <w:rsid w:val="00C33667"/>
    <w:rsid w:val="00C336B7"/>
    <w:rsid w:val="00C336E2"/>
    <w:rsid w:val="00C3391C"/>
    <w:rsid w:val="00C3393A"/>
    <w:rsid w:val="00C33B08"/>
    <w:rsid w:val="00C33B45"/>
    <w:rsid w:val="00C33C11"/>
    <w:rsid w:val="00C33CD5"/>
    <w:rsid w:val="00C33CD8"/>
    <w:rsid w:val="00C33D04"/>
    <w:rsid w:val="00C33E16"/>
    <w:rsid w:val="00C33E8B"/>
    <w:rsid w:val="00C33F6C"/>
    <w:rsid w:val="00C34002"/>
    <w:rsid w:val="00C341BE"/>
    <w:rsid w:val="00C34227"/>
    <w:rsid w:val="00C34311"/>
    <w:rsid w:val="00C34394"/>
    <w:rsid w:val="00C343BA"/>
    <w:rsid w:val="00C34425"/>
    <w:rsid w:val="00C3447C"/>
    <w:rsid w:val="00C3466B"/>
    <w:rsid w:val="00C34827"/>
    <w:rsid w:val="00C34935"/>
    <w:rsid w:val="00C34947"/>
    <w:rsid w:val="00C34A5D"/>
    <w:rsid w:val="00C34B2A"/>
    <w:rsid w:val="00C34C97"/>
    <w:rsid w:val="00C34CB8"/>
    <w:rsid w:val="00C34EBC"/>
    <w:rsid w:val="00C350BE"/>
    <w:rsid w:val="00C350F8"/>
    <w:rsid w:val="00C351BF"/>
    <w:rsid w:val="00C351CF"/>
    <w:rsid w:val="00C3521C"/>
    <w:rsid w:val="00C35393"/>
    <w:rsid w:val="00C353EE"/>
    <w:rsid w:val="00C354F0"/>
    <w:rsid w:val="00C35512"/>
    <w:rsid w:val="00C3566E"/>
    <w:rsid w:val="00C356F6"/>
    <w:rsid w:val="00C35745"/>
    <w:rsid w:val="00C35898"/>
    <w:rsid w:val="00C3595F"/>
    <w:rsid w:val="00C359A1"/>
    <w:rsid w:val="00C359B3"/>
    <w:rsid w:val="00C359B6"/>
    <w:rsid w:val="00C35BBA"/>
    <w:rsid w:val="00C35C6F"/>
    <w:rsid w:val="00C35D20"/>
    <w:rsid w:val="00C35D90"/>
    <w:rsid w:val="00C35DDE"/>
    <w:rsid w:val="00C35FE6"/>
    <w:rsid w:val="00C360D6"/>
    <w:rsid w:val="00C36114"/>
    <w:rsid w:val="00C36284"/>
    <w:rsid w:val="00C3630C"/>
    <w:rsid w:val="00C36535"/>
    <w:rsid w:val="00C3653F"/>
    <w:rsid w:val="00C36639"/>
    <w:rsid w:val="00C366BE"/>
    <w:rsid w:val="00C366E2"/>
    <w:rsid w:val="00C3672C"/>
    <w:rsid w:val="00C3674A"/>
    <w:rsid w:val="00C3675C"/>
    <w:rsid w:val="00C36837"/>
    <w:rsid w:val="00C36B74"/>
    <w:rsid w:val="00C36CF5"/>
    <w:rsid w:val="00C36DAA"/>
    <w:rsid w:val="00C36DB8"/>
    <w:rsid w:val="00C36DF5"/>
    <w:rsid w:val="00C36E78"/>
    <w:rsid w:val="00C36FBF"/>
    <w:rsid w:val="00C37010"/>
    <w:rsid w:val="00C370EF"/>
    <w:rsid w:val="00C37209"/>
    <w:rsid w:val="00C37280"/>
    <w:rsid w:val="00C372E6"/>
    <w:rsid w:val="00C37379"/>
    <w:rsid w:val="00C373F7"/>
    <w:rsid w:val="00C37410"/>
    <w:rsid w:val="00C37543"/>
    <w:rsid w:val="00C37599"/>
    <w:rsid w:val="00C3768B"/>
    <w:rsid w:val="00C377D7"/>
    <w:rsid w:val="00C37802"/>
    <w:rsid w:val="00C378A1"/>
    <w:rsid w:val="00C378FA"/>
    <w:rsid w:val="00C37901"/>
    <w:rsid w:val="00C37909"/>
    <w:rsid w:val="00C37914"/>
    <w:rsid w:val="00C379B9"/>
    <w:rsid w:val="00C37AD6"/>
    <w:rsid w:val="00C37B23"/>
    <w:rsid w:val="00C37BA4"/>
    <w:rsid w:val="00C37DF4"/>
    <w:rsid w:val="00C37E76"/>
    <w:rsid w:val="00C37EA3"/>
    <w:rsid w:val="00C37F5C"/>
    <w:rsid w:val="00C37FD2"/>
    <w:rsid w:val="00C402C7"/>
    <w:rsid w:val="00C402CE"/>
    <w:rsid w:val="00C403CC"/>
    <w:rsid w:val="00C4040D"/>
    <w:rsid w:val="00C40454"/>
    <w:rsid w:val="00C40457"/>
    <w:rsid w:val="00C4067F"/>
    <w:rsid w:val="00C407FC"/>
    <w:rsid w:val="00C4094A"/>
    <w:rsid w:val="00C40972"/>
    <w:rsid w:val="00C40981"/>
    <w:rsid w:val="00C40A67"/>
    <w:rsid w:val="00C40B42"/>
    <w:rsid w:val="00C40B58"/>
    <w:rsid w:val="00C40CC9"/>
    <w:rsid w:val="00C40DA4"/>
    <w:rsid w:val="00C40E63"/>
    <w:rsid w:val="00C40E9A"/>
    <w:rsid w:val="00C40EEC"/>
    <w:rsid w:val="00C40F01"/>
    <w:rsid w:val="00C410EA"/>
    <w:rsid w:val="00C410FB"/>
    <w:rsid w:val="00C413D5"/>
    <w:rsid w:val="00C41505"/>
    <w:rsid w:val="00C41529"/>
    <w:rsid w:val="00C41784"/>
    <w:rsid w:val="00C417F3"/>
    <w:rsid w:val="00C4194B"/>
    <w:rsid w:val="00C41A0E"/>
    <w:rsid w:val="00C41A54"/>
    <w:rsid w:val="00C41AF1"/>
    <w:rsid w:val="00C41BB6"/>
    <w:rsid w:val="00C41BCC"/>
    <w:rsid w:val="00C41D5C"/>
    <w:rsid w:val="00C41DEC"/>
    <w:rsid w:val="00C41F3C"/>
    <w:rsid w:val="00C41FE5"/>
    <w:rsid w:val="00C4215A"/>
    <w:rsid w:val="00C42174"/>
    <w:rsid w:val="00C421DC"/>
    <w:rsid w:val="00C42212"/>
    <w:rsid w:val="00C422BE"/>
    <w:rsid w:val="00C42414"/>
    <w:rsid w:val="00C4247A"/>
    <w:rsid w:val="00C42597"/>
    <w:rsid w:val="00C42601"/>
    <w:rsid w:val="00C426CD"/>
    <w:rsid w:val="00C4270C"/>
    <w:rsid w:val="00C42879"/>
    <w:rsid w:val="00C42BB9"/>
    <w:rsid w:val="00C42D5F"/>
    <w:rsid w:val="00C42D97"/>
    <w:rsid w:val="00C42DF2"/>
    <w:rsid w:val="00C42E01"/>
    <w:rsid w:val="00C42E31"/>
    <w:rsid w:val="00C42E7E"/>
    <w:rsid w:val="00C42E9C"/>
    <w:rsid w:val="00C42F9A"/>
    <w:rsid w:val="00C42F9D"/>
    <w:rsid w:val="00C430B5"/>
    <w:rsid w:val="00C4314F"/>
    <w:rsid w:val="00C43166"/>
    <w:rsid w:val="00C43203"/>
    <w:rsid w:val="00C4328E"/>
    <w:rsid w:val="00C432DB"/>
    <w:rsid w:val="00C4336A"/>
    <w:rsid w:val="00C43463"/>
    <w:rsid w:val="00C434B4"/>
    <w:rsid w:val="00C43539"/>
    <w:rsid w:val="00C436FF"/>
    <w:rsid w:val="00C4397D"/>
    <w:rsid w:val="00C43A13"/>
    <w:rsid w:val="00C43A17"/>
    <w:rsid w:val="00C43A8E"/>
    <w:rsid w:val="00C43C3E"/>
    <w:rsid w:val="00C43C83"/>
    <w:rsid w:val="00C43CFC"/>
    <w:rsid w:val="00C43EF0"/>
    <w:rsid w:val="00C44001"/>
    <w:rsid w:val="00C44198"/>
    <w:rsid w:val="00C441D1"/>
    <w:rsid w:val="00C4431F"/>
    <w:rsid w:val="00C4439C"/>
    <w:rsid w:val="00C44534"/>
    <w:rsid w:val="00C4455A"/>
    <w:rsid w:val="00C44583"/>
    <w:rsid w:val="00C445D4"/>
    <w:rsid w:val="00C4471B"/>
    <w:rsid w:val="00C449F1"/>
    <w:rsid w:val="00C44B61"/>
    <w:rsid w:val="00C44C41"/>
    <w:rsid w:val="00C44C54"/>
    <w:rsid w:val="00C44CF7"/>
    <w:rsid w:val="00C44E79"/>
    <w:rsid w:val="00C44F71"/>
    <w:rsid w:val="00C45124"/>
    <w:rsid w:val="00C45172"/>
    <w:rsid w:val="00C452B3"/>
    <w:rsid w:val="00C45407"/>
    <w:rsid w:val="00C454A5"/>
    <w:rsid w:val="00C454EE"/>
    <w:rsid w:val="00C455B7"/>
    <w:rsid w:val="00C45843"/>
    <w:rsid w:val="00C4588A"/>
    <w:rsid w:val="00C458DC"/>
    <w:rsid w:val="00C458E5"/>
    <w:rsid w:val="00C45905"/>
    <w:rsid w:val="00C459C3"/>
    <w:rsid w:val="00C45C63"/>
    <w:rsid w:val="00C45D7F"/>
    <w:rsid w:val="00C45E96"/>
    <w:rsid w:val="00C45F98"/>
    <w:rsid w:val="00C46065"/>
    <w:rsid w:val="00C4629B"/>
    <w:rsid w:val="00C463C3"/>
    <w:rsid w:val="00C46589"/>
    <w:rsid w:val="00C46625"/>
    <w:rsid w:val="00C4682C"/>
    <w:rsid w:val="00C46A04"/>
    <w:rsid w:val="00C46A9C"/>
    <w:rsid w:val="00C46AC7"/>
    <w:rsid w:val="00C46B60"/>
    <w:rsid w:val="00C46C38"/>
    <w:rsid w:val="00C46CF1"/>
    <w:rsid w:val="00C46D4B"/>
    <w:rsid w:val="00C46DA8"/>
    <w:rsid w:val="00C46E3B"/>
    <w:rsid w:val="00C46FB3"/>
    <w:rsid w:val="00C47048"/>
    <w:rsid w:val="00C470FB"/>
    <w:rsid w:val="00C47125"/>
    <w:rsid w:val="00C47132"/>
    <w:rsid w:val="00C47220"/>
    <w:rsid w:val="00C47354"/>
    <w:rsid w:val="00C47358"/>
    <w:rsid w:val="00C475CC"/>
    <w:rsid w:val="00C475D5"/>
    <w:rsid w:val="00C47666"/>
    <w:rsid w:val="00C47733"/>
    <w:rsid w:val="00C47778"/>
    <w:rsid w:val="00C47866"/>
    <w:rsid w:val="00C4792F"/>
    <w:rsid w:val="00C479B8"/>
    <w:rsid w:val="00C47B56"/>
    <w:rsid w:val="00C47DB6"/>
    <w:rsid w:val="00C47DE7"/>
    <w:rsid w:val="00C47E1B"/>
    <w:rsid w:val="00C47F3A"/>
    <w:rsid w:val="00C501D5"/>
    <w:rsid w:val="00C501E7"/>
    <w:rsid w:val="00C501F4"/>
    <w:rsid w:val="00C50251"/>
    <w:rsid w:val="00C50283"/>
    <w:rsid w:val="00C502F8"/>
    <w:rsid w:val="00C50320"/>
    <w:rsid w:val="00C50399"/>
    <w:rsid w:val="00C5051D"/>
    <w:rsid w:val="00C50719"/>
    <w:rsid w:val="00C507D7"/>
    <w:rsid w:val="00C50842"/>
    <w:rsid w:val="00C5089E"/>
    <w:rsid w:val="00C5094A"/>
    <w:rsid w:val="00C509CC"/>
    <w:rsid w:val="00C50A31"/>
    <w:rsid w:val="00C50DCF"/>
    <w:rsid w:val="00C50E8A"/>
    <w:rsid w:val="00C50F93"/>
    <w:rsid w:val="00C5104F"/>
    <w:rsid w:val="00C51060"/>
    <w:rsid w:val="00C510D8"/>
    <w:rsid w:val="00C5126F"/>
    <w:rsid w:val="00C5129A"/>
    <w:rsid w:val="00C51445"/>
    <w:rsid w:val="00C5148D"/>
    <w:rsid w:val="00C51586"/>
    <w:rsid w:val="00C51708"/>
    <w:rsid w:val="00C5190E"/>
    <w:rsid w:val="00C51989"/>
    <w:rsid w:val="00C519E3"/>
    <w:rsid w:val="00C51A05"/>
    <w:rsid w:val="00C51A28"/>
    <w:rsid w:val="00C51A68"/>
    <w:rsid w:val="00C51C3F"/>
    <w:rsid w:val="00C51C57"/>
    <w:rsid w:val="00C51C85"/>
    <w:rsid w:val="00C51D01"/>
    <w:rsid w:val="00C51D23"/>
    <w:rsid w:val="00C51D95"/>
    <w:rsid w:val="00C51E77"/>
    <w:rsid w:val="00C51F0B"/>
    <w:rsid w:val="00C52338"/>
    <w:rsid w:val="00C523C3"/>
    <w:rsid w:val="00C523F7"/>
    <w:rsid w:val="00C5247A"/>
    <w:rsid w:val="00C52498"/>
    <w:rsid w:val="00C524B9"/>
    <w:rsid w:val="00C524CC"/>
    <w:rsid w:val="00C526DD"/>
    <w:rsid w:val="00C526EA"/>
    <w:rsid w:val="00C52776"/>
    <w:rsid w:val="00C528F4"/>
    <w:rsid w:val="00C52A29"/>
    <w:rsid w:val="00C52AA3"/>
    <w:rsid w:val="00C52B22"/>
    <w:rsid w:val="00C52B39"/>
    <w:rsid w:val="00C52BB7"/>
    <w:rsid w:val="00C52BBE"/>
    <w:rsid w:val="00C52C62"/>
    <w:rsid w:val="00C52CE2"/>
    <w:rsid w:val="00C52CEE"/>
    <w:rsid w:val="00C52DF1"/>
    <w:rsid w:val="00C52E5F"/>
    <w:rsid w:val="00C52F63"/>
    <w:rsid w:val="00C52FB7"/>
    <w:rsid w:val="00C5312F"/>
    <w:rsid w:val="00C5321F"/>
    <w:rsid w:val="00C532DA"/>
    <w:rsid w:val="00C53334"/>
    <w:rsid w:val="00C53467"/>
    <w:rsid w:val="00C535BF"/>
    <w:rsid w:val="00C536AA"/>
    <w:rsid w:val="00C53835"/>
    <w:rsid w:val="00C53908"/>
    <w:rsid w:val="00C53AE1"/>
    <w:rsid w:val="00C53B2F"/>
    <w:rsid w:val="00C53D87"/>
    <w:rsid w:val="00C53D8E"/>
    <w:rsid w:val="00C53DDF"/>
    <w:rsid w:val="00C5404A"/>
    <w:rsid w:val="00C54097"/>
    <w:rsid w:val="00C540B9"/>
    <w:rsid w:val="00C541A4"/>
    <w:rsid w:val="00C54329"/>
    <w:rsid w:val="00C5443A"/>
    <w:rsid w:val="00C544AC"/>
    <w:rsid w:val="00C54510"/>
    <w:rsid w:val="00C545D9"/>
    <w:rsid w:val="00C54610"/>
    <w:rsid w:val="00C5463D"/>
    <w:rsid w:val="00C54710"/>
    <w:rsid w:val="00C547A1"/>
    <w:rsid w:val="00C547BD"/>
    <w:rsid w:val="00C54851"/>
    <w:rsid w:val="00C548F5"/>
    <w:rsid w:val="00C549E0"/>
    <w:rsid w:val="00C54A7F"/>
    <w:rsid w:val="00C54C44"/>
    <w:rsid w:val="00C54C9D"/>
    <w:rsid w:val="00C54E7D"/>
    <w:rsid w:val="00C54F87"/>
    <w:rsid w:val="00C54FB2"/>
    <w:rsid w:val="00C54FF4"/>
    <w:rsid w:val="00C550C7"/>
    <w:rsid w:val="00C55126"/>
    <w:rsid w:val="00C55143"/>
    <w:rsid w:val="00C552EC"/>
    <w:rsid w:val="00C55399"/>
    <w:rsid w:val="00C553E8"/>
    <w:rsid w:val="00C55426"/>
    <w:rsid w:val="00C554E2"/>
    <w:rsid w:val="00C554ED"/>
    <w:rsid w:val="00C555F3"/>
    <w:rsid w:val="00C55608"/>
    <w:rsid w:val="00C55762"/>
    <w:rsid w:val="00C55899"/>
    <w:rsid w:val="00C558A9"/>
    <w:rsid w:val="00C559B8"/>
    <w:rsid w:val="00C559D2"/>
    <w:rsid w:val="00C55A1A"/>
    <w:rsid w:val="00C55AA2"/>
    <w:rsid w:val="00C55ABE"/>
    <w:rsid w:val="00C55C29"/>
    <w:rsid w:val="00C55F3A"/>
    <w:rsid w:val="00C56102"/>
    <w:rsid w:val="00C561B6"/>
    <w:rsid w:val="00C5631C"/>
    <w:rsid w:val="00C56390"/>
    <w:rsid w:val="00C5651B"/>
    <w:rsid w:val="00C56522"/>
    <w:rsid w:val="00C565C2"/>
    <w:rsid w:val="00C56680"/>
    <w:rsid w:val="00C5679F"/>
    <w:rsid w:val="00C56848"/>
    <w:rsid w:val="00C568E2"/>
    <w:rsid w:val="00C56AD4"/>
    <w:rsid w:val="00C56C0D"/>
    <w:rsid w:val="00C56D00"/>
    <w:rsid w:val="00C56D51"/>
    <w:rsid w:val="00C56DFC"/>
    <w:rsid w:val="00C56E32"/>
    <w:rsid w:val="00C56F64"/>
    <w:rsid w:val="00C56F70"/>
    <w:rsid w:val="00C56FC9"/>
    <w:rsid w:val="00C57052"/>
    <w:rsid w:val="00C571E7"/>
    <w:rsid w:val="00C5724D"/>
    <w:rsid w:val="00C572C7"/>
    <w:rsid w:val="00C57315"/>
    <w:rsid w:val="00C57402"/>
    <w:rsid w:val="00C5757A"/>
    <w:rsid w:val="00C576FA"/>
    <w:rsid w:val="00C57706"/>
    <w:rsid w:val="00C57844"/>
    <w:rsid w:val="00C578AF"/>
    <w:rsid w:val="00C578E6"/>
    <w:rsid w:val="00C57B0D"/>
    <w:rsid w:val="00C57B38"/>
    <w:rsid w:val="00C57C44"/>
    <w:rsid w:val="00C57C4E"/>
    <w:rsid w:val="00C57C99"/>
    <w:rsid w:val="00C57ED1"/>
    <w:rsid w:val="00C57F01"/>
    <w:rsid w:val="00C60055"/>
    <w:rsid w:val="00C60076"/>
    <w:rsid w:val="00C601AD"/>
    <w:rsid w:val="00C601DD"/>
    <w:rsid w:val="00C60214"/>
    <w:rsid w:val="00C60231"/>
    <w:rsid w:val="00C60301"/>
    <w:rsid w:val="00C60393"/>
    <w:rsid w:val="00C603AC"/>
    <w:rsid w:val="00C604B2"/>
    <w:rsid w:val="00C6092C"/>
    <w:rsid w:val="00C60B22"/>
    <w:rsid w:val="00C60BB9"/>
    <w:rsid w:val="00C60CCA"/>
    <w:rsid w:val="00C60DFB"/>
    <w:rsid w:val="00C610A1"/>
    <w:rsid w:val="00C612BE"/>
    <w:rsid w:val="00C61350"/>
    <w:rsid w:val="00C61414"/>
    <w:rsid w:val="00C6148E"/>
    <w:rsid w:val="00C6154E"/>
    <w:rsid w:val="00C615D3"/>
    <w:rsid w:val="00C61623"/>
    <w:rsid w:val="00C6162E"/>
    <w:rsid w:val="00C61743"/>
    <w:rsid w:val="00C61766"/>
    <w:rsid w:val="00C6191E"/>
    <w:rsid w:val="00C61951"/>
    <w:rsid w:val="00C619FA"/>
    <w:rsid w:val="00C61A82"/>
    <w:rsid w:val="00C61AF8"/>
    <w:rsid w:val="00C61B5E"/>
    <w:rsid w:val="00C61BE6"/>
    <w:rsid w:val="00C61DD5"/>
    <w:rsid w:val="00C61E56"/>
    <w:rsid w:val="00C61EDA"/>
    <w:rsid w:val="00C62083"/>
    <w:rsid w:val="00C62154"/>
    <w:rsid w:val="00C6219A"/>
    <w:rsid w:val="00C6228C"/>
    <w:rsid w:val="00C62343"/>
    <w:rsid w:val="00C623E6"/>
    <w:rsid w:val="00C623FE"/>
    <w:rsid w:val="00C6247A"/>
    <w:rsid w:val="00C62549"/>
    <w:rsid w:val="00C625A6"/>
    <w:rsid w:val="00C625F2"/>
    <w:rsid w:val="00C626C9"/>
    <w:rsid w:val="00C626E1"/>
    <w:rsid w:val="00C6270B"/>
    <w:rsid w:val="00C6279A"/>
    <w:rsid w:val="00C627AB"/>
    <w:rsid w:val="00C6281E"/>
    <w:rsid w:val="00C62869"/>
    <w:rsid w:val="00C62923"/>
    <w:rsid w:val="00C62940"/>
    <w:rsid w:val="00C62AA2"/>
    <w:rsid w:val="00C62B06"/>
    <w:rsid w:val="00C62BCC"/>
    <w:rsid w:val="00C62C07"/>
    <w:rsid w:val="00C62C68"/>
    <w:rsid w:val="00C62C93"/>
    <w:rsid w:val="00C62DA0"/>
    <w:rsid w:val="00C62EAF"/>
    <w:rsid w:val="00C62F0E"/>
    <w:rsid w:val="00C62F87"/>
    <w:rsid w:val="00C62FC4"/>
    <w:rsid w:val="00C630A7"/>
    <w:rsid w:val="00C630CA"/>
    <w:rsid w:val="00C63111"/>
    <w:rsid w:val="00C6315C"/>
    <w:rsid w:val="00C63291"/>
    <w:rsid w:val="00C63454"/>
    <w:rsid w:val="00C634ED"/>
    <w:rsid w:val="00C6356D"/>
    <w:rsid w:val="00C635E5"/>
    <w:rsid w:val="00C636B4"/>
    <w:rsid w:val="00C636C5"/>
    <w:rsid w:val="00C636EF"/>
    <w:rsid w:val="00C637B0"/>
    <w:rsid w:val="00C637B3"/>
    <w:rsid w:val="00C637EA"/>
    <w:rsid w:val="00C63802"/>
    <w:rsid w:val="00C63806"/>
    <w:rsid w:val="00C638C2"/>
    <w:rsid w:val="00C638D9"/>
    <w:rsid w:val="00C63A89"/>
    <w:rsid w:val="00C63B3A"/>
    <w:rsid w:val="00C63C50"/>
    <w:rsid w:val="00C63CB1"/>
    <w:rsid w:val="00C63D5F"/>
    <w:rsid w:val="00C63D84"/>
    <w:rsid w:val="00C63F25"/>
    <w:rsid w:val="00C6405C"/>
    <w:rsid w:val="00C640E7"/>
    <w:rsid w:val="00C642A2"/>
    <w:rsid w:val="00C6433B"/>
    <w:rsid w:val="00C6439B"/>
    <w:rsid w:val="00C644C8"/>
    <w:rsid w:val="00C64505"/>
    <w:rsid w:val="00C64546"/>
    <w:rsid w:val="00C64657"/>
    <w:rsid w:val="00C64740"/>
    <w:rsid w:val="00C64821"/>
    <w:rsid w:val="00C64832"/>
    <w:rsid w:val="00C64A10"/>
    <w:rsid w:val="00C64AC2"/>
    <w:rsid w:val="00C64D4C"/>
    <w:rsid w:val="00C64D90"/>
    <w:rsid w:val="00C64DE5"/>
    <w:rsid w:val="00C64F9E"/>
    <w:rsid w:val="00C64FE7"/>
    <w:rsid w:val="00C65120"/>
    <w:rsid w:val="00C65127"/>
    <w:rsid w:val="00C652E0"/>
    <w:rsid w:val="00C65435"/>
    <w:rsid w:val="00C654D0"/>
    <w:rsid w:val="00C654E8"/>
    <w:rsid w:val="00C65643"/>
    <w:rsid w:val="00C65702"/>
    <w:rsid w:val="00C65748"/>
    <w:rsid w:val="00C65833"/>
    <w:rsid w:val="00C658EF"/>
    <w:rsid w:val="00C6595D"/>
    <w:rsid w:val="00C659ED"/>
    <w:rsid w:val="00C65AE4"/>
    <w:rsid w:val="00C65B53"/>
    <w:rsid w:val="00C65BB5"/>
    <w:rsid w:val="00C65CE0"/>
    <w:rsid w:val="00C65D1C"/>
    <w:rsid w:val="00C65F7E"/>
    <w:rsid w:val="00C6600E"/>
    <w:rsid w:val="00C66020"/>
    <w:rsid w:val="00C6614D"/>
    <w:rsid w:val="00C661CD"/>
    <w:rsid w:val="00C66207"/>
    <w:rsid w:val="00C662BF"/>
    <w:rsid w:val="00C664D5"/>
    <w:rsid w:val="00C665A8"/>
    <w:rsid w:val="00C665B8"/>
    <w:rsid w:val="00C66610"/>
    <w:rsid w:val="00C6662B"/>
    <w:rsid w:val="00C666AD"/>
    <w:rsid w:val="00C6674C"/>
    <w:rsid w:val="00C66820"/>
    <w:rsid w:val="00C66827"/>
    <w:rsid w:val="00C6684F"/>
    <w:rsid w:val="00C6688C"/>
    <w:rsid w:val="00C668A5"/>
    <w:rsid w:val="00C6691A"/>
    <w:rsid w:val="00C66930"/>
    <w:rsid w:val="00C6696E"/>
    <w:rsid w:val="00C66A6D"/>
    <w:rsid w:val="00C66AD4"/>
    <w:rsid w:val="00C66AF1"/>
    <w:rsid w:val="00C66AFB"/>
    <w:rsid w:val="00C66D81"/>
    <w:rsid w:val="00C66DEA"/>
    <w:rsid w:val="00C66E47"/>
    <w:rsid w:val="00C66E53"/>
    <w:rsid w:val="00C66EB9"/>
    <w:rsid w:val="00C66EE1"/>
    <w:rsid w:val="00C66EE6"/>
    <w:rsid w:val="00C67057"/>
    <w:rsid w:val="00C67073"/>
    <w:rsid w:val="00C6728B"/>
    <w:rsid w:val="00C67305"/>
    <w:rsid w:val="00C673D8"/>
    <w:rsid w:val="00C67416"/>
    <w:rsid w:val="00C67458"/>
    <w:rsid w:val="00C6757E"/>
    <w:rsid w:val="00C6761F"/>
    <w:rsid w:val="00C676D2"/>
    <w:rsid w:val="00C6775E"/>
    <w:rsid w:val="00C678BA"/>
    <w:rsid w:val="00C678BB"/>
    <w:rsid w:val="00C6793C"/>
    <w:rsid w:val="00C67970"/>
    <w:rsid w:val="00C679C1"/>
    <w:rsid w:val="00C67CC5"/>
    <w:rsid w:val="00C70091"/>
    <w:rsid w:val="00C702AC"/>
    <w:rsid w:val="00C70353"/>
    <w:rsid w:val="00C70494"/>
    <w:rsid w:val="00C70616"/>
    <w:rsid w:val="00C70677"/>
    <w:rsid w:val="00C70685"/>
    <w:rsid w:val="00C706DE"/>
    <w:rsid w:val="00C70A04"/>
    <w:rsid w:val="00C70B0B"/>
    <w:rsid w:val="00C70B2E"/>
    <w:rsid w:val="00C70BBB"/>
    <w:rsid w:val="00C70C15"/>
    <w:rsid w:val="00C7109E"/>
    <w:rsid w:val="00C711F6"/>
    <w:rsid w:val="00C71303"/>
    <w:rsid w:val="00C7138F"/>
    <w:rsid w:val="00C7139F"/>
    <w:rsid w:val="00C71493"/>
    <w:rsid w:val="00C714BF"/>
    <w:rsid w:val="00C71619"/>
    <w:rsid w:val="00C71628"/>
    <w:rsid w:val="00C717DB"/>
    <w:rsid w:val="00C71B7B"/>
    <w:rsid w:val="00C71BEB"/>
    <w:rsid w:val="00C71C36"/>
    <w:rsid w:val="00C71C58"/>
    <w:rsid w:val="00C71CDF"/>
    <w:rsid w:val="00C71D49"/>
    <w:rsid w:val="00C71F97"/>
    <w:rsid w:val="00C7207D"/>
    <w:rsid w:val="00C7208F"/>
    <w:rsid w:val="00C7230A"/>
    <w:rsid w:val="00C72321"/>
    <w:rsid w:val="00C72374"/>
    <w:rsid w:val="00C7240D"/>
    <w:rsid w:val="00C7250D"/>
    <w:rsid w:val="00C725C0"/>
    <w:rsid w:val="00C725ED"/>
    <w:rsid w:val="00C72754"/>
    <w:rsid w:val="00C727EF"/>
    <w:rsid w:val="00C729A6"/>
    <w:rsid w:val="00C729AC"/>
    <w:rsid w:val="00C72B54"/>
    <w:rsid w:val="00C72BE4"/>
    <w:rsid w:val="00C72DAE"/>
    <w:rsid w:val="00C72DDD"/>
    <w:rsid w:val="00C72F13"/>
    <w:rsid w:val="00C730A9"/>
    <w:rsid w:val="00C730F6"/>
    <w:rsid w:val="00C733B0"/>
    <w:rsid w:val="00C73438"/>
    <w:rsid w:val="00C73472"/>
    <w:rsid w:val="00C7350D"/>
    <w:rsid w:val="00C73702"/>
    <w:rsid w:val="00C73787"/>
    <w:rsid w:val="00C737C7"/>
    <w:rsid w:val="00C737F2"/>
    <w:rsid w:val="00C73AF6"/>
    <w:rsid w:val="00C73C48"/>
    <w:rsid w:val="00C73D49"/>
    <w:rsid w:val="00C73D61"/>
    <w:rsid w:val="00C73E98"/>
    <w:rsid w:val="00C73FBD"/>
    <w:rsid w:val="00C7410C"/>
    <w:rsid w:val="00C74248"/>
    <w:rsid w:val="00C7428D"/>
    <w:rsid w:val="00C742A4"/>
    <w:rsid w:val="00C742AA"/>
    <w:rsid w:val="00C742AC"/>
    <w:rsid w:val="00C7445D"/>
    <w:rsid w:val="00C74484"/>
    <w:rsid w:val="00C74487"/>
    <w:rsid w:val="00C744BA"/>
    <w:rsid w:val="00C74530"/>
    <w:rsid w:val="00C74556"/>
    <w:rsid w:val="00C745F0"/>
    <w:rsid w:val="00C7467C"/>
    <w:rsid w:val="00C7491C"/>
    <w:rsid w:val="00C7495F"/>
    <w:rsid w:val="00C74998"/>
    <w:rsid w:val="00C74A1D"/>
    <w:rsid w:val="00C74BD5"/>
    <w:rsid w:val="00C74D36"/>
    <w:rsid w:val="00C74E5E"/>
    <w:rsid w:val="00C74EED"/>
    <w:rsid w:val="00C74F35"/>
    <w:rsid w:val="00C74FBF"/>
    <w:rsid w:val="00C74FC3"/>
    <w:rsid w:val="00C75063"/>
    <w:rsid w:val="00C750B2"/>
    <w:rsid w:val="00C750D3"/>
    <w:rsid w:val="00C75168"/>
    <w:rsid w:val="00C7527B"/>
    <w:rsid w:val="00C752A5"/>
    <w:rsid w:val="00C753C8"/>
    <w:rsid w:val="00C755A5"/>
    <w:rsid w:val="00C75717"/>
    <w:rsid w:val="00C75775"/>
    <w:rsid w:val="00C7582E"/>
    <w:rsid w:val="00C7594A"/>
    <w:rsid w:val="00C75A17"/>
    <w:rsid w:val="00C75A9E"/>
    <w:rsid w:val="00C75B05"/>
    <w:rsid w:val="00C75B27"/>
    <w:rsid w:val="00C75B5D"/>
    <w:rsid w:val="00C75D21"/>
    <w:rsid w:val="00C75DE1"/>
    <w:rsid w:val="00C75F93"/>
    <w:rsid w:val="00C75FDF"/>
    <w:rsid w:val="00C761F0"/>
    <w:rsid w:val="00C76216"/>
    <w:rsid w:val="00C7626E"/>
    <w:rsid w:val="00C7626F"/>
    <w:rsid w:val="00C7627E"/>
    <w:rsid w:val="00C7641B"/>
    <w:rsid w:val="00C76440"/>
    <w:rsid w:val="00C7648E"/>
    <w:rsid w:val="00C764B3"/>
    <w:rsid w:val="00C7656C"/>
    <w:rsid w:val="00C765FB"/>
    <w:rsid w:val="00C767B7"/>
    <w:rsid w:val="00C768EA"/>
    <w:rsid w:val="00C76C00"/>
    <w:rsid w:val="00C76C94"/>
    <w:rsid w:val="00C76D2C"/>
    <w:rsid w:val="00C76D9B"/>
    <w:rsid w:val="00C76D9D"/>
    <w:rsid w:val="00C76E18"/>
    <w:rsid w:val="00C76E51"/>
    <w:rsid w:val="00C76EA9"/>
    <w:rsid w:val="00C76FA7"/>
    <w:rsid w:val="00C77038"/>
    <w:rsid w:val="00C77097"/>
    <w:rsid w:val="00C770A3"/>
    <w:rsid w:val="00C7732C"/>
    <w:rsid w:val="00C773C2"/>
    <w:rsid w:val="00C7756F"/>
    <w:rsid w:val="00C77597"/>
    <w:rsid w:val="00C7767A"/>
    <w:rsid w:val="00C77776"/>
    <w:rsid w:val="00C778BF"/>
    <w:rsid w:val="00C778DE"/>
    <w:rsid w:val="00C778FF"/>
    <w:rsid w:val="00C77900"/>
    <w:rsid w:val="00C77BFF"/>
    <w:rsid w:val="00C77C23"/>
    <w:rsid w:val="00C77C48"/>
    <w:rsid w:val="00C77C55"/>
    <w:rsid w:val="00C77D14"/>
    <w:rsid w:val="00C77D2E"/>
    <w:rsid w:val="00C77F51"/>
    <w:rsid w:val="00C77FDB"/>
    <w:rsid w:val="00C80021"/>
    <w:rsid w:val="00C80034"/>
    <w:rsid w:val="00C80047"/>
    <w:rsid w:val="00C80266"/>
    <w:rsid w:val="00C802BD"/>
    <w:rsid w:val="00C802FB"/>
    <w:rsid w:val="00C80365"/>
    <w:rsid w:val="00C80658"/>
    <w:rsid w:val="00C806E0"/>
    <w:rsid w:val="00C8075E"/>
    <w:rsid w:val="00C80777"/>
    <w:rsid w:val="00C807A6"/>
    <w:rsid w:val="00C8082F"/>
    <w:rsid w:val="00C80850"/>
    <w:rsid w:val="00C80881"/>
    <w:rsid w:val="00C80988"/>
    <w:rsid w:val="00C809AD"/>
    <w:rsid w:val="00C80C8B"/>
    <w:rsid w:val="00C80CF6"/>
    <w:rsid w:val="00C80D71"/>
    <w:rsid w:val="00C80FED"/>
    <w:rsid w:val="00C811C0"/>
    <w:rsid w:val="00C811F5"/>
    <w:rsid w:val="00C811F6"/>
    <w:rsid w:val="00C81288"/>
    <w:rsid w:val="00C81337"/>
    <w:rsid w:val="00C81339"/>
    <w:rsid w:val="00C813BE"/>
    <w:rsid w:val="00C8140C"/>
    <w:rsid w:val="00C816C2"/>
    <w:rsid w:val="00C816C3"/>
    <w:rsid w:val="00C81746"/>
    <w:rsid w:val="00C81A57"/>
    <w:rsid w:val="00C81A5C"/>
    <w:rsid w:val="00C81AE5"/>
    <w:rsid w:val="00C81B03"/>
    <w:rsid w:val="00C81BE6"/>
    <w:rsid w:val="00C81E2E"/>
    <w:rsid w:val="00C81EF3"/>
    <w:rsid w:val="00C81F6D"/>
    <w:rsid w:val="00C81F7B"/>
    <w:rsid w:val="00C81FE6"/>
    <w:rsid w:val="00C82168"/>
    <w:rsid w:val="00C821A0"/>
    <w:rsid w:val="00C821B7"/>
    <w:rsid w:val="00C821EE"/>
    <w:rsid w:val="00C82262"/>
    <w:rsid w:val="00C822FB"/>
    <w:rsid w:val="00C82310"/>
    <w:rsid w:val="00C8245B"/>
    <w:rsid w:val="00C82555"/>
    <w:rsid w:val="00C8261A"/>
    <w:rsid w:val="00C8280D"/>
    <w:rsid w:val="00C82817"/>
    <w:rsid w:val="00C828A8"/>
    <w:rsid w:val="00C828F4"/>
    <w:rsid w:val="00C82961"/>
    <w:rsid w:val="00C829F3"/>
    <w:rsid w:val="00C82B56"/>
    <w:rsid w:val="00C82B61"/>
    <w:rsid w:val="00C82BBA"/>
    <w:rsid w:val="00C82D7C"/>
    <w:rsid w:val="00C82DC8"/>
    <w:rsid w:val="00C82DFD"/>
    <w:rsid w:val="00C82EC4"/>
    <w:rsid w:val="00C8303E"/>
    <w:rsid w:val="00C830D3"/>
    <w:rsid w:val="00C8312C"/>
    <w:rsid w:val="00C831A2"/>
    <w:rsid w:val="00C831FF"/>
    <w:rsid w:val="00C83272"/>
    <w:rsid w:val="00C832C4"/>
    <w:rsid w:val="00C833B8"/>
    <w:rsid w:val="00C8342C"/>
    <w:rsid w:val="00C83461"/>
    <w:rsid w:val="00C83677"/>
    <w:rsid w:val="00C8392E"/>
    <w:rsid w:val="00C83A9E"/>
    <w:rsid w:val="00C83C35"/>
    <w:rsid w:val="00C83C68"/>
    <w:rsid w:val="00C83D61"/>
    <w:rsid w:val="00C83E09"/>
    <w:rsid w:val="00C840BC"/>
    <w:rsid w:val="00C841AF"/>
    <w:rsid w:val="00C84285"/>
    <w:rsid w:val="00C84458"/>
    <w:rsid w:val="00C844C1"/>
    <w:rsid w:val="00C845D6"/>
    <w:rsid w:val="00C84722"/>
    <w:rsid w:val="00C8476A"/>
    <w:rsid w:val="00C847EA"/>
    <w:rsid w:val="00C84827"/>
    <w:rsid w:val="00C8492B"/>
    <w:rsid w:val="00C849F8"/>
    <w:rsid w:val="00C84A13"/>
    <w:rsid w:val="00C84A23"/>
    <w:rsid w:val="00C84A46"/>
    <w:rsid w:val="00C84AB6"/>
    <w:rsid w:val="00C84AB8"/>
    <w:rsid w:val="00C84B2B"/>
    <w:rsid w:val="00C84B3F"/>
    <w:rsid w:val="00C84E96"/>
    <w:rsid w:val="00C84EF6"/>
    <w:rsid w:val="00C84F04"/>
    <w:rsid w:val="00C84FCB"/>
    <w:rsid w:val="00C84FF2"/>
    <w:rsid w:val="00C85245"/>
    <w:rsid w:val="00C85294"/>
    <w:rsid w:val="00C855CE"/>
    <w:rsid w:val="00C85685"/>
    <w:rsid w:val="00C85709"/>
    <w:rsid w:val="00C8571E"/>
    <w:rsid w:val="00C85735"/>
    <w:rsid w:val="00C85829"/>
    <w:rsid w:val="00C85993"/>
    <w:rsid w:val="00C85A1F"/>
    <w:rsid w:val="00C85A3E"/>
    <w:rsid w:val="00C85ABF"/>
    <w:rsid w:val="00C85B92"/>
    <w:rsid w:val="00C85C68"/>
    <w:rsid w:val="00C85D8C"/>
    <w:rsid w:val="00C85F66"/>
    <w:rsid w:val="00C86074"/>
    <w:rsid w:val="00C86251"/>
    <w:rsid w:val="00C8626E"/>
    <w:rsid w:val="00C862CF"/>
    <w:rsid w:val="00C8633F"/>
    <w:rsid w:val="00C8636E"/>
    <w:rsid w:val="00C864C5"/>
    <w:rsid w:val="00C864D2"/>
    <w:rsid w:val="00C8655D"/>
    <w:rsid w:val="00C86599"/>
    <w:rsid w:val="00C865E9"/>
    <w:rsid w:val="00C86705"/>
    <w:rsid w:val="00C86770"/>
    <w:rsid w:val="00C8678B"/>
    <w:rsid w:val="00C867B9"/>
    <w:rsid w:val="00C8686B"/>
    <w:rsid w:val="00C8689B"/>
    <w:rsid w:val="00C869D7"/>
    <w:rsid w:val="00C869DE"/>
    <w:rsid w:val="00C86A21"/>
    <w:rsid w:val="00C86B03"/>
    <w:rsid w:val="00C86B66"/>
    <w:rsid w:val="00C86C05"/>
    <w:rsid w:val="00C86CF6"/>
    <w:rsid w:val="00C86E24"/>
    <w:rsid w:val="00C86E5B"/>
    <w:rsid w:val="00C86E71"/>
    <w:rsid w:val="00C8716A"/>
    <w:rsid w:val="00C87174"/>
    <w:rsid w:val="00C871DE"/>
    <w:rsid w:val="00C871FB"/>
    <w:rsid w:val="00C8723F"/>
    <w:rsid w:val="00C8728E"/>
    <w:rsid w:val="00C87393"/>
    <w:rsid w:val="00C8748C"/>
    <w:rsid w:val="00C874CE"/>
    <w:rsid w:val="00C87565"/>
    <w:rsid w:val="00C875A8"/>
    <w:rsid w:val="00C87692"/>
    <w:rsid w:val="00C876A7"/>
    <w:rsid w:val="00C87735"/>
    <w:rsid w:val="00C878A3"/>
    <w:rsid w:val="00C878CB"/>
    <w:rsid w:val="00C87AAD"/>
    <w:rsid w:val="00C87CC2"/>
    <w:rsid w:val="00C87D8C"/>
    <w:rsid w:val="00C87D9F"/>
    <w:rsid w:val="00C87E24"/>
    <w:rsid w:val="00C87E84"/>
    <w:rsid w:val="00C87E95"/>
    <w:rsid w:val="00C87F52"/>
    <w:rsid w:val="00C87FB9"/>
    <w:rsid w:val="00C90040"/>
    <w:rsid w:val="00C900F8"/>
    <w:rsid w:val="00C90114"/>
    <w:rsid w:val="00C90182"/>
    <w:rsid w:val="00C90280"/>
    <w:rsid w:val="00C9035A"/>
    <w:rsid w:val="00C90364"/>
    <w:rsid w:val="00C9053B"/>
    <w:rsid w:val="00C90631"/>
    <w:rsid w:val="00C90698"/>
    <w:rsid w:val="00C907BD"/>
    <w:rsid w:val="00C90861"/>
    <w:rsid w:val="00C9091B"/>
    <w:rsid w:val="00C90A3D"/>
    <w:rsid w:val="00C90A8C"/>
    <w:rsid w:val="00C90B47"/>
    <w:rsid w:val="00C90BF8"/>
    <w:rsid w:val="00C90C46"/>
    <w:rsid w:val="00C90DBF"/>
    <w:rsid w:val="00C90FD0"/>
    <w:rsid w:val="00C910D6"/>
    <w:rsid w:val="00C912AF"/>
    <w:rsid w:val="00C91370"/>
    <w:rsid w:val="00C914A6"/>
    <w:rsid w:val="00C91503"/>
    <w:rsid w:val="00C9166F"/>
    <w:rsid w:val="00C9171A"/>
    <w:rsid w:val="00C91779"/>
    <w:rsid w:val="00C9177B"/>
    <w:rsid w:val="00C91986"/>
    <w:rsid w:val="00C91A28"/>
    <w:rsid w:val="00C91AA0"/>
    <w:rsid w:val="00C91B0A"/>
    <w:rsid w:val="00C91B34"/>
    <w:rsid w:val="00C91C03"/>
    <w:rsid w:val="00C91C73"/>
    <w:rsid w:val="00C91CAB"/>
    <w:rsid w:val="00C91D45"/>
    <w:rsid w:val="00C91D6E"/>
    <w:rsid w:val="00C91DCB"/>
    <w:rsid w:val="00C91DDF"/>
    <w:rsid w:val="00C91EAF"/>
    <w:rsid w:val="00C92065"/>
    <w:rsid w:val="00C921FA"/>
    <w:rsid w:val="00C92265"/>
    <w:rsid w:val="00C924CF"/>
    <w:rsid w:val="00C92644"/>
    <w:rsid w:val="00C92740"/>
    <w:rsid w:val="00C92813"/>
    <w:rsid w:val="00C92850"/>
    <w:rsid w:val="00C9285D"/>
    <w:rsid w:val="00C9288D"/>
    <w:rsid w:val="00C92906"/>
    <w:rsid w:val="00C92B01"/>
    <w:rsid w:val="00C92C3D"/>
    <w:rsid w:val="00C92C85"/>
    <w:rsid w:val="00C92E7F"/>
    <w:rsid w:val="00C92FB7"/>
    <w:rsid w:val="00C93071"/>
    <w:rsid w:val="00C9319A"/>
    <w:rsid w:val="00C931CD"/>
    <w:rsid w:val="00C931E5"/>
    <w:rsid w:val="00C932C2"/>
    <w:rsid w:val="00C93394"/>
    <w:rsid w:val="00C9348D"/>
    <w:rsid w:val="00C934A0"/>
    <w:rsid w:val="00C934FE"/>
    <w:rsid w:val="00C9352B"/>
    <w:rsid w:val="00C93532"/>
    <w:rsid w:val="00C93539"/>
    <w:rsid w:val="00C9360D"/>
    <w:rsid w:val="00C936D1"/>
    <w:rsid w:val="00C93867"/>
    <w:rsid w:val="00C93887"/>
    <w:rsid w:val="00C93953"/>
    <w:rsid w:val="00C9397D"/>
    <w:rsid w:val="00C93A95"/>
    <w:rsid w:val="00C93AC0"/>
    <w:rsid w:val="00C93BBD"/>
    <w:rsid w:val="00C93BD2"/>
    <w:rsid w:val="00C93C47"/>
    <w:rsid w:val="00C93C64"/>
    <w:rsid w:val="00C93C72"/>
    <w:rsid w:val="00C93E0D"/>
    <w:rsid w:val="00C93E33"/>
    <w:rsid w:val="00C93ED5"/>
    <w:rsid w:val="00C93EDE"/>
    <w:rsid w:val="00C93F0E"/>
    <w:rsid w:val="00C9409B"/>
    <w:rsid w:val="00C9410B"/>
    <w:rsid w:val="00C94128"/>
    <w:rsid w:val="00C943BF"/>
    <w:rsid w:val="00C94476"/>
    <w:rsid w:val="00C94546"/>
    <w:rsid w:val="00C948A4"/>
    <w:rsid w:val="00C948B2"/>
    <w:rsid w:val="00C949C0"/>
    <w:rsid w:val="00C94A02"/>
    <w:rsid w:val="00C94B3A"/>
    <w:rsid w:val="00C94BC5"/>
    <w:rsid w:val="00C94BEC"/>
    <w:rsid w:val="00C94CBD"/>
    <w:rsid w:val="00C94D04"/>
    <w:rsid w:val="00C94E33"/>
    <w:rsid w:val="00C94EE9"/>
    <w:rsid w:val="00C94FE2"/>
    <w:rsid w:val="00C9506E"/>
    <w:rsid w:val="00C9516F"/>
    <w:rsid w:val="00C952A9"/>
    <w:rsid w:val="00C952FB"/>
    <w:rsid w:val="00C95479"/>
    <w:rsid w:val="00C95564"/>
    <w:rsid w:val="00C95688"/>
    <w:rsid w:val="00C9568B"/>
    <w:rsid w:val="00C9574D"/>
    <w:rsid w:val="00C957E3"/>
    <w:rsid w:val="00C957EF"/>
    <w:rsid w:val="00C958A5"/>
    <w:rsid w:val="00C958DC"/>
    <w:rsid w:val="00C95942"/>
    <w:rsid w:val="00C95A35"/>
    <w:rsid w:val="00C95C06"/>
    <w:rsid w:val="00C95D11"/>
    <w:rsid w:val="00C95F91"/>
    <w:rsid w:val="00C96059"/>
    <w:rsid w:val="00C9612B"/>
    <w:rsid w:val="00C96144"/>
    <w:rsid w:val="00C96240"/>
    <w:rsid w:val="00C962E0"/>
    <w:rsid w:val="00C9634A"/>
    <w:rsid w:val="00C9636F"/>
    <w:rsid w:val="00C963F4"/>
    <w:rsid w:val="00C9649B"/>
    <w:rsid w:val="00C964C7"/>
    <w:rsid w:val="00C9670A"/>
    <w:rsid w:val="00C968EF"/>
    <w:rsid w:val="00C968F5"/>
    <w:rsid w:val="00C9691E"/>
    <w:rsid w:val="00C96A55"/>
    <w:rsid w:val="00C96A8F"/>
    <w:rsid w:val="00C96ACB"/>
    <w:rsid w:val="00C96AFE"/>
    <w:rsid w:val="00C96C50"/>
    <w:rsid w:val="00C96CC2"/>
    <w:rsid w:val="00C96D34"/>
    <w:rsid w:val="00C96D40"/>
    <w:rsid w:val="00C96D9C"/>
    <w:rsid w:val="00C96DEB"/>
    <w:rsid w:val="00C970B3"/>
    <w:rsid w:val="00C97123"/>
    <w:rsid w:val="00C971CD"/>
    <w:rsid w:val="00C973A2"/>
    <w:rsid w:val="00C973EB"/>
    <w:rsid w:val="00C97412"/>
    <w:rsid w:val="00C9748B"/>
    <w:rsid w:val="00C974C2"/>
    <w:rsid w:val="00C97555"/>
    <w:rsid w:val="00C9777E"/>
    <w:rsid w:val="00C977F8"/>
    <w:rsid w:val="00C97903"/>
    <w:rsid w:val="00C97956"/>
    <w:rsid w:val="00C9797B"/>
    <w:rsid w:val="00C97AC2"/>
    <w:rsid w:val="00C97C82"/>
    <w:rsid w:val="00C97C9F"/>
    <w:rsid w:val="00C97E0A"/>
    <w:rsid w:val="00C97E47"/>
    <w:rsid w:val="00CA0069"/>
    <w:rsid w:val="00CA00A1"/>
    <w:rsid w:val="00CA0163"/>
    <w:rsid w:val="00CA0181"/>
    <w:rsid w:val="00CA019B"/>
    <w:rsid w:val="00CA019E"/>
    <w:rsid w:val="00CA01A6"/>
    <w:rsid w:val="00CA023F"/>
    <w:rsid w:val="00CA03FD"/>
    <w:rsid w:val="00CA0490"/>
    <w:rsid w:val="00CA059F"/>
    <w:rsid w:val="00CA05A8"/>
    <w:rsid w:val="00CA06A5"/>
    <w:rsid w:val="00CA07C4"/>
    <w:rsid w:val="00CA07DA"/>
    <w:rsid w:val="00CA087B"/>
    <w:rsid w:val="00CA0B13"/>
    <w:rsid w:val="00CA0C95"/>
    <w:rsid w:val="00CA0CD4"/>
    <w:rsid w:val="00CA0CF9"/>
    <w:rsid w:val="00CA0E26"/>
    <w:rsid w:val="00CA0FD5"/>
    <w:rsid w:val="00CA0FD8"/>
    <w:rsid w:val="00CA113D"/>
    <w:rsid w:val="00CA11B4"/>
    <w:rsid w:val="00CA127D"/>
    <w:rsid w:val="00CA138C"/>
    <w:rsid w:val="00CA13B2"/>
    <w:rsid w:val="00CA1577"/>
    <w:rsid w:val="00CA182F"/>
    <w:rsid w:val="00CA1914"/>
    <w:rsid w:val="00CA1BBC"/>
    <w:rsid w:val="00CA1CAA"/>
    <w:rsid w:val="00CA1D3F"/>
    <w:rsid w:val="00CA1EFD"/>
    <w:rsid w:val="00CA1F19"/>
    <w:rsid w:val="00CA2010"/>
    <w:rsid w:val="00CA208E"/>
    <w:rsid w:val="00CA2145"/>
    <w:rsid w:val="00CA215F"/>
    <w:rsid w:val="00CA2186"/>
    <w:rsid w:val="00CA22BA"/>
    <w:rsid w:val="00CA22E1"/>
    <w:rsid w:val="00CA23CB"/>
    <w:rsid w:val="00CA241B"/>
    <w:rsid w:val="00CA2451"/>
    <w:rsid w:val="00CA2542"/>
    <w:rsid w:val="00CA25B5"/>
    <w:rsid w:val="00CA26EC"/>
    <w:rsid w:val="00CA2704"/>
    <w:rsid w:val="00CA2921"/>
    <w:rsid w:val="00CA2A3D"/>
    <w:rsid w:val="00CA2AE8"/>
    <w:rsid w:val="00CA2B0E"/>
    <w:rsid w:val="00CA2BF3"/>
    <w:rsid w:val="00CA2C54"/>
    <w:rsid w:val="00CA2C75"/>
    <w:rsid w:val="00CA2CB9"/>
    <w:rsid w:val="00CA2D58"/>
    <w:rsid w:val="00CA2D6C"/>
    <w:rsid w:val="00CA2D7F"/>
    <w:rsid w:val="00CA2E4F"/>
    <w:rsid w:val="00CA2E79"/>
    <w:rsid w:val="00CA2ED4"/>
    <w:rsid w:val="00CA2EF4"/>
    <w:rsid w:val="00CA3017"/>
    <w:rsid w:val="00CA30DF"/>
    <w:rsid w:val="00CA3181"/>
    <w:rsid w:val="00CA31D0"/>
    <w:rsid w:val="00CA32CF"/>
    <w:rsid w:val="00CA3345"/>
    <w:rsid w:val="00CA343A"/>
    <w:rsid w:val="00CA349D"/>
    <w:rsid w:val="00CA34CC"/>
    <w:rsid w:val="00CA34F3"/>
    <w:rsid w:val="00CA3503"/>
    <w:rsid w:val="00CA3534"/>
    <w:rsid w:val="00CA353F"/>
    <w:rsid w:val="00CA35F9"/>
    <w:rsid w:val="00CA3641"/>
    <w:rsid w:val="00CA3688"/>
    <w:rsid w:val="00CA36E9"/>
    <w:rsid w:val="00CA36F3"/>
    <w:rsid w:val="00CA382F"/>
    <w:rsid w:val="00CA39B1"/>
    <w:rsid w:val="00CA3B0E"/>
    <w:rsid w:val="00CA3CE3"/>
    <w:rsid w:val="00CA3DAB"/>
    <w:rsid w:val="00CA3EFA"/>
    <w:rsid w:val="00CA3F2E"/>
    <w:rsid w:val="00CA3F3A"/>
    <w:rsid w:val="00CA3F3F"/>
    <w:rsid w:val="00CA402E"/>
    <w:rsid w:val="00CA4068"/>
    <w:rsid w:val="00CA416D"/>
    <w:rsid w:val="00CA4191"/>
    <w:rsid w:val="00CA44CA"/>
    <w:rsid w:val="00CA450F"/>
    <w:rsid w:val="00CA4677"/>
    <w:rsid w:val="00CA467E"/>
    <w:rsid w:val="00CA4720"/>
    <w:rsid w:val="00CA4767"/>
    <w:rsid w:val="00CA47A5"/>
    <w:rsid w:val="00CA4861"/>
    <w:rsid w:val="00CA48B0"/>
    <w:rsid w:val="00CA48BF"/>
    <w:rsid w:val="00CA48C1"/>
    <w:rsid w:val="00CA4964"/>
    <w:rsid w:val="00CA49AB"/>
    <w:rsid w:val="00CA4A93"/>
    <w:rsid w:val="00CA4AA1"/>
    <w:rsid w:val="00CA4AB0"/>
    <w:rsid w:val="00CA4B01"/>
    <w:rsid w:val="00CA4B62"/>
    <w:rsid w:val="00CA4C2B"/>
    <w:rsid w:val="00CA4CB7"/>
    <w:rsid w:val="00CA4CFE"/>
    <w:rsid w:val="00CA4DA8"/>
    <w:rsid w:val="00CA4E05"/>
    <w:rsid w:val="00CA4E0A"/>
    <w:rsid w:val="00CA5158"/>
    <w:rsid w:val="00CA5187"/>
    <w:rsid w:val="00CA529C"/>
    <w:rsid w:val="00CA5340"/>
    <w:rsid w:val="00CA544F"/>
    <w:rsid w:val="00CA560F"/>
    <w:rsid w:val="00CA57A1"/>
    <w:rsid w:val="00CA5884"/>
    <w:rsid w:val="00CA588D"/>
    <w:rsid w:val="00CA595B"/>
    <w:rsid w:val="00CA5A8B"/>
    <w:rsid w:val="00CA5AF6"/>
    <w:rsid w:val="00CA5B1F"/>
    <w:rsid w:val="00CA5C28"/>
    <w:rsid w:val="00CA5C40"/>
    <w:rsid w:val="00CA5D1F"/>
    <w:rsid w:val="00CA5DF0"/>
    <w:rsid w:val="00CA5EF1"/>
    <w:rsid w:val="00CA5F0F"/>
    <w:rsid w:val="00CA6136"/>
    <w:rsid w:val="00CA61CC"/>
    <w:rsid w:val="00CA627B"/>
    <w:rsid w:val="00CA636A"/>
    <w:rsid w:val="00CA640B"/>
    <w:rsid w:val="00CA6450"/>
    <w:rsid w:val="00CA6475"/>
    <w:rsid w:val="00CA64A1"/>
    <w:rsid w:val="00CA6600"/>
    <w:rsid w:val="00CA66CA"/>
    <w:rsid w:val="00CA673A"/>
    <w:rsid w:val="00CA6888"/>
    <w:rsid w:val="00CA6898"/>
    <w:rsid w:val="00CA68F1"/>
    <w:rsid w:val="00CA69A8"/>
    <w:rsid w:val="00CA6A61"/>
    <w:rsid w:val="00CA6B2E"/>
    <w:rsid w:val="00CA6B4E"/>
    <w:rsid w:val="00CA6E1D"/>
    <w:rsid w:val="00CA6E4D"/>
    <w:rsid w:val="00CA6F05"/>
    <w:rsid w:val="00CA7170"/>
    <w:rsid w:val="00CA71CF"/>
    <w:rsid w:val="00CA7378"/>
    <w:rsid w:val="00CA74AE"/>
    <w:rsid w:val="00CA74B5"/>
    <w:rsid w:val="00CA754D"/>
    <w:rsid w:val="00CA7673"/>
    <w:rsid w:val="00CA7834"/>
    <w:rsid w:val="00CA7894"/>
    <w:rsid w:val="00CA7960"/>
    <w:rsid w:val="00CA7A56"/>
    <w:rsid w:val="00CA7B3A"/>
    <w:rsid w:val="00CA7DAE"/>
    <w:rsid w:val="00CA7DE0"/>
    <w:rsid w:val="00CA7E36"/>
    <w:rsid w:val="00CB0067"/>
    <w:rsid w:val="00CB00F5"/>
    <w:rsid w:val="00CB0116"/>
    <w:rsid w:val="00CB01C0"/>
    <w:rsid w:val="00CB029A"/>
    <w:rsid w:val="00CB0392"/>
    <w:rsid w:val="00CB03F2"/>
    <w:rsid w:val="00CB045A"/>
    <w:rsid w:val="00CB04BF"/>
    <w:rsid w:val="00CB059A"/>
    <w:rsid w:val="00CB05BB"/>
    <w:rsid w:val="00CB05BC"/>
    <w:rsid w:val="00CB05C1"/>
    <w:rsid w:val="00CB05E9"/>
    <w:rsid w:val="00CB063E"/>
    <w:rsid w:val="00CB06A9"/>
    <w:rsid w:val="00CB0839"/>
    <w:rsid w:val="00CB0890"/>
    <w:rsid w:val="00CB08AB"/>
    <w:rsid w:val="00CB0A91"/>
    <w:rsid w:val="00CB0AB0"/>
    <w:rsid w:val="00CB0BD6"/>
    <w:rsid w:val="00CB0DA4"/>
    <w:rsid w:val="00CB0DF0"/>
    <w:rsid w:val="00CB0F61"/>
    <w:rsid w:val="00CB0FB1"/>
    <w:rsid w:val="00CB10A7"/>
    <w:rsid w:val="00CB10F9"/>
    <w:rsid w:val="00CB115F"/>
    <w:rsid w:val="00CB1264"/>
    <w:rsid w:val="00CB12CA"/>
    <w:rsid w:val="00CB1569"/>
    <w:rsid w:val="00CB16CA"/>
    <w:rsid w:val="00CB16D9"/>
    <w:rsid w:val="00CB17E0"/>
    <w:rsid w:val="00CB1844"/>
    <w:rsid w:val="00CB195F"/>
    <w:rsid w:val="00CB1987"/>
    <w:rsid w:val="00CB19A5"/>
    <w:rsid w:val="00CB19AB"/>
    <w:rsid w:val="00CB1C1A"/>
    <w:rsid w:val="00CB1C71"/>
    <w:rsid w:val="00CB1CA3"/>
    <w:rsid w:val="00CB1CF4"/>
    <w:rsid w:val="00CB1D16"/>
    <w:rsid w:val="00CB1D9A"/>
    <w:rsid w:val="00CB1E36"/>
    <w:rsid w:val="00CB1E8A"/>
    <w:rsid w:val="00CB1F56"/>
    <w:rsid w:val="00CB1F5E"/>
    <w:rsid w:val="00CB20F3"/>
    <w:rsid w:val="00CB2142"/>
    <w:rsid w:val="00CB214D"/>
    <w:rsid w:val="00CB21A6"/>
    <w:rsid w:val="00CB2247"/>
    <w:rsid w:val="00CB227D"/>
    <w:rsid w:val="00CB22CC"/>
    <w:rsid w:val="00CB2364"/>
    <w:rsid w:val="00CB24E0"/>
    <w:rsid w:val="00CB24F5"/>
    <w:rsid w:val="00CB2596"/>
    <w:rsid w:val="00CB2693"/>
    <w:rsid w:val="00CB2792"/>
    <w:rsid w:val="00CB2882"/>
    <w:rsid w:val="00CB289F"/>
    <w:rsid w:val="00CB294D"/>
    <w:rsid w:val="00CB2B4F"/>
    <w:rsid w:val="00CB2B7E"/>
    <w:rsid w:val="00CB2D2F"/>
    <w:rsid w:val="00CB2D3B"/>
    <w:rsid w:val="00CB2DD1"/>
    <w:rsid w:val="00CB2DDA"/>
    <w:rsid w:val="00CB2EAD"/>
    <w:rsid w:val="00CB2F7E"/>
    <w:rsid w:val="00CB33EB"/>
    <w:rsid w:val="00CB3451"/>
    <w:rsid w:val="00CB346A"/>
    <w:rsid w:val="00CB360C"/>
    <w:rsid w:val="00CB37FD"/>
    <w:rsid w:val="00CB3878"/>
    <w:rsid w:val="00CB3A1A"/>
    <w:rsid w:val="00CB3A94"/>
    <w:rsid w:val="00CB3BE9"/>
    <w:rsid w:val="00CB3C29"/>
    <w:rsid w:val="00CB3CED"/>
    <w:rsid w:val="00CB3D2D"/>
    <w:rsid w:val="00CB3DC4"/>
    <w:rsid w:val="00CB3DC9"/>
    <w:rsid w:val="00CB3E68"/>
    <w:rsid w:val="00CB3EFB"/>
    <w:rsid w:val="00CB3F9F"/>
    <w:rsid w:val="00CB4154"/>
    <w:rsid w:val="00CB4309"/>
    <w:rsid w:val="00CB4336"/>
    <w:rsid w:val="00CB4466"/>
    <w:rsid w:val="00CB446B"/>
    <w:rsid w:val="00CB45B7"/>
    <w:rsid w:val="00CB45E9"/>
    <w:rsid w:val="00CB4653"/>
    <w:rsid w:val="00CB46F7"/>
    <w:rsid w:val="00CB47E2"/>
    <w:rsid w:val="00CB487B"/>
    <w:rsid w:val="00CB4A41"/>
    <w:rsid w:val="00CB4BEC"/>
    <w:rsid w:val="00CB4C7D"/>
    <w:rsid w:val="00CB513B"/>
    <w:rsid w:val="00CB517E"/>
    <w:rsid w:val="00CB51A2"/>
    <w:rsid w:val="00CB5299"/>
    <w:rsid w:val="00CB52BF"/>
    <w:rsid w:val="00CB53F3"/>
    <w:rsid w:val="00CB544B"/>
    <w:rsid w:val="00CB563F"/>
    <w:rsid w:val="00CB564D"/>
    <w:rsid w:val="00CB57A3"/>
    <w:rsid w:val="00CB586D"/>
    <w:rsid w:val="00CB5906"/>
    <w:rsid w:val="00CB5907"/>
    <w:rsid w:val="00CB5947"/>
    <w:rsid w:val="00CB597E"/>
    <w:rsid w:val="00CB5B2B"/>
    <w:rsid w:val="00CB5BC3"/>
    <w:rsid w:val="00CB5C08"/>
    <w:rsid w:val="00CB5C61"/>
    <w:rsid w:val="00CB5D1C"/>
    <w:rsid w:val="00CB5F1C"/>
    <w:rsid w:val="00CB5FA9"/>
    <w:rsid w:val="00CB5FC2"/>
    <w:rsid w:val="00CB636A"/>
    <w:rsid w:val="00CB64C8"/>
    <w:rsid w:val="00CB65C1"/>
    <w:rsid w:val="00CB6707"/>
    <w:rsid w:val="00CB682D"/>
    <w:rsid w:val="00CB689B"/>
    <w:rsid w:val="00CB689C"/>
    <w:rsid w:val="00CB69EE"/>
    <w:rsid w:val="00CB6A7A"/>
    <w:rsid w:val="00CB6B92"/>
    <w:rsid w:val="00CB6C36"/>
    <w:rsid w:val="00CB6C4C"/>
    <w:rsid w:val="00CB6D11"/>
    <w:rsid w:val="00CB6DA5"/>
    <w:rsid w:val="00CB6DBA"/>
    <w:rsid w:val="00CB6EC0"/>
    <w:rsid w:val="00CB6F2E"/>
    <w:rsid w:val="00CB6F66"/>
    <w:rsid w:val="00CB6FC2"/>
    <w:rsid w:val="00CB7089"/>
    <w:rsid w:val="00CB72DE"/>
    <w:rsid w:val="00CB72F3"/>
    <w:rsid w:val="00CB7365"/>
    <w:rsid w:val="00CB75FC"/>
    <w:rsid w:val="00CB7669"/>
    <w:rsid w:val="00CB76C2"/>
    <w:rsid w:val="00CB76D2"/>
    <w:rsid w:val="00CB78B6"/>
    <w:rsid w:val="00CB79DF"/>
    <w:rsid w:val="00CB7ABF"/>
    <w:rsid w:val="00CB7D0D"/>
    <w:rsid w:val="00CB7D3D"/>
    <w:rsid w:val="00CB7D8F"/>
    <w:rsid w:val="00CB7DAB"/>
    <w:rsid w:val="00CB7F1D"/>
    <w:rsid w:val="00CB7FAC"/>
    <w:rsid w:val="00CC0032"/>
    <w:rsid w:val="00CC0065"/>
    <w:rsid w:val="00CC015A"/>
    <w:rsid w:val="00CC01CD"/>
    <w:rsid w:val="00CC0304"/>
    <w:rsid w:val="00CC0321"/>
    <w:rsid w:val="00CC03BF"/>
    <w:rsid w:val="00CC0517"/>
    <w:rsid w:val="00CC0524"/>
    <w:rsid w:val="00CC063A"/>
    <w:rsid w:val="00CC0683"/>
    <w:rsid w:val="00CC0769"/>
    <w:rsid w:val="00CC0873"/>
    <w:rsid w:val="00CC09EE"/>
    <w:rsid w:val="00CC0A04"/>
    <w:rsid w:val="00CC0B97"/>
    <w:rsid w:val="00CC0C7F"/>
    <w:rsid w:val="00CC0D6F"/>
    <w:rsid w:val="00CC0DB1"/>
    <w:rsid w:val="00CC0ED2"/>
    <w:rsid w:val="00CC0F57"/>
    <w:rsid w:val="00CC1096"/>
    <w:rsid w:val="00CC10E9"/>
    <w:rsid w:val="00CC111E"/>
    <w:rsid w:val="00CC1176"/>
    <w:rsid w:val="00CC1264"/>
    <w:rsid w:val="00CC1323"/>
    <w:rsid w:val="00CC1441"/>
    <w:rsid w:val="00CC145B"/>
    <w:rsid w:val="00CC1467"/>
    <w:rsid w:val="00CC14E3"/>
    <w:rsid w:val="00CC181F"/>
    <w:rsid w:val="00CC186E"/>
    <w:rsid w:val="00CC1923"/>
    <w:rsid w:val="00CC194E"/>
    <w:rsid w:val="00CC1973"/>
    <w:rsid w:val="00CC19AB"/>
    <w:rsid w:val="00CC1A8C"/>
    <w:rsid w:val="00CC1BDD"/>
    <w:rsid w:val="00CC1D27"/>
    <w:rsid w:val="00CC1D39"/>
    <w:rsid w:val="00CC1D4B"/>
    <w:rsid w:val="00CC1DCA"/>
    <w:rsid w:val="00CC1E2A"/>
    <w:rsid w:val="00CC1E9E"/>
    <w:rsid w:val="00CC1FF5"/>
    <w:rsid w:val="00CC2069"/>
    <w:rsid w:val="00CC2085"/>
    <w:rsid w:val="00CC20D1"/>
    <w:rsid w:val="00CC217D"/>
    <w:rsid w:val="00CC21D8"/>
    <w:rsid w:val="00CC21DF"/>
    <w:rsid w:val="00CC222A"/>
    <w:rsid w:val="00CC22FB"/>
    <w:rsid w:val="00CC2306"/>
    <w:rsid w:val="00CC239F"/>
    <w:rsid w:val="00CC23C6"/>
    <w:rsid w:val="00CC2408"/>
    <w:rsid w:val="00CC2443"/>
    <w:rsid w:val="00CC2492"/>
    <w:rsid w:val="00CC253A"/>
    <w:rsid w:val="00CC26DA"/>
    <w:rsid w:val="00CC27DA"/>
    <w:rsid w:val="00CC2B02"/>
    <w:rsid w:val="00CC2C1E"/>
    <w:rsid w:val="00CC2D32"/>
    <w:rsid w:val="00CC2D8A"/>
    <w:rsid w:val="00CC2DE5"/>
    <w:rsid w:val="00CC2E4E"/>
    <w:rsid w:val="00CC2E55"/>
    <w:rsid w:val="00CC2E65"/>
    <w:rsid w:val="00CC2E7A"/>
    <w:rsid w:val="00CC2EB1"/>
    <w:rsid w:val="00CC3007"/>
    <w:rsid w:val="00CC31F3"/>
    <w:rsid w:val="00CC327E"/>
    <w:rsid w:val="00CC3385"/>
    <w:rsid w:val="00CC33A9"/>
    <w:rsid w:val="00CC33D7"/>
    <w:rsid w:val="00CC3400"/>
    <w:rsid w:val="00CC3417"/>
    <w:rsid w:val="00CC346E"/>
    <w:rsid w:val="00CC36C8"/>
    <w:rsid w:val="00CC36CD"/>
    <w:rsid w:val="00CC3814"/>
    <w:rsid w:val="00CC3818"/>
    <w:rsid w:val="00CC39AD"/>
    <w:rsid w:val="00CC3AB0"/>
    <w:rsid w:val="00CC3BC2"/>
    <w:rsid w:val="00CC3C94"/>
    <w:rsid w:val="00CC3D76"/>
    <w:rsid w:val="00CC3E39"/>
    <w:rsid w:val="00CC4049"/>
    <w:rsid w:val="00CC411C"/>
    <w:rsid w:val="00CC4186"/>
    <w:rsid w:val="00CC41B3"/>
    <w:rsid w:val="00CC420A"/>
    <w:rsid w:val="00CC4244"/>
    <w:rsid w:val="00CC4266"/>
    <w:rsid w:val="00CC43B4"/>
    <w:rsid w:val="00CC440D"/>
    <w:rsid w:val="00CC4463"/>
    <w:rsid w:val="00CC45B3"/>
    <w:rsid w:val="00CC45CF"/>
    <w:rsid w:val="00CC45D5"/>
    <w:rsid w:val="00CC46A9"/>
    <w:rsid w:val="00CC47FF"/>
    <w:rsid w:val="00CC4C5F"/>
    <w:rsid w:val="00CC4CAC"/>
    <w:rsid w:val="00CC4DE4"/>
    <w:rsid w:val="00CC4E0C"/>
    <w:rsid w:val="00CC4E52"/>
    <w:rsid w:val="00CC4F05"/>
    <w:rsid w:val="00CC4F83"/>
    <w:rsid w:val="00CC5051"/>
    <w:rsid w:val="00CC5131"/>
    <w:rsid w:val="00CC5641"/>
    <w:rsid w:val="00CC5829"/>
    <w:rsid w:val="00CC58A0"/>
    <w:rsid w:val="00CC58B0"/>
    <w:rsid w:val="00CC58B5"/>
    <w:rsid w:val="00CC5BA7"/>
    <w:rsid w:val="00CC5C1F"/>
    <w:rsid w:val="00CC5CEF"/>
    <w:rsid w:val="00CC5DDE"/>
    <w:rsid w:val="00CC5F78"/>
    <w:rsid w:val="00CC60A0"/>
    <w:rsid w:val="00CC60EC"/>
    <w:rsid w:val="00CC6103"/>
    <w:rsid w:val="00CC6174"/>
    <w:rsid w:val="00CC61B6"/>
    <w:rsid w:val="00CC6260"/>
    <w:rsid w:val="00CC65CE"/>
    <w:rsid w:val="00CC65EA"/>
    <w:rsid w:val="00CC661B"/>
    <w:rsid w:val="00CC6684"/>
    <w:rsid w:val="00CC68C0"/>
    <w:rsid w:val="00CC68D5"/>
    <w:rsid w:val="00CC6AE0"/>
    <w:rsid w:val="00CC6B05"/>
    <w:rsid w:val="00CC6BD3"/>
    <w:rsid w:val="00CC6C4B"/>
    <w:rsid w:val="00CC6C81"/>
    <w:rsid w:val="00CC6CB2"/>
    <w:rsid w:val="00CC6CE7"/>
    <w:rsid w:val="00CC6D77"/>
    <w:rsid w:val="00CC6F91"/>
    <w:rsid w:val="00CC6F97"/>
    <w:rsid w:val="00CC7169"/>
    <w:rsid w:val="00CC7174"/>
    <w:rsid w:val="00CC71E3"/>
    <w:rsid w:val="00CC72C9"/>
    <w:rsid w:val="00CC731D"/>
    <w:rsid w:val="00CC732B"/>
    <w:rsid w:val="00CC741E"/>
    <w:rsid w:val="00CC7572"/>
    <w:rsid w:val="00CC77F5"/>
    <w:rsid w:val="00CC7831"/>
    <w:rsid w:val="00CC7919"/>
    <w:rsid w:val="00CC7952"/>
    <w:rsid w:val="00CC796F"/>
    <w:rsid w:val="00CC797E"/>
    <w:rsid w:val="00CC7C9F"/>
    <w:rsid w:val="00CC7D8A"/>
    <w:rsid w:val="00CC7D9B"/>
    <w:rsid w:val="00CC7E49"/>
    <w:rsid w:val="00CC7E95"/>
    <w:rsid w:val="00CC7F10"/>
    <w:rsid w:val="00CD02FD"/>
    <w:rsid w:val="00CD03B5"/>
    <w:rsid w:val="00CD048E"/>
    <w:rsid w:val="00CD04E3"/>
    <w:rsid w:val="00CD0503"/>
    <w:rsid w:val="00CD0564"/>
    <w:rsid w:val="00CD0888"/>
    <w:rsid w:val="00CD09A0"/>
    <w:rsid w:val="00CD0A29"/>
    <w:rsid w:val="00CD0A7E"/>
    <w:rsid w:val="00CD0B64"/>
    <w:rsid w:val="00CD0BAA"/>
    <w:rsid w:val="00CD0C05"/>
    <w:rsid w:val="00CD0C4F"/>
    <w:rsid w:val="00CD0CC8"/>
    <w:rsid w:val="00CD0E15"/>
    <w:rsid w:val="00CD0E4E"/>
    <w:rsid w:val="00CD0EE4"/>
    <w:rsid w:val="00CD0F92"/>
    <w:rsid w:val="00CD0FAB"/>
    <w:rsid w:val="00CD1047"/>
    <w:rsid w:val="00CD1049"/>
    <w:rsid w:val="00CD1074"/>
    <w:rsid w:val="00CD113B"/>
    <w:rsid w:val="00CD113F"/>
    <w:rsid w:val="00CD1261"/>
    <w:rsid w:val="00CD127E"/>
    <w:rsid w:val="00CD12AC"/>
    <w:rsid w:val="00CD12C1"/>
    <w:rsid w:val="00CD1355"/>
    <w:rsid w:val="00CD1424"/>
    <w:rsid w:val="00CD146A"/>
    <w:rsid w:val="00CD157D"/>
    <w:rsid w:val="00CD1925"/>
    <w:rsid w:val="00CD1961"/>
    <w:rsid w:val="00CD1973"/>
    <w:rsid w:val="00CD19D1"/>
    <w:rsid w:val="00CD1A3B"/>
    <w:rsid w:val="00CD1AD4"/>
    <w:rsid w:val="00CD1AD8"/>
    <w:rsid w:val="00CD1AE5"/>
    <w:rsid w:val="00CD1B55"/>
    <w:rsid w:val="00CD1D7F"/>
    <w:rsid w:val="00CD1DDC"/>
    <w:rsid w:val="00CD1DEB"/>
    <w:rsid w:val="00CD1E93"/>
    <w:rsid w:val="00CD1F98"/>
    <w:rsid w:val="00CD20CB"/>
    <w:rsid w:val="00CD227E"/>
    <w:rsid w:val="00CD23CD"/>
    <w:rsid w:val="00CD24EF"/>
    <w:rsid w:val="00CD258E"/>
    <w:rsid w:val="00CD2737"/>
    <w:rsid w:val="00CD276D"/>
    <w:rsid w:val="00CD2770"/>
    <w:rsid w:val="00CD27BE"/>
    <w:rsid w:val="00CD2B20"/>
    <w:rsid w:val="00CD2BD1"/>
    <w:rsid w:val="00CD2C15"/>
    <w:rsid w:val="00CD2C2F"/>
    <w:rsid w:val="00CD2C8C"/>
    <w:rsid w:val="00CD2D0A"/>
    <w:rsid w:val="00CD2D49"/>
    <w:rsid w:val="00CD2D66"/>
    <w:rsid w:val="00CD2DDD"/>
    <w:rsid w:val="00CD2E1F"/>
    <w:rsid w:val="00CD2F6C"/>
    <w:rsid w:val="00CD2FB0"/>
    <w:rsid w:val="00CD3061"/>
    <w:rsid w:val="00CD306E"/>
    <w:rsid w:val="00CD30CE"/>
    <w:rsid w:val="00CD3227"/>
    <w:rsid w:val="00CD3253"/>
    <w:rsid w:val="00CD33EC"/>
    <w:rsid w:val="00CD3530"/>
    <w:rsid w:val="00CD3590"/>
    <w:rsid w:val="00CD36E5"/>
    <w:rsid w:val="00CD37E5"/>
    <w:rsid w:val="00CD3825"/>
    <w:rsid w:val="00CD3830"/>
    <w:rsid w:val="00CD38A7"/>
    <w:rsid w:val="00CD38CA"/>
    <w:rsid w:val="00CD3905"/>
    <w:rsid w:val="00CD3A40"/>
    <w:rsid w:val="00CD3CA2"/>
    <w:rsid w:val="00CD3CEF"/>
    <w:rsid w:val="00CD3D49"/>
    <w:rsid w:val="00CD3E50"/>
    <w:rsid w:val="00CD3F5A"/>
    <w:rsid w:val="00CD3F6F"/>
    <w:rsid w:val="00CD3FA8"/>
    <w:rsid w:val="00CD3FAC"/>
    <w:rsid w:val="00CD400C"/>
    <w:rsid w:val="00CD4041"/>
    <w:rsid w:val="00CD406F"/>
    <w:rsid w:val="00CD4106"/>
    <w:rsid w:val="00CD4142"/>
    <w:rsid w:val="00CD4161"/>
    <w:rsid w:val="00CD42D4"/>
    <w:rsid w:val="00CD435C"/>
    <w:rsid w:val="00CD43D9"/>
    <w:rsid w:val="00CD450E"/>
    <w:rsid w:val="00CD45FC"/>
    <w:rsid w:val="00CD4824"/>
    <w:rsid w:val="00CD4869"/>
    <w:rsid w:val="00CD4872"/>
    <w:rsid w:val="00CD4891"/>
    <w:rsid w:val="00CD48A0"/>
    <w:rsid w:val="00CD48DB"/>
    <w:rsid w:val="00CD499A"/>
    <w:rsid w:val="00CD49C8"/>
    <w:rsid w:val="00CD4A2D"/>
    <w:rsid w:val="00CD4A8E"/>
    <w:rsid w:val="00CD4AEB"/>
    <w:rsid w:val="00CD4CBA"/>
    <w:rsid w:val="00CD4D38"/>
    <w:rsid w:val="00CD4DE3"/>
    <w:rsid w:val="00CD4FD0"/>
    <w:rsid w:val="00CD510B"/>
    <w:rsid w:val="00CD51A7"/>
    <w:rsid w:val="00CD52BA"/>
    <w:rsid w:val="00CD5342"/>
    <w:rsid w:val="00CD5429"/>
    <w:rsid w:val="00CD54D7"/>
    <w:rsid w:val="00CD5562"/>
    <w:rsid w:val="00CD55E2"/>
    <w:rsid w:val="00CD561D"/>
    <w:rsid w:val="00CD5749"/>
    <w:rsid w:val="00CD57F1"/>
    <w:rsid w:val="00CD582A"/>
    <w:rsid w:val="00CD5878"/>
    <w:rsid w:val="00CD5880"/>
    <w:rsid w:val="00CD596D"/>
    <w:rsid w:val="00CD59A9"/>
    <w:rsid w:val="00CD5A80"/>
    <w:rsid w:val="00CD5A88"/>
    <w:rsid w:val="00CD5AB2"/>
    <w:rsid w:val="00CD5AC3"/>
    <w:rsid w:val="00CD5ACD"/>
    <w:rsid w:val="00CD5B31"/>
    <w:rsid w:val="00CD5BB2"/>
    <w:rsid w:val="00CD5BC4"/>
    <w:rsid w:val="00CD5C8F"/>
    <w:rsid w:val="00CD5D00"/>
    <w:rsid w:val="00CD5D14"/>
    <w:rsid w:val="00CD5D8E"/>
    <w:rsid w:val="00CD5D90"/>
    <w:rsid w:val="00CD5D98"/>
    <w:rsid w:val="00CD60B9"/>
    <w:rsid w:val="00CD627E"/>
    <w:rsid w:val="00CD62B0"/>
    <w:rsid w:val="00CD62F7"/>
    <w:rsid w:val="00CD6410"/>
    <w:rsid w:val="00CD66C8"/>
    <w:rsid w:val="00CD672E"/>
    <w:rsid w:val="00CD677E"/>
    <w:rsid w:val="00CD67C7"/>
    <w:rsid w:val="00CD6823"/>
    <w:rsid w:val="00CD6825"/>
    <w:rsid w:val="00CD68E5"/>
    <w:rsid w:val="00CD68F4"/>
    <w:rsid w:val="00CD6A30"/>
    <w:rsid w:val="00CD6A69"/>
    <w:rsid w:val="00CD6B22"/>
    <w:rsid w:val="00CD6B62"/>
    <w:rsid w:val="00CD6BB7"/>
    <w:rsid w:val="00CD6C68"/>
    <w:rsid w:val="00CD6C96"/>
    <w:rsid w:val="00CD6DC7"/>
    <w:rsid w:val="00CD6EF8"/>
    <w:rsid w:val="00CD6F90"/>
    <w:rsid w:val="00CD6FFE"/>
    <w:rsid w:val="00CD7059"/>
    <w:rsid w:val="00CD7164"/>
    <w:rsid w:val="00CD71EB"/>
    <w:rsid w:val="00CD733E"/>
    <w:rsid w:val="00CD74CE"/>
    <w:rsid w:val="00CD76BE"/>
    <w:rsid w:val="00CD78B5"/>
    <w:rsid w:val="00CD7953"/>
    <w:rsid w:val="00CD7A42"/>
    <w:rsid w:val="00CD7B14"/>
    <w:rsid w:val="00CD7BAB"/>
    <w:rsid w:val="00CD7C32"/>
    <w:rsid w:val="00CD7D9C"/>
    <w:rsid w:val="00CD7DCD"/>
    <w:rsid w:val="00CD7E7B"/>
    <w:rsid w:val="00CD7EC4"/>
    <w:rsid w:val="00CD7FCF"/>
    <w:rsid w:val="00CD7FE2"/>
    <w:rsid w:val="00CE00C0"/>
    <w:rsid w:val="00CE0165"/>
    <w:rsid w:val="00CE0185"/>
    <w:rsid w:val="00CE01CD"/>
    <w:rsid w:val="00CE021A"/>
    <w:rsid w:val="00CE02D4"/>
    <w:rsid w:val="00CE02DD"/>
    <w:rsid w:val="00CE035C"/>
    <w:rsid w:val="00CE0548"/>
    <w:rsid w:val="00CE064C"/>
    <w:rsid w:val="00CE06B8"/>
    <w:rsid w:val="00CE06C7"/>
    <w:rsid w:val="00CE06D5"/>
    <w:rsid w:val="00CE0760"/>
    <w:rsid w:val="00CE08A5"/>
    <w:rsid w:val="00CE0A1D"/>
    <w:rsid w:val="00CE0C56"/>
    <w:rsid w:val="00CE0D39"/>
    <w:rsid w:val="00CE0E72"/>
    <w:rsid w:val="00CE0EDD"/>
    <w:rsid w:val="00CE0FCE"/>
    <w:rsid w:val="00CE1011"/>
    <w:rsid w:val="00CE104E"/>
    <w:rsid w:val="00CE10A4"/>
    <w:rsid w:val="00CE1128"/>
    <w:rsid w:val="00CE1149"/>
    <w:rsid w:val="00CE1167"/>
    <w:rsid w:val="00CE144F"/>
    <w:rsid w:val="00CE14C2"/>
    <w:rsid w:val="00CE1546"/>
    <w:rsid w:val="00CE15A4"/>
    <w:rsid w:val="00CE15DE"/>
    <w:rsid w:val="00CE160C"/>
    <w:rsid w:val="00CE1635"/>
    <w:rsid w:val="00CE16B7"/>
    <w:rsid w:val="00CE181D"/>
    <w:rsid w:val="00CE18D1"/>
    <w:rsid w:val="00CE1A55"/>
    <w:rsid w:val="00CE1AA1"/>
    <w:rsid w:val="00CE1AFB"/>
    <w:rsid w:val="00CE1DBF"/>
    <w:rsid w:val="00CE1E60"/>
    <w:rsid w:val="00CE1E6E"/>
    <w:rsid w:val="00CE1E7D"/>
    <w:rsid w:val="00CE1F0F"/>
    <w:rsid w:val="00CE202A"/>
    <w:rsid w:val="00CE21C5"/>
    <w:rsid w:val="00CE2289"/>
    <w:rsid w:val="00CE22A1"/>
    <w:rsid w:val="00CE2422"/>
    <w:rsid w:val="00CE24EE"/>
    <w:rsid w:val="00CE25D6"/>
    <w:rsid w:val="00CE271A"/>
    <w:rsid w:val="00CE278F"/>
    <w:rsid w:val="00CE27CE"/>
    <w:rsid w:val="00CE285F"/>
    <w:rsid w:val="00CE286B"/>
    <w:rsid w:val="00CE28C1"/>
    <w:rsid w:val="00CE2944"/>
    <w:rsid w:val="00CE2983"/>
    <w:rsid w:val="00CE29CA"/>
    <w:rsid w:val="00CE2A71"/>
    <w:rsid w:val="00CE2C9F"/>
    <w:rsid w:val="00CE2D0A"/>
    <w:rsid w:val="00CE2D22"/>
    <w:rsid w:val="00CE2D84"/>
    <w:rsid w:val="00CE2DE8"/>
    <w:rsid w:val="00CE310A"/>
    <w:rsid w:val="00CE31CB"/>
    <w:rsid w:val="00CE325A"/>
    <w:rsid w:val="00CE333E"/>
    <w:rsid w:val="00CE3457"/>
    <w:rsid w:val="00CE34D5"/>
    <w:rsid w:val="00CE359E"/>
    <w:rsid w:val="00CE3641"/>
    <w:rsid w:val="00CE36D9"/>
    <w:rsid w:val="00CE36E0"/>
    <w:rsid w:val="00CE36F4"/>
    <w:rsid w:val="00CE3927"/>
    <w:rsid w:val="00CE396F"/>
    <w:rsid w:val="00CE3A5B"/>
    <w:rsid w:val="00CE3C4D"/>
    <w:rsid w:val="00CE3C87"/>
    <w:rsid w:val="00CE3C9C"/>
    <w:rsid w:val="00CE3D3B"/>
    <w:rsid w:val="00CE3DF3"/>
    <w:rsid w:val="00CE3EA3"/>
    <w:rsid w:val="00CE412C"/>
    <w:rsid w:val="00CE436B"/>
    <w:rsid w:val="00CE43E9"/>
    <w:rsid w:val="00CE43F3"/>
    <w:rsid w:val="00CE4467"/>
    <w:rsid w:val="00CE457C"/>
    <w:rsid w:val="00CE4697"/>
    <w:rsid w:val="00CE4722"/>
    <w:rsid w:val="00CE4943"/>
    <w:rsid w:val="00CE49C1"/>
    <w:rsid w:val="00CE4A4A"/>
    <w:rsid w:val="00CE4B19"/>
    <w:rsid w:val="00CE4B5C"/>
    <w:rsid w:val="00CE4D72"/>
    <w:rsid w:val="00CE4F3D"/>
    <w:rsid w:val="00CE4F82"/>
    <w:rsid w:val="00CE5008"/>
    <w:rsid w:val="00CE505F"/>
    <w:rsid w:val="00CE507D"/>
    <w:rsid w:val="00CE50F5"/>
    <w:rsid w:val="00CE5267"/>
    <w:rsid w:val="00CE5277"/>
    <w:rsid w:val="00CE5303"/>
    <w:rsid w:val="00CE5318"/>
    <w:rsid w:val="00CE53DB"/>
    <w:rsid w:val="00CE53EA"/>
    <w:rsid w:val="00CE55F8"/>
    <w:rsid w:val="00CE57A4"/>
    <w:rsid w:val="00CE57AC"/>
    <w:rsid w:val="00CE5A81"/>
    <w:rsid w:val="00CE5B7A"/>
    <w:rsid w:val="00CE5C64"/>
    <w:rsid w:val="00CE5D2E"/>
    <w:rsid w:val="00CE5EA0"/>
    <w:rsid w:val="00CE5F1C"/>
    <w:rsid w:val="00CE5F2A"/>
    <w:rsid w:val="00CE5FA6"/>
    <w:rsid w:val="00CE6127"/>
    <w:rsid w:val="00CE6464"/>
    <w:rsid w:val="00CE64CF"/>
    <w:rsid w:val="00CE64E9"/>
    <w:rsid w:val="00CE65AA"/>
    <w:rsid w:val="00CE65D0"/>
    <w:rsid w:val="00CE668A"/>
    <w:rsid w:val="00CE66A7"/>
    <w:rsid w:val="00CE678A"/>
    <w:rsid w:val="00CE6815"/>
    <w:rsid w:val="00CE68F3"/>
    <w:rsid w:val="00CE6911"/>
    <w:rsid w:val="00CE6A23"/>
    <w:rsid w:val="00CE6A2B"/>
    <w:rsid w:val="00CE6D2F"/>
    <w:rsid w:val="00CE6DAA"/>
    <w:rsid w:val="00CE6E0E"/>
    <w:rsid w:val="00CE6F6B"/>
    <w:rsid w:val="00CE6FB4"/>
    <w:rsid w:val="00CE72AA"/>
    <w:rsid w:val="00CE7382"/>
    <w:rsid w:val="00CE7397"/>
    <w:rsid w:val="00CE73DA"/>
    <w:rsid w:val="00CE73E6"/>
    <w:rsid w:val="00CE74FF"/>
    <w:rsid w:val="00CE750A"/>
    <w:rsid w:val="00CE75F5"/>
    <w:rsid w:val="00CE78AC"/>
    <w:rsid w:val="00CE78AD"/>
    <w:rsid w:val="00CE7968"/>
    <w:rsid w:val="00CE7987"/>
    <w:rsid w:val="00CE7A52"/>
    <w:rsid w:val="00CE7AF9"/>
    <w:rsid w:val="00CE7BDD"/>
    <w:rsid w:val="00CE7CE5"/>
    <w:rsid w:val="00CE7CED"/>
    <w:rsid w:val="00CE7E62"/>
    <w:rsid w:val="00CE7FAA"/>
    <w:rsid w:val="00CF009B"/>
    <w:rsid w:val="00CF010F"/>
    <w:rsid w:val="00CF0161"/>
    <w:rsid w:val="00CF01C8"/>
    <w:rsid w:val="00CF021A"/>
    <w:rsid w:val="00CF03A1"/>
    <w:rsid w:val="00CF0456"/>
    <w:rsid w:val="00CF0468"/>
    <w:rsid w:val="00CF04A1"/>
    <w:rsid w:val="00CF05A0"/>
    <w:rsid w:val="00CF06C9"/>
    <w:rsid w:val="00CF08E8"/>
    <w:rsid w:val="00CF0903"/>
    <w:rsid w:val="00CF092D"/>
    <w:rsid w:val="00CF0AC4"/>
    <w:rsid w:val="00CF0AE2"/>
    <w:rsid w:val="00CF0C0A"/>
    <w:rsid w:val="00CF0C6F"/>
    <w:rsid w:val="00CF0C9D"/>
    <w:rsid w:val="00CF0CA4"/>
    <w:rsid w:val="00CF0D7F"/>
    <w:rsid w:val="00CF0DB7"/>
    <w:rsid w:val="00CF0E13"/>
    <w:rsid w:val="00CF0EAE"/>
    <w:rsid w:val="00CF0F0E"/>
    <w:rsid w:val="00CF0F19"/>
    <w:rsid w:val="00CF0F26"/>
    <w:rsid w:val="00CF0F68"/>
    <w:rsid w:val="00CF0F70"/>
    <w:rsid w:val="00CF0FD0"/>
    <w:rsid w:val="00CF1139"/>
    <w:rsid w:val="00CF1243"/>
    <w:rsid w:val="00CF1367"/>
    <w:rsid w:val="00CF13DD"/>
    <w:rsid w:val="00CF13E9"/>
    <w:rsid w:val="00CF13FF"/>
    <w:rsid w:val="00CF1435"/>
    <w:rsid w:val="00CF15BB"/>
    <w:rsid w:val="00CF1648"/>
    <w:rsid w:val="00CF1872"/>
    <w:rsid w:val="00CF18C8"/>
    <w:rsid w:val="00CF18CA"/>
    <w:rsid w:val="00CF196C"/>
    <w:rsid w:val="00CF1A23"/>
    <w:rsid w:val="00CF1A45"/>
    <w:rsid w:val="00CF1AF1"/>
    <w:rsid w:val="00CF1B8C"/>
    <w:rsid w:val="00CF1CEA"/>
    <w:rsid w:val="00CF1D39"/>
    <w:rsid w:val="00CF1EF1"/>
    <w:rsid w:val="00CF1EFC"/>
    <w:rsid w:val="00CF1FAE"/>
    <w:rsid w:val="00CF20B4"/>
    <w:rsid w:val="00CF2116"/>
    <w:rsid w:val="00CF21B5"/>
    <w:rsid w:val="00CF236D"/>
    <w:rsid w:val="00CF2494"/>
    <w:rsid w:val="00CF262E"/>
    <w:rsid w:val="00CF2659"/>
    <w:rsid w:val="00CF26B8"/>
    <w:rsid w:val="00CF2A1C"/>
    <w:rsid w:val="00CF2AD4"/>
    <w:rsid w:val="00CF2BB1"/>
    <w:rsid w:val="00CF2C64"/>
    <w:rsid w:val="00CF2E7D"/>
    <w:rsid w:val="00CF2F95"/>
    <w:rsid w:val="00CF304C"/>
    <w:rsid w:val="00CF30F3"/>
    <w:rsid w:val="00CF317E"/>
    <w:rsid w:val="00CF328B"/>
    <w:rsid w:val="00CF3322"/>
    <w:rsid w:val="00CF3383"/>
    <w:rsid w:val="00CF33E3"/>
    <w:rsid w:val="00CF343A"/>
    <w:rsid w:val="00CF345F"/>
    <w:rsid w:val="00CF35D5"/>
    <w:rsid w:val="00CF3687"/>
    <w:rsid w:val="00CF3788"/>
    <w:rsid w:val="00CF38FE"/>
    <w:rsid w:val="00CF3979"/>
    <w:rsid w:val="00CF3A7A"/>
    <w:rsid w:val="00CF3AD4"/>
    <w:rsid w:val="00CF3AF5"/>
    <w:rsid w:val="00CF3C0F"/>
    <w:rsid w:val="00CF3F9E"/>
    <w:rsid w:val="00CF3FA8"/>
    <w:rsid w:val="00CF4159"/>
    <w:rsid w:val="00CF41B6"/>
    <w:rsid w:val="00CF4269"/>
    <w:rsid w:val="00CF427E"/>
    <w:rsid w:val="00CF42AF"/>
    <w:rsid w:val="00CF4347"/>
    <w:rsid w:val="00CF43F4"/>
    <w:rsid w:val="00CF4471"/>
    <w:rsid w:val="00CF44DD"/>
    <w:rsid w:val="00CF466A"/>
    <w:rsid w:val="00CF467A"/>
    <w:rsid w:val="00CF4714"/>
    <w:rsid w:val="00CF47ED"/>
    <w:rsid w:val="00CF4828"/>
    <w:rsid w:val="00CF484B"/>
    <w:rsid w:val="00CF49D8"/>
    <w:rsid w:val="00CF4A57"/>
    <w:rsid w:val="00CF4B39"/>
    <w:rsid w:val="00CF4BE7"/>
    <w:rsid w:val="00CF4CEF"/>
    <w:rsid w:val="00CF4D32"/>
    <w:rsid w:val="00CF4D81"/>
    <w:rsid w:val="00CF4E10"/>
    <w:rsid w:val="00CF4E5E"/>
    <w:rsid w:val="00CF4F66"/>
    <w:rsid w:val="00CF4FD3"/>
    <w:rsid w:val="00CF4FD4"/>
    <w:rsid w:val="00CF5122"/>
    <w:rsid w:val="00CF5276"/>
    <w:rsid w:val="00CF53BF"/>
    <w:rsid w:val="00CF5529"/>
    <w:rsid w:val="00CF5614"/>
    <w:rsid w:val="00CF561B"/>
    <w:rsid w:val="00CF561F"/>
    <w:rsid w:val="00CF5692"/>
    <w:rsid w:val="00CF5772"/>
    <w:rsid w:val="00CF57A1"/>
    <w:rsid w:val="00CF5AD8"/>
    <w:rsid w:val="00CF5B75"/>
    <w:rsid w:val="00CF5BE2"/>
    <w:rsid w:val="00CF5C4B"/>
    <w:rsid w:val="00CF5C78"/>
    <w:rsid w:val="00CF5DFF"/>
    <w:rsid w:val="00CF5E24"/>
    <w:rsid w:val="00CF5F2D"/>
    <w:rsid w:val="00CF5F67"/>
    <w:rsid w:val="00CF62B2"/>
    <w:rsid w:val="00CF631B"/>
    <w:rsid w:val="00CF6483"/>
    <w:rsid w:val="00CF654C"/>
    <w:rsid w:val="00CF6649"/>
    <w:rsid w:val="00CF68F2"/>
    <w:rsid w:val="00CF6A8E"/>
    <w:rsid w:val="00CF6B65"/>
    <w:rsid w:val="00CF6E21"/>
    <w:rsid w:val="00CF6F23"/>
    <w:rsid w:val="00CF71A5"/>
    <w:rsid w:val="00CF71E0"/>
    <w:rsid w:val="00CF71F9"/>
    <w:rsid w:val="00CF723F"/>
    <w:rsid w:val="00CF727E"/>
    <w:rsid w:val="00CF7445"/>
    <w:rsid w:val="00CF7465"/>
    <w:rsid w:val="00CF746F"/>
    <w:rsid w:val="00CF761C"/>
    <w:rsid w:val="00CF7636"/>
    <w:rsid w:val="00CF772F"/>
    <w:rsid w:val="00CF7760"/>
    <w:rsid w:val="00CF7805"/>
    <w:rsid w:val="00CF7816"/>
    <w:rsid w:val="00CF7850"/>
    <w:rsid w:val="00CF78DF"/>
    <w:rsid w:val="00CF78F8"/>
    <w:rsid w:val="00CF7A3B"/>
    <w:rsid w:val="00CF7B92"/>
    <w:rsid w:val="00CF7BE2"/>
    <w:rsid w:val="00CF7BF8"/>
    <w:rsid w:val="00CF7BFC"/>
    <w:rsid w:val="00CF7C17"/>
    <w:rsid w:val="00CF7CA1"/>
    <w:rsid w:val="00CF7D9A"/>
    <w:rsid w:val="00CF7DDC"/>
    <w:rsid w:val="00CF7E5F"/>
    <w:rsid w:val="00CF7F1C"/>
    <w:rsid w:val="00CF7F8F"/>
    <w:rsid w:val="00CF7F96"/>
    <w:rsid w:val="00D0006D"/>
    <w:rsid w:val="00D000B6"/>
    <w:rsid w:val="00D00124"/>
    <w:rsid w:val="00D00143"/>
    <w:rsid w:val="00D001EF"/>
    <w:rsid w:val="00D0024A"/>
    <w:rsid w:val="00D00391"/>
    <w:rsid w:val="00D003B5"/>
    <w:rsid w:val="00D003C5"/>
    <w:rsid w:val="00D0044C"/>
    <w:rsid w:val="00D004AC"/>
    <w:rsid w:val="00D0069B"/>
    <w:rsid w:val="00D00754"/>
    <w:rsid w:val="00D00867"/>
    <w:rsid w:val="00D0086F"/>
    <w:rsid w:val="00D008C1"/>
    <w:rsid w:val="00D009C9"/>
    <w:rsid w:val="00D009F4"/>
    <w:rsid w:val="00D00B6E"/>
    <w:rsid w:val="00D00B8A"/>
    <w:rsid w:val="00D00B8B"/>
    <w:rsid w:val="00D00D0F"/>
    <w:rsid w:val="00D00D14"/>
    <w:rsid w:val="00D00D22"/>
    <w:rsid w:val="00D00D64"/>
    <w:rsid w:val="00D00F15"/>
    <w:rsid w:val="00D00FC6"/>
    <w:rsid w:val="00D010BE"/>
    <w:rsid w:val="00D01139"/>
    <w:rsid w:val="00D01149"/>
    <w:rsid w:val="00D01187"/>
    <w:rsid w:val="00D01243"/>
    <w:rsid w:val="00D01265"/>
    <w:rsid w:val="00D012BB"/>
    <w:rsid w:val="00D012E3"/>
    <w:rsid w:val="00D01330"/>
    <w:rsid w:val="00D01658"/>
    <w:rsid w:val="00D01678"/>
    <w:rsid w:val="00D018E9"/>
    <w:rsid w:val="00D019A5"/>
    <w:rsid w:val="00D019E8"/>
    <w:rsid w:val="00D01A86"/>
    <w:rsid w:val="00D01AF2"/>
    <w:rsid w:val="00D01C13"/>
    <w:rsid w:val="00D01CB8"/>
    <w:rsid w:val="00D01D09"/>
    <w:rsid w:val="00D01DC8"/>
    <w:rsid w:val="00D020AB"/>
    <w:rsid w:val="00D021CC"/>
    <w:rsid w:val="00D0226B"/>
    <w:rsid w:val="00D0238A"/>
    <w:rsid w:val="00D023E8"/>
    <w:rsid w:val="00D02408"/>
    <w:rsid w:val="00D024AC"/>
    <w:rsid w:val="00D024E2"/>
    <w:rsid w:val="00D024F6"/>
    <w:rsid w:val="00D024F7"/>
    <w:rsid w:val="00D0251F"/>
    <w:rsid w:val="00D02550"/>
    <w:rsid w:val="00D026DC"/>
    <w:rsid w:val="00D02756"/>
    <w:rsid w:val="00D0280B"/>
    <w:rsid w:val="00D028B1"/>
    <w:rsid w:val="00D02A2B"/>
    <w:rsid w:val="00D02AAC"/>
    <w:rsid w:val="00D02D03"/>
    <w:rsid w:val="00D02E30"/>
    <w:rsid w:val="00D02FB6"/>
    <w:rsid w:val="00D02FE8"/>
    <w:rsid w:val="00D0317E"/>
    <w:rsid w:val="00D0325F"/>
    <w:rsid w:val="00D03394"/>
    <w:rsid w:val="00D033E9"/>
    <w:rsid w:val="00D0350F"/>
    <w:rsid w:val="00D03683"/>
    <w:rsid w:val="00D036EC"/>
    <w:rsid w:val="00D03760"/>
    <w:rsid w:val="00D03870"/>
    <w:rsid w:val="00D03914"/>
    <w:rsid w:val="00D03979"/>
    <w:rsid w:val="00D03A35"/>
    <w:rsid w:val="00D03A54"/>
    <w:rsid w:val="00D03B71"/>
    <w:rsid w:val="00D03B7D"/>
    <w:rsid w:val="00D03D4A"/>
    <w:rsid w:val="00D03DF4"/>
    <w:rsid w:val="00D03E27"/>
    <w:rsid w:val="00D03E6B"/>
    <w:rsid w:val="00D03ED2"/>
    <w:rsid w:val="00D03FC2"/>
    <w:rsid w:val="00D040D9"/>
    <w:rsid w:val="00D04159"/>
    <w:rsid w:val="00D04331"/>
    <w:rsid w:val="00D043DF"/>
    <w:rsid w:val="00D04434"/>
    <w:rsid w:val="00D04524"/>
    <w:rsid w:val="00D04646"/>
    <w:rsid w:val="00D04656"/>
    <w:rsid w:val="00D0473E"/>
    <w:rsid w:val="00D0490E"/>
    <w:rsid w:val="00D04AB9"/>
    <w:rsid w:val="00D04B66"/>
    <w:rsid w:val="00D04C2C"/>
    <w:rsid w:val="00D04C7A"/>
    <w:rsid w:val="00D04E19"/>
    <w:rsid w:val="00D04EDC"/>
    <w:rsid w:val="00D050BC"/>
    <w:rsid w:val="00D05136"/>
    <w:rsid w:val="00D052A0"/>
    <w:rsid w:val="00D05368"/>
    <w:rsid w:val="00D05384"/>
    <w:rsid w:val="00D055B2"/>
    <w:rsid w:val="00D05777"/>
    <w:rsid w:val="00D05A0C"/>
    <w:rsid w:val="00D05A15"/>
    <w:rsid w:val="00D05A6E"/>
    <w:rsid w:val="00D05AA5"/>
    <w:rsid w:val="00D05AAE"/>
    <w:rsid w:val="00D05AB4"/>
    <w:rsid w:val="00D05C15"/>
    <w:rsid w:val="00D05E14"/>
    <w:rsid w:val="00D05E5A"/>
    <w:rsid w:val="00D05EFF"/>
    <w:rsid w:val="00D05FC3"/>
    <w:rsid w:val="00D061BB"/>
    <w:rsid w:val="00D06215"/>
    <w:rsid w:val="00D06253"/>
    <w:rsid w:val="00D0627C"/>
    <w:rsid w:val="00D062FE"/>
    <w:rsid w:val="00D06493"/>
    <w:rsid w:val="00D0652C"/>
    <w:rsid w:val="00D065E7"/>
    <w:rsid w:val="00D065F4"/>
    <w:rsid w:val="00D06601"/>
    <w:rsid w:val="00D068E5"/>
    <w:rsid w:val="00D0690C"/>
    <w:rsid w:val="00D0697F"/>
    <w:rsid w:val="00D06980"/>
    <w:rsid w:val="00D06A57"/>
    <w:rsid w:val="00D06B40"/>
    <w:rsid w:val="00D06BD9"/>
    <w:rsid w:val="00D06D42"/>
    <w:rsid w:val="00D06DE3"/>
    <w:rsid w:val="00D06E3D"/>
    <w:rsid w:val="00D0700D"/>
    <w:rsid w:val="00D070E5"/>
    <w:rsid w:val="00D07105"/>
    <w:rsid w:val="00D07133"/>
    <w:rsid w:val="00D0717B"/>
    <w:rsid w:val="00D07216"/>
    <w:rsid w:val="00D07239"/>
    <w:rsid w:val="00D07296"/>
    <w:rsid w:val="00D07581"/>
    <w:rsid w:val="00D076A0"/>
    <w:rsid w:val="00D07728"/>
    <w:rsid w:val="00D07891"/>
    <w:rsid w:val="00D078A3"/>
    <w:rsid w:val="00D07BEA"/>
    <w:rsid w:val="00D07C15"/>
    <w:rsid w:val="00D07D25"/>
    <w:rsid w:val="00D07D4B"/>
    <w:rsid w:val="00D07D5C"/>
    <w:rsid w:val="00D07E50"/>
    <w:rsid w:val="00D07E81"/>
    <w:rsid w:val="00D07F59"/>
    <w:rsid w:val="00D07F8C"/>
    <w:rsid w:val="00D10043"/>
    <w:rsid w:val="00D10053"/>
    <w:rsid w:val="00D10139"/>
    <w:rsid w:val="00D1015A"/>
    <w:rsid w:val="00D101E8"/>
    <w:rsid w:val="00D103DE"/>
    <w:rsid w:val="00D10447"/>
    <w:rsid w:val="00D104D6"/>
    <w:rsid w:val="00D105A7"/>
    <w:rsid w:val="00D105DE"/>
    <w:rsid w:val="00D10665"/>
    <w:rsid w:val="00D10674"/>
    <w:rsid w:val="00D10875"/>
    <w:rsid w:val="00D1095E"/>
    <w:rsid w:val="00D109CA"/>
    <w:rsid w:val="00D10A3A"/>
    <w:rsid w:val="00D10A60"/>
    <w:rsid w:val="00D10B01"/>
    <w:rsid w:val="00D10B28"/>
    <w:rsid w:val="00D10B83"/>
    <w:rsid w:val="00D10CA9"/>
    <w:rsid w:val="00D10F72"/>
    <w:rsid w:val="00D11005"/>
    <w:rsid w:val="00D11040"/>
    <w:rsid w:val="00D1108C"/>
    <w:rsid w:val="00D110A6"/>
    <w:rsid w:val="00D11225"/>
    <w:rsid w:val="00D1143F"/>
    <w:rsid w:val="00D11560"/>
    <w:rsid w:val="00D115AC"/>
    <w:rsid w:val="00D1171A"/>
    <w:rsid w:val="00D11848"/>
    <w:rsid w:val="00D1188E"/>
    <w:rsid w:val="00D11957"/>
    <w:rsid w:val="00D119C1"/>
    <w:rsid w:val="00D11B30"/>
    <w:rsid w:val="00D11BEA"/>
    <w:rsid w:val="00D11C57"/>
    <w:rsid w:val="00D11CFE"/>
    <w:rsid w:val="00D11E5E"/>
    <w:rsid w:val="00D11F1D"/>
    <w:rsid w:val="00D11FEC"/>
    <w:rsid w:val="00D1205E"/>
    <w:rsid w:val="00D12095"/>
    <w:rsid w:val="00D12111"/>
    <w:rsid w:val="00D1218F"/>
    <w:rsid w:val="00D122E6"/>
    <w:rsid w:val="00D122ED"/>
    <w:rsid w:val="00D123D8"/>
    <w:rsid w:val="00D12490"/>
    <w:rsid w:val="00D1250F"/>
    <w:rsid w:val="00D125F4"/>
    <w:rsid w:val="00D12794"/>
    <w:rsid w:val="00D12950"/>
    <w:rsid w:val="00D129A4"/>
    <w:rsid w:val="00D12BED"/>
    <w:rsid w:val="00D12C55"/>
    <w:rsid w:val="00D12C56"/>
    <w:rsid w:val="00D12D83"/>
    <w:rsid w:val="00D12DCF"/>
    <w:rsid w:val="00D12DE7"/>
    <w:rsid w:val="00D12FB1"/>
    <w:rsid w:val="00D130CB"/>
    <w:rsid w:val="00D13188"/>
    <w:rsid w:val="00D13197"/>
    <w:rsid w:val="00D1331A"/>
    <w:rsid w:val="00D13330"/>
    <w:rsid w:val="00D1336A"/>
    <w:rsid w:val="00D1341E"/>
    <w:rsid w:val="00D1344C"/>
    <w:rsid w:val="00D134CC"/>
    <w:rsid w:val="00D135AA"/>
    <w:rsid w:val="00D13625"/>
    <w:rsid w:val="00D13637"/>
    <w:rsid w:val="00D137A9"/>
    <w:rsid w:val="00D13837"/>
    <w:rsid w:val="00D13939"/>
    <w:rsid w:val="00D1399B"/>
    <w:rsid w:val="00D139AF"/>
    <w:rsid w:val="00D13B69"/>
    <w:rsid w:val="00D13BD7"/>
    <w:rsid w:val="00D13BE4"/>
    <w:rsid w:val="00D13C36"/>
    <w:rsid w:val="00D13CD0"/>
    <w:rsid w:val="00D13CFD"/>
    <w:rsid w:val="00D13D94"/>
    <w:rsid w:val="00D13DBC"/>
    <w:rsid w:val="00D13E1A"/>
    <w:rsid w:val="00D13F25"/>
    <w:rsid w:val="00D140E8"/>
    <w:rsid w:val="00D143BA"/>
    <w:rsid w:val="00D143BE"/>
    <w:rsid w:val="00D143C9"/>
    <w:rsid w:val="00D144F4"/>
    <w:rsid w:val="00D1459A"/>
    <w:rsid w:val="00D146FA"/>
    <w:rsid w:val="00D1479E"/>
    <w:rsid w:val="00D14886"/>
    <w:rsid w:val="00D148E4"/>
    <w:rsid w:val="00D14933"/>
    <w:rsid w:val="00D14965"/>
    <w:rsid w:val="00D14998"/>
    <w:rsid w:val="00D149A4"/>
    <w:rsid w:val="00D14A34"/>
    <w:rsid w:val="00D14AA5"/>
    <w:rsid w:val="00D14AD7"/>
    <w:rsid w:val="00D14AF3"/>
    <w:rsid w:val="00D14BB7"/>
    <w:rsid w:val="00D14DE6"/>
    <w:rsid w:val="00D14E22"/>
    <w:rsid w:val="00D14EB5"/>
    <w:rsid w:val="00D14F42"/>
    <w:rsid w:val="00D15088"/>
    <w:rsid w:val="00D15089"/>
    <w:rsid w:val="00D150B7"/>
    <w:rsid w:val="00D15164"/>
    <w:rsid w:val="00D15237"/>
    <w:rsid w:val="00D15283"/>
    <w:rsid w:val="00D153BB"/>
    <w:rsid w:val="00D154A2"/>
    <w:rsid w:val="00D1556F"/>
    <w:rsid w:val="00D15611"/>
    <w:rsid w:val="00D156BD"/>
    <w:rsid w:val="00D157D9"/>
    <w:rsid w:val="00D157DE"/>
    <w:rsid w:val="00D1591F"/>
    <w:rsid w:val="00D159DA"/>
    <w:rsid w:val="00D15AE8"/>
    <w:rsid w:val="00D15B36"/>
    <w:rsid w:val="00D15C5A"/>
    <w:rsid w:val="00D15CEF"/>
    <w:rsid w:val="00D15D63"/>
    <w:rsid w:val="00D15DD6"/>
    <w:rsid w:val="00D15E56"/>
    <w:rsid w:val="00D16154"/>
    <w:rsid w:val="00D16198"/>
    <w:rsid w:val="00D16315"/>
    <w:rsid w:val="00D16402"/>
    <w:rsid w:val="00D1643F"/>
    <w:rsid w:val="00D1656A"/>
    <w:rsid w:val="00D165C7"/>
    <w:rsid w:val="00D166F3"/>
    <w:rsid w:val="00D16791"/>
    <w:rsid w:val="00D1682C"/>
    <w:rsid w:val="00D1683A"/>
    <w:rsid w:val="00D168BB"/>
    <w:rsid w:val="00D168CD"/>
    <w:rsid w:val="00D16997"/>
    <w:rsid w:val="00D16A4B"/>
    <w:rsid w:val="00D16A9D"/>
    <w:rsid w:val="00D16AFA"/>
    <w:rsid w:val="00D16DA6"/>
    <w:rsid w:val="00D16DB1"/>
    <w:rsid w:val="00D16DF6"/>
    <w:rsid w:val="00D16E11"/>
    <w:rsid w:val="00D16ED4"/>
    <w:rsid w:val="00D16EF8"/>
    <w:rsid w:val="00D16FFA"/>
    <w:rsid w:val="00D170E4"/>
    <w:rsid w:val="00D17206"/>
    <w:rsid w:val="00D1722F"/>
    <w:rsid w:val="00D17413"/>
    <w:rsid w:val="00D17443"/>
    <w:rsid w:val="00D174AD"/>
    <w:rsid w:val="00D17545"/>
    <w:rsid w:val="00D17671"/>
    <w:rsid w:val="00D1779B"/>
    <w:rsid w:val="00D1783B"/>
    <w:rsid w:val="00D17979"/>
    <w:rsid w:val="00D179E0"/>
    <w:rsid w:val="00D17A0A"/>
    <w:rsid w:val="00D17C23"/>
    <w:rsid w:val="00D17C30"/>
    <w:rsid w:val="00D17CAB"/>
    <w:rsid w:val="00D17D86"/>
    <w:rsid w:val="00D17DDF"/>
    <w:rsid w:val="00D17DFC"/>
    <w:rsid w:val="00D17F20"/>
    <w:rsid w:val="00D17F6D"/>
    <w:rsid w:val="00D17F6E"/>
    <w:rsid w:val="00D200E2"/>
    <w:rsid w:val="00D20211"/>
    <w:rsid w:val="00D20212"/>
    <w:rsid w:val="00D2029B"/>
    <w:rsid w:val="00D202C7"/>
    <w:rsid w:val="00D203DD"/>
    <w:rsid w:val="00D20514"/>
    <w:rsid w:val="00D20525"/>
    <w:rsid w:val="00D20568"/>
    <w:rsid w:val="00D205DA"/>
    <w:rsid w:val="00D20616"/>
    <w:rsid w:val="00D2066D"/>
    <w:rsid w:val="00D20793"/>
    <w:rsid w:val="00D207EC"/>
    <w:rsid w:val="00D20924"/>
    <w:rsid w:val="00D20938"/>
    <w:rsid w:val="00D20E6D"/>
    <w:rsid w:val="00D20EC9"/>
    <w:rsid w:val="00D20ED2"/>
    <w:rsid w:val="00D20F26"/>
    <w:rsid w:val="00D20F3F"/>
    <w:rsid w:val="00D20FA6"/>
    <w:rsid w:val="00D21041"/>
    <w:rsid w:val="00D210AD"/>
    <w:rsid w:val="00D210D8"/>
    <w:rsid w:val="00D211D3"/>
    <w:rsid w:val="00D212F3"/>
    <w:rsid w:val="00D2136E"/>
    <w:rsid w:val="00D213F3"/>
    <w:rsid w:val="00D21707"/>
    <w:rsid w:val="00D217C5"/>
    <w:rsid w:val="00D21858"/>
    <w:rsid w:val="00D218BE"/>
    <w:rsid w:val="00D21AEB"/>
    <w:rsid w:val="00D21B17"/>
    <w:rsid w:val="00D21E0E"/>
    <w:rsid w:val="00D21E52"/>
    <w:rsid w:val="00D21F06"/>
    <w:rsid w:val="00D21F8B"/>
    <w:rsid w:val="00D220F9"/>
    <w:rsid w:val="00D22152"/>
    <w:rsid w:val="00D2220A"/>
    <w:rsid w:val="00D22254"/>
    <w:rsid w:val="00D22302"/>
    <w:rsid w:val="00D22312"/>
    <w:rsid w:val="00D223F9"/>
    <w:rsid w:val="00D2251B"/>
    <w:rsid w:val="00D225FB"/>
    <w:rsid w:val="00D22653"/>
    <w:rsid w:val="00D2269F"/>
    <w:rsid w:val="00D226E8"/>
    <w:rsid w:val="00D227E7"/>
    <w:rsid w:val="00D22834"/>
    <w:rsid w:val="00D2289D"/>
    <w:rsid w:val="00D228AE"/>
    <w:rsid w:val="00D229FE"/>
    <w:rsid w:val="00D22A8A"/>
    <w:rsid w:val="00D22B04"/>
    <w:rsid w:val="00D22BE2"/>
    <w:rsid w:val="00D22BFC"/>
    <w:rsid w:val="00D22DF8"/>
    <w:rsid w:val="00D22E2E"/>
    <w:rsid w:val="00D22E7F"/>
    <w:rsid w:val="00D2300F"/>
    <w:rsid w:val="00D2307E"/>
    <w:rsid w:val="00D2308A"/>
    <w:rsid w:val="00D230E9"/>
    <w:rsid w:val="00D2319E"/>
    <w:rsid w:val="00D23286"/>
    <w:rsid w:val="00D232E5"/>
    <w:rsid w:val="00D23442"/>
    <w:rsid w:val="00D234F0"/>
    <w:rsid w:val="00D234F4"/>
    <w:rsid w:val="00D2358E"/>
    <w:rsid w:val="00D2363E"/>
    <w:rsid w:val="00D2367F"/>
    <w:rsid w:val="00D236E5"/>
    <w:rsid w:val="00D237B6"/>
    <w:rsid w:val="00D2387A"/>
    <w:rsid w:val="00D2388D"/>
    <w:rsid w:val="00D238DB"/>
    <w:rsid w:val="00D239BC"/>
    <w:rsid w:val="00D239CA"/>
    <w:rsid w:val="00D239D1"/>
    <w:rsid w:val="00D23A44"/>
    <w:rsid w:val="00D23BA9"/>
    <w:rsid w:val="00D23CFD"/>
    <w:rsid w:val="00D23D5B"/>
    <w:rsid w:val="00D23DDE"/>
    <w:rsid w:val="00D23F91"/>
    <w:rsid w:val="00D24091"/>
    <w:rsid w:val="00D24128"/>
    <w:rsid w:val="00D24224"/>
    <w:rsid w:val="00D2438D"/>
    <w:rsid w:val="00D24426"/>
    <w:rsid w:val="00D24478"/>
    <w:rsid w:val="00D24694"/>
    <w:rsid w:val="00D247AB"/>
    <w:rsid w:val="00D24857"/>
    <w:rsid w:val="00D24A03"/>
    <w:rsid w:val="00D24A6A"/>
    <w:rsid w:val="00D24C7B"/>
    <w:rsid w:val="00D24CAD"/>
    <w:rsid w:val="00D24E97"/>
    <w:rsid w:val="00D24F11"/>
    <w:rsid w:val="00D24FEF"/>
    <w:rsid w:val="00D25014"/>
    <w:rsid w:val="00D2508E"/>
    <w:rsid w:val="00D25306"/>
    <w:rsid w:val="00D253E9"/>
    <w:rsid w:val="00D25482"/>
    <w:rsid w:val="00D25605"/>
    <w:rsid w:val="00D257AD"/>
    <w:rsid w:val="00D25829"/>
    <w:rsid w:val="00D25850"/>
    <w:rsid w:val="00D2590C"/>
    <w:rsid w:val="00D259B8"/>
    <w:rsid w:val="00D25A0A"/>
    <w:rsid w:val="00D25A57"/>
    <w:rsid w:val="00D25AA4"/>
    <w:rsid w:val="00D25B45"/>
    <w:rsid w:val="00D25CAC"/>
    <w:rsid w:val="00D25D8C"/>
    <w:rsid w:val="00D25E1A"/>
    <w:rsid w:val="00D25F11"/>
    <w:rsid w:val="00D26153"/>
    <w:rsid w:val="00D261AC"/>
    <w:rsid w:val="00D262F3"/>
    <w:rsid w:val="00D263E7"/>
    <w:rsid w:val="00D2640B"/>
    <w:rsid w:val="00D26451"/>
    <w:rsid w:val="00D265A0"/>
    <w:rsid w:val="00D26622"/>
    <w:rsid w:val="00D26653"/>
    <w:rsid w:val="00D266A2"/>
    <w:rsid w:val="00D2676C"/>
    <w:rsid w:val="00D2686E"/>
    <w:rsid w:val="00D26915"/>
    <w:rsid w:val="00D26B0F"/>
    <w:rsid w:val="00D26B32"/>
    <w:rsid w:val="00D26D9D"/>
    <w:rsid w:val="00D26DE8"/>
    <w:rsid w:val="00D26E54"/>
    <w:rsid w:val="00D26E93"/>
    <w:rsid w:val="00D26F89"/>
    <w:rsid w:val="00D27011"/>
    <w:rsid w:val="00D27106"/>
    <w:rsid w:val="00D2715B"/>
    <w:rsid w:val="00D271BF"/>
    <w:rsid w:val="00D27298"/>
    <w:rsid w:val="00D272AF"/>
    <w:rsid w:val="00D272B7"/>
    <w:rsid w:val="00D27478"/>
    <w:rsid w:val="00D275D9"/>
    <w:rsid w:val="00D275F2"/>
    <w:rsid w:val="00D2762D"/>
    <w:rsid w:val="00D27643"/>
    <w:rsid w:val="00D276CD"/>
    <w:rsid w:val="00D27712"/>
    <w:rsid w:val="00D278E6"/>
    <w:rsid w:val="00D27957"/>
    <w:rsid w:val="00D27A35"/>
    <w:rsid w:val="00D27AF8"/>
    <w:rsid w:val="00D27BB6"/>
    <w:rsid w:val="00D27C96"/>
    <w:rsid w:val="00D27CFE"/>
    <w:rsid w:val="00D27DE1"/>
    <w:rsid w:val="00D27E9B"/>
    <w:rsid w:val="00D27F67"/>
    <w:rsid w:val="00D27FE9"/>
    <w:rsid w:val="00D3029E"/>
    <w:rsid w:val="00D30301"/>
    <w:rsid w:val="00D30312"/>
    <w:rsid w:val="00D30367"/>
    <w:rsid w:val="00D303B5"/>
    <w:rsid w:val="00D3049B"/>
    <w:rsid w:val="00D3049C"/>
    <w:rsid w:val="00D30641"/>
    <w:rsid w:val="00D306AD"/>
    <w:rsid w:val="00D306DF"/>
    <w:rsid w:val="00D30862"/>
    <w:rsid w:val="00D308E5"/>
    <w:rsid w:val="00D30939"/>
    <w:rsid w:val="00D30ADD"/>
    <w:rsid w:val="00D30B44"/>
    <w:rsid w:val="00D30BD1"/>
    <w:rsid w:val="00D30CA7"/>
    <w:rsid w:val="00D30E10"/>
    <w:rsid w:val="00D30E8E"/>
    <w:rsid w:val="00D30FC1"/>
    <w:rsid w:val="00D30FDE"/>
    <w:rsid w:val="00D31068"/>
    <w:rsid w:val="00D3118B"/>
    <w:rsid w:val="00D31398"/>
    <w:rsid w:val="00D3145E"/>
    <w:rsid w:val="00D314CC"/>
    <w:rsid w:val="00D31595"/>
    <w:rsid w:val="00D31709"/>
    <w:rsid w:val="00D31727"/>
    <w:rsid w:val="00D318D9"/>
    <w:rsid w:val="00D31A00"/>
    <w:rsid w:val="00D31A20"/>
    <w:rsid w:val="00D31AEA"/>
    <w:rsid w:val="00D31B12"/>
    <w:rsid w:val="00D31B71"/>
    <w:rsid w:val="00D31C22"/>
    <w:rsid w:val="00D31C2C"/>
    <w:rsid w:val="00D31EEA"/>
    <w:rsid w:val="00D31F1F"/>
    <w:rsid w:val="00D31F2A"/>
    <w:rsid w:val="00D31F7B"/>
    <w:rsid w:val="00D31F88"/>
    <w:rsid w:val="00D31FDA"/>
    <w:rsid w:val="00D3214D"/>
    <w:rsid w:val="00D32156"/>
    <w:rsid w:val="00D322D9"/>
    <w:rsid w:val="00D3231E"/>
    <w:rsid w:val="00D32353"/>
    <w:rsid w:val="00D323A7"/>
    <w:rsid w:val="00D32545"/>
    <w:rsid w:val="00D3264F"/>
    <w:rsid w:val="00D327D0"/>
    <w:rsid w:val="00D32839"/>
    <w:rsid w:val="00D328E9"/>
    <w:rsid w:val="00D328FA"/>
    <w:rsid w:val="00D32934"/>
    <w:rsid w:val="00D32A21"/>
    <w:rsid w:val="00D32B32"/>
    <w:rsid w:val="00D32B4D"/>
    <w:rsid w:val="00D32BC0"/>
    <w:rsid w:val="00D32C6A"/>
    <w:rsid w:val="00D32EF2"/>
    <w:rsid w:val="00D32F05"/>
    <w:rsid w:val="00D330A2"/>
    <w:rsid w:val="00D33105"/>
    <w:rsid w:val="00D331B5"/>
    <w:rsid w:val="00D3323E"/>
    <w:rsid w:val="00D33373"/>
    <w:rsid w:val="00D333EE"/>
    <w:rsid w:val="00D33576"/>
    <w:rsid w:val="00D336B3"/>
    <w:rsid w:val="00D336B4"/>
    <w:rsid w:val="00D337D2"/>
    <w:rsid w:val="00D337FD"/>
    <w:rsid w:val="00D33806"/>
    <w:rsid w:val="00D33AC9"/>
    <w:rsid w:val="00D33CE3"/>
    <w:rsid w:val="00D33DA6"/>
    <w:rsid w:val="00D33DDF"/>
    <w:rsid w:val="00D33E13"/>
    <w:rsid w:val="00D33E32"/>
    <w:rsid w:val="00D33E94"/>
    <w:rsid w:val="00D33ECA"/>
    <w:rsid w:val="00D33F82"/>
    <w:rsid w:val="00D341C9"/>
    <w:rsid w:val="00D34372"/>
    <w:rsid w:val="00D34395"/>
    <w:rsid w:val="00D343A7"/>
    <w:rsid w:val="00D343FF"/>
    <w:rsid w:val="00D34435"/>
    <w:rsid w:val="00D3452F"/>
    <w:rsid w:val="00D345C8"/>
    <w:rsid w:val="00D345EE"/>
    <w:rsid w:val="00D34608"/>
    <w:rsid w:val="00D34627"/>
    <w:rsid w:val="00D3469A"/>
    <w:rsid w:val="00D347CC"/>
    <w:rsid w:val="00D34829"/>
    <w:rsid w:val="00D34853"/>
    <w:rsid w:val="00D34886"/>
    <w:rsid w:val="00D34A5E"/>
    <w:rsid w:val="00D34AFE"/>
    <w:rsid w:val="00D34B18"/>
    <w:rsid w:val="00D34B3E"/>
    <w:rsid w:val="00D34C51"/>
    <w:rsid w:val="00D34D1B"/>
    <w:rsid w:val="00D34D23"/>
    <w:rsid w:val="00D34EAF"/>
    <w:rsid w:val="00D34EDC"/>
    <w:rsid w:val="00D34F77"/>
    <w:rsid w:val="00D35273"/>
    <w:rsid w:val="00D35306"/>
    <w:rsid w:val="00D353BF"/>
    <w:rsid w:val="00D354EB"/>
    <w:rsid w:val="00D3571F"/>
    <w:rsid w:val="00D357B8"/>
    <w:rsid w:val="00D3580F"/>
    <w:rsid w:val="00D35819"/>
    <w:rsid w:val="00D35BC0"/>
    <w:rsid w:val="00D35CF7"/>
    <w:rsid w:val="00D35D0A"/>
    <w:rsid w:val="00D35D15"/>
    <w:rsid w:val="00D35DB5"/>
    <w:rsid w:val="00D35E7E"/>
    <w:rsid w:val="00D35EE6"/>
    <w:rsid w:val="00D35FF1"/>
    <w:rsid w:val="00D3611E"/>
    <w:rsid w:val="00D363DA"/>
    <w:rsid w:val="00D3654B"/>
    <w:rsid w:val="00D365E7"/>
    <w:rsid w:val="00D36607"/>
    <w:rsid w:val="00D36731"/>
    <w:rsid w:val="00D3673B"/>
    <w:rsid w:val="00D367E4"/>
    <w:rsid w:val="00D367EC"/>
    <w:rsid w:val="00D3683B"/>
    <w:rsid w:val="00D368A4"/>
    <w:rsid w:val="00D369F3"/>
    <w:rsid w:val="00D36ADE"/>
    <w:rsid w:val="00D36C0E"/>
    <w:rsid w:val="00D36C6B"/>
    <w:rsid w:val="00D36C81"/>
    <w:rsid w:val="00D36CED"/>
    <w:rsid w:val="00D36E5C"/>
    <w:rsid w:val="00D36E89"/>
    <w:rsid w:val="00D36F18"/>
    <w:rsid w:val="00D3707D"/>
    <w:rsid w:val="00D370ED"/>
    <w:rsid w:val="00D37139"/>
    <w:rsid w:val="00D371B1"/>
    <w:rsid w:val="00D371E3"/>
    <w:rsid w:val="00D3722C"/>
    <w:rsid w:val="00D3737E"/>
    <w:rsid w:val="00D37479"/>
    <w:rsid w:val="00D374FA"/>
    <w:rsid w:val="00D37555"/>
    <w:rsid w:val="00D37669"/>
    <w:rsid w:val="00D3767C"/>
    <w:rsid w:val="00D37724"/>
    <w:rsid w:val="00D37745"/>
    <w:rsid w:val="00D377F1"/>
    <w:rsid w:val="00D37897"/>
    <w:rsid w:val="00D378A7"/>
    <w:rsid w:val="00D379A6"/>
    <w:rsid w:val="00D37AD8"/>
    <w:rsid w:val="00D37AEA"/>
    <w:rsid w:val="00D37AF2"/>
    <w:rsid w:val="00D37BDC"/>
    <w:rsid w:val="00D37C48"/>
    <w:rsid w:val="00D37CA0"/>
    <w:rsid w:val="00D37D5C"/>
    <w:rsid w:val="00D37EA4"/>
    <w:rsid w:val="00D37EE0"/>
    <w:rsid w:val="00D37F44"/>
    <w:rsid w:val="00D37FCE"/>
    <w:rsid w:val="00D40030"/>
    <w:rsid w:val="00D40059"/>
    <w:rsid w:val="00D402CF"/>
    <w:rsid w:val="00D402E3"/>
    <w:rsid w:val="00D40436"/>
    <w:rsid w:val="00D404C7"/>
    <w:rsid w:val="00D404FB"/>
    <w:rsid w:val="00D40528"/>
    <w:rsid w:val="00D40561"/>
    <w:rsid w:val="00D405CE"/>
    <w:rsid w:val="00D40633"/>
    <w:rsid w:val="00D40726"/>
    <w:rsid w:val="00D40737"/>
    <w:rsid w:val="00D40767"/>
    <w:rsid w:val="00D407DA"/>
    <w:rsid w:val="00D4090E"/>
    <w:rsid w:val="00D4092F"/>
    <w:rsid w:val="00D40B10"/>
    <w:rsid w:val="00D40CA6"/>
    <w:rsid w:val="00D40DCB"/>
    <w:rsid w:val="00D40EE1"/>
    <w:rsid w:val="00D40F58"/>
    <w:rsid w:val="00D4110C"/>
    <w:rsid w:val="00D411F5"/>
    <w:rsid w:val="00D41227"/>
    <w:rsid w:val="00D412F5"/>
    <w:rsid w:val="00D4139D"/>
    <w:rsid w:val="00D413D5"/>
    <w:rsid w:val="00D413FD"/>
    <w:rsid w:val="00D41482"/>
    <w:rsid w:val="00D41502"/>
    <w:rsid w:val="00D4157E"/>
    <w:rsid w:val="00D417FD"/>
    <w:rsid w:val="00D418BF"/>
    <w:rsid w:val="00D418D7"/>
    <w:rsid w:val="00D4194A"/>
    <w:rsid w:val="00D419C6"/>
    <w:rsid w:val="00D419ED"/>
    <w:rsid w:val="00D41B9D"/>
    <w:rsid w:val="00D41C92"/>
    <w:rsid w:val="00D41DCB"/>
    <w:rsid w:val="00D41E3F"/>
    <w:rsid w:val="00D41F86"/>
    <w:rsid w:val="00D41FD6"/>
    <w:rsid w:val="00D420E3"/>
    <w:rsid w:val="00D42296"/>
    <w:rsid w:val="00D422FD"/>
    <w:rsid w:val="00D4235E"/>
    <w:rsid w:val="00D423B5"/>
    <w:rsid w:val="00D42908"/>
    <w:rsid w:val="00D42A67"/>
    <w:rsid w:val="00D42B38"/>
    <w:rsid w:val="00D42B4C"/>
    <w:rsid w:val="00D42C5B"/>
    <w:rsid w:val="00D42C77"/>
    <w:rsid w:val="00D42D1C"/>
    <w:rsid w:val="00D42DFE"/>
    <w:rsid w:val="00D42E2B"/>
    <w:rsid w:val="00D43062"/>
    <w:rsid w:val="00D43092"/>
    <w:rsid w:val="00D43142"/>
    <w:rsid w:val="00D434AE"/>
    <w:rsid w:val="00D43548"/>
    <w:rsid w:val="00D43576"/>
    <w:rsid w:val="00D43620"/>
    <w:rsid w:val="00D4362F"/>
    <w:rsid w:val="00D43651"/>
    <w:rsid w:val="00D43728"/>
    <w:rsid w:val="00D43810"/>
    <w:rsid w:val="00D4382A"/>
    <w:rsid w:val="00D43908"/>
    <w:rsid w:val="00D4399E"/>
    <w:rsid w:val="00D43B5E"/>
    <w:rsid w:val="00D43E76"/>
    <w:rsid w:val="00D43E8B"/>
    <w:rsid w:val="00D43EC4"/>
    <w:rsid w:val="00D43FAB"/>
    <w:rsid w:val="00D44153"/>
    <w:rsid w:val="00D441EF"/>
    <w:rsid w:val="00D44331"/>
    <w:rsid w:val="00D44375"/>
    <w:rsid w:val="00D443FA"/>
    <w:rsid w:val="00D4448C"/>
    <w:rsid w:val="00D44565"/>
    <w:rsid w:val="00D44694"/>
    <w:rsid w:val="00D44743"/>
    <w:rsid w:val="00D4493A"/>
    <w:rsid w:val="00D4498C"/>
    <w:rsid w:val="00D4498D"/>
    <w:rsid w:val="00D44ABF"/>
    <w:rsid w:val="00D44C3F"/>
    <w:rsid w:val="00D44CF8"/>
    <w:rsid w:val="00D44D0A"/>
    <w:rsid w:val="00D44DE8"/>
    <w:rsid w:val="00D44E6F"/>
    <w:rsid w:val="00D44F6D"/>
    <w:rsid w:val="00D44F8B"/>
    <w:rsid w:val="00D451A3"/>
    <w:rsid w:val="00D452DA"/>
    <w:rsid w:val="00D453C5"/>
    <w:rsid w:val="00D453DF"/>
    <w:rsid w:val="00D453F3"/>
    <w:rsid w:val="00D45424"/>
    <w:rsid w:val="00D45485"/>
    <w:rsid w:val="00D456A0"/>
    <w:rsid w:val="00D456D6"/>
    <w:rsid w:val="00D4573B"/>
    <w:rsid w:val="00D45806"/>
    <w:rsid w:val="00D45830"/>
    <w:rsid w:val="00D4589A"/>
    <w:rsid w:val="00D458CE"/>
    <w:rsid w:val="00D458DB"/>
    <w:rsid w:val="00D458F6"/>
    <w:rsid w:val="00D4595E"/>
    <w:rsid w:val="00D45AFB"/>
    <w:rsid w:val="00D45B8F"/>
    <w:rsid w:val="00D45C29"/>
    <w:rsid w:val="00D45C34"/>
    <w:rsid w:val="00D45C8C"/>
    <w:rsid w:val="00D45DCB"/>
    <w:rsid w:val="00D45DCC"/>
    <w:rsid w:val="00D45E26"/>
    <w:rsid w:val="00D45F51"/>
    <w:rsid w:val="00D4606B"/>
    <w:rsid w:val="00D460F4"/>
    <w:rsid w:val="00D46130"/>
    <w:rsid w:val="00D46180"/>
    <w:rsid w:val="00D461AC"/>
    <w:rsid w:val="00D4627C"/>
    <w:rsid w:val="00D46287"/>
    <w:rsid w:val="00D46388"/>
    <w:rsid w:val="00D463B9"/>
    <w:rsid w:val="00D46463"/>
    <w:rsid w:val="00D4668F"/>
    <w:rsid w:val="00D46912"/>
    <w:rsid w:val="00D46A89"/>
    <w:rsid w:val="00D46B24"/>
    <w:rsid w:val="00D46B5C"/>
    <w:rsid w:val="00D46B87"/>
    <w:rsid w:val="00D46C9B"/>
    <w:rsid w:val="00D46CA2"/>
    <w:rsid w:val="00D46E1A"/>
    <w:rsid w:val="00D46EA2"/>
    <w:rsid w:val="00D46F40"/>
    <w:rsid w:val="00D4709D"/>
    <w:rsid w:val="00D4714A"/>
    <w:rsid w:val="00D47169"/>
    <w:rsid w:val="00D47232"/>
    <w:rsid w:val="00D47391"/>
    <w:rsid w:val="00D47403"/>
    <w:rsid w:val="00D47423"/>
    <w:rsid w:val="00D4748A"/>
    <w:rsid w:val="00D474B9"/>
    <w:rsid w:val="00D47573"/>
    <w:rsid w:val="00D47624"/>
    <w:rsid w:val="00D4769E"/>
    <w:rsid w:val="00D476A8"/>
    <w:rsid w:val="00D47791"/>
    <w:rsid w:val="00D47797"/>
    <w:rsid w:val="00D4780F"/>
    <w:rsid w:val="00D478C9"/>
    <w:rsid w:val="00D478E7"/>
    <w:rsid w:val="00D47926"/>
    <w:rsid w:val="00D47975"/>
    <w:rsid w:val="00D47995"/>
    <w:rsid w:val="00D47AA3"/>
    <w:rsid w:val="00D47BA4"/>
    <w:rsid w:val="00D47C84"/>
    <w:rsid w:val="00D47CE8"/>
    <w:rsid w:val="00D47D3B"/>
    <w:rsid w:val="00D47D9D"/>
    <w:rsid w:val="00D47E1E"/>
    <w:rsid w:val="00D47E95"/>
    <w:rsid w:val="00D47FA6"/>
    <w:rsid w:val="00D47FBA"/>
    <w:rsid w:val="00D47FCD"/>
    <w:rsid w:val="00D500AF"/>
    <w:rsid w:val="00D5012C"/>
    <w:rsid w:val="00D5014B"/>
    <w:rsid w:val="00D501AB"/>
    <w:rsid w:val="00D5026B"/>
    <w:rsid w:val="00D50291"/>
    <w:rsid w:val="00D50309"/>
    <w:rsid w:val="00D50432"/>
    <w:rsid w:val="00D50486"/>
    <w:rsid w:val="00D504EC"/>
    <w:rsid w:val="00D5066F"/>
    <w:rsid w:val="00D506A1"/>
    <w:rsid w:val="00D5084F"/>
    <w:rsid w:val="00D50870"/>
    <w:rsid w:val="00D509BC"/>
    <w:rsid w:val="00D50AD5"/>
    <w:rsid w:val="00D50D08"/>
    <w:rsid w:val="00D50D17"/>
    <w:rsid w:val="00D50D5C"/>
    <w:rsid w:val="00D50E9D"/>
    <w:rsid w:val="00D50EEF"/>
    <w:rsid w:val="00D50FAA"/>
    <w:rsid w:val="00D5104E"/>
    <w:rsid w:val="00D510ED"/>
    <w:rsid w:val="00D51120"/>
    <w:rsid w:val="00D511F0"/>
    <w:rsid w:val="00D512B8"/>
    <w:rsid w:val="00D5131F"/>
    <w:rsid w:val="00D51341"/>
    <w:rsid w:val="00D513E7"/>
    <w:rsid w:val="00D5146B"/>
    <w:rsid w:val="00D515FC"/>
    <w:rsid w:val="00D5168F"/>
    <w:rsid w:val="00D516B6"/>
    <w:rsid w:val="00D517F0"/>
    <w:rsid w:val="00D51852"/>
    <w:rsid w:val="00D518AD"/>
    <w:rsid w:val="00D518E5"/>
    <w:rsid w:val="00D51B5A"/>
    <w:rsid w:val="00D51C09"/>
    <w:rsid w:val="00D51C22"/>
    <w:rsid w:val="00D51C46"/>
    <w:rsid w:val="00D51C4F"/>
    <w:rsid w:val="00D51E32"/>
    <w:rsid w:val="00D51E79"/>
    <w:rsid w:val="00D51E9D"/>
    <w:rsid w:val="00D51F1D"/>
    <w:rsid w:val="00D51F41"/>
    <w:rsid w:val="00D51F66"/>
    <w:rsid w:val="00D51FD6"/>
    <w:rsid w:val="00D5216E"/>
    <w:rsid w:val="00D5218B"/>
    <w:rsid w:val="00D5232C"/>
    <w:rsid w:val="00D5234A"/>
    <w:rsid w:val="00D52368"/>
    <w:rsid w:val="00D524AC"/>
    <w:rsid w:val="00D524B2"/>
    <w:rsid w:val="00D5251B"/>
    <w:rsid w:val="00D5255B"/>
    <w:rsid w:val="00D52660"/>
    <w:rsid w:val="00D526B6"/>
    <w:rsid w:val="00D526DC"/>
    <w:rsid w:val="00D5277B"/>
    <w:rsid w:val="00D528F6"/>
    <w:rsid w:val="00D5291D"/>
    <w:rsid w:val="00D52965"/>
    <w:rsid w:val="00D529D5"/>
    <w:rsid w:val="00D529EC"/>
    <w:rsid w:val="00D52A21"/>
    <w:rsid w:val="00D52A9E"/>
    <w:rsid w:val="00D52B7C"/>
    <w:rsid w:val="00D52BDE"/>
    <w:rsid w:val="00D52DE2"/>
    <w:rsid w:val="00D52E22"/>
    <w:rsid w:val="00D52E39"/>
    <w:rsid w:val="00D52F0F"/>
    <w:rsid w:val="00D530E0"/>
    <w:rsid w:val="00D53157"/>
    <w:rsid w:val="00D53163"/>
    <w:rsid w:val="00D53208"/>
    <w:rsid w:val="00D532BF"/>
    <w:rsid w:val="00D532DD"/>
    <w:rsid w:val="00D53365"/>
    <w:rsid w:val="00D535D4"/>
    <w:rsid w:val="00D53754"/>
    <w:rsid w:val="00D53837"/>
    <w:rsid w:val="00D53954"/>
    <w:rsid w:val="00D53A43"/>
    <w:rsid w:val="00D53AA4"/>
    <w:rsid w:val="00D53BCE"/>
    <w:rsid w:val="00D53C1A"/>
    <w:rsid w:val="00D53C23"/>
    <w:rsid w:val="00D53D9A"/>
    <w:rsid w:val="00D53DB5"/>
    <w:rsid w:val="00D54088"/>
    <w:rsid w:val="00D5428E"/>
    <w:rsid w:val="00D542A3"/>
    <w:rsid w:val="00D5431E"/>
    <w:rsid w:val="00D54325"/>
    <w:rsid w:val="00D54342"/>
    <w:rsid w:val="00D545FD"/>
    <w:rsid w:val="00D54622"/>
    <w:rsid w:val="00D54672"/>
    <w:rsid w:val="00D546C4"/>
    <w:rsid w:val="00D548A2"/>
    <w:rsid w:val="00D5491D"/>
    <w:rsid w:val="00D54956"/>
    <w:rsid w:val="00D54B5A"/>
    <w:rsid w:val="00D54BBE"/>
    <w:rsid w:val="00D54BC3"/>
    <w:rsid w:val="00D54C52"/>
    <w:rsid w:val="00D54CA3"/>
    <w:rsid w:val="00D54D17"/>
    <w:rsid w:val="00D54F55"/>
    <w:rsid w:val="00D55021"/>
    <w:rsid w:val="00D550D9"/>
    <w:rsid w:val="00D551A4"/>
    <w:rsid w:val="00D5523A"/>
    <w:rsid w:val="00D552AF"/>
    <w:rsid w:val="00D553BE"/>
    <w:rsid w:val="00D5542F"/>
    <w:rsid w:val="00D55530"/>
    <w:rsid w:val="00D555C6"/>
    <w:rsid w:val="00D5580F"/>
    <w:rsid w:val="00D558C0"/>
    <w:rsid w:val="00D559BB"/>
    <w:rsid w:val="00D55A78"/>
    <w:rsid w:val="00D55AAD"/>
    <w:rsid w:val="00D55C1C"/>
    <w:rsid w:val="00D55C22"/>
    <w:rsid w:val="00D55C29"/>
    <w:rsid w:val="00D55C6B"/>
    <w:rsid w:val="00D55D70"/>
    <w:rsid w:val="00D55DAA"/>
    <w:rsid w:val="00D55DF2"/>
    <w:rsid w:val="00D55E84"/>
    <w:rsid w:val="00D55E8E"/>
    <w:rsid w:val="00D55E95"/>
    <w:rsid w:val="00D55EA3"/>
    <w:rsid w:val="00D56056"/>
    <w:rsid w:val="00D560E8"/>
    <w:rsid w:val="00D560E9"/>
    <w:rsid w:val="00D56191"/>
    <w:rsid w:val="00D56243"/>
    <w:rsid w:val="00D56273"/>
    <w:rsid w:val="00D56431"/>
    <w:rsid w:val="00D5645F"/>
    <w:rsid w:val="00D56580"/>
    <w:rsid w:val="00D56691"/>
    <w:rsid w:val="00D56842"/>
    <w:rsid w:val="00D568CD"/>
    <w:rsid w:val="00D56955"/>
    <w:rsid w:val="00D56D1C"/>
    <w:rsid w:val="00D56D87"/>
    <w:rsid w:val="00D56DA8"/>
    <w:rsid w:val="00D56E6D"/>
    <w:rsid w:val="00D56FDD"/>
    <w:rsid w:val="00D570E8"/>
    <w:rsid w:val="00D572CE"/>
    <w:rsid w:val="00D57432"/>
    <w:rsid w:val="00D5747B"/>
    <w:rsid w:val="00D57483"/>
    <w:rsid w:val="00D57556"/>
    <w:rsid w:val="00D57586"/>
    <w:rsid w:val="00D576BE"/>
    <w:rsid w:val="00D57704"/>
    <w:rsid w:val="00D57818"/>
    <w:rsid w:val="00D579F2"/>
    <w:rsid w:val="00D57A30"/>
    <w:rsid w:val="00D57B72"/>
    <w:rsid w:val="00D57BC6"/>
    <w:rsid w:val="00D57C5B"/>
    <w:rsid w:val="00D57D67"/>
    <w:rsid w:val="00D57D78"/>
    <w:rsid w:val="00D57E1E"/>
    <w:rsid w:val="00D57F0D"/>
    <w:rsid w:val="00D57F4B"/>
    <w:rsid w:val="00D60009"/>
    <w:rsid w:val="00D6004D"/>
    <w:rsid w:val="00D60128"/>
    <w:rsid w:val="00D6019E"/>
    <w:rsid w:val="00D601B9"/>
    <w:rsid w:val="00D601C6"/>
    <w:rsid w:val="00D601E3"/>
    <w:rsid w:val="00D603F3"/>
    <w:rsid w:val="00D60469"/>
    <w:rsid w:val="00D604B2"/>
    <w:rsid w:val="00D60501"/>
    <w:rsid w:val="00D606FE"/>
    <w:rsid w:val="00D6081D"/>
    <w:rsid w:val="00D608A1"/>
    <w:rsid w:val="00D6091F"/>
    <w:rsid w:val="00D60A90"/>
    <w:rsid w:val="00D60BDA"/>
    <w:rsid w:val="00D60DA7"/>
    <w:rsid w:val="00D60E3F"/>
    <w:rsid w:val="00D60EE0"/>
    <w:rsid w:val="00D60FEE"/>
    <w:rsid w:val="00D61161"/>
    <w:rsid w:val="00D611AF"/>
    <w:rsid w:val="00D611F5"/>
    <w:rsid w:val="00D6131E"/>
    <w:rsid w:val="00D61466"/>
    <w:rsid w:val="00D61554"/>
    <w:rsid w:val="00D616D4"/>
    <w:rsid w:val="00D616E8"/>
    <w:rsid w:val="00D618D2"/>
    <w:rsid w:val="00D6198D"/>
    <w:rsid w:val="00D61B87"/>
    <w:rsid w:val="00D61EDA"/>
    <w:rsid w:val="00D61EF4"/>
    <w:rsid w:val="00D62040"/>
    <w:rsid w:val="00D620B3"/>
    <w:rsid w:val="00D620CD"/>
    <w:rsid w:val="00D620F5"/>
    <w:rsid w:val="00D6219F"/>
    <w:rsid w:val="00D6226F"/>
    <w:rsid w:val="00D622C7"/>
    <w:rsid w:val="00D62322"/>
    <w:rsid w:val="00D6234B"/>
    <w:rsid w:val="00D6236F"/>
    <w:rsid w:val="00D62490"/>
    <w:rsid w:val="00D6252D"/>
    <w:rsid w:val="00D625D0"/>
    <w:rsid w:val="00D625D6"/>
    <w:rsid w:val="00D625FE"/>
    <w:rsid w:val="00D62711"/>
    <w:rsid w:val="00D62730"/>
    <w:rsid w:val="00D62A63"/>
    <w:rsid w:val="00D62B89"/>
    <w:rsid w:val="00D62E1E"/>
    <w:rsid w:val="00D62E65"/>
    <w:rsid w:val="00D62FDC"/>
    <w:rsid w:val="00D63057"/>
    <w:rsid w:val="00D632A6"/>
    <w:rsid w:val="00D63380"/>
    <w:rsid w:val="00D634CE"/>
    <w:rsid w:val="00D6353B"/>
    <w:rsid w:val="00D6353F"/>
    <w:rsid w:val="00D638DE"/>
    <w:rsid w:val="00D639CF"/>
    <w:rsid w:val="00D63A8D"/>
    <w:rsid w:val="00D63A8E"/>
    <w:rsid w:val="00D63AD2"/>
    <w:rsid w:val="00D63B5C"/>
    <w:rsid w:val="00D63CA0"/>
    <w:rsid w:val="00D63CB5"/>
    <w:rsid w:val="00D63D30"/>
    <w:rsid w:val="00D63D7A"/>
    <w:rsid w:val="00D63DF2"/>
    <w:rsid w:val="00D63E48"/>
    <w:rsid w:val="00D63E92"/>
    <w:rsid w:val="00D63F45"/>
    <w:rsid w:val="00D64006"/>
    <w:rsid w:val="00D64010"/>
    <w:rsid w:val="00D640B9"/>
    <w:rsid w:val="00D64148"/>
    <w:rsid w:val="00D6419A"/>
    <w:rsid w:val="00D642AC"/>
    <w:rsid w:val="00D64583"/>
    <w:rsid w:val="00D64616"/>
    <w:rsid w:val="00D64813"/>
    <w:rsid w:val="00D64885"/>
    <w:rsid w:val="00D648A4"/>
    <w:rsid w:val="00D649B6"/>
    <w:rsid w:val="00D64A15"/>
    <w:rsid w:val="00D64A6B"/>
    <w:rsid w:val="00D64C1F"/>
    <w:rsid w:val="00D64D0C"/>
    <w:rsid w:val="00D64D62"/>
    <w:rsid w:val="00D64E2A"/>
    <w:rsid w:val="00D64E49"/>
    <w:rsid w:val="00D64EAF"/>
    <w:rsid w:val="00D64F88"/>
    <w:rsid w:val="00D64FB2"/>
    <w:rsid w:val="00D64FD9"/>
    <w:rsid w:val="00D64FDF"/>
    <w:rsid w:val="00D65193"/>
    <w:rsid w:val="00D651CA"/>
    <w:rsid w:val="00D651E8"/>
    <w:rsid w:val="00D65236"/>
    <w:rsid w:val="00D652A5"/>
    <w:rsid w:val="00D652E6"/>
    <w:rsid w:val="00D65340"/>
    <w:rsid w:val="00D6565F"/>
    <w:rsid w:val="00D65735"/>
    <w:rsid w:val="00D65756"/>
    <w:rsid w:val="00D65796"/>
    <w:rsid w:val="00D6579E"/>
    <w:rsid w:val="00D657D7"/>
    <w:rsid w:val="00D657F5"/>
    <w:rsid w:val="00D6581B"/>
    <w:rsid w:val="00D658AF"/>
    <w:rsid w:val="00D65968"/>
    <w:rsid w:val="00D65AB1"/>
    <w:rsid w:val="00D65B67"/>
    <w:rsid w:val="00D65B7B"/>
    <w:rsid w:val="00D65BBA"/>
    <w:rsid w:val="00D65C7D"/>
    <w:rsid w:val="00D65E00"/>
    <w:rsid w:val="00D65E5F"/>
    <w:rsid w:val="00D65E6B"/>
    <w:rsid w:val="00D65E88"/>
    <w:rsid w:val="00D6606C"/>
    <w:rsid w:val="00D660BA"/>
    <w:rsid w:val="00D66127"/>
    <w:rsid w:val="00D6616D"/>
    <w:rsid w:val="00D661BB"/>
    <w:rsid w:val="00D663A5"/>
    <w:rsid w:val="00D663BF"/>
    <w:rsid w:val="00D663D5"/>
    <w:rsid w:val="00D664F9"/>
    <w:rsid w:val="00D66649"/>
    <w:rsid w:val="00D666A9"/>
    <w:rsid w:val="00D666C1"/>
    <w:rsid w:val="00D666CF"/>
    <w:rsid w:val="00D66748"/>
    <w:rsid w:val="00D668AD"/>
    <w:rsid w:val="00D668AE"/>
    <w:rsid w:val="00D6698D"/>
    <w:rsid w:val="00D66A2C"/>
    <w:rsid w:val="00D66B10"/>
    <w:rsid w:val="00D66B88"/>
    <w:rsid w:val="00D66D64"/>
    <w:rsid w:val="00D66D69"/>
    <w:rsid w:val="00D66D77"/>
    <w:rsid w:val="00D66DAA"/>
    <w:rsid w:val="00D66DC4"/>
    <w:rsid w:val="00D66E19"/>
    <w:rsid w:val="00D66F89"/>
    <w:rsid w:val="00D670BE"/>
    <w:rsid w:val="00D670F2"/>
    <w:rsid w:val="00D67172"/>
    <w:rsid w:val="00D6723F"/>
    <w:rsid w:val="00D672C3"/>
    <w:rsid w:val="00D672FD"/>
    <w:rsid w:val="00D67324"/>
    <w:rsid w:val="00D6739D"/>
    <w:rsid w:val="00D675B3"/>
    <w:rsid w:val="00D67700"/>
    <w:rsid w:val="00D678B6"/>
    <w:rsid w:val="00D67A74"/>
    <w:rsid w:val="00D67B2A"/>
    <w:rsid w:val="00D67B2F"/>
    <w:rsid w:val="00D67B3F"/>
    <w:rsid w:val="00D67BC8"/>
    <w:rsid w:val="00D67C22"/>
    <w:rsid w:val="00D67C9F"/>
    <w:rsid w:val="00D67D35"/>
    <w:rsid w:val="00D67E7B"/>
    <w:rsid w:val="00D67F1C"/>
    <w:rsid w:val="00D7003C"/>
    <w:rsid w:val="00D7022F"/>
    <w:rsid w:val="00D70244"/>
    <w:rsid w:val="00D7039E"/>
    <w:rsid w:val="00D704FC"/>
    <w:rsid w:val="00D7051E"/>
    <w:rsid w:val="00D70592"/>
    <w:rsid w:val="00D705BE"/>
    <w:rsid w:val="00D70600"/>
    <w:rsid w:val="00D70733"/>
    <w:rsid w:val="00D70965"/>
    <w:rsid w:val="00D709E3"/>
    <w:rsid w:val="00D70A9D"/>
    <w:rsid w:val="00D70AA8"/>
    <w:rsid w:val="00D70F42"/>
    <w:rsid w:val="00D71056"/>
    <w:rsid w:val="00D71076"/>
    <w:rsid w:val="00D7107B"/>
    <w:rsid w:val="00D71179"/>
    <w:rsid w:val="00D71181"/>
    <w:rsid w:val="00D71188"/>
    <w:rsid w:val="00D711BF"/>
    <w:rsid w:val="00D7122C"/>
    <w:rsid w:val="00D712D0"/>
    <w:rsid w:val="00D71327"/>
    <w:rsid w:val="00D7138B"/>
    <w:rsid w:val="00D71479"/>
    <w:rsid w:val="00D71495"/>
    <w:rsid w:val="00D71570"/>
    <w:rsid w:val="00D71647"/>
    <w:rsid w:val="00D71881"/>
    <w:rsid w:val="00D71A4C"/>
    <w:rsid w:val="00D71AEC"/>
    <w:rsid w:val="00D71BE3"/>
    <w:rsid w:val="00D71C41"/>
    <w:rsid w:val="00D71F2E"/>
    <w:rsid w:val="00D71FDC"/>
    <w:rsid w:val="00D71FFA"/>
    <w:rsid w:val="00D7209C"/>
    <w:rsid w:val="00D72113"/>
    <w:rsid w:val="00D721FD"/>
    <w:rsid w:val="00D72200"/>
    <w:rsid w:val="00D722A4"/>
    <w:rsid w:val="00D722D8"/>
    <w:rsid w:val="00D72549"/>
    <w:rsid w:val="00D727AF"/>
    <w:rsid w:val="00D7289C"/>
    <w:rsid w:val="00D728BC"/>
    <w:rsid w:val="00D728E2"/>
    <w:rsid w:val="00D7291B"/>
    <w:rsid w:val="00D729B7"/>
    <w:rsid w:val="00D72D6A"/>
    <w:rsid w:val="00D72DD6"/>
    <w:rsid w:val="00D73114"/>
    <w:rsid w:val="00D73136"/>
    <w:rsid w:val="00D73144"/>
    <w:rsid w:val="00D7314E"/>
    <w:rsid w:val="00D73304"/>
    <w:rsid w:val="00D733A6"/>
    <w:rsid w:val="00D734DD"/>
    <w:rsid w:val="00D735EB"/>
    <w:rsid w:val="00D7362B"/>
    <w:rsid w:val="00D736CC"/>
    <w:rsid w:val="00D737D1"/>
    <w:rsid w:val="00D737DE"/>
    <w:rsid w:val="00D73801"/>
    <w:rsid w:val="00D73916"/>
    <w:rsid w:val="00D73960"/>
    <w:rsid w:val="00D73A11"/>
    <w:rsid w:val="00D73A7E"/>
    <w:rsid w:val="00D73AAC"/>
    <w:rsid w:val="00D73ACA"/>
    <w:rsid w:val="00D73C7C"/>
    <w:rsid w:val="00D73CD1"/>
    <w:rsid w:val="00D73D2C"/>
    <w:rsid w:val="00D73D9D"/>
    <w:rsid w:val="00D73DD4"/>
    <w:rsid w:val="00D740D2"/>
    <w:rsid w:val="00D74173"/>
    <w:rsid w:val="00D742D0"/>
    <w:rsid w:val="00D744A8"/>
    <w:rsid w:val="00D74515"/>
    <w:rsid w:val="00D74587"/>
    <w:rsid w:val="00D74616"/>
    <w:rsid w:val="00D7466F"/>
    <w:rsid w:val="00D7492D"/>
    <w:rsid w:val="00D74AD2"/>
    <w:rsid w:val="00D74B5E"/>
    <w:rsid w:val="00D74B9D"/>
    <w:rsid w:val="00D74BE8"/>
    <w:rsid w:val="00D74F59"/>
    <w:rsid w:val="00D74F69"/>
    <w:rsid w:val="00D7501C"/>
    <w:rsid w:val="00D750B4"/>
    <w:rsid w:val="00D750F4"/>
    <w:rsid w:val="00D751CA"/>
    <w:rsid w:val="00D75229"/>
    <w:rsid w:val="00D75299"/>
    <w:rsid w:val="00D752D2"/>
    <w:rsid w:val="00D75401"/>
    <w:rsid w:val="00D7543C"/>
    <w:rsid w:val="00D75465"/>
    <w:rsid w:val="00D755D1"/>
    <w:rsid w:val="00D755F0"/>
    <w:rsid w:val="00D756BA"/>
    <w:rsid w:val="00D758DB"/>
    <w:rsid w:val="00D75952"/>
    <w:rsid w:val="00D759A6"/>
    <w:rsid w:val="00D759BA"/>
    <w:rsid w:val="00D759CB"/>
    <w:rsid w:val="00D75A32"/>
    <w:rsid w:val="00D75A84"/>
    <w:rsid w:val="00D75B25"/>
    <w:rsid w:val="00D75BB7"/>
    <w:rsid w:val="00D75CC3"/>
    <w:rsid w:val="00D75DBD"/>
    <w:rsid w:val="00D75E1B"/>
    <w:rsid w:val="00D75E4D"/>
    <w:rsid w:val="00D75FA3"/>
    <w:rsid w:val="00D76089"/>
    <w:rsid w:val="00D76136"/>
    <w:rsid w:val="00D76140"/>
    <w:rsid w:val="00D76299"/>
    <w:rsid w:val="00D76340"/>
    <w:rsid w:val="00D76457"/>
    <w:rsid w:val="00D7649C"/>
    <w:rsid w:val="00D764B7"/>
    <w:rsid w:val="00D7660E"/>
    <w:rsid w:val="00D7663E"/>
    <w:rsid w:val="00D76661"/>
    <w:rsid w:val="00D76709"/>
    <w:rsid w:val="00D769CB"/>
    <w:rsid w:val="00D769CE"/>
    <w:rsid w:val="00D76A9E"/>
    <w:rsid w:val="00D76C78"/>
    <w:rsid w:val="00D76CE8"/>
    <w:rsid w:val="00D771C1"/>
    <w:rsid w:val="00D77377"/>
    <w:rsid w:val="00D773A0"/>
    <w:rsid w:val="00D7755E"/>
    <w:rsid w:val="00D7774C"/>
    <w:rsid w:val="00D777D0"/>
    <w:rsid w:val="00D7791C"/>
    <w:rsid w:val="00D77A08"/>
    <w:rsid w:val="00D77AA0"/>
    <w:rsid w:val="00D77B8C"/>
    <w:rsid w:val="00D77BEF"/>
    <w:rsid w:val="00D77CC6"/>
    <w:rsid w:val="00D77E9A"/>
    <w:rsid w:val="00D77F9E"/>
    <w:rsid w:val="00D80173"/>
    <w:rsid w:val="00D803C9"/>
    <w:rsid w:val="00D80427"/>
    <w:rsid w:val="00D80470"/>
    <w:rsid w:val="00D80544"/>
    <w:rsid w:val="00D806C4"/>
    <w:rsid w:val="00D8072D"/>
    <w:rsid w:val="00D809A2"/>
    <w:rsid w:val="00D80AC9"/>
    <w:rsid w:val="00D80B06"/>
    <w:rsid w:val="00D80B15"/>
    <w:rsid w:val="00D80B89"/>
    <w:rsid w:val="00D80BFB"/>
    <w:rsid w:val="00D80C47"/>
    <w:rsid w:val="00D80D14"/>
    <w:rsid w:val="00D80D17"/>
    <w:rsid w:val="00D80D4B"/>
    <w:rsid w:val="00D80D9D"/>
    <w:rsid w:val="00D80E0E"/>
    <w:rsid w:val="00D80F44"/>
    <w:rsid w:val="00D80F46"/>
    <w:rsid w:val="00D81108"/>
    <w:rsid w:val="00D81115"/>
    <w:rsid w:val="00D81376"/>
    <w:rsid w:val="00D81402"/>
    <w:rsid w:val="00D8173F"/>
    <w:rsid w:val="00D8194C"/>
    <w:rsid w:val="00D81991"/>
    <w:rsid w:val="00D819C9"/>
    <w:rsid w:val="00D81A18"/>
    <w:rsid w:val="00D81A32"/>
    <w:rsid w:val="00D81B1B"/>
    <w:rsid w:val="00D81C03"/>
    <w:rsid w:val="00D81C8B"/>
    <w:rsid w:val="00D81DBF"/>
    <w:rsid w:val="00D81DC5"/>
    <w:rsid w:val="00D81DD6"/>
    <w:rsid w:val="00D81E39"/>
    <w:rsid w:val="00D81EA6"/>
    <w:rsid w:val="00D81F0A"/>
    <w:rsid w:val="00D81FC1"/>
    <w:rsid w:val="00D8202F"/>
    <w:rsid w:val="00D8203C"/>
    <w:rsid w:val="00D820C3"/>
    <w:rsid w:val="00D8214B"/>
    <w:rsid w:val="00D821A6"/>
    <w:rsid w:val="00D821D3"/>
    <w:rsid w:val="00D821FD"/>
    <w:rsid w:val="00D822A4"/>
    <w:rsid w:val="00D8233F"/>
    <w:rsid w:val="00D824A8"/>
    <w:rsid w:val="00D82639"/>
    <w:rsid w:val="00D827EF"/>
    <w:rsid w:val="00D828EE"/>
    <w:rsid w:val="00D82A7C"/>
    <w:rsid w:val="00D82B74"/>
    <w:rsid w:val="00D82C8D"/>
    <w:rsid w:val="00D82CBA"/>
    <w:rsid w:val="00D82D5B"/>
    <w:rsid w:val="00D82DAF"/>
    <w:rsid w:val="00D82DB8"/>
    <w:rsid w:val="00D82DD5"/>
    <w:rsid w:val="00D82E18"/>
    <w:rsid w:val="00D82ED9"/>
    <w:rsid w:val="00D82F8C"/>
    <w:rsid w:val="00D82FB7"/>
    <w:rsid w:val="00D8302E"/>
    <w:rsid w:val="00D83040"/>
    <w:rsid w:val="00D83072"/>
    <w:rsid w:val="00D83073"/>
    <w:rsid w:val="00D830E9"/>
    <w:rsid w:val="00D831AE"/>
    <w:rsid w:val="00D831E3"/>
    <w:rsid w:val="00D83359"/>
    <w:rsid w:val="00D834C0"/>
    <w:rsid w:val="00D8351F"/>
    <w:rsid w:val="00D836EA"/>
    <w:rsid w:val="00D83717"/>
    <w:rsid w:val="00D83758"/>
    <w:rsid w:val="00D83798"/>
    <w:rsid w:val="00D8379E"/>
    <w:rsid w:val="00D837AB"/>
    <w:rsid w:val="00D83869"/>
    <w:rsid w:val="00D839D2"/>
    <w:rsid w:val="00D83B4C"/>
    <w:rsid w:val="00D83C01"/>
    <w:rsid w:val="00D83C12"/>
    <w:rsid w:val="00D83C1A"/>
    <w:rsid w:val="00D83DD6"/>
    <w:rsid w:val="00D83DF0"/>
    <w:rsid w:val="00D83E4D"/>
    <w:rsid w:val="00D83EC1"/>
    <w:rsid w:val="00D83ECC"/>
    <w:rsid w:val="00D83EF4"/>
    <w:rsid w:val="00D83F1E"/>
    <w:rsid w:val="00D8401B"/>
    <w:rsid w:val="00D8404E"/>
    <w:rsid w:val="00D8420B"/>
    <w:rsid w:val="00D842B8"/>
    <w:rsid w:val="00D8439C"/>
    <w:rsid w:val="00D843C8"/>
    <w:rsid w:val="00D8440C"/>
    <w:rsid w:val="00D845D2"/>
    <w:rsid w:val="00D8466B"/>
    <w:rsid w:val="00D84777"/>
    <w:rsid w:val="00D84A04"/>
    <w:rsid w:val="00D84A65"/>
    <w:rsid w:val="00D84BB4"/>
    <w:rsid w:val="00D84C1D"/>
    <w:rsid w:val="00D84C77"/>
    <w:rsid w:val="00D84D2D"/>
    <w:rsid w:val="00D84D44"/>
    <w:rsid w:val="00D84DEA"/>
    <w:rsid w:val="00D84DEC"/>
    <w:rsid w:val="00D85503"/>
    <w:rsid w:val="00D856A8"/>
    <w:rsid w:val="00D857C2"/>
    <w:rsid w:val="00D859C4"/>
    <w:rsid w:val="00D85B2D"/>
    <w:rsid w:val="00D85B73"/>
    <w:rsid w:val="00D85DE7"/>
    <w:rsid w:val="00D85E35"/>
    <w:rsid w:val="00D85E46"/>
    <w:rsid w:val="00D85F14"/>
    <w:rsid w:val="00D85F8A"/>
    <w:rsid w:val="00D85FCB"/>
    <w:rsid w:val="00D860F4"/>
    <w:rsid w:val="00D86261"/>
    <w:rsid w:val="00D86270"/>
    <w:rsid w:val="00D86337"/>
    <w:rsid w:val="00D86453"/>
    <w:rsid w:val="00D864FC"/>
    <w:rsid w:val="00D8676A"/>
    <w:rsid w:val="00D867E2"/>
    <w:rsid w:val="00D8681A"/>
    <w:rsid w:val="00D868F2"/>
    <w:rsid w:val="00D86982"/>
    <w:rsid w:val="00D86A67"/>
    <w:rsid w:val="00D86B31"/>
    <w:rsid w:val="00D86B6F"/>
    <w:rsid w:val="00D86C1F"/>
    <w:rsid w:val="00D86C5B"/>
    <w:rsid w:val="00D86ECA"/>
    <w:rsid w:val="00D86F29"/>
    <w:rsid w:val="00D86FBD"/>
    <w:rsid w:val="00D87005"/>
    <w:rsid w:val="00D87119"/>
    <w:rsid w:val="00D8719A"/>
    <w:rsid w:val="00D87215"/>
    <w:rsid w:val="00D87398"/>
    <w:rsid w:val="00D873F2"/>
    <w:rsid w:val="00D8741B"/>
    <w:rsid w:val="00D87443"/>
    <w:rsid w:val="00D875EE"/>
    <w:rsid w:val="00D87652"/>
    <w:rsid w:val="00D877AD"/>
    <w:rsid w:val="00D878D9"/>
    <w:rsid w:val="00D87953"/>
    <w:rsid w:val="00D879BC"/>
    <w:rsid w:val="00D87C70"/>
    <w:rsid w:val="00D87DE9"/>
    <w:rsid w:val="00D87E5C"/>
    <w:rsid w:val="00D90005"/>
    <w:rsid w:val="00D900C6"/>
    <w:rsid w:val="00D90122"/>
    <w:rsid w:val="00D90197"/>
    <w:rsid w:val="00D901A0"/>
    <w:rsid w:val="00D902E4"/>
    <w:rsid w:val="00D90354"/>
    <w:rsid w:val="00D903BA"/>
    <w:rsid w:val="00D90487"/>
    <w:rsid w:val="00D904F1"/>
    <w:rsid w:val="00D90509"/>
    <w:rsid w:val="00D906C1"/>
    <w:rsid w:val="00D9070D"/>
    <w:rsid w:val="00D907AD"/>
    <w:rsid w:val="00D9088A"/>
    <w:rsid w:val="00D908E1"/>
    <w:rsid w:val="00D90A56"/>
    <w:rsid w:val="00D90C06"/>
    <w:rsid w:val="00D90DDF"/>
    <w:rsid w:val="00D90E00"/>
    <w:rsid w:val="00D90E1A"/>
    <w:rsid w:val="00D90EC9"/>
    <w:rsid w:val="00D90EE9"/>
    <w:rsid w:val="00D90EF0"/>
    <w:rsid w:val="00D90EF5"/>
    <w:rsid w:val="00D910D9"/>
    <w:rsid w:val="00D910DB"/>
    <w:rsid w:val="00D9128B"/>
    <w:rsid w:val="00D912B3"/>
    <w:rsid w:val="00D912CA"/>
    <w:rsid w:val="00D914D7"/>
    <w:rsid w:val="00D914E3"/>
    <w:rsid w:val="00D9151E"/>
    <w:rsid w:val="00D91650"/>
    <w:rsid w:val="00D91710"/>
    <w:rsid w:val="00D91717"/>
    <w:rsid w:val="00D91803"/>
    <w:rsid w:val="00D9185D"/>
    <w:rsid w:val="00D918C3"/>
    <w:rsid w:val="00D91995"/>
    <w:rsid w:val="00D91B17"/>
    <w:rsid w:val="00D91C71"/>
    <w:rsid w:val="00D91CE0"/>
    <w:rsid w:val="00D91DE3"/>
    <w:rsid w:val="00D91E75"/>
    <w:rsid w:val="00D91F6C"/>
    <w:rsid w:val="00D92136"/>
    <w:rsid w:val="00D921AB"/>
    <w:rsid w:val="00D922F5"/>
    <w:rsid w:val="00D92333"/>
    <w:rsid w:val="00D92450"/>
    <w:rsid w:val="00D9265C"/>
    <w:rsid w:val="00D92684"/>
    <w:rsid w:val="00D9272A"/>
    <w:rsid w:val="00D927CE"/>
    <w:rsid w:val="00D9285B"/>
    <w:rsid w:val="00D9286F"/>
    <w:rsid w:val="00D9289C"/>
    <w:rsid w:val="00D92B14"/>
    <w:rsid w:val="00D92B52"/>
    <w:rsid w:val="00D92BA5"/>
    <w:rsid w:val="00D92BEC"/>
    <w:rsid w:val="00D92CF5"/>
    <w:rsid w:val="00D92D20"/>
    <w:rsid w:val="00D92E4C"/>
    <w:rsid w:val="00D92E50"/>
    <w:rsid w:val="00D92E6B"/>
    <w:rsid w:val="00D92F2C"/>
    <w:rsid w:val="00D92FC1"/>
    <w:rsid w:val="00D9304B"/>
    <w:rsid w:val="00D93083"/>
    <w:rsid w:val="00D930FB"/>
    <w:rsid w:val="00D9328A"/>
    <w:rsid w:val="00D93336"/>
    <w:rsid w:val="00D9340C"/>
    <w:rsid w:val="00D93483"/>
    <w:rsid w:val="00D934F6"/>
    <w:rsid w:val="00D935DB"/>
    <w:rsid w:val="00D9365F"/>
    <w:rsid w:val="00D93742"/>
    <w:rsid w:val="00D9379F"/>
    <w:rsid w:val="00D93899"/>
    <w:rsid w:val="00D93928"/>
    <w:rsid w:val="00D93930"/>
    <w:rsid w:val="00D93A8B"/>
    <w:rsid w:val="00D93B67"/>
    <w:rsid w:val="00D93D31"/>
    <w:rsid w:val="00D93E00"/>
    <w:rsid w:val="00D93FE6"/>
    <w:rsid w:val="00D9402C"/>
    <w:rsid w:val="00D942FF"/>
    <w:rsid w:val="00D94323"/>
    <w:rsid w:val="00D943A5"/>
    <w:rsid w:val="00D94542"/>
    <w:rsid w:val="00D94877"/>
    <w:rsid w:val="00D94915"/>
    <w:rsid w:val="00D94934"/>
    <w:rsid w:val="00D94B17"/>
    <w:rsid w:val="00D94B1F"/>
    <w:rsid w:val="00D94B5B"/>
    <w:rsid w:val="00D94C2B"/>
    <w:rsid w:val="00D94C80"/>
    <w:rsid w:val="00D94CD7"/>
    <w:rsid w:val="00D94E2D"/>
    <w:rsid w:val="00D94E77"/>
    <w:rsid w:val="00D94F64"/>
    <w:rsid w:val="00D950E2"/>
    <w:rsid w:val="00D9514D"/>
    <w:rsid w:val="00D9541F"/>
    <w:rsid w:val="00D9553E"/>
    <w:rsid w:val="00D9558F"/>
    <w:rsid w:val="00D9560F"/>
    <w:rsid w:val="00D95657"/>
    <w:rsid w:val="00D95667"/>
    <w:rsid w:val="00D956D8"/>
    <w:rsid w:val="00D9572C"/>
    <w:rsid w:val="00D95774"/>
    <w:rsid w:val="00D95787"/>
    <w:rsid w:val="00D95835"/>
    <w:rsid w:val="00D9593B"/>
    <w:rsid w:val="00D95AA3"/>
    <w:rsid w:val="00D95ABC"/>
    <w:rsid w:val="00D95B48"/>
    <w:rsid w:val="00D95C90"/>
    <w:rsid w:val="00D95D24"/>
    <w:rsid w:val="00D95DE6"/>
    <w:rsid w:val="00D95E0A"/>
    <w:rsid w:val="00D95F31"/>
    <w:rsid w:val="00D95F7C"/>
    <w:rsid w:val="00D96093"/>
    <w:rsid w:val="00D96132"/>
    <w:rsid w:val="00D963EC"/>
    <w:rsid w:val="00D96581"/>
    <w:rsid w:val="00D96596"/>
    <w:rsid w:val="00D966B3"/>
    <w:rsid w:val="00D9677F"/>
    <w:rsid w:val="00D9680E"/>
    <w:rsid w:val="00D9684A"/>
    <w:rsid w:val="00D96C25"/>
    <w:rsid w:val="00D96C6C"/>
    <w:rsid w:val="00D96D85"/>
    <w:rsid w:val="00D96E1E"/>
    <w:rsid w:val="00D97011"/>
    <w:rsid w:val="00D97172"/>
    <w:rsid w:val="00D972B5"/>
    <w:rsid w:val="00D972C4"/>
    <w:rsid w:val="00D97490"/>
    <w:rsid w:val="00D974A9"/>
    <w:rsid w:val="00D974EF"/>
    <w:rsid w:val="00D97605"/>
    <w:rsid w:val="00D97609"/>
    <w:rsid w:val="00D9772B"/>
    <w:rsid w:val="00D977E2"/>
    <w:rsid w:val="00D97894"/>
    <w:rsid w:val="00D97978"/>
    <w:rsid w:val="00D97A81"/>
    <w:rsid w:val="00D97A9F"/>
    <w:rsid w:val="00D97B51"/>
    <w:rsid w:val="00D97C17"/>
    <w:rsid w:val="00D97CA8"/>
    <w:rsid w:val="00D97CE5"/>
    <w:rsid w:val="00D97D05"/>
    <w:rsid w:val="00D97DD6"/>
    <w:rsid w:val="00DA0117"/>
    <w:rsid w:val="00DA015E"/>
    <w:rsid w:val="00DA0189"/>
    <w:rsid w:val="00DA01DF"/>
    <w:rsid w:val="00DA05E7"/>
    <w:rsid w:val="00DA079C"/>
    <w:rsid w:val="00DA094E"/>
    <w:rsid w:val="00DA09A0"/>
    <w:rsid w:val="00DA09EA"/>
    <w:rsid w:val="00DA0AFD"/>
    <w:rsid w:val="00DA0B7B"/>
    <w:rsid w:val="00DA0BE1"/>
    <w:rsid w:val="00DA0CBD"/>
    <w:rsid w:val="00DA0D0A"/>
    <w:rsid w:val="00DA0DD5"/>
    <w:rsid w:val="00DA0E8A"/>
    <w:rsid w:val="00DA110D"/>
    <w:rsid w:val="00DA120A"/>
    <w:rsid w:val="00DA126B"/>
    <w:rsid w:val="00DA13BD"/>
    <w:rsid w:val="00DA13D8"/>
    <w:rsid w:val="00DA141B"/>
    <w:rsid w:val="00DA145E"/>
    <w:rsid w:val="00DA14AC"/>
    <w:rsid w:val="00DA156E"/>
    <w:rsid w:val="00DA16A9"/>
    <w:rsid w:val="00DA16EA"/>
    <w:rsid w:val="00DA171B"/>
    <w:rsid w:val="00DA1856"/>
    <w:rsid w:val="00DA189C"/>
    <w:rsid w:val="00DA18A0"/>
    <w:rsid w:val="00DA1A48"/>
    <w:rsid w:val="00DA1AEF"/>
    <w:rsid w:val="00DA1B04"/>
    <w:rsid w:val="00DA1C1F"/>
    <w:rsid w:val="00DA1CA9"/>
    <w:rsid w:val="00DA1D99"/>
    <w:rsid w:val="00DA1DAD"/>
    <w:rsid w:val="00DA1DE9"/>
    <w:rsid w:val="00DA1FF7"/>
    <w:rsid w:val="00DA2121"/>
    <w:rsid w:val="00DA2167"/>
    <w:rsid w:val="00DA231E"/>
    <w:rsid w:val="00DA2368"/>
    <w:rsid w:val="00DA2402"/>
    <w:rsid w:val="00DA2614"/>
    <w:rsid w:val="00DA2642"/>
    <w:rsid w:val="00DA2657"/>
    <w:rsid w:val="00DA285C"/>
    <w:rsid w:val="00DA28C7"/>
    <w:rsid w:val="00DA296C"/>
    <w:rsid w:val="00DA2AA6"/>
    <w:rsid w:val="00DA2AEF"/>
    <w:rsid w:val="00DA2BF2"/>
    <w:rsid w:val="00DA2C83"/>
    <w:rsid w:val="00DA2D28"/>
    <w:rsid w:val="00DA2D30"/>
    <w:rsid w:val="00DA2D58"/>
    <w:rsid w:val="00DA2DB5"/>
    <w:rsid w:val="00DA2FC3"/>
    <w:rsid w:val="00DA326D"/>
    <w:rsid w:val="00DA3320"/>
    <w:rsid w:val="00DA334F"/>
    <w:rsid w:val="00DA342E"/>
    <w:rsid w:val="00DA3460"/>
    <w:rsid w:val="00DA34D0"/>
    <w:rsid w:val="00DA355F"/>
    <w:rsid w:val="00DA3586"/>
    <w:rsid w:val="00DA3591"/>
    <w:rsid w:val="00DA360E"/>
    <w:rsid w:val="00DA36BE"/>
    <w:rsid w:val="00DA36C0"/>
    <w:rsid w:val="00DA371A"/>
    <w:rsid w:val="00DA372C"/>
    <w:rsid w:val="00DA3840"/>
    <w:rsid w:val="00DA3A0D"/>
    <w:rsid w:val="00DA3AE5"/>
    <w:rsid w:val="00DA3E07"/>
    <w:rsid w:val="00DA3E7C"/>
    <w:rsid w:val="00DA3EB2"/>
    <w:rsid w:val="00DA3F0E"/>
    <w:rsid w:val="00DA3F24"/>
    <w:rsid w:val="00DA3FB3"/>
    <w:rsid w:val="00DA3FD1"/>
    <w:rsid w:val="00DA418D"/>
    <w:rsid w:val="00DA41B1"/>
    <w:rsid w:val="00DA426A"/>
    <w:rsid w:val="00DA42DA"/>
    <w:rsid w:val="00DA42DD"/>
    <w:rsid w:val="00DA44B1"/>
    <w:rsid w:val="00DA44C0"/>
    <w:rsid w:val="00DA44DD"/>
    <w:rsid w:val="00DA4591"/>
    <w:rsid w:val="00DA4605"/>
    <w:rsid w:val="00DA4675"/>
    <w:rsid w:val="00DA46DB"/>
    <w:rsid w:val="00DA4707"/>
    <w:rsid w:val="00DA4A3D"/>
    <w:rsid w:val="00DA4A89"/>
    <w:rsid w:val="00DA4AAE"/>
    <w:rsid w:val="00DA4D6B"/>
    <w:rsid w:val="00DA4DC0"/>
    <w:rsid w:val="00DA4E5C"/>
    <w:rsid w:val="00DA4F36"/>
    <w:rsid w:val="00DA505C"/>
    <w:rsid w:val="00DA50CD"/>
    <w:rsid w:val="00DA5244"/>
    <w:rsid w:val="00DA525C"/>
    <w:rsid w:val="00DA527F"/>
    <w:rsid w:val="00DA5334"/>
    <w:rsid w:val="00DA5434"/>
    <w:rsid w:val="00DA55A6"/>
    <w:rsid w:val="00DA568D"/>
    <w:rsid w:val="00DA56E6"/>
    <w:rsid w:val="00DA5751"/>
    <w:rsid w:val="00DA57A6"/>
    <w:rsid w:val="00DA5848"/>
    <w:rsid w:val="00DA594D"/>
    <w:rsid w:val="00DA5B4C"/>
    <w:rsid w:val="00DA5BA7"/>
    <w:rsid w:val="00DA5CDD"/>
    <w:rsid w:val="00DA5F07"/>
    <w:rsid w:val="00DA5FE5"/>
    <w:rsid w:val="00DA5FF7"/>
    <w:rsid w:val="00DA6024"/>
    <w:rsid w:val="00DA6058"/>
    <w:rsid w:val="00DA60E5"/>
    <w:rsid w:val="00DA61A4"/>
    <w:rsid w:val="00DA61BA"/>
    <w:rsid w:val="00DA61FB"/>
    <w:rsid w:val="00DA6372"/>
    <w:rsid w:val="00DA63C6"/>
    <w:rsid w:val="00DA63E6"/>
    <w:rsid w:val="00DA660E"/>
    <w:rsid w:val="00DA6682"/>
    <w:rsid w:val="00DA66BF"/>
    <w:rsid w:val="00DA6790"/>
    <w:rsid w:val="00DA6796"/>
    <w:rsid w:val="00DA679A"/>
    <w:rsid w:val="00DA68CE"/>
    <w:rsid w:val="00DA6995"/>
    <w:rsid w:val="00DA699A"/>
    <w:rsid w:val="00DA699C"/>
    <w:rsid w:val="00DA6A35"/>
    <w:rsid w:val="00DA6B9C"/>
    <w:rsid w:val="00DA6C15"/>
    <w:rsid w:val="00DA6E00"/>
    <w:rsid w:val="00DA6EDD"/>
    <w:rsid w:val="00DA6F87"/>
    <w:rsid w:val="00DA7090"/>
    <w:rsid w:val="00DA715B"/>
    <w:rsid w:val="00DA716D"/>
    <w:rsid w:val="00DA72C1"/>
    <w:rsid w:val="00DA735E"/>
    <w:rsid w:val="00DA7526"/>
    <w:rsid w:val="00DA75B1"/>
    <w:rsid w:val="00DA7678"/>
    <w:rsid w:val="00DA7705"/>
    <w:rsid w:val="00DA786E"/>
    <w:rsid w:val="00DA7A23"/>
    <w:rsid w:val="00DA7A55"/>
    <w:rsid w:val="00DA7AA3"/>
    <w:rsid w:val="00DA7B1C"/>
    <w:rsid w:val="00DA7C49"/>
    <w:rsid w:val="00DA7C57"/>
    <w:rsid w:val="00DA7D47"/>
    <w:rsid w:val="00DA7E7B"/>
    <w:rsid w:val="00DA7E7C"/>
    <w:rsid w:val="00DA7ECB"/>
    <w:rsid w:val="00DA7F18"/>
    <w:rsid w:val="00DB0055"/>
    <w:rsid w:val="00DB013F"/>
    <w:rsid w:val="00DB02A1"/>
    <w:rsid w:val="00DB0402"/>
    <w:rsid w:val="00DB046E"/>
    <w:rsid w:val="00DB04CB"/>
    <w:rsid w:val="00DB065B"/>
    <w:rsid w:val="00DB06C2"/>
    <w:rsid w:val="00DB06D3"/>
    <w:rsid w:val="00DB071D"/>
    <w:rsid w:val="00DB081F"/>
    <w:rsid w:val="00DB082E"/>
    <w:rsid w:val="00DB08A1"/>
    <w:rsid w:val="00DB08B5"/>
    <w:rsid w:val="00DB08FA"/>
    <w:rsid w:val="00DB0971"/>
    <w:rsid w:val="00DB09CD"/>
    <w:rsid w:val="00DB0B0B"/>
    <w:rsid w:val="00DB0C43"/>
    <w:rsid w:val="00DB0CC8"/>
    <w:rsid w:val="00DB0CDA"/>
    <w:rsid w:val="00DB0DB3"/>
    <w:rsid w:val="00DB0FCB"/>
    <w:rsid w:val="00DB109A"/>
    <w:rsid w:val="00DB134A"/>
    <w:rsid w:val="00DB13AE"/>
    <w:rsid w:val="00DB141E"/>
    <w:rsid w:val="00DB1436"/>
    <w:rsid w:val="00DB145A"/>
    <w:rsid w:val="00DB14A6"/>
    <w:rsid w:val="00DB15F0"/>
    <w:rsid w:val="00DB168B"/>
    <w:rsid w:val="00DB18CE"/>
    <w:rsid w:val="00DB18E4"/>
    <w:rsid w:val="00DB1952"/>
    <w:rsid w:val="00DB1C0F"/>
    <w:rsid w:val="00DB1CDB"/>
    <w:rsid w:val="00DB1CFF"/>
    <w:rsid w:val="00DB1E91"/>
    <w:rsid w:val="00DB1ECF"/>
    <w:rsid w:val="00DB1F2F"/>
    <w:rsid w:val="00DB23CC"/>
    <w:rsid w:val="00DB23DA"/>
    <w:rsid w:val="00DB2450"/>
    <w:rsid w:val="00DB2544"/>
    <w:rsid w:val="00DB255F"/>
    <w:rsid w:val="00DB2601"/>
    <w:rsid w:val="00DB2652"/>
    <w:rsid w:val="00DB26F7"/>
    <w:rsid w:val="00DB2728"/>
    <w:rsid w:val="00DB2818"/>
    <w:rsid w:val="00DB2828"/>
    <w:rsid w:val="00DB285D"/>
    <w:rsid w:val="00DB29B8"/>
    <w:rsid w:val="00DB2A82"/>
    <w:rsid w:val="00DB2AA1"/>
    <w:rsid w:val="00DB2E0E"/>
    <w:rsid w:val="00DB2EB0"/>
    <w:rsid w:val="00DB2EC6"/>
    <w:rsid w:val="00DB2F34"/>
    <w:rsid w:val="00DB32BC"/>
    <w:rsid w:val="00DB36A4"/>
    <w:rsid w:val="00DB370D"/>
    <w:rsid w:val="00DB3941"/>
    <w:rsid w:val="00DB3971"/>
    <w:rsid w:val="00DB3A18"/>
    <w:rsid w:val="00DB3A2F"/>
    <w:rsid w:val="00DB3A4F"/>
    <w:rsid w:val="00DB3B61"/>
    <w:rsid w:val="00DB3D2F"/>
    <w:rsid w:val="00DB3ED0"/>
    <w:rsid w:val="00DB3F20"/>
    <w:rsid w:val="00DB3F8F"/>
    <w:rsid w:val="00DB4017"/>
    <w:rsid w:val="00DB40BC"/>
    <w:rsid w:val="00DB40D3"/>
    <w:rsid w:val="00DB40D9"/>
    <w:rsid w:val="00DB40E8"/>
    <w:rsid w:val="00DB418B"/>
    <w:rsid w:val="00DB4257"/>
    <w:rsid w:val="00DB42AF"/>
    <w:rsid w:val="00DB43A9"/>
    <w:rsid w:val="00DB43F9"/>
    <w:rsid w:val="00DB448D"/>
    <w:rsid w:val="00DB44AD"/>
    <w:rsid w:val="00DB44EE"/>
    <w:rsid w:val="00DB452A"/>
    <w:rsid w:val="00DB4576"/>
    <w:rsid w:val="00DB4672"/>
    <w:rsid w:val="00DB475A"/>
    <w:rsid w:val="00DB4783"/>
    <w:rsid w:val="00DB478E"/>
    <w:rsid w:val="00DB47DA"/>
    <w:rsid w:val="00DB4805"/>
    <w:rsid w:val="00DB4885"/>
    <w:rsid w:val="00DB4A08"/>
    <w:rsid w:val="00DB4B2D"/>
    <w:rsid w:val="00DB4BF5"/>
    <w:rsid w:val="00DB4C08"/>
    <w:rsid w:val="00DB4F4F"/>
    <w:rsid w:val="00DB536E"/>
    <w:rsid w:val="00DB53DE"/>
    <w:rsid w:val="00DB5413"/>
    <w:rsid w:val="00DB5591"/>
    <w:rsid w:val="00DB5752"/>
    <w:rsid w:val="00DB5A51"/>
    <w:rsid w:val="00DB5ABE"/>
    <w:rsid w:val="00DB5B03"/>
    <w:rsid w:val="00DB5B20"/>
    <w:rsid w:val="00DB5C23"/>
    <w:rsid w:val="00DB5C28"/>
    <w:rsid w:val="00DB5CB3"/>
    <w:rsid w:val="00DB5F26"/>
    <w:rsid w:val="00DB5FB7"/>
    <w:rsid w:val="00DB60F5"/>
    <w:rsid w:val="00DB6161"/>
    <w:rsid w:val="00DB625E"/>
    <w:rsid w:val="00DB62B8"/>
    <w:rsid w:val="00DB62D1"/>
    <w:rsid w:val="00DB63A0"/>
    <w:rsid w:val="00DB6487"/>
    <w:rsid w:val="00DB6557"/>
    <w:rsid w:val="00DB66A8"/>
    <w:rsid w:val="00DB6703"/>
    <w:rsid w:val="00DB6792"/>
    <w:rsid w:val="00DB683B"/>
    <w:rsid w:val="00DB6877"/>
    <w:rsid w:val="00DB6942"/>
    <w:rsid w:val="00DB698B"/>
    <w:rsid w:val="00DB6A64"/>
    <w:rsid w:val="00DB6A7E"/>
    <w:rsid w:val="00DB6A97"/>
    <w:rsid w:val="00DB6B0B"/>
    <w:rsid w:val="00DB6CFE"/>
    <w:rsid w:val="00DB6DC8"/>
    <w:rsid w:val="00DB6E84"/>
    <w:rsid w:val="00DB6E8A"/>
    <w:rsid w:val="00DB6EF3"/>
    <w:rsid w:val="00DB6EFF"/>
    <w:rsid w:val="00DB6F74"/>
    <w:rsid w:val="00DB702C"/>
    <w:rsid w:val="00DB706B"/>
    <w:rsid w:val="00DB70AA"/>
    <w:rsid w:val="00DB70CB"/>
    <w:rsid w:val="00DB7349"/>
    <w:rsid w:val="00DB736E"/>
    <w:rsid w:val="00DB73F1"/>
    <w:rsid w:val="00DB74D6"/>
    <w:rsid w:val="00DB750A"/>
    <w:rsid w:val="00DB7523"/>
    <w:rsid w:val="00DB75B7"/>
    <w:rsid w:val="00DB768D"/>
    <w:rsid w:val="00DB7727"/>
    <w:rsid w:val="00DB7744"/>
    <w:rsid w:val="00DB77F4"/>
    <w:rsid w:val="00DB78CF"/>
    <w:rsid w:val="00DB7910"/>
    <w:rsid w:val="00DB7938"/>
    <w:rsid w:val="00DB79A9"/>
    <w:rsid w:val="00DB79B3"/>
    <w:rsid w:val="00DB7A81"/>
    <w:rsid w:val="00DB7ACF"/>
    <w:rsid w:val="00DB7B96"/>
    <w:rsid w:val="00DB7CB1"/>
    <w:rsid w:val="00DB7D47"/>
    <w:rsid w:val="00DB7E3E"/>
    <w:rsid w:val="00DB7E7E"/>
    <w:rsid w:val="00DB7EA0"/>
    <w:rsid w:val="00DB7F80"/>
    <w:rsid w:val="00DB7FA0"/>
    <w:rsid w:val="00DC01B7"/>
    <w:rsid w:val="00DC01BA"/>
    <w:rsid w:val="00DC0338"/>
    <w:rsid w:val="00DC033B"/>
    <w:rsid w:val="00DC03BB"/>
    <w:rsid w:val="00DC06AD"/>
    <w:rsid w:val="00DC08CB"/>
    <w:rsid w:val="00DC0962"/>
    <w:rsid w:val="00DC0978"/>
    <w:rsid w:val="00DC09EA"/>
    <w:rsid w:val="00DC0A75"/>
    <w:rsid w:val="00DC0A91"/>
    <w:rsid w:val="00DC0AB9"/>
    <w:rsid w:val="00DC0BF2"/>
    <w:rsid w:val="00DC0E32"/>
    <w:rsid w:val="00DC0E5F"/>
    <w:rsid w:val="00DC0E97"/>
    <w:rsid w:val="00DC0EF9"/>
    <w:rsid w:val="00DC12CB"/>
    <w:rsid w:val="00DC135B"/>
    <w:rsid w:val="00DC13B2"/>
    <w:rsid w:val="00DC13C6"/>
    <w:rsid w:val="00DC1743"/>
    <w:rsid w:val="00DC1898"/>
    <w:rsid w:val="00DC18A8"/>
    <w:rsid w:val="00DC1918"/>
    <w:rsid w:val="00DC196B"/>
    <w:rsid w:val="00DC1983"/>
    <w:rsid w:val="00DC1B1D"/>
    <w:rsid w:val="00DC1B78"/>
    <w:rsid w:val="00DC1C93"/>
    <w:rsid w:val="00DC1C9E"/>
    <w:rsid w:val="00DC1D7F"/>
    <w:rsid w:val="00DC1E63"/>
    <w:rsid w:val="00DC1E72"/>
    <w:rsid w:val="00DC1F60"/>
    <w:rsid w:val="00DC207C"/>
    <w:rsid w:val="00DC20A3"/>
    <w:rsid w:val="00DC20B5"/>
    <w:rsid w:val="00DC2158"/>
    <w:rsid w:val="00DC2321"/>
    <w:rsid w:val="00DC2352"/>
    <w:rsid w:val="00DC238E"/>
    <w:rsid w:val="00DC238F"/>
    <w:rsid w:val="00DC23FE"/>
    <w:rsid w:val="00DC24B5"/>
    <w:rsid w:val="00DC2573"/>
    <w:rsid w:val="00DC25F8"/>
    <w:rsid w:val="00DC2634"/>
    <w:rsid w:val="00DC265B"/>
    <w:rsid w:val="00DC2694"/>
    <w:rsid w:val="00DC277B"/>
    <w:rsid w:val="00DC27A8"/>
    <w:rsid w:val="00DC27E5"/>
    <w:rsid w:val="00DC27ED"/>
    <w:rsid w:val="00DC2907"/>
    <w:rsid w:val="00DC2A86"/>
    <w:rsid w:val="00DC2BAB"/>
    <w:rsid w:val="00DC2CA6"/>
    <w:rsid w:val="00DC2DA9"/>
    <w:rsid w:val="00DC2F52"/>
    <w:rsid w:val="00DC2FAC"/>
    <w:rsid w:val="00DC31A7"/>
    <w:rsid w:val="00DC3231"/>
    <w:rsid w:val="00DC323E"/>
    <w:rsid w:val="00DC3501"/>
    <w:rsid w:val="00DC3532"/>
    <w:rsid w:val="00DC368C"/>
    <w:rsid w:val="00DC36AC"/>
    <w:rsid w:val="00DC3794"/>
    <w:rsid w:val="00DC38EF"/>
    <w:rsid w:val="00DC3A37"/>
    <w:rsid w:val="00DC3A4D"/>
    <w:rsid w:val="00DC3AC6"/>
    <w:rsid w:val="00DC3B13"/>
    <w:rsid w:val="00DC3B14"/>
    <w:rsid w:val="00DC3BCE"/>
    <w:rsid w:val="00DC3E44"/>
    <w:rsid w:val="00DC3FB0"/>
    <w:rsid w:val="00DC40C5"/>
    <w:rsid w:val="00DC4303"/>
    <w:rsid w:val="00DC4335"/>
    <w:rsid w:val="00DC4491"/>
    <w:rsid w:val="00DC4520"/>
    <w:rsid w:val="00DC457E"/>
    <w:rsid w:val="00DC4810"/>
    <w:rsid w:val="00DC483A"/>
    <w:rsid w:val="00DC4904"/>
    <w:rsid w:val="00DC49F1"/>
    <w:rsid w:val="00DC4C2D"/>
    <w:rsid w:val="00DC4CD7"/>
    <w:rsid w:val="00DC4D54"/>
    <w:rsid w:val="00DC4D55"/>
    <w:rsid w:val="00DC4D6F"/>
    <w:rsid w:val="00DC4D7E"/>
    <w:rsid w:val="00DC4D94"/>
    <w:rsid w:val="00DC4DEE"/>
    <w:rsid w:val="00DC4EDF"/>
    <w:rsid w:val="00DC50C2"/>
    <w:rsid w:val="00DC5108"/>
    <w:rsid w:val="00DC51FF"/>
    <w:rsid w:val="00DC5431"/>
    <w:rsid w:val="00DC54A0"/>
    <w:rsid w:val="00DC554E"/>
    <w:rsid w:val="00DC558D"/>
    <w:rsid w:val="00DC5614"/>
    <w:rsid w:val="00DC586E"/>
    <w:rsid w:val="00DC58C4"/>
    <w:rsid w:val="00DC592E"/>
    <w:rsid w:val="00DC5C64"/>
    <w:rsid w:val="00DC5C87"/>
    <w:rsid w:val="00DC5D5C"/>
    <w:rsid w:val="00DC5E24"/>
    <w:rsid w:val="00DC5E44"/>
    <w:rsid w:val="00DC5F1F"/>
    <w:rsid w:val="00DC5F6B"/>
    <w:rsid w:val="00DC6201"/>
    <w:rsid w:val="00DC6252"/>
    <w:rsid w:val="00DC62E1"/>
    <w:rsid w:val="00DC6398"/>
    <w:rsid w:val="00DC64C6"/>
    <w:rsid w:val="00DC659F"/>
    <w:rsid w:val="00DC6651"/>
    <w:rsid w:val="00DC668B"/>
    <w:rsid w:val="00DC66AB"/>
    <w:rsid w:val="00DC66B6"/>
    <w:rsid w:val="00DC66FA"/>
    <w:rsid w:val="00DC689F"/>
    <w:rsid w:val="00DC68A8"/>
    <w:rsid w:val="00DC6975"/>
    <w:rsid w:val="00DC69EA"/>
    <w:rsid w:val="00DC6A1F"/>
    <w:rsid w:val="00DC6A26"/>
    <w:rsid w:val="00DC6B9A"/>
    <w:rsid w:val="00DC6C00"/>
    <w:rsid w:val="00DC6CF8"/>
    <w:rsid w:val="00DC6D8A"/>
    <w:rsid w:val="00DC7013"/>
    <w:rsid w:val="00DC7039"/>
    <w:rsid w:val="00DC70BF"/>
    <w:rsid w:val="00DC71A5"/>
    <w:rsid w:val="00DC71BD"/>
    <w:rsid w:val="00DC71E0"/>
    <w:rsid w:val="00DC7281"/>
    <w:rsid w:val="00DC7551"/>
    <w:rsid w:val="00DC7571"/>
    <w:rsid w:val="00DC75A2"/>
    <w:rsid w:val="00DC75F0"/>
    <w:rsid w:val="00DC7647"/>
    <w:rsid w:val="00DC77F1"/>
    <w:rsid w:val="00DC7899"/>
    <w:rsid w:val="00DC79C7"/>
    <w:rsid w:val="00DC79FD"/>
    <w:rsid w:val="00DC7BFD"/>
    <w:rsid w:val="00DC7CC1"/>
    <w:rsid w:val="00DC7D0B"/>
    <w:rsid w:val="00DC7D91"/>
    <w:rsid w:val="00DC7E80"/>
    <w:rsid w:val="00DC7F15"/>
    <w:rsid w:val="00DC7F21"/>
    <w:rsid w:val="00DC7F9A"/>
    <w:rsid w:val="00DC7FC0"/>
    <w:rsid w:val="00DD0044"/>
    <w:rsid w:val="00DD006E"/>
    <w:rsid w:val="00DD0112"/>
    <w:rsid w:val="00DD017A"/>
    <w:rsid w:val="00DD0184"/>
    <w:rsid w:val="00DD02FD"/>
    <w:rsid w:val="00DD0493"/>
    <w:rsid w:val="00DD04FC"/>
    <w:rsid w:val="00DD05B2"/>
    <w:rsid w:val="00DD0605"/>
    <w:rsid w:val="00DD061E"/>
    <w:rsid w:val="00DD08F7"/>
    <w:rsid w:val="00DD0954"/>
    <w:rsid w:val="00DD0A38"/>
    <w:rsid w:val="00DD0AFB"/>
    <w:rsid w:val="00DD0C2B"/>
    <w:rsid w:val="00DD0C8E"/>
    <w:rsid w:val="00DD0CDB"/>
    <w:rsid w:val="00DD0D09"/>
    <w:rsid w:val="00DD0EEB"/>
    <w:rsid w:val="00DD0F93"/>
    <w:rsid w:val="00DD106B"/>
    <w:rsid w:val="00DD11E8"/>
    <w:rsid w:val="00DD130F"/>
    <w:rsid w:val="00DD14B8"/>
    <w:rsid w:val="00DD1630"/>
    <w:rsid w:val="00DD1747"/>
    <w:rsid w:val="00DD17C2"/>
    <w:rsid w:val="00DD17E5"/>
    <w:rsid w:val="00DD180C"/>
    <w:rsid w:val="00DD184A"/>
    <w:rsid w:val="00DD1A5F"/>
    <w:rsid w:val="00DD1CA9"/>
    <w:rsid w:val="00DD1CAF"/>
    <w:rsid w:val="00DD1CDD"/>
    <w:rsid w:val="00DD1D0C"/>
    <w:rsid w:val="00DD1D14"/>
    <w:rsid w:val="00DD1D1F"/>
    <w:rsid w:val="00DD1D81"/>
    <w:rsid w:val="00DD1D83"/>
    <w:rsid w:val="00DD1D97"/>
    <w:rsid w:val="00DD1E3F"/>
    <w:rsid w:val="00DD1FB6"/>
    <w:rsid w:val="00DD2066"/>
    <w:rsid w:val="00DD2252"/>
    <w:rsid w:val="00DD2380"/>
    <w:rsid w:val="00DD23EE"/>
    <w:rsid w:val="00DD23FD"/>
    <w:rsid w:val="00DD2432"/>
    <w:rsid w:val="00DD24B1"/>
    <w:rsid w:val="00DD24CC"/>
    <w:rsid w:val="00DD24EC"/>
    <w:rsid w:val="00DD2721"/>
    <w:rsid w:val="00DD2886"/>
    <w:rsid w:val="00DD299A"/>
    <w:rsid w:val="00DD2A56"/>
    <w:rsid w:val="00DD2A59"/>
    <w:rsid w:val="00DD2B17"/>
    <w:rsid w:val="00DD2C37"/>
    <w:rsid w:val="00DD2C5D"/>
    <w:rsid w:val="00DD2E1B"/>
    <w:rsid w:val="00DD2E2B"/>
    <w:rsid w:val="00DD2E59"/>
    <w:rsid w:val="00DD2E87"/>
    <w:rsid w:val="00DD2EF6"/>
    <w:rsid w:val="00DD2F0A"/>
    <w:rsid w:val="00DD2FDB"/>
    <w:rsid w:val="00DD320E"/>
    <w:rsid w:val="00DD329B"/>
    <w:rsid w:val="00DD329F"/>
    <w:rsid w:val="00DD33DB"/>
    <w:rsid w:val="00DD33FA"/>
    <w:rsid w:val="00DD33FF"/>
    <w:rsid w:val="00DD3517"/>
    <w:rsid w:val="00DD3565"/>
    <w:rsid w:val="00DD35BE"/>
    <w:rsid w:val="00DD3607"/>
    <w:rsid w:val="00DD36FE"/>
    <w:rsid w:val="00DD39B4"/>
    <w:rsid w:val="00DD3A2D"/>
    <w:rsid w:val="00DD3A89"/>
    <w:rsid w:val="00DD3C2E"/>
    <w:rsid w:val="00DD3CF5"/>
    <w:rsid w:val="00DD3E06"/>
    <w:rsid w:val="00DD3E2B"/>
    <w:rsid w:val="00DD3F13"/>
    <w:rsid w:val="00DD4034"/>
    <w:rsid w:val="00DD4052"/>
    <w:rsid w:val="00DD416E"/>
    <w:rsid w:val="00DD41C1"/>
    <w:rsid w:val="00DD4274"/>
    <w:rsid w:val="00DD4340"/>
    <w:rsid w:val="00DD4397"/>
    <w:rsid w:val="00DD464E"/>
    <w:rsid w:val="00DD46CB"/>
    <w:rsid w:val="00DD46F2"/>
    <w:rsid w:val="00DD4761"/>
    <w:rsid w:val="00DD4785"/>
    <w:rsid w:val="00DD47A8"/>
    <w:rsid w:val="00DD47C2"/>
    <w:rsid w:val="00DD4934"/>
    <w:rsid w:val="00DD4A62"/>
    <w:rsid w:val="00DD4A6F"/>
    <w:rsid w:val="00DD4ABF"/>
    <w:rsid w:val="00DD4B22"/>
    <w:rsid w:val="00DD4B2A"/>
    <w:rsid w:val="00DD4B74"/>
    <w:rsid w:val="00DD4E30"/>
    <w:rsid w:val="00DD4E84"/>
    <w:rsid w:val="00DD4F32"/>
    <w:rsid w:val="00DD5042"/>
    <w:rsid w:val="00DD5235"/>
    <w:rsid w:val="00DD529A"/>
    <w:rsid w:val="00DD52A9"/>
    <w:rsid w:val="00DD52E1"/>
    <w:rsid w:val="00DD5348"/>
    <w:rsid w:val="00DD53C2"/>
    <w:rsid w:val="00DD53E8"/>
    <w:rsid w:val="00DD5415"/>
    <w:rsid w:val="00DD5490"/>
    <w:rsid w:val="00DD54C6"/>
    <w:rsid w:val="00DD54DB"/>
    <w:rsid w:val="00DD54E9"/>
    <w:rsid w:val="00DD55CF"/>
    <w:rsid w:val="00DD5684"/>
    <w:rsid w:val="00DD571F"/>
    <w:rsid w:val="00DD57D3"/>
    <w:rsid w:val="00DD5886"/>
    <w:rsid w:val="00DD58DC"/>
    <w:rsid w:val="00DD5AA6"/>
    <w:rsid w:val="00DD5AFE"/>
    <w:rsid w:val="00DD5C7F"/>
    <w:rsid w:val="00DD5DE6"/>
    <w:rsid w:val="00DD5E81"/>
    <w:rsid w:val="00DD5EDE"/>
    <w:rsid w:val="00DD5EE4"/>
    <w:rsid w:val="00DD5FC2"/>
    <w:rsid w:val="00DD6065"/>
    <w:rsid w:val="00DD60D6"/>
    <w:rsid w:val="00DD640B"/>
    <w:rsid w:val="00DD6429"/>
    <w:rsid w:val="00DD64AB"/>
    <w:rsid w:val="00DD6500"/>
    <w:rsid w:val="00DD6518"/>
    <w:rsid w:val="00DD6540"/>
    <w:rsid w:val="00DD660C"/>
    <w:rsid w:val="00DD68BA"/>
    <w:rsid w:val="00DD68E7"/>
    <w:rsid w:val="00DD692F"/>
    <w:rsid w:val="00DD6AEB"/>
    <w:rsid w:val="00DD6F71"/>
    <w:rsid w:val="00DD71EE"/>
    <w:rsid w:val="00DD720B"/>
    <w:rsid w:val="00DD7236"/>
    <w:rsid w:val="00DD731F"/>
    <w:rsid w:val="00DD740A"/>
    <w:rsid w:val="00DD762D"/>
    <w:rsid w:val="00DD76C7"/>
    <w:rsid w:val="00DD7846"/>
    <w:rsid w:val="00DD784F"/>
    <w:rsid w:val="00DD786B"/>
    <w:rsid w:val="00DD78A2"/>
    <w:rsid w:val="00DD78EC"/>
    <w:rsid w:val="00DD7928"/>
    <w:rsid w:val="00DD793C"/>
    <w:rsid w:val="00DD7C1F"/>
    <w:rsid w:val="00DD7D91"/>
    <w:rsid w:val="00DD7DB4"/>
    <w:rsid w:val="00DD7E26"/>
    <w:rsid w:val="00DD7F4B"/>
    <w:rsid w:val="00DE0040"/>
    <w:rsid w:val="00DE0091"/>
    <w:rsid w:val="00DE00B8"/>
    <w:rsid w:val="00DE00D5"/>
    <w:rsid w:val="00DE01A1"/>
    <w:rsid w:val="00DE01E0"/>
    <w:rsid w:val="00DE02DB"/>
    <w:rsid w:val="00DE038A"/>
    <w:rsid w:val="00DE03EE"/>
    <w:rsid w:val="00DE06A9"/>
    <w:rsid w:val="00DE0736"/>
    <w:rsid w:val="00DE07E5"/>
    <w:rsid w:val="00DE086C"/>
    <w:rsid w:val="00DE088D"/>
    <w:rsid w:val="00DE098D"/>
    <w:rsid w:val="00DE099A"/>
    <w:rsid w:val="00DE09FB"/>
    <w:rsid w:val="00DE0A2C"/>
    <w:rsid w:val="00DE0B36"/>
    <w:rsid w:val="00DE0BC2"/>
    <w:rsid w:val="00DE0C34"/>
    <w:rsid w:val="00DE0EC6"/>
    <w:rsid w:val="00DE0EF9"/>
    <w:rsid w:val="00DE0F5B"/>
    <w:rsid w:val="00DE0FB5"/>
    <w:rsid w:val="00DE0FC3"/>
    <w:rsid w:val="00DE104B"/>
    <w:rsid w:val="00DE104D"/>
    <w:rsid w:val="00DE1092"/>
    <w:rsid w:val="00DE117D"/>
    <w:rsid w:val="00DE12B4"/>
    <w:rsid w:val="00DE14E1"/>
    <w:rsid w:val="00DE1511"/>
    <w:rsid w:val="00DE15AA"/>
    <w:rsid w:val="00DE161A"/>
    <w:rsid w:val="00DE1784"/>
    <w:rsid w:val="00DE17AB"/>
    <w:rsid w:val="00DE1844"/>
    <w:rsid w:val="00DE195D"/>
    <w:rsid w:val="00DE1A48"/>
    <w:rsid w:val="00DE1C6D"/>
    <w:rsid w:val="00DE1C97"/>
    <w:rsid w:val="00DE1D67"/>
    <w:rsid w:val="00DE1E20"/>
    <w:rsid w:val="00DE1E75"/>
    <w:rsid w:val="00DE1E7B"/>
    <w:rsid w:val="00DE1F36"/>
    <w:rsid w:val="00DE2099"/>
    <w:rsid w:val="00DE2159"/>
    <w:rsid w:val="00DE21D8"/>
    <w:rsid w:val="00DE222A"/>
    <w:rsid w:val="00DE23CC"/>
    <w:rsid w:val="00DE2428"/>
    <w:rsid w:val="00DE24B5"/>
    <w:rsid w:val="00DE2542"/>
    <w:rsid w:val="00DE25C3"/>
    <w:rsid w:val="00DE2684"/>
    <w:rsid w:val="00DE270D"/>
    <w:rsid w:val="00DE274A"/>
    <w:rsid w:val="00DE281D"/>
    <w:rsid w:val="00DE29E6"/>
    <w:rsid w:val="00DE2BD9"/>
    <w:rsid w:val="00DE2BF8"/>
    <w:rsid w:val="00DE2D21"/>
    <w:rsid w:val="00DE2DA7"/>
    <w:rsid w:val="00DE2E97"/>
    <w:rsid w:val="00DE2FF7"/>
    <w:rsid w:val="00DE3100"/>
    <w:rsid w:val="00DE3236"/>
    <w:rsid w:val="00DE3451"/>
    <w:rsid w:val="00DE3486"/>
    <w:rsid w:val="00DE350B"/>
    <w:rsid w:val="00DE3603"/>
    <w:rsid w:val="00DE3636"/>
    <w:rsid w:val="00DE37FD"/>
    <w:rsid w:val="00DE3938"/>
    <w:rsid w:val="00DE3AEF"/>
    <w:rsid w:val="00DE3B5A"/>
    <w:rsid w:val="00DE3C49"/>
    <w:rsid w:val="00DE3D79"/>
    <w:rsid w:val="00DE3DA2"/>
    <w:rsid w:val="00DE3DAF"/>
    <w:rsid w:val="00DE3DCD"/>
    <w:rsid w:val="00DE3DDE"/>
    <w:rsid w:val="00DE3E20"/>
    <w:rsid w:val="00DE3EDE"/>
    <w:rsid w:val="00DE3F11"/>
    <w:rsid w:val="00DE3FF0"/>
    <w:rsid w:val="00DE4153"/>
    <w:rsid w:val="00DE4157"/>
    <w:rsid w:val="00DE42A0"/>
    <w:rsid w:val="00DE436E"/>
    <w:rsid w:val="00DE44DC"/>
    <w:rsid w:val="00DE4849"/>
    <w:rsid w:val="00DE4A7C"/>
    <w:rsid w:val="00DE4BDF"/>
    <w:rsid w:val="00DE4DB5"/>
    <w:rsid w:val="00DE50E5"/>
    <w:rsid w:val="00DE516C"/>
    <w:rsid w:val="00DE5173"/>
    <w:rsid w:val="00DE51AE"/>
    <w:rsid w:val="00DE51BA"/>
    <w:rsid w:val="00DE52B7"/>
    <w:rsid w:val="00DE5310"/>
    <w:rsid w:val="00DE542B"/>
    <w:rsid w:val="00DE55EF"/>
    <w:rsid w:val="00DE5790"/>
    <w:rsid w:val="00DE57A5"/>
    <w:rsid w:val="00DE57D1"/>
    <w:rsid w:val="00DE58A0"/>
    <w:rsid w:val="00DE597B"/>
    <w:rsid w:val="00DE59C1"/>
    <w:rsid w:val="00DE5A7A"/>
    <w:rsid w:val="00DE5B55"/>
    <w:rsid w:val="00DE5C93"/>
    <w:rsid w:val="00DE5CA6"/>
    <w:rsid w:val="00DE5CD2"/>
    <w:rsid w:val="00DE5D81"/>
    <w:rsid w:val="00DE5D84"/>
    <w:rsid w:val="00DE5DDE"/>
    <w:rsid w:val="00DE5EC8"/>
    <w:rsid w:val="00DE5F2D"/>
    <w:rsid w:val="00DE5F79"/>
    <w:rsid w:val="00DE604C"/>
    <w:rsid w:val="00DE6054"/>
    <w:rsid w:val="00DE6126"/>
    <w:rsid w:val="00DE628E"/>
    <w:rsid w:val="00DE62BD"/>
    <w:rsid w:val="00DE63C4"/>
    <w:rsid w:val="00DE640F"/>
    <w:rsid w:val="00DE64E1"/>
    <w:rsid w:val="00DE654C"/>
    <w:rsid w:val="00DE665D"/>
    <w:rsid w:val="00DE667A"/>
    <w:rsid w:val="00DE682C"/>
    <w:rsid w:val="00DE68FD"/>
    <w:rsid w:val="00DE6903"/>
    <w:rsid w:val="00DE6A14"/>
    <w:rsid w:val="00DE6A27"/>
    <w:rsid w:val="00DE6AFC"/>
    <w:rsid w:val="00DE6B11"/>
    <w:rsid w:val="00DE6C96"/>
    <w:rsid w:val="00DE6CBE"/>
    <w:rsid w:val="00DE6CC1"/>
    <w:rsid w:val="00DE6E09"/>
    <w:rsid w:val="00DE6E5D"/>
    <w:rsid w:val="00DE6E8E"/>
    <w:rsid w:val="00DE6EE1"/>
    <w:rsid w:val="00DE6F3E"/>
    <w:rsid w:val="00DE7011"/>
    <w:rsid w:val="00DE7022"/>
    <w:rsid w:val="00DE7094"/>
    <w:rsid w:val="00DE711C"/>
    <w:rsid w:val="00DE712B"/>
    <w:rsid w:val="00DE71C0"/>
    <w:rsid w:val="00DE7286"/>
    <w:rsid w:val="00DE728A"/>
    <w:rsid w:val="00DE7483"/>
    <w:rsid w:val="00DE75FC"/>
    <w:rsid w:val="00DE77A9"/>
    <w:rsid w:val="00DE7934"/>
    <w:rsid w:val="00DE7A04"/>
    <w:rsid w:val="00DE7B21"/>
    <w:rsid w:val="00DE7B4D"/>
    <w:rsid w:val="00DE7C3D"/>
    <w:rsid w:val="00DE7D8A"/>
    <w:rsid w:val="00DE7DBB"/>
    <w:rsid w:val="00DE7EB2"/>
    <w:rsid w:val="00DE7F56"/>
    <w:rsid w:val="00DE7F62"/>
    <w:rsid w:val="00DF0068"/>
    <w:rsid w:val="00DF00AC"/>
    <w:rsid w:val="00DF02A3"/>
    <w:rsid w:val="00DF02DD"/>
    <w:rsid w:val="00DF0306"/>
    <w:rsid w:val="00DF03D6"/>
    <w:rsid w:val="00DF03D8"/>
    <w:rsid w:val="00DF03EE"/>
    <w:rsid w:val="00DF0409"/>
    <w:rsid w:val="00DF0501"/>
    <w:rsid w:val="00DF052A"/>
    <w:rsid w:val="00DF0564"/>
    <w:rsid w:val="00DF05A9"/>
    <w:rsid w:val="00DF070A"/>
    <w:rsid w:val="00DF082B"/>
    <w:rsid w:val="00DF09D8"/>
    <w:rsid w:val="00DF09E4"/>
    <w:rsid w:val="00DF0B98"/>
    <w:rsid w:val="00DF0BC1"/>
    <w:rsid w:val="00DF0BF6"/>
    <w:rsid w:val="00DF0C45"/>
    <w:rsid w:val="00DF0D3E"/>
    <w:rsid w:val="00DF0F6E"/>
    <w:rsid w:val="00DF0FAE"/>
    <w:rsid w:val="00DF0FFD"/>
    <w:rsid w:val="00DF10BE"/>
    <w:rsid w:val="00DF12F3"/>
    <w:rsid w:val="00DF1431"/>
    <w:rsid w:val="00DF1449"/>
    <w:rsid w:val="00DF16F6"/>
    <w:rsid w:val="00DF17CA"/>
    <w:rsid w:val="00DF1A40"/>
    <w:rsid w:val="00DF1A50"/>
    <w:rsid w:val="00DF1AC2"/>
    <w:rsid w:val="00DF1AE5"/>
    <w:rsid w:val="00DF1C7F"/>
    <w:rsid w:val="00DF1CD8"/>
    <w:rsid w:val="00DF1DFF"/>
    <w:rsid w:val="00DF1F0B"/>
    <w:rsid w:val="00DF1FC2"/>
    <w:rsid w:val="00DF2035"/>
    <w:rsid w:val="00DF2236"/>
    <w:rsid w:val="00DF22C1"/>
    <w:rsid w:val="00DF231A"/>
    <w:rsid w:val="00DF2353"/>
    <w:rsid w:val="00DF23BA"/>
    <w:rsid w:val="00DF2543"/>
    <w:rsid w:val="00DF2622"/>
    <w:rsid w:val="00DF2735"/>
    <w:rsid w:val="00DF278F"/>
    <w:rsid w:val="00DF2A0F"/>
    <w:rsid w:val="00DF2A1E"/>
    <w:rsid w:val="00DF2A39"/>
    <w:rsid w:val="00DF2A79"/>
    <w:rsid w:val="00DF2CAC"/>
    <w:rsid w:val="00DF2CD8"/>
    <w:rsid w:val="00DF2D60"/>
    <w:rsid w:val="00DF2D6A"/>
    <w:rsid w:val="00DF2DC3"/>
    <w:rsid w:val="00DF2E3D"/>
    <w:rsid w:val="00DF2E74"/>
    <w:rsid w:val="00DF2EC8"/>
    <w:rsid w:val="00DF2FBD"/>
    <w:rsid w:val="00DF32FF"/>
    <w:rsid w:val="00DF3418"/>
    <w:rsid w:val="00DF3614"/>
    <w:rsid w:val="00DF365A"/>
    <w:rsid w:val="00DF3761"/>
    <w:rsid w:val="00DF3813"/>
    <w:rsid w:val="00DF387C"/>
    <w:rsid w:val="00DF3959"/>
    <w:rsid w:val="00DF3ACE"/>
    <w:rsid w:val="00DF3AF8"/>
    <w:rsid w:val="00DF3B8D"/>
    <w:rsid w:val="00DF3B95"/>
    <w:rsid w:val="00DF3C3C"/>
    <w:rsid w:val="00DF3CCB"/>
    <w:rsid w:val="00DF3D36"/>
    <w:rsid w:val="00DF3E26"/>
    <w:rsid w:val="00DF3E78"/>
    <w:rsid w:val="00DF3EB0"/>
    <w:rsid w:val="00DF3EBB"/>
    <w:rsid w:val="00DF3F79"/>
    <w:rsid w:val="00DF3F9A"/>
    <w:rsid w:val="00DF3FA3"/>
    <w:rsid w:val="00DF3FCD"/>
    <w:rsid w:val="00DF4149"/>
    <w:rsid w:val="00DF41F4"/>
    <w:rsid w:val="00DF424C"/>
    <w:rsid w:val="00DF4345"/>
    <w:rsid w:val="00DF436E"/>
    <w:rsid w:val="00DF453D"/>
    <w:rsid w:val="00DF455A"/>
    <w:rsid w:val="00DF45EC"/>
    <w:rsid w:val="00DF46B4"/>
    <w:rsid w:val="00DF46D9"/>
    <w:rsid w:val="00DF47E5"/>
    <w:rsid w:val="00DF4816"/>
    <w:rsid w:val="00DF49FB"/>
    <w:rsid w:val="00DF4B7B"/>
    <w:rsid w:val="00DF4BB1"/>
    <w:rsid w:val="00DF4C59"/>
    <w:rsid w:val="00DF4D4E"/>
    <w:rsid w:val="00DF4E02"/>
    <w:rsid w:val="00DF4E73"/>
    <w:rsid w:val="00DF4F0A"/>
    <w:rsid w:val="00DF4F2E"/>
    <w:rsid w:val="00DF4F56"/>
    <w:rsid w:val="00DF4FC5"/>
    <w:rsid w:val="00DF507A"/>
    <w:rsid w:val="00DF531A"/>
    <w:rsid w:val="00DF5320"/>
    <w:rsid w:val="00DF5343"/>
    <w:rsid w:val="00DF53A4"/>
    <w:rsid w:val="00DF53B8"/>
    <w:rsid w:val="00DF53D0"/>
    <w:rsid w:val="00DF5534"/>
    <w:rsid w:val="00DF562B"/>
    <w:rsid w:val="00DF56C0"/>
    <w:rsid w:val="00DF56D3"/>
    <w:rsid w:val="00DF587F"/>
    <w:rsid w:val="00DF599A"/>
    <w:rsid w:val="00DF599C"/>
    <w:rsid w:val="00DF5B74"/>
    <w:rsid w:val="00DF5C31"/>
    <w:rsid w:val="00DF5C82"/>
    <w:rsid w:val="00DF5E1F"/>
    <w:rsid w:val="00DF5E90"/>
    <w:rsid w:val="00DF602F"/>
    <w:rsid w:val="00DF605F"/>
    <w:rsid w:val="00DF6089"/>
    <w:rsid w:val="00DF6140"/>
    <w:rsid w:val="00DF624A"/>
    <w:rsid w:val="00DF6251"/>
    <w:rsid w:val="00DF6258"/>
    <w:rsid w:val="00DF6307"/>
    <w:rsid w:val="00DF638D"/>
    <w:rsid w:val="00DF6424"/>
    <w:rsid w:val="00DF6475"/>
    <w:rsid w:val="00DF6565"/>
    <w:rsid w:val="00DF6569"/>
    <w:rsid w:val="00DF65B4"/>
    <w:rsid w:val="00DF6656"/>
    <w:rsid w:val="00DF66BF"/>
    <w:rsid w:val="00DF68B6"/>
    <w:rsid w:val="00DF691F"/>
    <w:rsid w:val="00DF6AAD"/>
    <w:rsid w:val="00DF6C5B"/>
    <w:rsid w:val="00DF6CA3"/>
    <w:rsid w:val="00DF6E22"/>
    <w:rsid w:val="00DF7030"/>
    <w:rsid w:val="00DF71F0"/>
    <w:rsid w:val="00DF7252"/>
    <w:rsid w:val="00DF72FC"/>
    <w:rsid w:val="00DF7333"/>
    <w:rsid w:val="00DF7437"/>
    <w:rsid w:val="00DF7533"/>
    <w:rsid w:val="00DF7659"/>
    <w:rsid w:val="00DF76A7"/>
    <w:rsid w:val="00DF774C"/>
    <w:rsid w:val="00DF78B4"/>
    <w:rsid w:val="00DF7918"/>
    <w:rsid w:val="00DF7A07"/>
    <w:rsid w:val="00DF7A7A"/>
    <w:rsid w:val="00DF7C32"/>
    <w:rsid w:val="00DF7C4B"/>
    <w:rsid w:val="00DF7C56"/>
    <w:rsid w:val="00DF7D6F"/>
    <w:rsid w:val="00E003C6"/>
    <w:rsid w:val="00E0058B"/>
    <w:rsid w:val="00E00949"/>
    <w:rsid w:val="00E00954"/>
    <w:rsid w:val="00E00A32"/>
    <w:rsid w:val="00E00A75"/>
    <w:rsid w:val="00E00AB3"/>
    <w:rsid w:val="00E00B41"/>
    <w:rsid w:val="00E00C0D"/>
    <w:rsid w:val="00E00CB1"/>
    <w:rsid w:val="00E00D6E"/>
    <w:rsid w:val="00E00D84"/>
    <w:rsid w:val="00E00DA3"/>
    <w:rsid w:val="00E00F07"/>
    <w:rsid w:val="00E00FC7"/>
    <w:rsid w:val="00E00FEF"/>
    <w:rsid w:val="00E0100B"/>
    <w:rsid w:val="00E0100F"/>
    <w:rsid w:val="00E0104E"/>
    <w:rsid w:val="00E01066"/>
    <w:rsid w:val="00E01135"/>
    <w:rsid w:val="00E01260"/>
    <w:rsid w:val="00E01271"/>
    <w:rsid w:val="00E014B6"/>
    <w:rsid w:val="00E016EC"/>
    <w:rsid w:val="00E01844"/>
    <w:rsid w:val="00E01892"/>
    <w:rsid w:val="00E01BA1"/>
    <w:rsid w:val="00E01BBB"/>
    <w:rsid w:val="00E01BE3"/>
    <w:rsid w:val="00E01C7B"/>
    <w:rsid w:val="00E01D1D"/>
    <w:rsid w:val="00E01D69"/>
    <w:rsid w:val="00E01DDD"/>
    <w:rsid w:val="00E01E12"/>
    <w:rsid w:val="00E01EF1"/>
    <w:rsid w:val="00E020E2"/>
    <w:rsid w:val="00E0214C"/>
    <w:rsid w:val="00E0218D"/>
    <w:rsid w:val="00E02360"/>
    <w:rsid w:val="00E02363"/>
    <w:rsid w:val="00E0239D"/>
    <w:rsid w:val="00E023C1"/>
    <w:rsid w:val="00E023D2"/>
    <w:rsid w:val="00E023DC"/>
    <w:rsid w:val="00E0244A"/>
    <w:rsid w:val="00E0244B"/>
    <w:rsid w:val="00E0257B"/>
    <w:rsid w:val="00E025E7"/>
    <w:rsid w:val="00E02656"/>
    <w:rsid w:val="00E0268D"/>
    <w:rsid w:val="00E02713"/>
    <w:rsid w:val="00E02878"/>
    <w:rsid w:val="00E0288C"/>
    <w:rsid w:val="00E02948"/>
    <w:rsid w:val="00E02A1C"/>
    <w:rsid w:val="00E02AF4"/>
    <w:rsid w:val="00E02C07"/>
    <w:rsid w:val="00E02C0D"/>
    <w:rsid w:val="00E02C24"/>
    <w:rsid w:val="00E02C3F"/>
    <w:rsid w:val="00E02D1A"/>
    <w:rsid w:val="00E02E25"/>
    <w:rsid w:val="00E02E31"/>
    <w:rsid w:val="00E0302A"/>
    <w:rsid w:val="00E0310B"/>
    <w:rsid w:val="00E03153"/>
    <w:rsid w:val="00E0352B"/>
    <w:rsid w:val="00E03751"/>
    <w:rsid w:val="00E0380A"/>
    <w:rsid w:val="00E0390C"/>
    <w:rsid w:val="00E039B0"/>
    <w:rsid w:val="00E039D5"/>
    <w:rsid w:val="00E03A27"/>
    <w:rsid w:val="00E03B06"/>
    <w:rsid w:val="00E03B21"/>
    <w:rsid w:val="00E03D8B"/>
    <w:rsid w:val="00E03F1F"/>
    <w:rsid w:val="00E03F97"/>
    <w:rsid w:val="00E040E9"/>
    <w:rsid w:val="00E0420F"/>
    <w:rsid w:val="00E0422F"/>
    <w:rsid w:val="00E04237"/>
    <w:rsid w:val="00E0428A"/>
    <w:rsid w:val="00E04488"/>
    <w:rsid w:val="00E04604"/>
    <w:rsid w:val="00E04623"/>
    <w:rsid w:val="00E046F4"/>
    <w:rsid w:val="00E04797"/>
    <w:rsid w:val="00E047B7"/>
    <w:rsid w:val="00E04807"/>
    <w:rsid w:val="00E049EF"/>
    <w:rsid w:val="00E04A70"/>
    <w:rsid w:val="00E04C65"/>
    <w:rsid w:val="00E04F13"/>
    <w:rsid w:val="00E04F2D"/>
    <w:rsid w:val="00E04F3E"/>
    <w:rsid w:val="00E04F9B"/>
    <w:rsid w:val="00E050B3"/>
    <w:rsid w:val="00E050FD"/>
    <w:rsid w:val="00E05174"/>
    <w:rsid w:val="00E05362"/>
    <w:rsid w:val="00E05400"/>
    <w:rsid w:val="00E0542D"/>
    <w:rsid w:val="00E054B9"/>
    <w:rsid w:val="00E055C7"/>
    <w:rsid w:val="00E055F6"/>
    <w:rsid w:val="00E055F9"/>
    <w:rsid w:val="00E056BE"/>
    <w:rsid w:val="00E0577C"/>
    <w:rsid w:val="00E05939"/>
    <w:rsid w:val="00E05977"/>
    <w:rsid w:val="00E05A0C"/>
    <w:rsid w:val="00E05B9B"/>
    <w:rsid w:val="00E05DD7"/>
    <w:rsid w:val="00E05E80"/>
    <w:rsid w:val="00E05F94"/>
    <w:rsid w:val="00E05FDB"/>
    <w:rsid w:val="00E060F6"/>
    <w:rsid w:val="00E06207"/>
    <w:rsid w:val="00E062C6"/>
    <w:rsid w:val="00E06676"/>
    <w:rsid w:val="00E066D3"/>
    <w:rsid w:val="00E0675D"/>
    <w:rsid w:val="00E067CA"/>
    <w:rsid w:val="00E0681C"/>
    <w:rsid w:val="00E0689D"/>
    <w:rsid w:val="00E0696E"/>
    <w:rsid w:val="00E06A97"/>
    <w:rsid w:val="00E06A9F"/>
    <w:rsid w:val="00E06BB6"/>
    <w:rsid w:val="00E06C26"/>
    <w:rsid w:val="00E06C81"/>
    <w:rsid w:val="00E06CA5"/>
    <w:rsid w:val="00E06E9C"/>
    <w:rsid w:val="00E06F80"/>
    <w:rsid w:val="00E06FA9"/>
    <w:rsid w:val="00E070F6"/>
    <w:rsid w:val="00E07230"/>
    <w:rsid w:val="00E07311"/>
    <w:rsid w:val="00E074EC"/>
    <w:rsid w:val="00E077CA"/>
    <w:rsid w:val="00E07899"/>
    <w:rsid w:val="00E078A8"/>
    <w:rsid w:val="00E07928"/>
    <w:rsid w:val="00E0794C"/>
    <w:rsid w:val="00E07AFB"/>
    <w:rsid w:val="00E07C2B"/>
    <w:rsid w:val="00E07C64"/>
    <w:rsid w:val="00E07CFB"/>
    <w:rsid w:val="00E07F53"/>
    <w:rsid w:val="00E07FAB"/>
    <w:rsid w:val="00E101CB"/>
    <w:rsid w:val="00E10236"/>
    <w:rsid w:val="00E10262"/>
    <w:rsid w:val="00E1033F"/>
    <w:rsid w:val="00E10344"/>
    <w:rsid w:val="00E103A5"/>
    <w:rsid w:val="00E105FD"/>
    <w:rsid w:val="00E1087A"/>
    <w:rsid w:val="00E108A8"/>
    <w:rsid w:val="00E108F4"/>
    <w:rsid w:val="00E109EE"/>
    <w:rsid w:val="00E10A3E"/>
    <w:rsid w:val="00E10AA3"/>
    <w:rsid w:val="00E10AEE"/>
    <w:rsid w:val="00E10C9B"/>
    <w:rsid w:val="00E10CFB"/>
    <w:rsid w:val="00E10D9B"/>
    <w:rsid w:val="00E10EF3"/>
    <w:rsid w:val="00E10F49"/>
    <w:rsid w:val="00E10FA7"/>
    <w:rsid w:val="00E11071"/>
    <w:rsid w:val="00E110E2"/>
    <w:rsid w:val="00E1133A"/>
    <w:rsid w:val="00E11358"/>
    <w:rsid w:val="00E1157C"/>
    <w:rsid w:val="00E115FD"/>
    <w:rsid w:val="00E116A4"/>
    <w:rsid w:val="00E116CA"/>
    <w:rsid w:val="00E1178D"/>
    <w:rsid w:val="00E119BB"/>
    <w:rsid w:val="00E11A2F"/>
    <w:rsid w:val="00E11AF3"/>
    <w:rsid w:val="00E11C1D"/>
    <w:rsid w:val="00E11C25"/>
    <w:rsid w:val="00E11EB1"/>
    <w:rsid w:val="00E11EFD"/>
    <w:rsid w:val="00E11F35"/>
    <w:rsid w:val="00E11FE6"/>
    <w:rsid w:val="00E12047"/>
    <w:rsid w:val="00E12145"/>
    <w:rsid w:val="00E121CD"/>
    <w:rsid w:val="00E121EE"/>
    <w:rsid w:val="00E12264"/>
    <w:rsid w:val="00E122EF"/>
    <w:rsid w:val="00E1236F"/>
    <w:rsid w:val="00E12493"/>
    <w:rsid w:val="00E1250E"/>
    <w:rsid w:val="00E12622"/>
    <w:rsid w:val="00E12708"/>
    <w:rsid w:val="00E1270F"/>
    <w:rsid w:val="00E127E8"/>
    <w:rsid w:val="00E128A6"/>
    <w:rsid w:val="00E128DE"/>
    <w:rsid w:val="00E128DF"/>
    <w:rsid w:val="00E129AF"/>
    <w:rsid w:val="00E12A69"/>
    <w:rsid w:val="00E12A88"/>
    <w:rsid w:val="00E12A90"/>
    <w:rsid w:val="00E12B07"/>
    <w:rsid w:val="00E12B36"/>
    <w:rsid w:val="00E12BCA"/>
    <w:rsid w:val="00E12CCE"/>
    <w:rsid w:val="00E12DB0"/>
    <w:rsid w:val="00E12DBB"/>
    <w:rsid w:val="00E12E24"/>
    <w:rsid w:val="00E12E3D"/>
    <w:rsid w:val="00E1300A"/>
    <w:rsid w:val="00E130C4"/>
    <w:rsid w:val="00E13159"/>
    <w:rsid w:val="00E1349F"/>
    <w:rsid w:val="00E13628"/>
    <w:rsid w:val="00E136A8"/>
    <w:rsid w:val="00E13734"/>
    <w:rsid w:val="00E137C4"/>
    <w:rsid w:val="00E137C9"/>
    <w:rsid w:val="00E13852"/>
    <w:rsid w:val="00E1390D"/>
    <w:rsid w:val="00E139DA"/>
    <w:rsid w:val="00E13A2C"/>
    <w:rsid w:val="00E13C2F"/>
    <w:rsid w:val="00E13DFF"/>
    <w:rsid w:val="00E13E10"/>
    <w:rsid w:val="00E14074"/>
    <w:rsid w:val="00E140BB"/>
    <w:rsid w:val="00E14172"/>
    <w:rsid w:val="00E14272"/>
    <w:rsid w:val="00E14287"/>
    <w:rsid w:val="00E143E6"/>
    <w:rsid w:val="00E14513"/>
    <w:rsid w:val="00E145A8"/>
    <w:rsid w:val="00E145A9"/>
    <w:rsid w:val="00E1463F"/>
    <w:rsid w:val="00E1475B"/>
    <w:rsid w:val="00E147B7"/>
    <w:rsid w:val="00E148B2"/>
    <w:rsid w:val="00E148E1"/>
    <w:rsid w:val="00E14914"/>
    <w:rsid w:val="00E149DA"/>
    <w:rsid w:val="00E149F1"/>
    <w:rsid w:val="00E14AFB"/>
    <w:rsid w:val="00E14B91"/>
    <w:rsid w:val="00E14B92"/>
    <w:rsid w:val="00E14BB3"/>
    <w:rsid w:val="00E14C1F"/>
    <w:rsid w:val="00E14C66"/>
    <w:rsid w:val="00E14DBF"/>
    <w:rsid w:val="00E14E65"/>
    <w:rsid w:val="00E14E90"/>
    <w:rsid w:val="00E14F69"/>
    <w:rsid w:val="00E14F9F"/>
    <w:rsid w:val="00E15008"/>
    <w:rsid w:val="00E1507B"/>
    <w:rsid w:val="00E1509E"/>
    <w:rsid w:val="00E15139"/>
    <w:rsid w:val="00E15486"/>
    <w:rsid w:val="00E1561C"/>
    <w:rsid w:val="00E156D4"/>
    <w:rsid w:val="00E157A5"/>
    <w:rsid w:val="00E1580C"/>
    <w:rsid w:val="00E1588E"/>
    <w:rsid w:val="00E15A4E"/>
    <w:rsid w:val="00E15ABA"/>
    <w:rsid w:val="00E15B25"/>
    <w:rsid w:val="00E15C33"/>
    <w:rsid w:val="00E15F7B"/>
    <w:rsid w:val="00E15F8F"/>
    <w:rsid w:val="00E160AD"/>
    <w:rsid w:val="00E161B9"/>
    <w:rsid w:val="00E1622A"/>
    <w:rsid w:val="00E16256"/>
    <w:rsid w:val="00E1631F"/>
    <w:rsid w:val="00E16384"/>
    <w:rsid w:val="00E16411"/>
    <w:rsid w:val="00E164E3"/>
    <w:rsid w:val="00E1653B"/>
    <w:rsid w:val="00E166C5"/>
    <w:rsid w:val="00E1671C"/>
    <w:rsid w:val="00E169A6"/>
    <w:rsid w:val="00E16B15"/>
    <w:rsid w:val="00E16B21"/>
    <w:rsid w:val="00E16C3A"/>
    <w:rsid w:val="00E16CE2"/>
    <w:rsid w:val="00E16D65"/>
    <w:rsid w:val="00E16E6D"/>
    <w:rsid w:val="00E16F65"/>
    <w:rsid w:val="00E17033"/>
    <w:rsid w:val="00E17036"/>
    <w:rsid w:val="00E1712A"/>
    <w:rsid w:val="00E17213"/>
    <w:rsid w:val="00E17368"/>
    <w:rsid w:val="00E173BA"/>
    <w:rsid w:val="00E17710"/>
    <w:rsid w:val="00E1785C"/>
    <w:rsid w:val="00E178E4"/>
    <w:rsid w:val="00E17A3E"/>
    <w:rsid w:val="00E17AAA"/>
    <w:rsid w:val="00E17B31"/>
    <w:rsid w:val="00E17B4B"/>
    <w:rsid w:val="00E17B6D"/>
    <w:rsid w:val="00E17BBD"/>
    <w:rsid w:val="00E17CD4"/>
    <w:rsid w:val="00E17DD8"/>
    <w:rsid w:val="00E17E2F"/>
    <w:rsid w:val="00E17F5D"/>
    <w:rsid w:val="00E2003E"/>
    <w:rsid w:val="00E200BD"/>
    <w:rsid w:val="00E20192"/>
    <w:rsid w:val="00E201A2"/>
    <w:rsid w:val="00E20301"/>
    <w:rsid w:val="00E20360"/>
    <w:rsid w:val="00E20519"/>
    <w:rsid w:val="00E20660"/>
    <w:rsid w:val="00E206AE"/>
    <w:rsid w:val="00E20704"/>
    <w:rsid w:val="00E20707"/>
    <w:rsid w:val="00E207AB"/>
    <w:rsid w:val="00E207D1"/>
    <w:rsid w:val="00E208E1"/>
    <w:rsid w:val="00E20978"/>
    <w:rsid w:val="00E20A3D"/>
    <w:rsid w:val="00E20A75"/>
    <w:rsid w:val="00E20AA9"/>
    <w:rsid w:val="00E20AC5"/>
    <w:rsid w:val="00E20B73"/>
    <w:rsid w:val="00E20C27"/>
    <w:rsid w:val="00E20C9B"/>
    <w:rsid w:val="00E20C9C"/>
    <w:rsid w:val="00E20CBA"/>
    <w:rsid w:val="00E20CE2"/>
    <w:rsid w:val="00E20D61"/>
    <w:rsid w:val="00E20DC3"/>
    <w:rsid w:val="00E20DE2"/>
    <w:rsid w:val="00E20F42"/>
    <w:rsid w:val="00E21003"/>
    <w:rsid w:val="00E210F7"/>
    <w:rsid w:val="00E211AB"/>
    <w:rsid w:val="00E2123F"/>
    <w:rsid w:val="00E21327"/>
    <w:rsid w:val="00E2168D"/>
    <w:rsid w:val="00E2196A"/>
    <w:rsid w:val="00E219BB"/>
    <w:rsid w:val="00E21BD5"/>
    <w:rsid w:val="00E21D96"/>
    <w:rsid w:val="00E21E27"/>
    <w:rsid w:val="00E220C0"/>
    <w:rsid w:val="00E222BD"/>
    <w:rsid w:val="00E224ED"/>
    <w:rsid w:val="00E224F2"/>
    <w:rsid w:val="00E22584"/>
    <w:rsid w:val="00E22625"/>
    <w:rsid w:val="00E2264E"/>
    <w:rsid w:val="00E226CC"/>
    <w:rsid w:val="00E2277A"/>
    <w:rsid w:val="00E22882"/>
    <w:rsid w:val="00E22894"/>
    <w:rsid w:val="00E22911"/>
    <w:rsid w:val="00E22B62"/>
    <w:rsid w:val="00E22CC5"/>
    <w:rsid w:val="00E22CDA"/>
    <w:rsid w:val="00E22D38"/>
    <w:rsid w:val="00E22E07"/>
    <w:rsid w:val="00E22E93"/>
    <w:rsid w:val="00E22ED8"/>
    <w:rsid w:val="00E22F96"/>
    <w:rsid w:val="00E22FD4"/>
    <w:rsid w:val="00E231A5"/>
    <w:rsid w:val="00E232B2"/>
    <w:rsid w:val="00E2331B"/>
    <w:rsid w:val="00E2332B"/>
    <w:rsid w:val="00E2335C"/>
    <w:rsid w:val="00E233BA"/>
    <w:rsid w:val="00E23566"/>
    <w:rsid w:val="00E23573"/>
    <w:rsid w:val="00E235C3"/>
    <w:rsid w:val="00E237FC"/>
    <w:rsid w:val="00E23AFD"/>
    <w:rsid w:val="00E23B8E"/>
    <w:rsid w:val="00E23C0A"/>
    <w:rsid w:val="00E23E11"/>
    <w:rsid w:val="00E23E5E"/>
    <w:rsid w:val="00E23FF3"/>
    <w:rsid w:val="00E24060"/>
    <w:rsid w:val="00E240D2"/>
    <w:rsid w:val="00E2422C"/>
    <w:rsid w:val="00E242B6"/>
    <w:rsid w:val="00E242ED"/>
    <w:rsid w:val="00E242F5"/>
    <w:rsid w:val="00E242FF"/>
    <w:rsid w:val="00E2440F"/>
    <w:rsid w:val="00E246CE"/>
    <w:rsid w:val="00E246FA"/>
    <w:rsid w:val="00E24788"/>
    <w:rsid w:val="00E24852"/>
    <w:rsid w:val="00E2485A"/>
    <w:rsid w:val="00E24ADE"/>
    <w:rsid w:val="00E24B5F"/>
    <w:rsid w:val="00E24C09"/>
    <w:rsid w:val="00E24CAD"/>
    <w:rsid w:val="00E24DD7"/>
    <w:rsid w:val="00E24F86"/>
    <w:rsid w:val="00E24FA5"/>
    <w:rsid w:val="00E25071"/>
    <w:rsid w:val="00E250D2"/>
    <w:rsid w:val="00E25127"/>
    <w:rsid w:val="00E2516D"/>
    <w:rsid w:val="00E25498"/>
    <w:rsid w:val="00E25581"/>
    <w:rsid w:val="00E25734"/>
    <w:rsid w:val="00E25792"/>
    <w:rsid w:val="00E257E3"/>
    <w:rsid w:val="00E257F4"/>
    <w:rsid w:val="00E258E6"/>
    <w:rsid w:val="00E25975"/>
    <w:rsid w:val="00E25A29"/>
    <w:rsid w:val="00E25B7D"/>
    <w:rsid w:val="00E25BBE"/>
    <w:rsid w:val="00E25C41"/>
    <w:rsid w:val="00E25D23"/>
    <w:rsid w:val="00E25D6B"/>
    <w:rsid w:val="00E25E83"/>
    <w:rsid w:val="00E260B0"/>
    <w:rsid w:val="00E260DA"/>
    <w:rsid w:val="00E261D7"/>
    <w:rsid w:val="00E2657D"/>
    <w:rsid w:val="00E265BF"/>
    <w:rsid w:val="00E265CD"/>
    <w:rsid w:val="00E26607"/>
    <w:rsid w:val="00E266E3"/>
    <w:rsid w:val="00E267F5"/>
    <w:rsid w:val="00E26A3C"/>
    <w:rsid w:val="00E26AE3"/>
    <w:rsid w:val="00E26BC2"/>
    <w:rsid w:val="00E26BD0"/>
    <w:rsid w:val="00E26CB4"/>
    <w:rsid w:val="00E26E33"/>
    <w:rsid w:val="00E26F0E"/>
    <w:rsid w:val="00E26F50"/>
    <w:rsid w:val="00E26F74"/>
    <w:rsid w:val="00E271DC"/>
    <w:rsid w:val="00E273E0"/>
    <w:rsid w:val="00E2758D"/>
    <w:rsid w:val="00E2765D"/>
    <w:rsid w:val="00E276B2"/>
    <w:rsid w:val="00E27827"/>
    <w:rsid w:val="00E27978"/>
    <w:rsid w:val="00E27991"/>
    <w:rsid w:val="00E27A1F"/>
    <w:rsid w:val="00E27B09"/>
    <w:rsid w:val="00E27C2B"/>
    <w:rsid w:val="00E27C2D"/>
    <w:rsid w:val="00E27CB2"/>
    <w:rsid w:val="00E27CE7"/>
    <w:rsid w:val="00E27D82"/>
    <w:rsid w:val="00E27F28"/>
    <w:rsid w:val="00E27FBA"/>
    <w:rsid w:val="00E302B6"/>
    <w:rsid w:val="00E30390"/>
    <w:rsid w:val="00E3045A"/>
    <w:rsid w:val="00E3051B"/>
    <w:rsid w:val="00E3057C"/>
    <w:rsid w:val="00E30653"/>
    <w:rsid w:val="00E30697"/>
    <w:rsid w:val="00E307E0"/>
    <w:rsid w:val="00E30817"/>
    <w:rsid w:val="00E3083F"/>
    <w:rsid w:val="00E3086A"/>
    <w:rsid w:val="00E308F6"/>
    <w:rsid w:val="00E30B50"/>
    <w:rsid w:val="00E30C9E"/>
    <w:rsid w:val="00E30CFB"/>
    <w:rsid w:val="00E30D62"/>
    <w:rsid w:val="00E30E0B"/>
    <w:rsid w:val="00E30E99"/>
    <w:rsid w:val="00E30F12"/>
    <w:rsid w:val="00E30FE8"/>
    <w:rsid w:val="00E310FF"/>
    <w:rsid w:val="00E311A0"/>
    <w:rsid w:val="00E3137B"/>
    <w:rsid w:val="00E31440"/>
    <w:rsid w:val="00E31479"/>
    <w:rsid w:val="00E316D2"/>
    <w:rsid w:val="00E316D9"/>
    <w:rsid w:val="00E31767"/>
    <w:rsid w:val="00E3177A"/>
    <w:rsid w:val="00E31896"/>
    <w:rsid w:val="00E31943"/>
    <w:rsid w:val="00E31A8B"/>
    <w:rsid w:val="00E31C68"/>
    <w:rsid w:val="00E31C9E"/>
    <w:rsid w:val="00E31E2C"/>
    <w:rsid w:val="00E31E4A"/>
    <w:rsid w:val="00E31E5E"/>
    <w:rsid w:val="00E31EBC"/>
    <w:rsid w:val="00E31ED6"/>
    <w:rsid w:val="00E32133"/>
    <w:rsid w:val="00E32159"/>
    <w:rsid w:val="00E3231B"/>
    <w:rsid w:val="00E32332"/>
    <w:rsid w:val="00E32353"/>
    <w:rsid w:val="00E32363"/>
    <w:rsid w:val="00E32385"/>
    <w:rsid w:val="00E3241D"/>
    <w:rsid w:val="00E32479"/>
    <w:rsid w:val="00E325B7"/>
    <w:rsid w:val="00E32628"/>
    <w:rsid w:val="00E3269C"/>
    <w:rsid w:val="00E327D1"/>
    <w:rsid w:val="00E32A51"/>
    <w:rsid w:val="00E32B1B"/>
    <w:rsid w:val="00E32BDA"/>
    <w:rsid w:val="00E32C5B"/>
    <w:rsid w:val="00E32CB3"/>
    <w:rsid w:val="00E32DCB"/>
    <w:rsid w:val="00E32DD1"/>
    <w:rsid w:val="00E32F04"/>
    <w:rsid w:val="00E32F33"/>
    <w:rsid w:val="00E32F6D"/>
    <w:rsid w:val="00E32FDC"/>
    <w:rsid w:val="00E33012"/>
    <w:rsid w:val="00E330E6"/>
    <w:rsid w:val="00E3333F"/>
    <w:rsid w:val="00E33379"/>
    <w:rsid w:val="00E3352D"/>
    <w:rsid w:val="00E3357B"/>
    <w:rsid w:val="00E33595"/>
    <w:rsid w:val="00E335A0"/>
    <w:rsid w:val="00E335E7"/>
    <w:rsid w:val="00E336AE"/>
    <w:rsid w:val="00E3377C"/>
    <w:rsid w:val="00E337CF"/>
    <w:rsid w:val="00E33800"/>
    <w:rsid w:val="00E33AE8"/>
    <w:rsid w:val="00E33BAE"/>
    <w:rsid w:val="00E33C9B"/>
    <w:rsid w:val="00E33CFA"/>
    <w:rsid w:val="00E33D44"/>
    <w:rsid w:val="00E33E9B"/>
    <w:rsid w:val="00E33FE7"/>
    <w:rsid w:val="00E3402F"/>
    <w:rsid w:val="00E34077"/>
    <w:rsid w:val="00E340DC"/>
    <w:rsid w:val="00E34111"/>
    <w:rsid w:val="00E3411B"/>
    <w:rsid w:val="00E34152"/>
    <w:rsid w:val="00E34158"/>
    <w:rsid w:val="00E34220"/>
    <w:rsid w:val="00E34336"/>
    <w:rsid w:val="00E34412"/>
    <w:rsid w:val="00E3448E"/>
    <w:rsid w:val="00E344C5"/>
    <w:rsid w:val="00E344E7"/>
    <w:rsid w:val="00E34514"/>
    <w:rsid w:val="00E345E7"/>
    <w:rsid w:val="00E3470F"/>
    <w:rsid w:val="00E3487A"/>
    <w:rsid w:val="00E348EB"/>
    <w:rsid w:val="00E349A5"/>
    <w:rsid w:val="00E349CE"/>
    <w:rsid w:val="00E34A41"/>
    <w:rsid w:val="00E34B07"/>
    <w:rsid w:val="00E34B9D"/>
    <w:rsid w:val="00E34BEC"/>
    <w:rsid w:val="00E34C37"/>
    <w:rsid w:val="00E34C6C"/>
    <w:rsid w:val="00E34D83"/>
    <w:rsid w:val="00E34E4D"/>
    <w:rsid w:val="00E350D6"/>
    <w:rsid w:val="00E3513C"/>
    <w:rsid w:val="00E351BD"/>
    <w:rsid w:val="00E35201"/>
    <w:rsid w:val="00E352AF"/>
    <w:rsid w:val="00E352B5"/>
    <w:rsid w:val="00E35347"/>
    <w:rsid w:val="00E35357"/>
    <w:rsid w:val="00E35390"/>
    <w:rsid w:val="00E353A6"/>
    <w:rsid w:val="00E35420"/>
    <w:rsid w:val="00E3544B"/>
    <w:rsid w:val="00E3550D"/>
    <w:rsid w:val="00E35666"/>
    <w:rsid w:val="00E35741"/>
    <w:rsid w:val="00E358ED"/>
    <w:rsid w:val="00E3596C"/>
    <w:rsid w:val="00E35D0C"/>
    <w:rsid w:val="00E35DAF"/>
    <w:rsid w:val="00E35DD8"/>
    <w:rsid w:val="00E35DDC"/>
    <w:rsid w:val="00E35E02"/>
    <w:rsid w:val="00E35E98"/>
    <w:rsid w:val="00E35F97"/>
    <w:rsid w:val="00E36004"/>
    <w:rsid w:val="00E360C4"/>
    <w:rsid w:val="00E360D5"/>
    <w:rsid w:val="00E361F5"/>
    <w:rsid w:val="00E3620A"/>
    <w:rsid w:val="00E362BC"/>
    <w:rsid w:val="00E36354"/>
    <w:rsid w:val="00E364D6"/>
    <w:rsid w:val="00E3654F"/>
    <w:rsid w:val="00E365AC"/>
    <w:rsid w:val="00E3671A"/>
    <w:rsid w:val="00E3679E"/>
    <w:rsid w:val="00E36854"/>
    <w:rsid w:val="00E3687B"/>
    <w:rsid w:val="00E368F2"/>
    <w:rsid w:val="00E369E3"/>
    <w:rsid w:val="00E36ADF"/>
    <w:rsid w:val="00E36B51"/>
    <w:rsid w:val="00E36E3B"/>
    <w:rsid w:val="00E36E46"/>
    <w:rsid w:val="00E36E7B"/>
    <w:rsid w:val="00E36FB5"/>
    <w:rsid w:val="00E36FB7"/>
    <w:rsid w:val="00E36FED"/>
    <w:rsid w:val="00E3702E"/>
    <w:rsid w:val="00E370E2"/>
    <w:rsid w:val="00E37175"/>
    <w:rsid w:val="00E37192"/>
    <w:rsid w:val="00E3754C"/>
    <w:rsid w:val="00E375D8"/>
    <w:rsid w:val="00E37648"/>
    <w:rsid w:val="00E376A6"/>
    <w:rsid w:val="00E37759"/>
    <w:rsid w:val="00E37862"/>
    <w:rsid w:val="00E3795F"/>
    <w:rsid w:val="00E37A2D"/>
    <w:rsid w:val="00E37AA7"/>
    <w:rsid w:val="00E37CCB"/>
    <w:rsid w:val="00E37D4F"/>
    <w:rsid w:val="00E37E14"/>
    <w:rsid w:val="00E37F47"/>
    <w:rsid w:val="00E40364"/>
    <w:rsid w:val="00E403C8"/>
    <w:rsid w:val="00E403EB"/>
    <w:rsid w:val="00E405FC"/>
    <w:rsid w:val="00E40641"/>
    <w:rsid w:val="00E40649"/>
    <w:rsid w:val="00E406F2"/>
    <w:rsid w:val="00E4077A"/>
    <w:rsid w:val="00E40795"/>
    <w:rsid w:val="00E408C7"/>
    <w:rsid w:val="00E40A2F"/>
    <w:rsid w:val="00E40AB2"/>
    <w:rsid w:val="00E40BA1"/>
    <w:rsid w:val="00E40BA3"/>
    <w:rsid w:val="00E40C83"/>
    <w:rsid w:val="00E40E00"/>
    <w:rsid w:val="00E40E3A"/>
    <w:rsid w:val="00E40EA7"/>
    <w:rsid w:val="00E4103B"/>
    <w:rsid w:val="00E411D9"/>
    <w:rsid w:val="00E411DD"/>
    <w:rsid w:val="00E41625"/>
    <w:rsid w:val="00E418EC"/>
    <w:rsid w:val="00E4190F"/>
    <w:rsid w:val="00E41988"/>
    <w:rsid w:val="00E41C7F"/>
    <w:rsid w:val="00E41D08"/>
    <w:rsid w:val="00E41D30"/>
    <w:rsid w:val="00E41DEB"/>
    <w:rsid w:val="00E41E5A"/>
    <w:rsid w:val="00E41ECA"/>
    <w:rsid w:val="00E4201D"/>
    <w:rsid w:val="00E42033"/>
    <w:rsid w:val="00E420B0"/>
    <w:rsid w:val="00E4210A"/>
    <w:rsid w:val="00E4221D"/>
    <w:rsid w:val="00E42222"/>
    <w:rsid w:val="00E42386"/>
    <w:rsid w:val="00E42460"/>
    <w:rsid w:val="00E42592"/>
    <w:rsid w:val="00E426E6"/>
    <w:rsid w:val="00E427BC"/>
    <w:rsid w:val="00E42872"/>
    <w:rsid w:val="00E428B4"/>
    <w:rsid w:val="00E429F7"/>
    <w:rsid w:val="00E42A27"/>
    <w:rsid w:val="00E42AE5"/>
    <w:rsid w:val="00E42AFF"/>
    <w:rsid w:val="00E42B91"/>
    <w:rsid w:val="00E42D15"/>
    <w:rsid w:val="00E42EF6"/>
    <w:rsid w:val="00E42F25"/>
    <w:rsid w:val="00E42F28"/>
    <w:rsid w:val="00E42F9B"/>
    <w:rsid w:val="00E431A3"/>
    <w:rsid w:val="00E43322"/>
    <w:rsid w:val="00E43365"/>
    <w:rsid w:val="00E43479"/>
    <w:rsid w:val="00E43599"/>
    <w:rsid w:val="00E435A1"/>
    <w:rsid w:val="00E43605"/>
    <w:rsid w:val="00E43697"/>
    <w:rsid w:val="00E43838"/>
    <w:rsid w:val="00E43858"/>
    <w:rsid w:val="00E43946"/>
    <w:rsid w:val="00E43A89"/>
    <w:rsid w:val="00E43ABF"/>
    <w:rsid w:val="00E43B02"/>
    <w:rsid w:val="00E43D80"/>
    <w:rsid w:val="00E43D89"/>
    <w:rsid w:val="00E43FAD"/>
    <w:rsid w:val="00E44014"/>
    <w:rsid w:val="00E44035"/>
    <w:rsid w:val="00E440D7"/>
    <w:rsid w:val="00E441F4"/>
    <w:rsid w:val="00E44239"/>
    <w:rsid w:val="00E44252"/>
    <w:rsid w:val="00E44638"/>
    <w:rsid w:val="00E446A3"/>
    <w:rsid w:val="00E44805"/>
    <w:rsid w:val="00E44A4B"/>
    <w:rsid w:val="00E44EF1"/>
    <w:rsid w:val="00E44F5B"/>
    <w:rsid w:val="00E44FD3"/>
    <w:rsid w:val="00E45281"/>
    <w:rsid w:val="00E452C0"/>
    <w:rsid w:val="00E45380"/>
    <w:rsid w:val="00E4547C"/>
    <w:rsid w:val="00E45540"/>
    <w:rsid w:val="00E455B5"/>
    <w:rsid w:val="00E45639"/>
    <w:rsid w:val="00E4578A"/>
    <w:rsid w:val="00E457E9"/>
    <w:rsid w:val="00E4590C"/>
    <w:rsid w:val="00E4594A"/>
    <w:rsid w:val="00E459F7"/>
    <w:rsid w:val="00E45A00"/>
    <w:rsid w:val="00E45A56"/>
    <w:rsid w:val="00E45A75"/>
    <w:rsid w:val="00E45AFE"/>
    <w:rsid w:val="00E45B50"/>
    <w:rsid w:val="00E45B81"/>
    <w:rsid w:val="00E45B96"/>
    <w:rsid w:val="00E45E08"/>
    <w:rsid w:val="00E45F00"/>
    <w:rsid w:val="00E46033"/>
    <w:rsid w:val="00E46091"/>
    <w:rsid w:val="00E4612E"/>
    <w:rsid w:val="00E46162"/>
    <w:rsid w:val="00E46179"/>
    <w:rsid w:val="00E461A9"/>
    <w:rsid w:val="00E46292"/>
    <w:rsid w:val="00E462F0"/>
    <w:rsid w:val="00E463F6"/>
    <w:rsid w:val="00E46426"/>
    <w:rsid w:val="00E464DC"/>
    <w:rsid w:val="00E4653B"/>
    <w:rsid w:val="00E4657C"/>
    <w:rsid w:val="00E465B1"/>
    <w:rsid w:val="00E465BB"/>
    <w:rsid w:val="00E467DF"/>
    <w:rsid w:val="00E468E0"/>
    <w:rsid w:val="00E46B7D"/>
    <w:rsid w:val="00E46C0F"/>
    <w:rsid w:val="00E46C38"/>
    <w:rsid w:val="00E46D03"/>
    <w:rsid w:val="00E46EC8"/>
    <w:rsid w:val="00E46F4C"/>
    <w:rsid w:val="00E46FB9"/>
    <w:rsid w:val="00E46FBF"/>
    <w:rsid w:val="00E4707C"/>
    <w:rsid w:val="00E47141"/>
    <w:rsid w:val="00E471F7"/>
    <w:rsid w:val="00E4722A"/>
    <w:rsid w:val="00E473EE"/>
    <w:rsid w:val="00E474A0"/>
    <w:rsid w:val="00E474BE"/>
    <w:rsid w:val="00E4756E"/>
    <w:rsid w:val="00E47746"/>
    <w:rsid w:val="00E477B4"/>
    <w:rsid w:val="00E477CF"/>
    <w:rsid w:val="00E4790F"/>
    <w:rsid w:val="00E47A2A"/>
    <w:rsid w:val="00E47B01"/>
    <w:rsid w:val="00E47CA6"/>
    <w:rsid w:val="00E47EDF"/>
    <w:rsid w:val="00E500BA"/>
    <w:rsid w:val="00E500EB"/>
    <w:rsid w:val="00E50136"/>
    <w:rsid w:val="00E5016E"/>
    <w:rsid w:val="00E502A4"/>
    <w:rsid w:val="00E5047A"/>
    <w:rsid w:val="00E504B1"/>
    <w:rsid w:val="00E504F9"/>
    <w:rsid w:val="00E506FA"/>
    <w:rsid w:val="00E507B3"/>
    <w:rsid w:val="00E50899"/>
    <w:rsid w:val="00E50936"/>
    <w:rsid w:val="00E5095A"/>
    <w:rsid w:val="00E50A86"/>
    <w:rsid w:val="00E50ADB"/>
    <w:rsid w:val="00E50B65"/>
    <w:rsid w:val="00E50B7B"/>
    <w:rsid w:val="00E50BF9"/>
    <w:rsid w:val="00E50C6E"/>
    <w:rsid w:val="00E50CE2"/>
    <w:rsid w:val="00E50CE5"/>
    <w:rsid w:val="00E5106A"/>
    <w:rsid w:val="00E51158"/>
    <w:rsid w:val="00E511E8"/>
    <w:rsid w:val="00E51230"/>
    <w:rsid w:val="00E51316"/>
    <w:rsid w:val="00E51479"/>
    <w:rsid w:val="00E51490"/>
    <w:rsid w:val="00E514FC"/>
    <w:rsid w:val="00E51555"/>
    <w:rsid w:val="00E5156D"/>
    <w:rsid w:val="00E51621"/>
    <w:rsid w:val="00E5173D"/>
    <w:rsid w:val="00E51753"/>
    <w:rsid w:val="00E51769"/>
    <w:rsid w:val="00E517C1"/>
    <w:rsid w:val="00E51994"/>
    <w:rsid w:val="00E519AF"/>
    <w:rsid w:val="00E51A28"/>
    <w:rsid w:val="00E51A9F"/>
    <w:rsid w:val="00E51BAA"/>
    <w:rsid w:val="00E51BD7"/>
    <w:rsid w:val="00E51D87"/>
    <w:rsid w:val="00E51DD1"/>
    <w:rsid w:val="00E51E2B"/>
    <w:rsid w:val="00E51E48"/>
    <w:rsid w:val="00E51E7B"/>
    <w:rsid w:val="00E51F3C"/>
    <w:rsid w:val="00E520A2"/>
    <w:rsid w:val="00E521C8"/>
    <w:rsid w:val="00E522CD"/>
    <w:rsid w:val="00E5236F"/>
    <w:rsid w:val="00E525BB"/>
    <w:rsid w:val="00E52777"/>
    <w:rsid w:val="00E5281E"/>
    <w:rsid w:val="00E52918"/>
    <w:rsid w:val="00E52983"/>
    <w:rsid w:val="00E529B2"/>
    <w:rsid w:val="00E52A43"/>
    <w:rsid w:val="00E52AB0"/>
    <w:rsid w:val="00E52ABF"/>
    <w:rsid w:val="00E52AD6"/>
    <w:rsid w:val="00E52B60"/>
    <w:rsid w:val="00E52B7D"/>
    <w:rsid w:val="00E52BE8"/>
    <w:rsid w:val="00E52BF5"/>
    <w:rsid w:val="00E52C90"/>
    <w:rsid w:val="00E52D0A"/>
    <w:rsid w:val="00E530AC"/>
    <w:rsid w:val="00E530C7"/>
    <w:rsid w:val="00E530F6"/>
    <w:rsid w:val="00E5313C"/>
    <w:rsid w:val="00E53153"/>
    <w:rsid w:val="00E531CE"/>
    <w:rsid w:val="00E5320E"/>
    <w:rsid w:val="00E53289"/>
    <w:rsid w:val="00E5336C"/>
    <w:rsid w:val="00E533C7"/>
    <w:rsid w:val="00E53437"/>
    <w:rsid w:val="00E53450"/>
    <w:rsid w:val="00E53596"/>
    <w:rsid w:val="00E5366C"/>
    <w:rsid w:val="00E5374B"/>
    <w:rsid w:val="00E53799"/>
    <w:rsid w:val="00E537C6"/>
    <w:rsid w:val="00E53925"/>
    <w:rsid w:val="00E5393F"/>
    <w:rsid w:val="00E53951"/>
    <w:rsid w:val="00E53AC6"/>
    <w:rsid w:val="00E53AEC"/>
    <w:rsid w:val="00E53B09"/>
    <w:rsid w:val="00E53CEF"/>
    <w:rsid w:val="00E53D3D"/>
    <w:rsid w:val="00E53D53"/>
    <w:rsid w:val="00E53E0F"/>
    <w:rsid w:val="00E53EA5"/>
    <w:rsid w:val="00E53EEE"/>
    <w:rsid w:val="00E53F1E"/>
    <w:rsid w:val="00E53F3E"/>
    <w:rsid w:val="00E53F7F"/>
    <w:rsid w:val="00E53FDB"/>
    <w:rsid w:val="00E5409C"/>
    <w:rsid w:val="00E540BB"/>
    <w:rsid w:val="00E5410C"/>
    <w:rsid w:val="00E54152"/>
    <w:rsid w:val="00E54249"/>
    <w:rsid w:val="00E54357"/>
    <w:rsid w:val="00E543FB"/>
    <w:rsid w:val="00E5458D"/>
    <w:rsid w:val="00E5476E"/>
    <w:rsid w:val="00E5479A"/>
    <w:rsid w:val="00E547ED"/>
    <w:rsid w:val="00E5480C"/>
    <w:rsid w:val="00E54815"/>
    <w:rsid w:val="00E5483E"/>
    <w:rsid w:val="00E54918"/>
    <w:rsid w:val="00E54A3A"/>
    <w:rsid w:val="00E54B18"/>
    <w:rsid w:val="00E54B79"/>
    <w:rsid w:val="00E54C12"/>
    <w:rsid w:val="00E54C3D"/>
    <w:rsid w:val="00E54DF5"/>
    <w:rsid w:val="00E54E71"/>
    <w:rsid w:val="00E54F3A"/>
    <w:rsid w:val="00E5511C"/>
    <w:rsid w:val="00E5513E"/>
    <w:rsid w:val="00E55189"/>
    <w:rsid w:val="00E551D9"/>
    <w:rsid w:val="00E551FD"/>
    <w:rsid w:val="00E5524A"/>
    <w:rsid w:val="00E55277"/>
    <w:rsid w:val="00E55437"/>
    <w:rsid w:val="00E55475"/>
    <w:rsid w:val="00E554E8"/>
    <w:rsid w:val="00E55500"/>
    <w:rsid w:val="00E55563"/>
    <w:rsid w:val="00E55598"/>
    <w:rsid w:val="00E556A7"/>
    <w:rsid w:val="00E5576B"/>
    <w:rsid w:val="00E557FF"/>
    <w:rsid w:val="00E5581C"/>
    <w:rsid w:val="00E55A67"/>
    <w:rsid w:val="00E55A8B"/>
    <w:rsid w:val="00E55B70"/>
    <w:rsid w:val="00E55B99"/>
    <w:rsid w:val="00E55BE2"/>
    <w:rsid w:val="00E55CDF"/>
    <w:rsid w:val="00E55CF8"/>
    <w:rsid w:val="00E55D30"/>
    <w:rsid w:val="00E55DD1"/>
    <w:rsid w:val="00E55DD7"/>
    <w:rsid w:val="00E55E95"/>
    <w:rsid w:val="00E55F1E"/>
    <w:rsid w:val="00E55F7E"/>
    <w:rsid w:val="00E55F84"/>
    <w:rsid w:val="00E561E1"/>
    <w:rsid w:val="00E56204"/>
    <w:rsid w:val="00E56265"/>
    <w:rsid w:val="00E564AD"/>
    <w:rsid w:val="00E564F3"/>
    <w:rsid w:val="00E565FC"/>
    <w:rsid w:val="00E56693"/>
    <w:rsid w:val="00E567A0"/>
    <w:rsid w:val="00E56841"/>
    <w:rsid w:val="00E568D9"/>
    <w:rsid w:val="00E56BD1"/>
    <w:rsid w:val="00E56C72"/>
    <w:rsid w:val="00E56C9A"/>
    <w:rsid w:val="00E56CAB"/>
    <w:rsid w:val="00E56D65"/>
    <w:rsid w:val="00E56EAE"/>
    <w:rsid w:val="00E56EB9"/>
    <w:rsid w:val="00E5707E"/>
    <w:rsid w:val="00E570DB"/>
    <w:rsid w:val="00E5713E"/>
    <w:rsid w:val="00E5718C"/>
    <w:rsid w:val="00E571AD"/>
    <w:rsid w:val="00E5727C"/>
    <w:rsid w:val="00E5732E"/>
    <w:rsid w:val="00E573C9"/>
    <w:rsid w:val="00E57440"/>
    <w:rsid w:val="00E5749E"/>
    <w:rsid w:val="00E5752E"/>
    <w:rsid w:val="00E575CF"/>
    <w:rsid w:val="00E576BC"/>
    <w:rsid w:val="00E5778F"/>
    <w:rsid w:val="00E577D4"/>
    <w:rsid w:val="00E57841"/>
    <w:rsid w:val="00E578E4"/>
    <w:rsid w:val="00E579DA"/>
    <w:rsid w:val="00E579E7"/>
    <w:rsid w:val="00E57A09"/>
    <w:rsid w:val="00E57A8A"/>
    <w:rsid w:val="00E57C08"/>
    <w:rsid w:val="00E57CDC"/>
    <w:rsid w:val="00E57E81"/>
    <w:rsid w:val="00E57FB3"/>
    <w:rsid w:val="00E57FC8"/>
    <w:rsid w:val="00E6001C"/>
    <w:rsid w:val="00E60058"/>
    <w:rsid w:val="00E60078"/>
    <w:rsid w:val="00E6015C"/>
    <w:rsid w:val="00E602B2"/>
    <w:rsid w:val="00E60319"/>
    <w:rsid w:val="00E6038F"/>
    <w:rsid w:val="00E603BF"/>
    <w:rsid w:val="00E603C4"/>
    <w:rsid w:val="00E60777"/>
    <w:rsid w:val="00E6084D"/>
    <w:rsid w:val="00E60967"/>
    <w:rsid w:val="00E60AC3"/>
    <w:rsid w:val="00E60B36"/>
    <w:rsid w:val="00E60BAE"/>
    <w:rsid w:val="00E60CDA"/>
    <w:rsid w:val="00E60D21"/>
    <w:rsid w:val="00E60D36"/>
    <w:rsid w:val="00E61063"/>
    <w:rsid w:val="00E61105"/>
    <w:rsid w:val="00E611E0"/>
    <w:rsid w:val="00E613E6"/>
    <w:rsid w:val="00E6150F"/>
    <w:rsid w:val="00E616D3"/>
    <w:rsid w:val="00E61985"/>
    <w:rsid w:val="00E61A28"/>
    <w:rsid w:val="00E61A8A"/>
    <w:rsid w:val="00E61B1A"/>
    <w:rsid w:val="00E61B5A"/>
    <w:rsid w:val="00E61C48"/>
    <w:rsid w:val="00E61C87"/>
    <w:rsid w:val="00E61DA3"/>
    <w:rsid w:val="00E61E9E"/>
    <w:rsid w:val="00E61F54"/>
    <w:rsid w:val="00E620DD"/>
    <w:rsid w:val="00E62127"/>
    <w:rsid w:val="00E621E0"/>
    <w:rsid w:val="00E621E6"/>
    <w:rsid w:val="00E62202"/>
    <w:rsid w:val="00E6236E"/>
    <w:rsid w:val="00E62380"/>
    <w:rsid w:val="00E6240D"/>
    <w:rsid w:val="00E62423"/>
    <w:rsid w:val="00E62475"/>
    <w:rsid w:val="00E624C5"/>
    <w:rsid w:val="00E62693"/>
    <w:rsid w:val="00E626D4"/>
    <w:rsid w:val="00E629F8"/>
    <w:rsid w:val="00E62A1C"/>
    <w:rsid w:val="00E62A47"/>
    <w:rsid w:val="00E62A6A"/>
    <w:rsid w:val="00E62ADE"/>
    <w:rsid w:val="00E62B00"/>
    <w:rsid w:val="00E62B16"/>
    <w:rsid w:val="00E62DFD"/>
    <w:rsid w:val="00E62E97"/>
    <w:rsid w:val="00E62FBC"/>
    <w:rsid w:val="00E630B2"/>
    <w:rsid w:val="00E63155"/>
    <w:rsid w:val="00E63365"/>
    <w:rsid w:val="00E634B0"/>
    <w:rsid w:val="00E6370F"/>
    <w:rsid w:val="00E6381F"/>
    <w:rsid w:val="00E6392E"/>
    <w:rsid w:val="00E63959"/>
    <w:rsid w:val="00E6395F"/>
    <w:rsid w:val="00E63997"/>
    <w:rsid w:val="00E63A5D"/>
    <w:rsid w:val="00E63B3E"/>
    <w:rsid w:val="00E63CB5"/>
    <w:rsid w:val="00E63E30"/>
    <w:rsid w:val="00E640C6"/>
    <w:rsid w:val="00E640F0"/>
    <w:rsid w:val="00E6414E"/>
    <w:rsid w:val="00E641CE"/>
    <w:rsid w:val="00E64369"/>
    <w:rsid w:val="00E643AB"/>
    <w:rsid w:val="00E644B4"/>
    <w:rsid w:val="00E644F5"/>
    <w:rsid w:val="00E64564"/>
    <w:rsid w:val="00E64595"/>
    <w:rsid w:val="00E645EE"/>
    <w:rsid w:val="00E64646"/>
    <w:rsid w:val="00E6465D"/>
    <w:rsid w:val="00E649F9"/>
    <w:rsid w:val="00E64A9E"/>
    <w:rsid w:val="00E64B47"/>
    <w:rsid w:val="00E64B74"/>
    <w:rsid w:val="00E64C7C"/>
    <w:rsid w:val="00E64D39"/>
    <w:rsid w:val="00E6502E"/>
    <w:rsid w:val="00E6523C"/>
    <w:rsid w:val="00E65334"/>
    <w:rsid w:val="00E6569A"/>
    <w:rsid w:val="00E656F0"/>
    <w:rsid w:val="00E65718"/>
    <w:rsid w:val="00E65780"/>
    <w:rsid w:val="00E65800"/>
    <w:rsid w:val="00E6582D"/>
    <w:rsid w:val="00E65877"/>
    <w:rsid w:val="00E658BD"/>
    <w:rsid w:val="00E658F8"/>
    <w:rsid w:val="00E659AD"/>
    <w:rsid w:val="00E659E5"/>
    <w:rsid w:val="00E65B75"/>
    <w:rsid w:val="00E65CEC"/>
    <w:rsid w:val="00E65D1A"/>
    <w:rsid w:val="00E65D52"/>
    <w:rsid w:val="00E65F1A"/>
    <w:rsid w:val="00E65F41"/>
    <w:rsid w:val="00E6602D"/>
    <w:rsid w:val="00E66084"/>
    <w:rsid w:val="00E66100"/>
    <w:rsid w:val="00E6680F"/>
    <w:rsid w:val="00E66900"/>
    <w:rsid w:val="00E669AA"/>
    <w:rsid w:val="00E66A7B"/>
    <w:rsid w:val="00E66B11"/>
    <w:rsid w:val="00E66BE5"/>
    <w:rsid w:val="00E66BF4"/>
    <w:rsid w:val="00E66C4D"/>
    <w:rsid w:val="00E66CF0"/>
    <w:rsid w:val="00E66D42"/>
    <w:rsid w:val="00E66DA7"/>
    <w:rsid w:val="00E66DAD"/>
    <w:rsid w:val="00E66DD7"/>
    <w:rsid w:val="00E66E77"/>
    <w:rsid w:val="00E66ECC"/>
    <w:rsid w:val="00E66ED6"/>
    <w:rsid w:val="00E67281"/>
    <w:rsid w:val="00E672B5"/>
    <w:rsid w:val="00E67330"/>
    <w:rsid w:val="00E6737C"/>
    <w:rsid w:val="00E67442"/>
    <w:rsid w:val="00E67452"/>
    <w:rsid w:val="00E6745B"/>
    <w:rsid w:val="00E6751C"/>
    <w:rsid w:val="00E67582"/>
    <w:rsid w:val="00E675B7"/>
    <w:rsid w:val="00E675BE"/>
    <w:rsid w:val="00E67603"/>
    <w:rsid w:val="00E67621"/>
    <w:rsid w:val="00E676CF"/>
    <w:rsid w:val="00E679A8"/>
    <w:rsid w:val="00E67B3F"/>
    <w:rsid w:val="00E67BD2"/>
    <w:rsid w:val="00E67CEE"/>
    <w:rsid w:val="00E67E7F"/>
    <w:rsid w:val="00E67F0F"/>
    <w:rsid w:val="00E67F52"/>
    <w:rsid w:val="00E67F95"/>
    <w:rsid w:val="00E7004C"/>
    <w:rsid w:val="00E700CD"/>
    <w:rsid w:val="00E7019F"/>
    <w:rsid w:val="00E70246"/>
    <w:rsid w:val="00E702A7"/>
    <w:rsid w:val="00E702B1"/>
    <w:rsid w:val="00E7035A"/>
    <w:rsid w:val="00E703D7"/>
    <w:rsid w:val="00E70423"/>
    <w:rsid w:val="00E704D7"/>
    <w:rsid w:val="00E705F1"/>
    <w:rsid w:val="00E70812"/>
    <w:rsid w:val="00E708C1"/>
    <w:rsid w:val="00E70A29"/>
    <w:rsid w:val="00E70D37"/>
    <w:rsid w:val="00E70E14"/>
    <w:rsid w:val="00E7105E"/>
    <w:rsid w:val="00E7109F"/>
    <w:rsid w:val="00E71372"/>
    <w:rsid w:val="00E71598"/>
    <w:rsid w:val="00E71775"/>
    <w:rsid w:val="00E71A10"/>
    <w:rsid w:val="00E71C69"/>
    <w:rsid w:val="00E71D0E"/>
    <w:rsid w:val="00E71DDE"/>
    <w:rsid w:val="00E71E27"/>
    <w:rsid w:val="00E71E43"/>
    <w:rsid w:val="00E71E7C"/>
    <w:rsid w:val="00E71F4F"/>
    <w:rsid w:val="00E71FE4"/>
    <w:rsid w:val="00E7203E"/>
    <w:rsid w:val="00E721E2"/>
    <w:rsid w:val="00E72200"/>
    <w:rsid w:val="00E7237A"/>
    <w:rsid w:val="00E723DB"/>
    <w:rsid w:val="00E724B8"/>
    <w:rsid w:val="00E724D4"/>
    <w:rsid w:val="00E7251B"/>
    <w:rsid w:val="00E72537"/>
    <w:rsid w:val="00E726AA"/>
    <w:rsid w:val="00E727E2"/>
    <w:rsid w:val="00E72894"/>
    <w:rsid w:val="00E729A3"/>
    <w:rsid w:val="00E72B61"/>
    <w:rsid w:val="00E72B6B"/>
    <w:rsid w:val="00E72B8F"/>
    <w:rsid w:val="00E72C32"/>
    <w:rsid w:val="00E72C9D"/>
    <w:rsid w:val="00E72CD7"/>
    <w:rsid w:val="00E72D05"/>
    <w:rsid w:val="00E72D53"/>
    <w:rsid w:val="00E72D65"/>
    <w:rsid w:val="00E72D77"/>
    <w:rsid w:val="00E72D8C"/>
    <w:rsid w:val="00E72EB7"/>
    <w:rsid w:val="00E72FDB"/>
    <w:rsid w:val="00E7303F"/>
    <w:rsid w:val="00E7309C"/>
    <w:rsid w:val="00E730D7"/>
    <w:rsid w:val="00E730E1"/>
    <w:rsid w:val="00E731B1"/>
    <w:rsid w:val="00E7322D"/>
    <w:rsid w:val="00E732BD"/>
    <w:rsid w:val="00E73322"/>
    <w:rsid w:val="00E73484"/>
    <w:rsid w:val="00E73510"/>
    <w:rsid w:val="00E73520"/>
    <w:rsid w:val="00E7353E"/>
    <w:rsid w:val="00E73551"/>
    <w:rsid w:val="00E7358E"/>
    <w:rsid w:val="00E73700"/>
    <w:rsid w:val="00E737A1"/>
    <w:rsid w:val="00E737D2"/>
    <w:rsid w:val="00E7383E"/>
    <w:rsid w:val="00E73862"/>
    <w:rsid w:val="00E73AD0"/>
    <w:rsid w:val="00E73BCD"/>
    <w:rsid w:val="00E73D68"/>
    <w:rsid w:val="00E73E61"/>
    <w:rsid w:val="00E73E9B"/>
    <w:rsid w:val="00E73EBE"/>
    <w:rsid w:val="00E74052"/>
    <w:rsid w:val="00E741CD"/>
    <w:rsid w:val="00E741FC"/>
    <w:rsid w:val="00E7425F"/>
    <w:rsid w:val="00E742AC"/>
    <w:rsid w:val="00E742B2"/>
    <w:rsid w:val="00E74304"/>
    <w:rsid w:val="00E7449A"/>
    <w:rsid w:val="00E744E6"/>
    <w:rsid w:val="00E74564"/>
    <w:rsid w:val="00E74592"/>
    <w:rsid w:val="00E745C6"/>
    <w:rsid w:val="00E745EF"/>
    <w:rsid w:val="00E74659"/>
    <w:rsid w:val="00E74792"/>
    <w:rsid w:val="00E74858"/>
    <w:rsid w:val="00E74861"/>
    <w:rsid w:val="00E7487C"/>
    <w:rsid w:val="00E74C18"/>
    <w:rsid w:val="00E74D3B"/>
    <w:rsid w:val="00E74DBE"/>
    <w:rsid w:val="00E74ED7"/>
    <w:rsid w:val="00E7508C"/>
    <w:rsid w:val="00E7510C"/>
    <w:rsid w:val="00E75182"/>
    <w:rsid w:val="00E751C0"/>
    <w:rsid w:val="00E75210"/>
    <w:rsid w:val="00E7525E"/>
    <w:rsid w:val="00E7532D"/>
    <w:rsid w:val="00E753CB"/>
    <w:rsid w:val="00E75553"/>
    <w:rsid w:val="00E755C9"/>
    <w:rsid w:val="00E755DC"/>
    <w:rsid w:val="00E75662"/>
    <w:rsid w:val="00E75675"/>
    <w:rsid w:val="00E7568D"/>
    <w:rsid w:val="00E75700"/>
    <w:rsid w:val="00E7572C"/>
    <w:rsid w:val="00E757C5"/>
    <w:rsid w:val="00E75803"/>
    <w:rsid w:val="00E75B45"/>
    <w:rsid w:val="00E75BB1"/>
    <w:rsid w:val="00E75BC9"/>
    <w:rsid w:val="00E75E0F"/>
    <w:rsid w:val="00E75F5D"/>
    <w:rsid w:val="00E76095"/>
    <w:rsid w:val="00E76147"/>
    <w:rsid w:val="00E7614C"/>
    <w:rsid w:val="00E761E4"/>
    <w:rsid w:val="00E76229"/>
    <w:rsid w:val="00E7625E"/>
    <w:rsid w:val="00E762B0"/>
    <w:rsid w:val="00E763AA"/>
    <w:rsid w:val="00E76514"/>
    <w:rsid w:val="00E7657B"/>
    <w:rsid w:val="00E76665"/>
    <w:rsid w:val="00E76688"/>
    <w:rsid w:val="00E7674A"/>
    <w:rsid w:val="00E76818"/>
    <w:rsid w:val="00E7681F"/>
    <w:rsid w:val="00E76B9C"/>
    <w:rsid w:val="00E76C89"/>
    <w:rsid w:val="00E76C92"/>
    <w:rsid w:val="00E76CE0"/>
    <w:rsid w:val="00E76CE5"/>
    <w:rsid w:val="00E76D80"/>
    <w:rsid w:val="00E76DEC"/>
    <w:rsid w:val="00E76E10"/>
    <w:rsid w:val="00E76E45"/>
    <w:rsid w:val="00E76EFC"/>
    <w:rsid w:val="00E77010"/>
    <w:rsid w:val="00E7712D"/>
    <w:rsid w:val="00E773B2"/>
    <w:rsid w:val="00E773D7"/>
    <w:rsid w:val="00E7757A"/>
    <w:rsid w:val="00E77580"/>
    <w:rsid w:val="00E776A1"/>
    <w:rsid w:val="00E776D8"/>
    <w:rsid w:val="00E7771D"/>
    <w:rsid w:val="00E77726"/>
    <w:rsid w:val="00E7789E"/>
    <w:rsid w:val="00E778B4"/>
    <w:rsid w:val="00E77937"/>
    <w:rsid w:val="00E77948"/>
    <w:rsid w:val="00E77984"/>
    <w:rsid w:val="00E7799F"/>
    <w:rsid w:val="00E779BE"/>
    <w:rsid w:val="00E77B04"/>
    <w:rsid w:val="00E77C90"/>
    <w:rsid w:val="00E77CC9"/>
    <w:rsid w:val="00E77D72"/>
    <w:rsid w:val="00E77FED"/>
    <w:rsid w:val="00E80056"/>
    <w:rsid w:val="00E80071"/>
    <w:rsid w:val="00E80121"/>
    <w:rsid w:val="00E80190"/>
    <w:rsid w:val="00E801B5"/>
    <w:rsid w:val="00E801D9"/>
    <w:rsid w:val="00E80256"/>
    <w:rsid w:val="00E8031C"/>
    <w:rsid w:val="00E803E8"/>
    <w:rsid w:val="00E80430"/>
    <w:rsid w:val="00E80471"/>
    <w:rsid w:val="00E80717"/>
    <w:rsid w:val="00E808D2"/>
    <w:rsid w:val="00E808F0"/>
    <w:rsid w:val="00E80960"/>
    <w:rsid w:val="00E80C58"/>
    <w:rsid w:val="00E80D4B"/>
    <w:rsid w:val="00E80D59"/>
    <w:rsid w:val="00E80EA1"/>
    <w:rsid w:val="00E80F6A"/>
    <w:rsid w:val="00E8108C"/>
    <w:rsid w:val="00E81095"/>
    <w:rsid w:val="00E811B1"/>
    <w:rsid w:val="00E811D2"/>
    <w:rsid w:val="00E81231"/>
    <w:rsid w:val="00E812F9"/>
    <w:rsid w:val="00E81334"/>
    <w:rsid w:val="00E813D9"/>
    <w:rsid w:val="00E813F5"/>
    <w:rsid w:val="00E81412"/>
    <w:rsid w:val="00E81429"/>
    <w:rsid w:val="00E814C8"/>
    <w:rsid w:val="00E815A0"/>
    <w:rsid w:val="00E815B5"/>
    <w:rsid w:val="00E815FB"/>
    <w:rsid w:val="00E816B6"/>
    <w:rsid w:val="00E817A5"/>
    <w:rsid w:val="00E81823"/>
    <w:rsid w:val="00E8184F"/>
    <w:rsid w:val="00E8186B"/>
    <w:rsid w:val="00E81882"/>
    <w:rsid w:val="00E8188D"/>
    <w:rsid w:val="00E8189B"/>
    <w:rsid w:val="00E818E3"/>
    <w:rsid w:val="00E819DE"/>
    <w:rsid w:val="00E819E4"/>
    <w:rsid w:val="00E81A8D"/>
    <w:rsid w:val="00E81BB6"/>
    <w:rsid w:val="00E81D3A"/>
    <w:rsid w:val="00E81E31"/>
    <w:rsid w:val="00E81E66"/>
    <w:rsid w:val="00E81EC5"/>
    <w:rsid w:val="00E81F8D"/>
    <w:rsid w:val="00E81FD6"/>
    <w:rsid w:val="00E821CF"/>
    <w:rsid w:val="00E822A1"/>
    <w:rsid w:val="00E82369"/>
    <w:rsid w:val="00E823FD"/>
    <w:rsid w:val="00E82477"/>
    <w:rsid w:val="00E82672"/>
    <w:rsid w:val="00E826F4"/>
    <w:rsid w:val="00E8278B"/>
    <w:rsid w:val="00E828A3"/>
    <w:rsid w:val="00E828C3"/>
    <w:rsid w:val="00E829B6"/>
    <w:rsid w:val="00E82AA7"/>
    <w:rsid w:val="00E82B36"/>
    <w:rsid w:val="00E82BB8"/>
    <w:rsid w:val="00E82BD4"/>
    <w:rsid w:val="00E82C37"/>
    <w:rsid w:val="00E82FC9"/>
    <w:rsid w:val="00E83045"/>
    <w:rsid w:val="00E830BE"/>
    <w:rsid w:val="00E8315E"/>
    <w:rsid w:val="00E831CF"/>
    <w:rsid w:val="00E832D8"/>
    <w:rsid w:val="00E832E5"/>
    <w:rsid w:val="00E8339A"/>
    <w:rsid w:val="00E8344A"/>
    <w:rsid w:val="00E83843"/>
    <w:rsid w:val="00E8385F"/>
    <w:rsid w:val="00E838B0"/>
    <w:rsid w:val="00E838B5"/>
    <w:rsid w:val="00E83925"/>
    <w:rsid w:val="00E839C1"/>
    <w:rsid w:val="00E83A76"/>
    <w:rsid w:val="00E83AF0"/>
    <w:rsid w:val="00E83B6C"/>
    <w:rsid w:val="00E83C32"/>
    <w:rsid w:val="00E83CAC"/>
    <w:rsid w:val="00E83DD8"/>
    <w:rsid w:val="00E83E27"/>
    <w:rsid w:val="00E83EF7"/>
    <w:rsid w:val="00E83EFF"/>
    <w:rsid w:val="00E83FC8"/>
    <w:rsid w:val="00E84010"/>
    <w:rsid w:val="00E840BC"/>
    <w:rsid w:val="00E840C8"/>
    <w:rsid w:val="00E84207"/>
    <w:rsid w:val="00E84313"/>
    <w:rsid w:val="00E8432E"/>
    <w:rsid w:val="00E843F3"/>
    <w:rsid w:val="00E8443A"/>
    <w:rsid w:val="00E84465"/>
    <w:rsid w:val="00E844DE"/>
    <w:rsid w:val="00E845E9"/>
    <w:rsid w:val="00E84695"/>
    <w:rsid w:val="00E84747"/>
    <w:rsid w:val="00E848DC"/>
    <w:rsid w:val="00E84908"/>
    <w:rsid w:val="00E84936"/>
    <w:rsid w:val="00E8497C"/>
    <w:rsid w:val="00E84C24"/>
    <w:rsid w:val="00E84CE9"/>
    <w:rsid w:val="00E84D7B"/>
    <w:rsid w:val="00E84EB7"/>
    <w:rsid w:val="00E84F66"/>
    <w:rsid w:val="00E84FB0"/>
    <w:rsid w:val="00E8510C"/>
    <w:rsid w:val="00E85113"/>
    <w:rsid w:val="00E85125"/>
    <w:rsid w:val="00E851AA"/>
    <w:rsid w:val="00E85276"/>
    <w:rsid w:val="00E853BD"/>
    <w:rsid w:val="00E855B5"/>
    <w:rsid w:val="00E85619"/>
    <w:rsid w:val="00E856CD"/>
    <w:rsid w:val="00E856DC"/>
    <w:rsid w:val="00E8570C"/>
    <w:rsid w:val="00E858AA"/>
    <w:rsid w:val="00E858D3"/>
    <w:rsid w:val="00E8594F"/>
    <w:rsid w:val="00E8597B"/>
    <w:rsid w:val="00E85AC2"/>
    <w:rsid w:val="00E85B37"/>
    <w:rsid w:val="00E85C7B"/>
    <w:rsid w:val="00E85CBB"/>
    <w:rsid w:val="00E85E23"/>
    <w:rsid w:val="00E85F52"/>
    <w:rsid w:val="00E860E2"/>
    <w:rsid w:val="00E861F4"/>
    <w:rsid w:val="00E86256"/>
    <w:rsid w:val="00E862C0"/>
    <w:rsid w:val="00E86413"/>
    <w:rsid w:val="00E86451"/>
    <w:rsid w:val="00E86627"/>
    <w:rsid w:val="00E8686E"/>
    <w:rsid w:val="00E8691D"/>
    <w:rsid w:val="00E8698D"/>
    <w:rsid w:val="00E86B3E"/>
    <w:rsid w:val="00E86B79"/>
    <w:rsid w:val="00E86CD8"/>
    <w:rsid w:val="00E86D60"/>
    <w:rsid w:val="00E86D75"/>
    <w:rsid w:val="00E86E32"/>
    <w:rsid w:val="00E86E6E"/>
    <w:rsid w:val="00E870BF"/>
    <w:rsid w:val="00E87199"/>
    <w:rsid w:val="00E871A5"/>
    <w:rsid w:val="00E871BF"/>
    <w:rsid w:val="00E87231"/>
    <w:rsid w:val="00E8727A"/>
    <w:rsid w:val="00E87694"/>
    <w:rsid w:val="00E876ED"/>
    <w:rsid w:val="00E87733"/>
    <w:rsid w:val="00E87A39"/>
    <w:rsid w:val="00E87AA7"/>
    <w:rsid w:val="00E87BBA"/>
    <w:rsid w:val="00E87C81"/>
    <w:rsid w:val="00E87C84"/>
    <w:rsid w:val="00E87DA2"/>
    <w:rsid w:val="00E87E07"/>
    <w:rsid w:val="00E9013F"/>
    <w:rsid w:val="00E90237"/>
    <w:rsid w:val="00E90357"/>
    <w:rsid w:val="00E90385"/>
    <w:rsid w:val="00E9039E"/>
    <w:rsid w:val="00E903A5"/>
    <w:rsid w:val="00E90411"/>
    <w:rsid w:val="00E9047E"/>
    <w:rsid w:val="00E905E8"/>
    <w:rsid w:val="00E906B0"/>
    <w:rsid w:val="00E906CF"/>
    <w:rsid w:val="00E90706"/>
    <w:rsid w:val="00E907B1"/>
    <w:rsid w:val="00E907B6"/>
    <w:rsid w:val="00E90860"/>
    <w:rsid w:val="00E90889"/>
    <w:rsid w:val="00E908AF"/>
    <w:rsid w:val="00E909EF"/>
    <w:rsid w:val="00E90A4A"/>
    <w:rsid w:val="00E90A4E"/>
    <w:rsid w:val="00E90ABD"/>
    <w:rsid w:val="00E90ADB"/>
    <w:rsid w:val="00E90C1F"/>
    <w:rsid w:val="00E90C21"/>
    <w:rsid w:val="00E90C7E"/>
    <w:rsid w:val="00E90CE1"/>
    <w:rsid w:val="00E90F19"/>
    <w:rsid w:val="00E90F5E"/>
    <w:rsid w:val="00E90F78"/>
    <w:rsid w:val="00E910E8"/>
    <w:rsid w:val="00E911C3"/>
    <w:rsid w:val="00E911C8"/>
    <w:rsid w:val="00E912DA"/>
    <w:rsid w:val="00E9144F"/>
    <w:rsid w:val="00E91501"/>
    <w:rsid w:val="00E91535"/>
    <w:rsid w:val="00E91578"/>
    <w:rsid w:val="00E915ED"/>
    <w:rsid w:val="00E9161E"/>
    <w:rsid w:val="00E9167D"/>
    <w:rsid w:val="00E9169C"/>
    <w:rsid w:val="00E916D5"/>
    <w:rsid w:val="00E916E1"/>
    <w:rsid w:val="00E91788"/>
    <w:rsid w:val="00E91939"/>
    <w:rsid w:val="00E9193D"/>
    <w:rsid w:val="00E91C1C"/>
    <w:rsid w:val="00E91C4A"/>
    <w:rsid w:val="00E91C55"/>
    <w:rsid w:val="00E91CB3"/>
    <w:rsid w:val="00E91CC2"/>
    <w:rsid w:val="00E91CFB"/>
    <w:rsid w:val="00E91D8F"/>
    <w:rsid w:val="00E91DF1"/>
    <w:rsid w:val="00E920BF"/>
    <w:rsid w:val="00E921F0"/>
    <w:rsid w:val="00E92369"/>
    <w:rsid w:val="00E925BB"/>
    <w:rsid w:val="00E925DC"/>
    <w:rsid w:val="00E9261B"/>
    <w:rsid w:val="00E92620"/>
    <w:rsid w:val="00E926CF"/>
    <w:rsid w:val="00E926EA"/>
    <w:rsid w:val="00E92745"/>
    <w:rsid w:val="00E927AE"/>
    <w:rsid w:val="00E927DF"/>
    <w:rsid w:val="00E92903"/>
    <w:rsid w:val="00E92B26"/>
    <w:rsid w:val="00E92B69"/>
    <w:rsid w:val="00E92C36"/>
    <w:rsid w:val="00E92CD7"/>
    <w:rsid w:val="00E92D34"/>
    <w:rsid w:val="00E92E08"/>
    <w:rsid w:val="00E92E62"/>
    <w:rsid w:val="00E92F13"/>
    <w:rsid w:val="00E92F6A"/>
    <w:rsid w:val="00E92F7F"/>
    <w:rsid w:val="00E9300D"/>
    <w:rsid w:val="00E930C4"/>
    <w:rsid w:val="00E930CD"/>
    <w:rsid w:val="00E93184"/>
    <w:rsid w:val="00E93344"/>
    <w:rsid w:val="00E9335A"/>
    <w:rsid w:val="00E933A8"/>
    <w:rsid w:val="00E933AA"/>
    <w:rsid w:val="00E9345F"/>
    <w:rsid w:val="00E93632"/>
    <w:rsid w:val="00E93699"/>
    <w:rsid w:val="00E93714"/>
    <w:rsid w:val="00E937D6"/>
    <w:rsid w:val="00E939A4"/>
    <w:rsid w:val="00E93A86"/>
    <w:rsid w:val="00E93AD5"/>
    <w:rsid w:val="00E93AF5"/>
    <w:rsid w:val="00E93B1D"/>
    <w:rsid w:val="00E93B6D"/>
    <w:rsid w:val="00E93C42"/>
    <w:rsid w:val="00E93CA2"/>
    <w:rsid w:val="00E93DA1"/>
    <w:rsid w:val="00E93E2F"/>
    <w:rsid w:val="00E93E97"/>
    <w:rsid w:val="00E93F2E"/>
    <w:rsid w:val="00E93F46"/>
    <w:rsid w:val="00E93FB8"/>
    <w:rsid w:val="00E94114"/>
    <w:rsid w:val="00E94216"/>
    <w:rsid w:val="00E94363"/>
    <w:rsid w:val="00E94406"/>
    <w:rsid w:val="00E94411"/>
    <w:rsid w:val="00E94507"/>
    <w:rsid w:val="00E9451C"/>
    <w:rsid w:val="00E94575"/>
    <w:rsid w:val="00E94688"/>
    <w:rsid w:val="00E9473F"/>
    <w:rsid w:val="00E9476F"/>
    <w:rsid w:val="00E947AC"/>
    <w:rsid w:val="00E947DD"/>
    <w:rsid w:val="00E9484A"/>
    <w:rsid w:val="00E94891"/>
    <w:rsid w:val="00E9495C"/>
    <w:rsid w:val="00E94A5C"/>
    <w:rsid w:val="00E94AA9"/>
    <w:rsid w:val="00E94CA6"/>
    <w:rsid w:val="00E94E32"/>
    <w:rsid w:val="00E94EB1"/>
    <w:rsid w:val="00E94ED0"/>
    <w:rsid w:val="00E94EFD"/>
    <w:rsid w:val="00E94FB2"/>
    <w:rsid w:val="00E95070"/>
    <w:rsid w:val="00E9509C"/>
    <w:rsid w:val="00E950B6"/>
    <w:rsid w:val="00E9511E"/>
    <w:rsid w:val="00E9519C"/>
    <w:rsid w:val="00E95274"/>
    <w:rsid w:val="00E953C8"/>
    <w:rsid w:val="00E95469"/>
    <w:rsid w:val="00E954D0"/>
    <w:rsid w:val="00E95733"/>
    <w:rsid w:val="00E95757"/>
    <w:rsid w:val="00E95766"/>
    <w:rsid w:val="00E957C1"/>
    <w:rsid w:val="00E95A2A"/>
    <w:rsid w:val="00E95B65"/>
    <w:rsid w:val="00E95B9A"/>
    <w:rsid w:val="00E95BA7"/>
    <w:rsid w:val="00E95C49"/>
    <w:rsid w:val="00E95CB2"/>
    <w:rsid w:val="00E95E45"/>
    <w:rsid w:val="00E95FDF"/>
    <w:rsid w:val="00E95FFC"/>
    <w:rsid w:val="00E96153"/>
    <w:rsid w:val="00E961EF"/>
    <w:rsid w:val="00E9625A"/>
    <w:rsid w:val="00E96265"/>
    <w:rsid w:val="00E963B2"/>
    <w:rsid w:val="00E9643E"/>
    <w:rsid w:val="00E9645C"/>
    <w:rsid w:val="00E964EC"/>
    <w:rsid w:val="00E964EF"/>
    <w:rsid w:val="00E9659D"/>
    <w:rsid w:val="00E965D5"/>
    <w:rsid w:val="00E96689"/>
    <w:rsid w:val="00E9669F"/>
    <w:rsid w:val="00E9678D"/>
    <w:rsid w:val="00E967B5"/>
    <w:rsid w:val="00E9693E"/>
    <w:rsid w:val="00E969B7"/>
    <w:rsid w:val="00E96A72"/>
    <w:rsid w:val="00E96C53"/>
    <w:rsid w:val="00E96D62"/>
    <w:rsid w:val="00E96D88"/>
    <w:rsid w:val="00E97134"/>
    <w:rsid w:val="00E971B6"/>
    <w:rsid w:val="00E97257"/>
    <w:rsid w:val="00E97322"/>
    <w:rsid w:val="00E973E5"/>
    <w:rsid w:val="00E97628"/>
    <w:rsid w:val="00E97684"/>
    <w:rsid w:val="00E976B9"/>
    <w:rsid w:val="00E976CF"/>
    <w:rsid w:val="00E977E4"/>
    <w:rsid w:val="00E9792C"/>
    <w:rsid w:val="00E97957"/>
    <w:rsid w:val="00E97C39"/>
    <w:rsid w:val="00E97D66"/>
    <w:rsid w:val="00E97DD4"/>
    <w:rsid w:val="00EA00B5"/>
    <w:rsid w:val="00EA00D1"/>
    <w:rsid w:val="00EA0206"/>
    <w:rsid w:val="00EA0213"/>
    <w:rsid w:val="00EA02BC"/>
    <w:rsid w:val="00EA062D"/>
    <w:rsid w:val="00EA0715"/>
    <w:rsid w:val="00EA0769"/>
    <w:rsid w:val="00EA07E3"/>
    <w:rsid w:val="00EA088B"/>
    <w:rsid w:val="00EA0AC7"/>
    <w:rsid w:val="00EA0AD6"/>
    <w:rsid w:val="00EA0B24"/>
    <w:rsid w:val="00EA0E53"/>
    <w:rsid w:val="00EA0F09"/>
    <w:rsid w:val="00EA1014"/>
    <w:rsid w:val="00EA1175"/>
    <w:rsid w:val="00EA11F4"/>
    <w:rsid w:val="00EA1280"/>
    <w:rsid w:val="00EA12AD"/>
    <w:rsid w:val="00EA1314"/>
    <w:rsid w:val="00EA1383"/>
    <w:rsid w:val="00EA1526"/>
    <w:rsid w:val="00EA15AC"/>
    <w:rsid w:val="00EA17F2"/>
    <w:rsid w:val="00EA18EA"/>
    <w:rsid w:val="00EA19CB"/>
    <w:rsid w:val="00EA19E1"/>
    <w:rsid w:val="00EA1A7A"/>
    <w:rsid w:val="00EA1B75"/>
    <w:rsid w:val="00EA1D77"/>
    <w:rsid w:val="00EA1E24"/>
    <w:rsid w:val="00EA2038"/>
    <w:rsid w:val="00EA2090"/>
    <w:rsid w:val="00EA218E"/>
    <w:rsid w:val="00EA21FE"/>
    <w:rsid w:val="00EA2322"/>
    <w:rsid w:val="00EA23D3"/>
    <w:rsid w:val="00EA242A"/>
    <w:rsid w:val="00EA25AD"/>
    <w:rsid w:val="00EA2614"/>
    <w:rsid w:val="00EA264C"/>
    <w:rsid w:val="00EA26E7"/>
    <w:rsid w:val="00EA27AD"/>
    <w:rsid w:val="00EA280A"/>
    <w:rsid w:val="00EA285C"/>
    <w:rsid w:val="00EA291A"/>
    <w:rsid w:val="00EA2941"/>
    <w:rsid w:val="00EA2A27"/>
    <w:rsid w:val="00EA2D04"/>
    <w:rsid w:val="00EA2D33"/>
    <w:rsid w:val="00EA2D4C"/>
    <w:rsid w:val="00EA2DEB"/>
    <w:rsid w:val="00EA2E22"/>
    <w:rsid w:val="00EA2F24"/>
    <w:rsid w:val="00EA2FCF"/>
    <w:rsid w:val="00EA3016"/>
    <w:rsid w:val="00EA324E"/>
    <w:rsid w:val="00EA32E0"/>
    <w:rsid w:val="00EA3346"/>
    <w:rsid w:val="00EA3415"/>
    <w:rsid w:val="00EA3421"/>
    <w:rsid w:val="00EA34EC"/>
    <w:rsid w:val="00EA357D"/>
    <w:rsid w:val="00EA3664"/>
    <w:rsid w:val="00EA3685"/>
    <w:rsid w:val="00EA373B"/>
    <w:rsid w:val="00EA37B0"/>
    <w:rsid w:val="00EA3855"/>
    <w:rsid w:val="00EA3AED"/>
    <w:rsid w:val="00EA3AEF"/>
    <w:rsid w:val="00EA3CCC"/>
    <w:rsid w:val="00EA3D40"/>
    <w:rsid w:val="00EA3DDF"/>
    <w:rsid w:val="00EA3EA1"/>
    <w:rsid w:val="00EA3F1E"/>
    <w:rsid w:val="00EA3FF2"/>
    <w:rsid w:val="00EA403F"/>
    <w:rsid w:val="00EA4184"/>
    <w:rsid w:val="00EA41A3"/>
    <w:rsid w:val="00EA41A5"/>
    <w:rsid w:val="00EA4320"/>
    <w:rsid w:val="00EA43F9"/>
    <w:rsid w:val="00EA4456"/>
    <w:rsid w:val="00EA4506"/>
    <w:rsid w:val="00EA45EF"/>
    <w:rsid w:val="00EA460C"/>
    <w:rsid w:val="00EA4629"/>
    <w:rsid w:val="00EA465A"/>
    <w:rsid w:val="00EA49C5"/>
    <w:rsid w:val="00EA49DF"/>
    <w:rsid w:val="00EA4A2B"/>
    <w:rsid w:val="00EA4B01"/>
    <w:rsid w:val="00EA4B38"/>
    <w:rsid w:val="00EA4BB9"/>
    <w:rsid w:val="00EA4C38"/>
    <w:rsid w:val="00EA4C7F"/>
    <w:rsid w:val="00EA4D18"/>
    <w:rsid w:val="00EA4DDB"/>
    <w:rsid w:val="00EA4E98"/>
    <w:rsid w:val="00EA4F3F"/>
    <w:rsid w:val="00EA4F84"/>
    <w:rsid w:val="00EA509A"/>
    <w:rsid w:val="00EA514E"/>
    <w:rsid w:val="00EA51EC"/>
    <w:rsid w:val="00EA531A"/>
    <w:rsid w:val="00EA5370"/>
    <w:rsid w:val="00EA545E"/>
    <w:rsid w:val="00EA5542"/>
    <w:rsid w:val="00EA5650"/>
    <w:rsid w:val="00EA566F"/>
    <w:rsid w:val="00EA56B1"/>
    <w:rsid w:val="00EA5721"/>
    <w:rsid w:val="00EA57DB"/>
    <w:rsid w:val="00EA58B1"/>
    <w:rsid w:val="00EA58FD"/>
    <w:rsid w:val="00EA59AE"/>
    <w:rsid w:val="00EA5A69"/>
    <w:rsid w:val="00EA5BDE"/>
    <w:rsid w:val="00EA5C12"/>
    <w:rsid w:val="00EA5CA8"/>
    <w:rsid w:val="00EA5CD6"/>
    <w:rsid w:val="00EA5F61"/>
    <w:rsid w:val="00EA5F8F"/>
    <w:rsid w:val="00EA5FAD"/>
    <w:rsid w:val="00EA61CF"/>
    <w:rsid w:val="00EA6243"/>
    <w:rsid w:val="00EA6291"/>
    <w:rsid w:val="00EA63BC"/>
    <w:rsid w:val="00EA652B"/>
    <w:rsid w:val="00EA65D0"/>
    <w:rsid w:val="00EA66AE"/>
    <w:rsid w:val="00EA68E4"/>
    <w:rsid w:val="00EA691D"/>
    <w:rsid w:val="00EA69D8"/>
    <w:rsid w:val="00EA6D21"/>
    <w:rsid w:val="00EA6D70"/>
    <w:rsid w:val="00EA6D89"/>
    <w:rsid w:val="00EA6EC3"/>
    <w:rsid w:val="00EA6FD9"/>
    <w:rsid w:val="00EA709F"/>
    <w:rsid w:val="00EA70AF"/>
    <w:rsid w:val="00EA716D"/>
    <w:rsid w:val="00EA728C"/>
    <w:rsid w:val="00EA7364"/>
    <w:rsid w:val="00EA76A9"/>
    <w:rsid w:val="00EA76B7"/>
    <w:rsid w:val="00EA773F"/>
    <w:rsid w:val="00EA777F"/>
    <w:rsid w:val="00EA788A"/>
    <w:rsid w:val="00EA7A89"/>
    <w:rsid w:val="00EA7B30"/>
    <w:rsid w:val="00EA7B67"/>
    <w:rsid w:val="00EA7BEE"/>
    <w:rsid w:val="00EA7CCE"/>
    <w:rsid w:val="00EA7D2D"/>
    <w:rsid w:val="00EA7D75"/>
    <w:rsid w:val="00EA7E1B"/>
    <w:rsid w:val="00EA7E20"/>
    <w:rsid w:val="00EA7F87"/>
    <w:rsid w:val="00EA7FD7"/>
    <w:rsid w:val="00EA7FE4"/>
    <w:rsid w:val="00EA7FEF"/>
    <w:rsid w:val="00EB0232"/>
    <w:rsid w:val="00EB0239"/>
    <w:rsid w:val="00EB03D3"/>
    <w:rsid w:val="00EB03E0"/>
    <w:rsid w:val="00EB03ED"/>
    <w:rsid w:val="00EB041C"/>
    <w:rsid w:val="00EB0485"/>
    <w:rsid w:val="00EB055D"/>
    <w:rsid w:val="00EB0621"/>
    <w:rsid w:val="00EB0631"/>
    <w:rsid w:val="00EB073A"/>
    <w:rsid w:val="00EB075D"/>
    <w:rsid w:val="00EB078A"/>
    <w:rsid w:val="00EB0835"/>
    <w:rsid w:val="00EB089E"/>
    <w:rsid w:val="00EB098C"/>
    <w:rsid w:val="00EB0A29"/>
    <w:rsid w:val="00EB0B33"/>
    <w:rsid w:val="00EB0C75"/>
    <w:rsid w:val="00EB0C91"/>
    <w:rsid w:val="00EB0CE6"/>
    <w:rsid w:val="00EB0D66"/>
    <w:rsid w:val="00EB1057"/>
    <w:rsid w:val="00EB1099"/>
    <w:rsid w:val="00EB11D8"/>
    <w:rsid w:val="00EB12C4"/>
    <w:rsid w:val="00EB158C"/>
    <w:rsid w:val="00EB17DA"/>
    <w:rsid w:val="00EB182A"/>
    <w:rsid w:val="00EB1AF3"/>
    <w:rsid w:val="00EB1B93"/>
    <w:rsid w:val="00EB1C03"/>
    <w:rsid w:val="00EB1D09"/>
    <w:rsid w:val="00EB1D14"/>
    <w:rsid w:val="00EB1E00"/>
    <w:rsid w:val="00EB1E46"/>
    <w:rsid w:val="00EB2045"/>
    <w:rsid w:val="00EB209A"/>
    <w:rsid w:val="00EB21A3"/>
    <w:rsid w:val="00EB2201"/>
    <w:rsid w:val="00EB22B6"/>
    <w:rsid w:val="00EB22E6"/>
    <w:rsid w:val="00EB2388"/>
    <w:rsid w:val="00EB23F2"/>
    <w:rsid w:val="00EB24F7"/>
    <w:rsid w:val="00EB261D"/>
    <w:rsid w:val="00EB2784"/>
    <w:rsid w:val="00EB27FD"/>
    <w:rsid w:val="00EB2B0E"/>
    <w:rsid w:val="00EB2B53"/>
    <w:rsid w:val="00EB2C88"/>
    <w:rsid w:val="00EB2D67"/>
    <w:rsid w:val="00EB2E11"/>
    <w:rsid w:val="00EB2F3F"/>
    <w:rsid w:val="00EB2F67"/>
    <w:rsid w:val="00EB3074"/>
    <w:rsid w:val="00EB309B"/>
    <w:rsid w:val="00EB30BD"/>
    <w:rsid w:val="00EB30D2"/>
    <w:rsid w:val="00EB30D7"/>
    <w:rsid w:val="00EB310B"/>
    <w:rsid w:val="00EB312C"/>
    <w:rsid w:val="00EB3268"/>
    <w:rsid w:val="00EB3381"/>
    <w:rsid w:val="00EB33D8"/>
    <w:rsid w:val="00EB34B8"/>
    <w:rsid w:val="00EB34C6"/>
    <w:rsid w:val="00EB34FD"/>
    <w:rsid w:val="00EB360D"/>
    <w:rsid w:val="00EB3695"/>
    <w:rsid w:val="00EB370D"/>
    <w:rsid w:val="00EB37B1"/>
    <w:rsid w:val="00EB37DD"/>
    <w:rsid w:val="00EB37DF"/>
    <w:rsid w:val="00EB384C"/>
    <w:rsid w:val="00EB391D"/>
    <w:rsid w:val="00EB3951"/>
    <w:rsid w:val="00EB3963"/>
    <w:rsid w:val="00EB39ED"/>
    <w:rsid w:val="00EB3A40"/>
    <w:rsid w:val="00EB3BE7"/>
    <w:rsid w:val="00EB3D99"/>
    <w:rsid w:val="00EB3DA8"/>
    <w:rsid w:val="00EB3DDE"/>
    <w:rsid w:val="00EB3E6C"/>
    <w:rsid w:val="00EB40B0"/>
    <w:rsid w:val="00EB40D9"/>
    <w:rsid w:val="00EB43C9"/>
    <w:rsid w:val="00EB44F3"/>
    <w:rsid w:val="00EB4514"/>
    <w:rsid w:val="00EB470E"/>
    <w:rsid w:val="00EB471C"/>
    <w:rsid w:val="00EB48A4"/>
    <w:rsid w:val="00EB49A7"/>
    <w:rsid w:val="00EB49EA"/>
    <w:rsid w:val="00EB4A22"/>
    <w:rsid w:val="00EB4B16"/>
    <w:rsid w:val="00EB4C51"/>
    <w:rsid w:val="00EB4D31"/>
    <w:rsid w:val="00EB4D5E"/>
    <w:rsid w:val="00EB4E4C"/>
    <w:rsid w:val="00EB4F11"/>
    <w:rsid w:val="00EB4F40"/>
    <w:rsid w:val="00EB4F8E"/>
    <w:rsid w:val="00EB4FDC"/>
    <w:rsid w:val="00EB5094"/>
    <w:rsid w:val="00EB50F9"/>
    <w:rsid w:val="00EB5147"/>
    <w:rsid w:val="00EB5295"/>
    <w:rsid w:val="00EB52AD"/>
    <w:rsid w:val="00EB52B8"/>
    <w:rsid w:val="00EB546B"/>
    <w:rsid w:val="00EB54FB"/>
    <w:rsid w:val="00EB56AE"/>
    <w:rsid w:val="00EB56CF"/>
    <w:rsid w:val="00EB58F0"/>
    <w:rsid w:val="00EB59E9"/>
    <w:rsid w:val="00EB5A96"/>
    <w:rsid w:val="00EB5AC5"/>
    <w:rsid w:val="00EB5B24"/>
    <w:rsid w:val="00EB5B8B"/>
    <w:rsid w:val="00EB5BB9"/>
    <w:rsid w:val="00EB5C24"/>
    <w:rsid w:val="00EB5CCD"/>
    <w:rsid w:val="00EB5E47"/>
    <w:rsid w:val="00EB5EB5"/>
    <w:rsid w:val="00EB5EEA"/>
    <w:rsid w:val="00EB5F7B"/>
    <w:rsid w:val="00EB6091"/>
    <w:rsid w:val="00EB60AA"/>
    <w:rsid w:val="00EB60CE"/>
    <w:rsid w:val="00EB61B9"/>
    <w:rsid w:val="00EB61CF"/>
    <w:rsid w:val="00EB61D7"/>
    <w:rsid w:val="00EB627F"/>
    <w:rsid w:val="00EB62A0"/>
    <w:rsid w:val="00EB630F"/>
    <w:rsid w:val="00EB63B4"/>
    <w:rsid w:val="00EB63B7"/>
    <w:rsid w:val="00EB63CE"/>
    <w:rsid w:val="00EB6587"/>
    <w:rsid w:val="00EB6631"/>
    <w:rsid w:val="00EB665E"/>
    <w:rsid w:val="00EB67A1"/>
    <w:rsid w:val="00EB67BF"/>
    <w:rsid w:val="00EB67C6"/>
    <w:rsid w:val="00EB68B5"/>
    <w:rsid w:val="00EB691B"/>
    <w:rsid w:val="00EB69CD"/>
    <w:rsid w:val="00EB69EF"/>
    <w:rsid w:val="00EB6A25"/>
    <w:rsid w:val="00EB6A35"/>
    <w:rsid w:val="00EB6B5C"/>
    <w:rsid w:val="00EB6C6F"/>
    <w:rsid w:val="00EB6CC3"/>
    <w:rsid w:val="00EB6D42"/>
    <w:rsid w:val="00EB6D98"/>
    <w:rsid w:val="00EB6E0A"/>
    <w:rsid w:val="00EB6E2F"/>
    <w:rsid w:val="00EB6EB4"/>
    <w:rsid w:val="00EB6F62"/>
    <w:rsid w:val="00EB6F6E"/>
    <w:rsid w:val="00EB70C8"/>
    <w:rsid w:val="00EB70D8"/>
    <w:rsid w:val="00EB7118"/>
    <w:rsid w:val="00EB71E1"/>
    <w:rsid w:val="00EB72DD"/>
    <w:rsid w:val="00EB733F"/>
    <w:rsid w:val="00EB73AD"/>
    <w:rsid w:val="00EB73ED"/>
    <w:rsid w:val="00EB74BE"/>
    <w:rsid w:val="00EB74F1"/>
    <w:rsid w:val="00EB75F3"/>
    <w:rsid w:val="00EB76AA"/>
    <w:rsid w:val="00EB77AD"/>
    <w:rsid w:val="00EB77F0"/>
    <w:rsid w:val="00EB7831"/>
    <w:rsid w:val="00EB788F"/>
    <w:rsid w:val="00EB7983"/>
    <w:rsid w:val="00EB7994"/>
    <w:rsid w:val="00EB7A0F"/>
    <w:rsid w:val="00EB7A13"/>
    <w:rsid w:val="00EB7A55"/>
    <w:rsid w:val="00EB7AE5"/>
    <w:rsid w:val="00EB7C49"/>
    <w:rsid w:val="00EB7CBD"/>
    <w:rsid w:val="00EB7D09"/>
    <w:rsid w:val="00EB7DFF"/>
    <w:rsid w:val="00EB7EDE"/>
    <w:rsid w:val="00EB7F41"/>
    <w:rsid w:val="00EB7F7F"/>
    <w:rsid w:val="00EC00A3"/>
    <w:rsid w:val="00EC00B2"/>
    <w:rsid w:val="00EC015F"/>
    <w:rsid w:val="00EC01B6"/>
    <w:rsid w:val="00EC0269"/>
    <w:rsid w:val="00EC02D5"/>
    <w:rsid w:val="00EC037F"/>
    <w:rsid w:val="00EC03C5"/>
    <w:rsid w:val="00EC0439"/>
    <w:rsid w:val="00EC0584"/>
    <w:rsid w:val="00EC0784"/>
    <w:rsid w:val="00EC07E8"/>
    <w:rsid w:val="00EC084E"/>
    <w:rsid w:val="00EC08B6"/>
    <w:rsid w:val="00EC0AD2"/>
    <w:rsid w:val="00EC0B25"/>
    <w:rsid w:val="00EC0BC4"/>
    <w:rsid w:val="00EC0BDC"/>
    <w:rsid w:val="00EC0BE8"/>
    <w:rsid w:val="00EC0C6B"/>
    <w:rsid w:val="00EC0CAA"/>
    <w:rsid w:val="00EC0D40"/>
    <w:rsid w:val="00EC0D4F"/>
    <w:rsid w:val="00EC0D85"/>
    <w:rsid w:val="00EC0E70"/>
    <w:rsid w:val="00EC1101"/>
    <w:rsid w:val="00EC118F"/>
    <w:rsid w:val="00EC11FC"/>
    <w:rsid w:val="00EC1388"/>
    <w:rsid w:val="00EC144E"/>
    <w:rsid w:val="00EC1548"/>
    <w:rsid w:val="00EC1560"/>
    <w:rsid w:val="00EC165C"/>
    <w:rsid w:val="00EC16F2"/>
    <w:rsid w:val="00EC175A"/>
    <w:rsid w:val="00EC17D5"/>
    <w:rsid w:val="00EC197C"/>
    <w:rsid w:val="00EC19A5"/>
    <w:rsid w:val="00EC19E3"/>
    <w:rsid w:val="00EC1ADC"/>
    <w:rsid w:val="00EC1BE4"/>
    <w:rsid w:val="00EC1D11"/>
    <w:rsid w:val="00EC1D18"/>
    <w:rsid w:val="00EC1D50"/>
    <w:rsid w:val="00EC1F30"/>
    <w:rsid w:val="00EC212E"/>
    <w:rsid w:val="00EC21A7"/>
    <w:rsid w:val="00EC21B8"/>
    <w:rsid w:val="00EC21EB"/>
    <w:rsid w:val="00EC233D"/>
    <w:rsid w:val="00EC238A"/>
    <w:rsid w:val="00EC2623"/>
    <w:rsid w:val="00EC2684"/>
    <w:rsid w:val="00EC26C2"/>
    <w:rsid w:val="00EC2796"/>
    <w:rsid w:val="00EC2887"/>
    <w:rsid w:val="00EC28A6"/>
    <w:rsid w:val="00EC28D5"/>
    <w:rsid w:val="00EC2995"/>
    <w:rsid w:val="00EC29F0"/>
    <w:rsid w:val="00EC2A1C"/>
    <w:rsid w:val="00EC2A27"/>
    <w:rsid w:val="00EC2A80"/>
    <w:rsid w:val="00EC2AC3"/>
    <w:rsid w:val="00EC2AD2"/>
    <w:rsid w:val="00EC2C0E"/>
    <w:rsid w:val="00EC2C18"/>
    <w:rsid w:val="00EC2C51"/>
    <w:rsid w:val="00EC2C6B"/>
    <w:rsid w:val="00EC2C8E"/>
    <w:rsid w:val="00EC2DB7"/>
    <w:rsid w:val="00EC2E20"/>
    <w:rsid w:val="00EC2F89"/>
    <w:rsid w:val="00EC31F1"/>
    <w:rsid w:val="00EC32E8"/>
    <w:rsid w:val="00EC34A2"/>
    <w:rsid w:val="00EC34E1"/>
    <w:rsid w:val="00EC36CE"/>
    <w:rsid w:val="00EC39DE"/>
    <w:rsid w:val="00EC3ACA"/>
    <w:rsid w:val="00EC3C97"/>
    <w:rsid w:val="00EC3CB1"/>
    <w:rsid w:val="00EC3E57"/>
    <w:rsid w:val="00EC3E68"/>
    <w:rsid w:val="00EC3E7A"/>
    <w:rsid w:val="00EC3F98"/>
    <w:rsid w:val="00EC3FBA"/>
    <w:rsid w:val="00EC40D5"/>
    <w:rsid w:val="00EC40E6"/>
    <w:rsid w:val="00EC4183"/>
    <w:rsid w:val="00EC4486"/>
    <w:rsid w:val="00EC44FF"/>
    <w:rsid w:val="00EC4554"/>
    <w:rsid w:val="00EC47CB"/>
    <w:rsid w:val="00EC492B"/>
    <w:rsid w:val="00EC4A1E"/>
    <w:rsid w:val="00EC4A74"/>
    <w:rsid w:val="00EC4A97"/>
    <w:rsid w:val="00EC4AAD"/>
    <w:rsid w:val="00EC4ABD"/>
    <w:rsid w:val="00EC4AF2"/>
    <w:rsid w:val="00EC4BEF"/>
    <w:rsid w:val="00EC4CA4"/>
    <w:rsid w:val="00EC4CF0"/>
    <w:rsid w:val="00EC4D30"/>
    <w:rsid w:val="00EC4EF2"/>
    <w:rsid w:val="00EC502F"/>
    <w:rsid w:val="00EC50D0"/>
    <w:rsid w:val="00EC516D"/>
    <w:rsid w:val="00EC51A8"/>
    <w:rsid w:val="00EC5215"/>
    <w:rsid w:val="00EC528F"/>
    <w:rsid w:val="00EC536A"/>
    <w:rsid w:val="00EC5391"/>
    <w:rsid w:val="00EC5433"/>
    <w:rsid w:val="00EC5485"/>
    <w:rsid w:val="00EC54AB"/>
    <w:rsid w:val="00EC5535"/>
    <w:rsid w:val="00EC565D"/>
    <w:rsid w:val="00EC5748"/>
    <w:rsid w:val="00EC575F"/>
    <w:rsid w:val="00EC5777"/>
    <w:rsid w:val="00EC5827"/>
    <w:rsid w:val="00EC583F"/>
    <w:rsid w:val="00EC586A"/>
    <w:rsid w:val="00EC58AD"/>
    <w:rsid w:val="00EC5A2C"/>
    <w:rsid w:val="00EC5AAE"/>
    <w:rsid w:val="00EC5D3C"/>
    <w:rsid w:val="00EC5ED6"/>
    <w:rsid w:val="00EC5EE7"/>
    <w:rsid w:val="00EC5F38"/>
    <w:rsid w:val="00EC5F91"/>
    <w:rsid w:val="00EC6079"/>
    <w:rsid w:val="00EC607D"/>
    <w:rsid w:val="00EC60ED"/>
    <w:rsid w:val="00EC61C7"/>
    <w:rsid w:val="00EC624B"/>
    <w:rsid w:val="00EC6294"/>
    <w:rsid w:val="00EC62AA"/>
    <w:rsid w:val="00EC64C8"/>
    <w:rsid w:val="00EC64EF"/>
    <w:rsid w:val="00EC662B"/>
    <w:rsid w:val="00EC6730"/>
    <w:rsid w:val="00EC680C"/>
    <w:rsid w:val="00EC68AF"/>
    <w:rsid w:val="00EC6933"/>
    <w:rsid w:val="00EC6B47"/>
    <w:rsid w:val="00EC6BFC"/>
    <w:rsid w:val="00EC6D46"/>
    <w:rsid w:val="00EC6F9A"/>
    <w:rsid w:val="00EC6FA1"/>
    <w:rsid w:val="00EC70B7"/>
    <w:rsid w:val="00EC72B3"/>
    <w:rsid w:val="00EC72EC"/>
    <w:rsid w:val="00EC7406"/>
    <w:rsid w:val="00EC7413"/>
    <w:rsid w:val="00EC7417"/>
    <w:rsid w:val="00EC7426"/>
    <w:rsid w:val="00EC7543"/>
    <w:rsid w:val="00EC756C"/>
    <w:rsid w:val="00EC7571"/>
    <w:rsid w:val="00EC775C"/>
    <w:rsid w:val="00EC785C"/>
    <w:rsid w:val="00EC7868"/>
    <w:rsid w:val="00EC7999"/>
    <w:rsid w:val="00EC7A3C"/>
    <w:rsid w:val="00EC7B7E"/>
    <w:rsid w:val="00EC7E5B"/>
    <w:rsid w:val="00EC7FA4"/>
    <w:rsid w:val="00EC7FBE"/>
    <w:rsid w:val="00EC7FC5"/>
    <w:rsid w:val="00ED004F"/>
    <w:rsid w:val="00ED007A"/>
    <w:rsid w:val="00ED0099"/>
    <w:rsid w:val="00ED0201"/>
    <w:rsid w:val="00ED0408"/>
    <w:rsid w:val="00ED04FC"/>
    <w:rsid w:val="00ED0530"/>
    <w:rsid w:val="00ED0747"/>
    <w:rsid w:val="00ED083D"/>
    <w:rsid w:val="00ED08C9"/>
    <w:rsid w:val="00ED0AF0"/>
    <w:rsid w:val="00ED0BA8"/>
    <w:rsid w:val="00ED0C74"/>
    <w:rsid w:val="00ED0EC7"/>
    <w:rsid w:val="00ED1058"/>
    <w:rsid w:val="00ED12A8"/>
    <w:rsid w:val="00ED13AD"/>
    <w:rsid w:val="00ED13B5"/>
    <w:rsid w:val="00ED1457"/>
    <w:rsid w:val="00ED146B"/>
    <w:rsid w:val="00ED158C"/>
    <w:rsid w:val="00ED15AE"/>
    <w:rsid w:val="00ED15B1"/>
    <w:rsid w:val="00ED15E4"/>
    <w:rsid w:val="00ED1607"/>
    <w:rsid w:val="00ED1642"/>
    <w:rsid w:val="00ED183C"/>
    <w:rsid w:val="00ED199A"/>
    <w:rsid w:val="00ED19A6"/>
    <w:rsid w:val="00ED1B03"/>
    <w:rsid w:val="00ED1B62"/>
    <w:rsid w:val="00ED1B6F"/>
    <w:rsid w:val="00ED1BAA"/>
    <w:rsid w:val="00ED1DA9"/>
    <w:rsid w:val="00ED1FCC"/>
    <w:rsid w:val="00ED2085"/>
    <w:rsid w:val="00ED216F"/>
    <w:rsid w:val="00ED2418"/>
    <w:rsid w:val="00ED2494"/>
    <w:rsid w:val="00ED24CE"/>
    <w:rsid w:val="00ED2582"/>
    <w:rsid w:val="00ED2585"/>
    <w:rsid w:val="00ED27DE"/>
    <w:rsid w:val="00ED2829"/>
    <w:rsid w:val="00ED287A"/>
    <w:rsid w:val="00ED28D4"/>
    <w:rsid w:val="00ED28FF"/>
    <w:rsid w:val="00ED2AD2"/>
    <w:rsid w:val="00ED2B91"/>
    <w:rsid w:val="00ED2C0F"/>
    <w:rsid w:val="00ED2C36"/>
    <w:rsid w:val="00ED2DDC"/>
    <w:rsid w:val="00ED2E2F"/>
    <w:rsid w:val="00ED2F38"/>
    <w:rsid w:val="00ED3034"/>
    <w:rsid w:val="00ED311B"/>
    <w:rsid w:val="00ED3145"/>
    <w:rsid w:val="00ED31E4"/>
    <w:rsid w:val="00ED3301"/>
    <w:rsid w:val="00ED34D5"/>
    <w:rsid w:val="00ED35D5"/>
    <w:rsid w:val="00ED35E1"/>
    <w:rsid w:val="00ED3635"/>
    <w:rsid w:val="00ED37C5"/>
    <w:rsid w:val="00ED38D4"/>
    <w:rsid w:val="00ED3A15"/>
    <w:rsid w:val="00ED3A80"/>
    <w:rsid w:val="00ED3ADD"/>
    <w:rsid w:val="00ED3B71"/>
    <w:rsid w:val="00ED3C02"/>
    <w:rsid w:val="00ED3D0C"/>
    <w:rsid w:val="00ED3DD1"/>
    <w:rsid w:val="00ED3E98"/>
    <w:rsid w:val="00ED41F3"/>
    <w:rsid w:val="00ED41FC"/>
    <w:rsid w:val="00ED420A"/>
    <w:rsid w:val="00ED429E"/>
    <w:rsid w:val="00ED42E2"/>
    <w:rsid w:val="00ED42F5"/>
    <w:rsid w:val="00ED455D"/>
    <w:rsid w:val="00ED45D8"/>
    <w:rsid w:val="00ED45F2"/>
    <w:rsid w:val="00ED4643"/>
    <w:rsid w:val="00ED4699"/>
    <w:rsid w:val="00ED4A17"/>
    <w:rsid w:val="00ED4A2A"/>
    <w:rsid w:val="00ED4A59"/>
    <w:rsid w:val="00ED4B5A"/>
    <w:rsid w:val="00ED4BC9"/>
    <w:rsid w:val="00ED4C64"/>
    <w:rsid w:val="00ED4D88"/>
    <w:rsid w:val="00ED4F1B"/>
    <w:rsid w:val="00ED4FB7"/>
    <w:rsid w:val="00ED5028"/>
    <w:rsid w:val="00ED5036"/>
    <w:rsid w:val="00ED51D7"/>
    <w:rsid w:val="00ED52D3"/>
    <w:rsid w:val="00ED52D8"/>
    <w:rsid w:val="00ED542C"/>
    <w:rsid w:val="00ED5464"/>
    <w:rsid w:val="00ED54FC"/>
    <w:rsid w:val="00ED554E"/>
    <w:rsid w:val="00ED55CA"/>
    <w:rsid w:val="00ED55E6"/>
    <w:rsid w:val="00ED565A"/>
    <w:rsid w:val="00ED571A"/>
    <w:rsid w:val="00ED57AB"/>
    <w:rsid w:val="00ED57AE"/>
    <w:rsid w:val="00ED5853"/>
    <w:rsid w:val="00ED58BE"/>
    <w:rsid w:val="00ED5A57"/>
    <w:rsid w:val="00ED5A95"/>
    <w:rsid w:val="00ED5B51"/>
    <w:rsid w:val="00ED5D6B"/>
    <w:rsid w:val="00ED5D7C"/>
    <w:rsid w:val="00ED5D8B"/>
    <w:rsid w:val="00ED5E0F"/>
    <w:rsid w:val="00ED6012"/>
    <w:rsid w:val="00ED648B"/>
    <w:rsid w:val="00ED6616"/>
    <w:rsid w:val="00ED6657"/>
    <w:rsid w:val="00ED66B8"/>
    <w:rsid w:val="00ED6844"/>
    <w:rsid w:val="00ED69BE"/>
    <w:rsid w:val="00ED6B22"/>
    <w:rsid w:val="00ED6CD6"/>
    <w:rsid w:val="00ED6CF9"/>
    <w:rsid w:val="00ED6DE9"/>
    <w:rsid w:val="00ED6E0F"/>
    <w:rsid w:val="00ED6E41"/>
    <w:rsid w:val="00ED6FCC"/>
    <w:rsid w:val="00ED702C"/>
    <w:rsid w:val="00ED7094"/>
    <w:rsid w:val="00ED70D5"/>
    <w:rsid w:val="00ED711C"/>
    <w:rsid w:val="00ED71EB"/>
    <w:rsid w:val="00ED71F3"/>
    <w:rsid w:val="00ED7426"/>
    <w:rsid w:val="00ED751B"/>
    <w:rsid w:val="00ED7526"/>
    <w:rsid w:val="00ED769F"/>
    <w:rsid w:val="00ED77E6"/>
    <w:rsid w:val="00ED7853"/>
    <w:rsid w:val="00ED7890"/>
    <w:rsid w:val="00ED794B"/>
    <w:rsid w:val="00ED79A0"/>
    <w:rsid w:val="00ED7A38"/>
    <w:rsid w:val="00ED7BAB"/>
    <w:rsid w:val="00ED7C27"/>
    <w:rsid w:val="00ED7CA0"/>
    <w:rsid w:val="00ED7CB1"/>
    <w:rsid w:val="00ED7D14"/>
    <w:rsid w:val="00ED7DC0"/>
    <w:rsid w:val="00ED7E8D"/>
    <w:rsid w:val="00ED7EF0"/>
    <w:rsid w:val="00ED7F27"/>
    <w:rsid w:val="00EE007E"/>
    <w:rsid w:val="00EE00C8"/>
    <w:rsid w:val="00EE02AF"/>
    <w:rsid w:val="00EE02D3"/>
    <w:rsid w:val="00EE0361"/>
    <w:rsid w:val="00EE036B"/>
    <w:rsid w:val="00EE03F5"/>
    <w:rsid w:val="00EE0410"/>
    <w:rsid w:val="00EE0490"/>
    <w:rsid w:val="00EE0573"/>
    <w:rsid w:val="00EE0593"/>
    <w:rsid w:val="00EE05B0"/>
    <w:rsid w:val="00EE0830"/>
    <w:rsid w:val="00EE08BE"/>
    <w:rsid w:val="00EE09D4"/>
    <w:rsid w:val="00EE0BE9"/>
    <w:rsid w:val="00EE0C7C"/>
    <w:rsid w:val="00EE0CDB"/>
    <w:rsid w:val="00EE0DB2"/>
    <w:rsid w:val="00EE0EDC"/>
    <w:rsid w:val="00EE0EFC"/>
    <w:rsid w:val="00EE0F14"/>
    <w:rsid w:val="00EE10A2"/>
    <w:rsid w:val="00EE1117"/>
    <w:rsid w:val="00EE11A6"/>
    <w:rsid w:val="00EE120C"/>
    <w:rsid w:val="00EE1316"/>
    <w:rsid w:val="00EE1475"/>
    <w:rsid w:val="00EE149D"/>
    <w:rsid w:val="00EE1599"/>
    <w:rsid w:val="00EE165E"/>
    <w:rsid w:val="00EE1687"/>
    <w:rsid w:val="00EE18E0"/>
    <w:rsid w:val="00EE18E9"/>
    <w:rsid w:val="00EE19AC"/>
    <w:rsid w:val="00EE1A8D"/>
    <w:rsid w:val="00EE1AAD"/>
    <w:rsid w:val="00EE1B1B"/>
    <w:rsid w:val="00EE1BEC"/>
    <w:rsid w:val="00EE1EAF"/>
    <w:rsid w:val="00EE2078"/>
    <w:rsid w:val="00EE2082"/>
    <w:rsid w:val="00EE2091"/>
    <w:rsid w:val="00EE217A"/>
    <w:rsid w:val="00EE22FC"/>
    <w:rsid w:val="00EE2389"/>
    <w:rsid w:val="00EE23D9"/>
    <w:rsid w:val="00EE2459"/>
    <w:rsid w:val="00EE248F"/>
    <w:rsid w:val="00EE2502"/>
    <w:rsid w:val="00EE251E"/>
    <w:rsid w:val="00EE253C"/>
    <w:rsid w:val="00EE25D3"/>
    <w:rsid w:val="00EE27FF"/>
    <w:rsid w:val="00EE2987"/>
    <w:rsid w:val="00EE29AC"/>
    <w:rsid w:val="00EE2A71"/>
    <w:rsid w:val="00EE2B05"/>
    <w:rsid w:val="00EE2BF0"/>
    <w:rsid w:val="00EE2C41"/>
    <w:rsid w:val="00EE2CF4"/>
    <w:rsid w:val="00EE2DED"/>
    <w:rsid w:val="00EE2E03"/>
    <w:rsid w:val="00EE3004"/>
    <w:rsid w:val="00EE31C2"/>
    <w:rsid w:val="00EE3217"/>
    <w:rsid w:val="00EE32B7"/>
    <w:rsid w:val="00EE32FE"/>
    <w:rsid w:val="00EE336E"/>
    <w:rsid w:val="00EE33B2"/>
    <w:rsid w:val="00EE33FF"/>
    <w:rsid w:val="00EE3431"/>
    <w:rsid w:val="00EE344D"/>
    <w:rsid w:val="00EE3463"/>
    <w:rsid w:val="00EE347D"/>
    <w:rsid w:val="00EE34E3"/>
    <w:rsid w:val="00EE3605"/>
    <w:rsid w:val="00EE36B8"/>
    <w:rsid w:val="00EE3728"/>
    <w:rsid w:val="00EE37B2"/>
    <w:rsid w:val="00EE3815"/>
    <w:rsid w:val="00EE3834"/>
    <w:rsid w:val="00EE38D8"/>
    <w:rsid w:val="00EE3916"/>
    <w:rsid w:val="00EE3945"/>
    <w:rsid w:val="00EE39E7"/>
    <w:rsid w:val="00EE3B1B"/>
    <w:rsid w:val="00EE3B9D"/>
    <w:rsid w:val="00EE3C8A"/>
    <w:rsid w:val="00EE3CA2"/>
    <w:rsid w:val="00EE3D95"/>
    <w:rsid w:val="00EE3D96"/>
    <w:rsid w:val="00EE3D9D"/>
    <w:rsid w:val="00EE3DC2"/>
    <w:rsid w:val="00EE3DF4"/>
    <w:rsid w:val="00EE3E03"/>
    <w:rsid w:val="00EE3E8A"/>
    <w:rsid w:val="00EE3E96"/>
    <w:rsid w:val="00EE3F13"/>
    <w:rsid w:val="00EE3F72"/>
    <w:rsid w:val="00EE424C"/>
    <w:rsid w:val="00EE4313"/>
    <w:rsid w:val="00EE4465"/>
    <w:rsid w:val="00EE44AF"/>
    <w:rsid w:val="00EE44D3"/>
    <w:rsid w:val="00EE4534"/>
    <w:rsid w:val="00EE455E"/>
    <w:rsid w:val="00EE4587"/>
    <w:rsid w:val="00EE4729"/>
    <w:rsid w:val="00EE47A7"/>
    <w:rsid w:val="00EE4956"/>
    <w:rsid w:val="00EE4990"/>
    <w:rsid w:val="00EE4A25"/>
    <w:rsid w:val="00EE4ABB"/>
    <w:rsid w:val="00EE4C03"/>
    <w:rsid w:val="00EE4CCD"/>
    <w:rsid w:val="00EE4E39"/>
    <w:rsid w:val="00EE4E59"/>
    <w:rsid w:val="00EE4E8C"/>
    <w:rsid w:val="00EE4F19"/>
    <w:rsid w:val="00EE503D"/>
    <w:rsid w:val="00EE5317"/>
    <w:rsid w:val="00EE5318"/>
    <w:rsid w:val="00EE53DA"/>
    <w:rsid w:val="00EE544F"/>
    <w:rsid w:val="00EE546A"/>
    <w:rsid w:val="00EE54FB"/>
    <w:rsid w:val="00EE5605"/>
    <w:rsid w:val="00EE5878"/>
    <w:rsid w:val="00EE5901"/>
    <w:rsid w:val="00EE5911"/>
    <w:rsid w:val="00EE5B14"/>
    <w:rsid w:val="00EE5BA8"/>
    <w:rsid w:val="00EE5C2B"/>
    <w:rsid w:val="00EE5FD9"/>
    <w:rsid w:val="00EE5FE4"/>
    <w:rsid w:val="00EE606B"/>
    <w:rsid w:val="00EE6423"/>
    <w:rsid w:val="00EE6448"/>
    <w:rsid w:val="00EE6488"/>
    <w:rsid w:val="00EE648B"/>
    <w:rsid w:val="00EE64B0"/>
    <w:rsid w:val="00EE6534"/>
    <w:rsid w:val="00EE65E4"/>
    <w:rsid w:val="00EE6770"/>
    <w:rsid w:val="00EE677A"/>
    <w:rsid w:val="00EE6793"/>
    <w:rsid w:val="00EE6805"/>
    <w:rsid w:val="00EE688B"/>
    <w:rsid w:val="00EE68D7"/>
    <w:rsid w:val="00EE68EB"/>
    <w:rsid w:val="00EE6A44"/>
    <w:rsid w:val="00EE6BD4"/>
    <w:rsid w:val="00EE6D41"/>
    <w:rsid w:val="00EE6E17"/>
    <w:rsid w:val="00EE6EF4"/>
    <w:rsid w:val="00EE706C"/>
    <w:rsid w:val="00EE72C3"/>
    <w:rsid w:val="00EE73E0"/>
    <w:rsid w:val="00EE746E"/>
    <w:rsid w:val="00EE768A"/>
    <w:rsid w:val="00EE771B"/>
    <w:rsid w:val="00EE773B"/>
    <w:rsid w:val="00EE7814"/>
    <w:rsid w:val="00EE7986"/>
    <w:rsid w:val="00EE798C"/>
    <w:rsid w:val="00EE79EA"/>
    <w:rsid w:val="00EE7A7C"/>
    <w:rsid w:val="00EE7C39"/>
    <w:rsid w:val="00EE7CFC"/>
    <w:rsid w:val="00EE7D9B"/>
    <w:rsid w:val="00EE7F40"/>
    <w:rsid w:val="00EE7F72"/>
    <w:rsid w:val="00EF0025"/>
    <w:rsid w:val="00EF014B"/>
    <w:rsid w:val="00EF02A6"/>
    <w:rsid w:val="00EF02E5"/>
    <w:rsid w:val="00EF040B"/>
    <w:rsid w:val="00EF06F1"/>
    <w:rsid w:val="00EF0822"/>
    <w:rsid w:val="00EF08B8"/>
    <w:rsid w:val="00EF092B"/>
    <w:rsid w:val="00EF0981"/>
    <w:rsid w:val="00EF0A65"/>
    <w:rsid w:val="00EF0C45"/>
    <w:rsid w:val="00EF0D21"/>
    <w:rsid w:val="00EF0D7A"/>
    <w:rsid w:val="00EF0E1A"/>
    <w:rsid w:val="00EF0F34"/>
    <w:rsid w:val="00EF110D"/>
    <w:rsid w:val="00EF11B5"/>
    <w:rsid w:val="00EF11E0"/>
    <w:rsid w:val="00EF1634"/>
    <w:rsid w:val="00EF16EF"/>
    <w:rsid w:val="00EF18AB"/>
    <w:rsid w:val="00EF1A6E"/>
    <w:rsid w:val="00EF1AE2"/>
    <w:rsid w:val="00EF1B9B"/>
    <w:rsid w:val="00EF1C3A"/>
    <w:rsid w:val="00EF1D51"/>
    <w:rsid w:val="00EF1DE9"/>
    <w:rsid w:val="00EF1FA7"/>
    <w:rsid w:val="00EF1FCB"/>
    <w:rsid w:val="00EF21FE"/>
    <w:rsid w:val="00EF2374"/>
    <w:rsid w:val="00EF23AF"/>
    <w:rsid w:val="00EF2434"/>
    <w:rsid w:val="00EF2604"/>
    <w:rsid w:val="00EF26B0"/>
    <w:rsid w:val="00EF26F0"/>
    <w:rsid w:val="00EF26F9"/>
    <w:rsid w:val="00EF2A36"/>
    <w:rsid w:val="00EF2A7C"/>
    <w:rsid w:val="00EF2B28"/>
    <w:rsid w:val="00EF2B53"/>
    <w:rsid w:val="00EF2C5E"/>
    <w:rsid w:val="00EF2CB3"/>
    <w:rsid w:val="00EF2DA3"/>
    <w:rsid w:val="00EF2EFF"/>
    <w:rsid w:val="00EF2F21"/>
    <w:rsid w:val="00EF2F44"/>
    <w:rsid w:val="00EF3036"/>
    <w:rsid w:val="00EF315C"/>
    <w:rsid w:val="00EF34AA"/>
    <w:rsid w:val="00EF3508"/>
    <w:rsid w:val="00EF35A3"/>
    <w:rsid w:val="00EF3848"/>
    <w:rsid w:val="00EF399B"/>
    <w:rsid w:val="00EF3B26"/>
    <w:rsid w:val="00EF3BC2"/>
    <w:rsid w:val="00EF3C83"/>
    <w:rsid w:val="00EF3CCB"/>
    <w:rsid w:val="00EF3CD8"/>
    <w:rsid w:val="00EF3CDB"/>
    <w:rsid w:val="00EF3D40"/>
    <w:rsid w:val="00EF3E0C"/>
    <w:rsid w:val="00EF3EEF"/>
    <w:rsid w:val="00EF3F1B"/>
    <w:rsid w:val="00EF40B2"/>
    <w:rsid w:val="00EF4141"/>
    <w:rsid w:val="00EF4184"/>
    <w:rsid w:val="00EF420A"/>
    <w:rsid w:val="00EF4392"/>
    <w:rsid w:val="00EF442F"/>
    <w:rsid w:val="00EF4430"/>
    <w:rsid w:val="00EF4484"/>
    <w:rsid w:val="00EF44C2"/>
    <w:rsid w:val="00EF45A6"/>
    <w:rsid w:val="00EF497E"/>
    <w:rsid w:val="00EF49B7"/>
    <w:rsid w:val="00EF4AF6"/>
    <w:rsid w:val="00EF4B94"/>
    <w:rsid w:val="00EF4BF6"/>
    <w:rsid w:val="00EF4CB1"/>
    <w:rsid w:val="00EF4D79"/>
    <w:rsid w:val="00EF4D84"/>
    <w:rsid w:val="00EF4D87"/>
    <w:rsid w:val="00EF4DAB"/>
    <w:rsid w:val="00EF4FE0"/>
    <w:rsid w:val="00EF509F"/>
    <w:rsid w:val="00EF512D"/>
    <w:rsid w:val="00EF51DC"/>
    <w:rsid w:val="00EF5322"/>
    <w:rsid w:val="00EF54E7"/>
    <w:rsid w:val="00EF5669"/>
    <w:rsid w:val="00EF566F"/>
    <w:rsid w:val="00EF595C"/>
    <w:rsid w:val="00EF5974"/>
    <w:rsid w:val="00EF59C2"/>
    <w:rsid w:val="00EF5AFA"/>
    <w:rsid w:val="00EF5B58"/>
    <w:rsid w:val="00EF5BB5"/>
    <w:rsid w:val="00EF5C58"/>
    <w:rsid w:val="00EF5CEC"/>
    <w:rsid w:val="00EF5DA8"/>
    <w:rsid w:val="00EF5E0F"/>
    <w:rsid w:val="00EF5F37"/>
    <w:rsid w:val="00EF5F7B"/>
    <w:rsid w:val="00EF5F9F"/>
    <w:rsid w:val="00EF5FA8"/>
    <w:rsid w:val="00EF5FDB"/>
    <w:rsid w:val="00EF60C0"/>
    <w:rsid w:val="00EF618D"/>
    <w:rsid w:val="00EF61DE"/>
    <w:rsid w:val="00EF6313"/>
    <w:rsid w:val="00EF651B"/>
    <w:rsid w:val="00EF6522"/>
    <w:rsid w:val="00EF65F7"/>
    <w:rsid w:val="00EF661A"/>
    <w:rsid w:val="00EF672F"/>
    <w:rsid w:val="00EF6735"/>
    <w:rsid w:val="00EF674B"/>
    <w:rsid w:val="00EF67E0"/>
    <w:rsid w:val="00EF69F8"/>
    <w:rsid w:val="00EF6AB9"/>
    <w:rsid w:val="00EF6B02"/>
    <w:rsid w:val="00EF6C67"/>
    <w:rsid w:val="00EF6CC8"/>
    <w:rsid w:val="00EF6EE5"/>
    <w:rsid w:val="00EF708D"/>
    <w:rsid w:val="00EF7121"/>
    <w:rsid w:val="00EF7174"/>
    <w:rsid w:val="00EF7206"/>
    <w:rsid w:val="00EF7465"/>
    <w:rsid w:val="00EF75E3"/>
    <w:rsid w:val="00EF7613"/>
    <w:rsid w:val="00EF777B"/>
    <w:rsid w:val="00EF77B9"/>
    <w:rsid w:val="00EF78BF"/>
    <w:rsid w:val="00EF7A0D"/>
    <w:rsid w:val="00EF7AEA"/>
    <w:rsid w:val="00EF7BC8"/>
    <w:rsid w:val="00EF7CA7"/>
    <w:rsid w:val="00EF7D5D"/>
    <w:rsid w:val="00EF7DBA"/>
    <w:rsid w:val="00EF7DC5"/>
    <w:rsid w:val="00EF7E62"/>
    <w:rsid w:val="00EF7EB0"/>
    <w:rsid w:val="00EF7FBF"/>
    <w:rsid w:val="00EF7FC8"/>
    <w:rsid w:val="00EF7FDB"/>
    <w:rsid w:val="00F000A7"/>
    <w:rsid w:val="00F0011D"/>
    <w:rsid w:val="00F00272"/>
    <w:rsid w:val="00F002EE"/>
    <w:rsid w:val="00F0037A"/>
    <w:rsid w:val="00F003C9"/>
    <w:rsid w:val="00F003E7"/>
    <w:rsid w:val="00F0040E"/>
    <w:rsid w:val="00F0041D"/>
    <w:rsid w:val="00F0049F"/>
    <w:rsid w:val="00F004B5"/>
    <w:rsid w:val="00F00798"/>
    <w:rsid w:val="00F007C8"/>
    <w:rsid w:val="00F0088F"/>
    <w:rsid w:val="00F009B5"/>
    <w:rsid w:val="00F00A1D"/>
    <w:rsid w:val="00F00A60"/>
    <w:rsid w:val="00F00A77"/>
    <w:rsid w:val="00F00AB0"/>
    <w:rsid w:val="00F00CF9"/>
    <w:rsid w:val="00F00D39"/>
    <w:rsid w:val="00F00D85"/>
    <w:rsid w:val="00F00D99"/>
    <w:rsid w:val="00F00DEF"/>
    <w:rsid w:val="00F00E4C"/>
    <w:rsid w:val="00F00E71"/>
    <w:rsid w:val="00F00F37"/>
    <w:rsid w:val="00F00F58"/>
    <w:rsid w:val="00F00FD7"/>
    <w:rsid w:val="00F0103B"/>
    <w:rsid w:val="00F01090"/>
    <w:rsid w:val="00F01098"/>
    <w:rsid w:val="00F0111B"/>
    <w:rsid w:val="00F01297"/>
    <w:rsid w:val="00F01316"/>
    <w:rsid w:val="00F013B9"/>
    <w:rsid w:val="00F014EC"/>
    <w:rsid w:val="00F015A9"/>
    <w:rsid w:val="00F015ED"/>
    <w:rsid w:val="00F017F8"/>
    <w:rsid w:val="00F01808"/>
    <w:rsid w:val="00F01A3D"/>
    <w:rsid w:val="00F01A40"/>
    <w:rsid w:val="00F01B11"/>
    <w:rsid w:val="00F01B42"/>
    <w:rsid w:val="00F01B86"/>
    <w:rsid w:val="00F01C60"/>
    <w:rsid w:val="00F01D87"/>
    <w:rsid w:val="00F01E55"/>
    <w:rsid w:val="00F022A3"/>
    <w:rsid w:val="00F022A5"/>
    <w:rsid w:val="00F022C1"/>
    <w:rsid w:val="00F02344"/>
    <w:rsid w:val="00F0244B"/>
    <w:rsid w:val="00F026F5"/>
    <w:rsid w:val="00F027A1"/>
    <w:rsid w:val="00F02809"/>
    <w:rsid w:val="00F028F1"/>
    <w:rsid w:val="00F02AA4"/>
    <w:rsid w:val="00F02AD6"/>
    <w:rsid w:val="00F02BC8"/>
    <w:rsid w:val="00F02D64"/>
    <w:rsid w:val="00F02DA9"/>
    <w:rsid w:val="00F02F98"/>
    <w:rsid w:val="00F02FCE"/>
    <w:rsid w:val="00F02FFC"/>
    <w:rsid w:val="00F03005"/>
    <w:rsid w:val="00F03146"/>
    <w:rsid w:val="00F03230"/>
    <w:rsid w:val="00F0332B"/>
    <w:rsid w:val="00F0343D"/>
    <w:rsid w:val="00F0349A"/>
    <w:rsid w:val="00F035C9"/>
    <w:rsid w:val="00F035FF"/>
    <w:rsid w:val="00F03776"/>
    <w:rsid w:val="00F03797"/>
    <w:rsid w:val="00F037D1"/>
    <w:rsid w:val="00F037D7"/>
    <w:rsid w:val="00F03831"/>
    <w:rsid w:val="00F03865"/>
    <w:rsid w:val="00F038AB"/>
    <w:rsid w:val="00F03A81"/>
    <w:rsid w:val="00F03ADF"/>
    <w:rsid w:val="00F03F20"/>
    <w:rsid w:val="00F03F2A"/>
    <w:rsid w:val="00F040F6"/>
    <w:rsid w:val="00F0411A"/>
    <w:rsid w:val="00F041DC"/>
    <w:rsid w:val="00F04298"/>
    <w:rsid w:val="00F042AF"/>
    <w:rsid w:val="00F044FE"/>
    <w:rsid w:val="00F0460C"/>
    <w:rsid w:val="00F04628"/>
    <w:rsid w:val="00F047A4"/>
    <w:rsid w:val="00F047EE"/>
    <w:rsid w:val="00F04800"/>
    <w:rsid w:val="00F04868"/>
    <w:rsid w:val="00F04895"/>
    <w:rsid w:val="00F048C2"/>
    <w:rsid w:val="00F04A2A"/>
    <w:rsid w:val="00F04B52"/>
    <w:rsid w:val="00F04DBA"/>
    <w:rsid w:val="00F04FAA"/>
    <w:rsid w:val="00F0500F"/>
    <w:rsid w:val="00F05043"/>
    <w:rsid w:val="00F055F3"/>
    <w:rsid w:val="00F05741"/>
    <w:rsid w:val="00F0579B"/>
    <w:rsid w:val="00F0587A"/>
    <w:rsid w:val="00F05A84"/>
    <w:rsid w:val="00F05C27"/>
    <w:rsid w:val="00F05CA4"/>
    <w:rsid w:val="00F05D06"/>
    <w:rsid w:val="00F05D9C"/>
    <w:rsid w:val="00F05EE1"/>
    <w:rsid w:val="00F05F5C"/>
    <w:rsid w:val="00F05F6B"/>
    <w:rsid w:val="00F0608E"/>
    <w:rsid w:val="00F06115"/>
    <w:rsid w:val="00F0611D"/>
    <w:rsid w:val="00F0646B"/>
    <w:rsid w:val="00F064CF"/>
    <w:rsid w:val="00F06540"/>
    <w:rsid w:val="00F0655C"/>
    <w:rsid w:val="00F06604"/>
    <w:rsid w:val="00F06651"/>
    <w:rsid w:val="00F06679"/>
    <w:rsid w:val="00F06724"/>
    <w:rsid w:val="00F0691F"/>
    <w:rsid w:val="00F06948"/>
    <w:rsid w:val="00F06ACB"/>
    <w:rsid w:val="00F06C57"/>
    <w:rsid w:val="00F06C83"/>
    <w:rsid w:val="00F06CEC"/>
    <w:rsid w:val="00F06D0F"/>
    <w:rsid w:val="00F06D97"/>
    <w:rsid w:val="00F06DA0"/>
    <w:rsid w:val="00F06FB6"/>
    <w:rsid w:val="00F070D2"/>
    <w:rsid w:val="00F070DE"/>
    <w:rsid w:val="00F0711B"/>
    <w:rsid w:val="00F07146"/>
    <w:rsid w:val="00F07254"/>
    <w:rsid w:val="00F07390"/>
    <w:rsid w:val="00F07617"/>
    <w:rsid w:val="00F07627"/>
    <w:rsid w:val="00F07636"/>
    <w:rsid w:val="00F07796"/>
    <w:rsid w:val="00F077A2"/>
    <w:rsid w:val="00F077C4"/>
    <w:rsid w:val="00F0783F"/>
    <w:rsid w:val="00F0798B"/>
    <w:rsid w:val="00F079C6"/>
    <w:rsid w:val="00F07B06"/>
    <w:rsid w:val="00F07B9C"/>
    <w:rsid w:val="00F07CBA"/>
    <w:rsid w:val="00F07E53"/>
    <w:rsid w:val="00F07FC5"/>
    <w:rsid w:val="00F10083"/>
    <w:rsid w:val="00F1016C"/>
    <w:rsid w:val="00F101EB"/>
    <w:rsid w:val="00F10369"/>
    <w:rsid w:val="00F1038C"/>
    <w:rsid w:val="00F10503"/>
    <w:rsid w:val="00F10606"/>
    <w:rsid w:val="00F1073A"/>
    <w:rsid w:val="00F1077A"/>
    <w:rsid w:val="00F107E6"/>
    <w:rsid w:val="00F10845"/>
    <w:rsid w:val="00F1089C"/>
    <w:rsid w:val="00F109AA"/>
    <w:rsid w:val="00F109F5"/>
    <w:rsid w:val="00F10A83"/>
    <w:rsid w:val="00F10B5F"/>
    <w:rsid w:val="00F10DB6"/>
    <w:rsid w:val="00F10E5C"/>
    <w:rsid w:val="00F10F36"/>
    <w:rsid w:val="00F10F70"/>
    <w:rsid w:val="00F110A3"/>
    <w:rsid w:val="00F1111F"/>
    <w:rsid w:val="00F113EE"/>
    <w:rsid w:val="00F1142D"/>
    <w:rsid w:val="00F11453"/>
    <w:rsid w:val="00F11536"/>
    <w:rsid w:val="00F115CB"/>
    <w:rsid w:val="00F11781"/>
    <w:rsid w:val="00F11969"/>
    <w:rsid w:val="00F11AFA"/>
    <w:rsid w:val="00F11D35"/>
    <w:rsid w:val="00F11D5F"/>
    <w:rsid w:val="00F11DDB"/>
    <w:rsid w:val="00F11ED7"/>
    <w:rsid w:val="00F11F40"/>
    <w:rsid w:val="00F12137"/>
    <w:rsid w:val="00F121C0"/>
    <w:rsid w:val="00F1233E"/>
    <w:rsid w:val="00F12432"/>
    <w:rsid w:val="00F12473"/>
    <w:rsid w:val="00F124B5"/>
    <w:rsid w:val="00F12521"/>
    <w:rsid w:val="00F125EE"/>
    <w:rsid w:val="00F12765"/>
    <w:rsid w:val="00F127A4"/>
    <w:rsid w:val="00F1281A"/>
    <w:rsid w:val="00F12892"/>
    <w:rsid w:val="00F12948"/>
    <w:rsid w:val="00F129B6"/>
    <w:rsid w:val="00F12ACF"/>
    <w:rsid w:val="00F12BCA"/>
    <w:rsid w:val="00F12EAE"/>
    <w:rsid w:val="00F12EC3"/>
    <w:rsid w:val="00F12F13"/>
    <w:rsid w:val="00F12F4A"/>
    <w:rsid w:val="00F13099"/>
    <w:rsid w:val="00F130D9"/>
    <w:rsid w:val="00F13253"/>
    <w:rsid w:val="00F13280"/>
    <w:rsid w:val="00F132C3"/>
    <w:rsid w:val="00F133E9"/>
    <w:rsid w:val="00F136C7"/>
    <w:rsid w:val="00F137EC"/>
    <w:rsid w:val="00F13854"/>
    <w:rsid w:val="00F13884"/>
    <w:rsid w:val="00F138DC"/>
    <w:rsid w:val="00F139AC"/>
    <w:rsid w:val="00F139FC"/>
    <w:rsid w:val="00F13B81"/>
    <w:rsid w:val="00F13BEA"/>
    <w:rsid w:val="00F13C9D"/>
    <w:rsid w:val="00F13D97"/>
    <w:rsid w:val="00F13DC7"/>
    <w:rsid w:val="00F13E11"/>
    <w:rsid w:val="00F13EC0"/>
    <w:rsid w:val="00F13F17"/>
    <w:rsid w:val="00F140F1"/>
    <w:rsid w:val="00F14255"/>
    <w:rsid w:val="00F143BB"/>
    <w:rsid w:val="00F143D4"/>
    <w:rsid w:val="00F143E5"/>
    <w:rsid w:val="00F14570"/>
    <w:rsid w:val="00F14721"/>
    <w:rsid w:val="00F147C5"/>
    <w:rsid w:val="00F147E1"/>
    <w:rsid w:val="00F147EF"/>
    <w:rsid w:val="00F1486E"/>
    <w:rsid w:val="00F14885"/>
    <w:rsid w:val="00F148A3"/>
    <w:rsid w:val="00F14A96"/>
    <w:rsid w:val="00F14ACB"/>
    <w:rsid w:val="00F14ADA"/>
    <w:rsid w:val="00F14C8A"/>
    <w:rsid w:val="00F14C92"/>
    <w:rsid w:val="00F14CCD"/>
    <w:rsid w:val="00F14D03"/>
    <w:rsid w:val="00F14DF2"/>
    <w:rsid w:val="00F14E14"/>
    <w:rsid w:val="00F14E44"/>
    <w:rsid w:val="00F14E8D"/>
    <w:rsid w:val="00F14ED0"/>
    <w:rsid w:val="00F14F30"/>
    <w:rsid w:val="00F15103"/>
    <w:rsid w:val="00F1534C"/>
    <w:rsid w:val="00F153E5"/>
    <w:rsid w:val="00F1541D"/>
    <w:rsid w:val="00F15478"/>
    <w:rsid w:val="00F1547F"/>
    <w:rsid w:val="00F15566"/>
    <w:rsid w:val="00F15621"/>
    <w:rsid w:val="00F15633"/>
    <w:rsid w:val="00F156AC"/>
    <w:rsid w:val="00F157EE"/>
    <w:rsid w:val="00F1584A"/>
    <w:rsid w:val="00F1587F"/>
    <w:rsid w:val="00F15A7D"/>
    <w:rsid w:val="00F15B22"/>
    <w:rsid w:val="00F15BA8"/>
    <w:rsid w:val="00F15D46"/>
    <w:rsid w:val="00F15D4B"/>
    <w:rsid w:val="00F15D67"/>
    <w:rsid w:val="00F15EBB"/>
    <w:rsid w:val="00F15F32"/>
    <w:rsid w:val="00F15F3E"/>
    <w:rsid w:val="00F15F61"/>
    <w:rsid w:val="00F161C2"/>
    <w:rsid w:val="00F1623A"/>
    <w:rsid w:val="00F1629E"/>
    <w:rsid w:val="00F162A7"/>
    <w:rsid w:val="00F162D4"/>
    <w:rsid w:val="00F1632E"/>
    <w:rsid w:val="00F16334"/>
    <w:rsid w:val="00F163AD"/>
    <w:rsid w:val="00F1653F"/>
    <w:rsid w:val="00F16543"/>
    <w:rsid w:val="00F1675B"/>
    <w:rsid w:val="00F167A6"/>
    <w:rsid w:val="00F16839"/>
    <w:rsid w:val="00F16904"/>
    <w:rsid w:val="00F16916"/>
    <w:rsid w:val="00F16BCB"/>
    <w:rsid w:val="00F16C61"/>
    <w:rsid w:val="00F16DC0"/>
    <w:rsid w:val="00F16DFA"/>
    <w:rsid w:val="00F16ED9"/>
    <w:rsid w:val="00F16F65"/>
    <w:rsid w:val="00F16FE7"/>
    <w:rsid w:val="00F17207"/>
    <w:rsid w:val="00F1721D"/>
    <w:rsid w:val="00F173C0"/>
    <w:rsid w:val="00F17508"/>
    <w:rsid w:val="00F1759D"/>
    <w:rsid w:val="00F175C0"/>
    <w:rsid w:val="00F17702"/>
    <w:rsid w:val="00F177B4"/>
    <w:rsid w:val="00F1798E"/>
    <w:rsid w:val="00F17A76"/>
    <w:rsid w:val="00F17A98"/>
    <w:rsid w:val="00F17B3A"/>
    <w:rsid w:val="00F17DBF"/>
    <w:rsid w:val="00F17DD1"/>
    <w:rsid w:val="00F17DDC"/>
    <w:rsid w:val="00F17ED4"/>
    <w:rsid w:val="00F17F43"/>
    <w:rsid w:val="00F17F7F"/>
    <w:rsid w:val="00F200E3"/>
    <w:rsid w:val="00F20163"/>
    <w:rsid w:val="00F2027F"/>
    <w:rsid w:val="00F203B4"/>
    <w:rsid w:val="00F203D9"/>
    <w:rsid w:val="00F204A4"/>
    <w:rsid w:val="00F20591"/>
    <w:rsid w:val="00F20667"/>
    <w:rsid w:val="00F20832"/>
    <w:rsid w:val="00F208ED"/>
    <w:rsid w:val="00F2098D"/>
    <w:rsid w:val="00F209D1"/>
    <w:rsid w:val="00F209FB"/>
    <w:rsid w:val="00F20A8A"/>
    <w:rsid w:val="00F20AFC"/>
    <w:rsid w:val="00F20B1E"/>
    <w:rsid w:val="00F20B31"/>
    <w:rsid w:val="00F20C0D"/>
    <w:rsid w:val="00F20DFE"/>
    <w:rsid w:val="00F20EE7"/>
    <w:rsid w:val="00F20EF9"/>
    <w:rsid w:val="00F21108"/>
    <w:rsid w:val="00F2135F"/>
    <w:rsid w:val="00F213CD"/>
    <w:rsid w:val="00F2142B"/>
    <w:rsid w:val="00F2149A"/>
    <w:rsid w:val="00F2149D"/>
    <w:rsid w:val="00F214AC"/>
    <w:rsid w:val="00F217C2"/>
    <w:rsid w:val="00F218E2"/>
    <w:rsid w:val="00F218EC"/>
    <w:rsid w:val="00F219CB"/>
    <w:rsid w:val="00F21A2A"/>
    <w:rsid w:val="00F21AA1"/>
    <w:rsid w:val="00F21AEF"/>
    <w:rsid w:val="00F21B46"/>
    <w:rsid w:val="00F21C10"/>
    <w:rsid w:val="00F21C82"/>
    <w:rsid w:val="00F21C87"/>
    <w:rsid w:val="00F21D5A"/>
    <w:rsid w:val="00F21D68"/>
    <w:rsid w:val="00F21D74"/>
    <w:rsid w:val="00F21DA2"/>
    <w:rsid w:val="00F21DAA"/>
    <w:rsid w:val="00F21E1B"/>
    <w:rsid w:val="00F2233E"/>
    <w:rsid w:val="00F22485"/>
    <w:rsid w:val="00F22532"/>
    <w:rsid w:val="00F225B0"/>
    <w:rsid w:val="00F22736"/>
    <w:rsid w:val="00F227A1"/>
    <w:rsid w:val="00F229D2"/>
    <w:rsid w:val="00F22A3F"/>
    <w:rsid w:val="00F22A5F"/>
    <w:rsid w:val="00F22C89"/>
    <w:rsid w:val="00F22CB2"/>
    <w:rsid w:val="00F22D92"/>
    <w:rsid w:val="00F22E6C"/>
    <w:rsid w:val="00F22FB1"/>
    <w:rsid w:val="00F22FC3"/>
    <w:rsid w:val="00F2300E"/>
    <w:rsid w:val="00F231FE"/>
    <w:rsid w:val="00F232EA"/>
    <w:rsid w:val="00F23394"/>
    <w:rsid w:val="00F233DD"/>
    <w:rsid w:val="00F233E9"/>
    <w:rsid w:val="00F23456"/>
    <w:rsid w:val="00F234E1"/>
    <w:rsid w:val="00F23582"/>
    <w:rsid w:val="00F23608"/>
    <w:rsid w:val="00F2363B"/>
    <w:rsid w:val="00F236B2"/>
    <w:rsid w:val="00F236B9"/>
    <w:rsid w:val="00F236CE"/>
    <w:rsid w:val="00F23756"/>
    <w:rsid w:val="00F23865"/>
    <w:rsid w:val="00F2392E"/>
    <w:rsid w:val="00F23BD7"/>
    <w:rsid w:val="00F23CAD"/>
    <w:rsid w:val="00F23D56"/>
    <w:rsid w:val="00F23DB0"/>
    <w:rsid w:val="00F23E1F"/>
    <w:rsid w:val="00F23E45"/>
    <w:rsid w:val="00F23EA1"/>
    <w:rsid w:val="00F23ED5"/>
    <w:rsid w:val="00F23F81"/>
    <w:rsid w:val="00F23F97"/>
    <w:rsid w:val="00F240A9"/>
    <w:rsid w:val="00F241D2"/>
    <w:rsid w:val="00F241E5"/>
    <w:rsid w:val="00F2424B"/>
    <w:rsid w:val="00F24260"/>
    <w:rsid w:val="00F242A6"/>
    <w:rsid w:val="00F24378"/>
    <w:rsid w:val="00F244DB"/>
    <w:rsid w:val="00F2450F"/>
    <w:rsid w:val="00F24517"/>
    <w:rsid w:val="00F24638"/>
    <w:rsid w:val="00F2468D"/>
    <w:rsid w:val="00F247F1"/>
    <w:rsid w:val="00F248D1"/>
    <w:rsid w:val="00F249E3"/>
    <w:rsid w:val="00F24E44"/>
    <w:rsid w:val="00F24E6F"/>
    <w:rsid w:val="00F24EA0"/>
    <w:rsid w:val="00F24F66"/>
    <w:rsid w:val="00F250E5"/>
    <w:rsid w:val="00F250EF"/>
    <w:rsid w:val="00F25102"/>
    <w:rsid w:val="00F2527F"/>
    <w:rsid w:val="00F252AC"/>
    <w:rsid w:val="00F25584"/>
    <w:rsid w:val="00F256AC"/>
    <w:rsid w:val="00F258B4"/>
    <w:rsid w:val="00F2593F"/>
    <w:rsid w:val="00F259A8"/>
    <w:rsid w:val="00F25A37"/>
    <w:rsid w:val="00F25AD7"/>
    <w:rsid w:val="00F25AFC"/>
    <w:rsid w:val="00F25B03"/>
    <w:rsid w:val="00F25BB1"/>
    <w:rsid w:val="00F25C1F"/>
    <w:rsid w:val="00F25D77"/>
    <w:rsid w:val="00F25DA8"/>
    <w:rsid w:val="00F25DCF"/>
    <w:rsid w:val="00F25E21"/>
    <w:rsid w:val="00F25EC1"/>
    <w:rsid w:val="00F25ED8"/>
    <w:rsid w:val="00F25EE7"/>
    <w:rsid w:val="00F262C4"/>
    <w:rsid w:val="00F262E7"/>
    <w:rsid w:val="00F26427"/>
    <w:rsid w:val="00F264AB"/>
    <w:rsid w:val="00F26531"/>
    <w:rsid w:val="00F266A5"/>
    <w:rsid w:val="00F266ED"/>
    <w:rsid w:val="00F26841"/>
    <w:rsid w:val="00F268CE"/>
    <w:rsid w:val="00F26979"/>
    <w:rsid w:val="00F2698F"/>
    <w:rsid w:val="00F269A2"/>
    <w:rsid w:val="00F26A0E"/>
    <w:rsid w:val="00F26AE1"/>
    <w:rsid w:val="00F26AE5"/>
    <w:rsid w:val="00F26AF4"/>
    <w:rsid w:val="00F26B66"/>
    <w:rsid w:val="00F26BBF"/>
    <w:rsid w:val="00F26C27"/>
    <w:rsid w:val="00F26F40"/>
    <w:rsid w:val="00F26F4F"/>
    <w:rsid w:val="00F26F65"/>
    <w:rsid w:val="00F2703B"/>
    <w:rsid w:val="00F27063"/>
    <w:rsid w:val="00F27189"/>
    <w:rsid w:val="00F271AB"/>
    <w:rsid w:val="00F271AF"/>
    <w:rsid w:val="00F272E0"/>
    <w:rsid w:val="00F27338"/>
    <w:rsid w:val="00F274FA"/>
    <w:rsid w:val="00F27705"/>
    <w:rsid w:val="00F2772B"/>
    <w:rsid w:val="00F27852"/>
    <w:rsid w:val="00F27906"/>
    <w:rsid w:val="00F27993"/>
    <w:rsid w:val="00F279B3"/>
    <w:rsid w:val="00F279E7"/>
    <w:rsid w:val="00F27A9F"/>
    <w:rsid w:val="00F27B7B"/>
    <w:rsid w:val="00F27C9A"/>
    <w:rsid w:val="00F27D2F"/>
    <w:rsid w:val="00F27E66"/>
    <w:rsid w:val="00F3004A"/>
    <w:rsid w:val="00F30069"/>
    <w:rsid w:val="00F301AC"/>
    <w:rsid w:val="00F301B9"/>
    <w:rsid w:val="00F301BD"/>
    <w:rsid w:val="00F301EA"/>
    <w:rsid w:val="00F3024E"/>
    <w:rsid w:val="00F30417"/>
    <w:rsid w:val="00F30491"/>
    <w:rsid w:val="00F3065F"/>
    <w:rsid w:val="00F307E9"/>
    <w:rsid w:val="00F30903"/>
    <w:rsid w:val="00F30922"/>
    <w:rsid w:val="00F30984"/>
    <w:rsid w:val="00F309DD"/>
    <w:rsid w:val="00F30AA9"/>
    <w:rsid w:val="00F30BD4"/>
    <w:rsid w:val="00F30CDC"/>
    <w:rsid w:val="00F30CF6"/>
    <w:rsid w:val="00F30D65"/>
    <w:rsid w:val="00F30EF1"/>
    <w:rsid w:val="00F3102D"/>
    <w:rsid w:val="00F313A9"/>
    <w:rsid w:val="00F313ED"/>
    <w:rsid w:val="00F31423"/>
    <w:rsid w:val="00F31498"/>
    <w:rsid w:val="00F315E6"/>
    <w:rsid w:val="00F315E7"/>
    <w:rsid w:val="00F3162A"/>
    <w:rsid w:val="00F31888"/>
    <w:rsid w:val="00F318D7"/>
    <w:rsid w:val="00F319B5"/>
    <w:rsid w:val="00F31AE1"/>
    <w:rsid w:val="00F31AE7"/>
    <w:rsid w:val="00F31B28"/>
    <w:rsid w:val="00F31B88"/>
    <w:rsid w:val="00F31CF9"/>
    <w:rsid w:val="00F31F0E"/>
    <w:rsid w:val="00F31FBA"/>
    <w:rsid w:val="00F3210D"/>
    <w:rsid w:val="00F32423"/>
    <w:rsid w:val="00F3254A"/>
    <w:rsid w:val="00F3273B"/>
    <w:rsid w:val="00F3278C"/>
    <w:rsid w:val="00F327C6"/>
    <w:rsid w:val="00F32934"/>
    <w:rsid w:val="00F329E9"/>
    <w:rsid w:val="00F32B08"/>
    <w:rsid w:val="00F32B6B"/>
    <w:rsid w:val="00F32C11"/>
    <w:rsid w:val="00F32C90"/>
    <w:rsid w:val="00F32E4E"/>
    <w:rsid w:val="00F32F10"/>
    <w:rsid w:val="00F331F2"/>
    <w:rsid w:val="00F3323F"/>
    <w:rsid w:val="00F33489"/>
    <w:rsid w:val="00F336E8"/>
    <w:rsid w:val="00F336F7"/>
    <w:rsid w:val="00F337E3"/>
    <w:rsid w:val="00F338E3"/>
    <w:rsid w:val="00F33949"/>
    <w:rsid w:val="00F33960"/>
    <w:rsid w:val="00F33AAD"/>
    <w:rsid w:val="00F33AFC"/>
    <w:rsid w:val="00F33CA3"/>
    <w:rsid w:val="00F33E29"/>
    <w:rsid w:val="00F33F62"/>
    <w:rsid w:val="00F33FCB"/>
    <w:rsid w:val="00F3401D"/>
    <w:rsid w:val="00F3409F"/>
    <w:rsid w:val="00F341B0"/>
    <w:rsid w:val="00F34285"/>
    <w:rsid w:val="00F343C2"/>
    <w:rsid w:val="00F343C5"/>
    <w:rsid w:val="00F34489"/>
    <w:rsid w:val="00F34501"/>
    <w:rsid w:val="00F346A4"/>
    <w:rsid w:val="00F3479B"/>
    <w:rsid w:val="00F347D9"/>
    <w:rsid w:val="00F347DD"/>
    <w:rsid w:val="00F3496D"/>
    <w:rsid w:val="00F3497B"/>
    <w:rsid w:val="00F34B69"/>
    <w:rsid w:val="00F34BE8"/>
    <w:rsid w:val="00F35074"/>
    <w:rsid w:val="00F3517C"/>
    <w:rsid w:val="00F351D8"/>
    <w:rsid w:val="00F357B6"/>
    <w:rsid w:val="00F357E9"/>
    <w:rsid w:val="00F35839"/>
    <w:rsid w:val="00F35A46"/>
    <w:rsid w:val="00F35A8F"/>
    <w:rsid w:val="00F35ABC"/>
    <w:rsid w:val="00F35B2F"/>
    <w:rsid w:val="00F35B6E"/>
    <w:rsid w:val="00F35BC2"/>
    <w:rsid w:val="00F35BC4"/>
    <w:rsid w:val="00F35CB5"/>
    <w:rsid w:val="00F35F5F"/>
    <w:rsid w:val="00F3609D"/>
    <w:rsid w:val="00F3618E"/>
    <w:rsid w:val="00F3640B"/>
    <w:rsid w:val="00F36419"/>
    <w:rsid w:val="00F36493"/>
    <w:rsid w:val="00F367EA"/>
    <w:rsid w:val="00F36869"/>
    <w:rsid w:val="00F368B3"/>
    <w:rsid w:val="00F36948"/>
    <w:rsid w:val="00F369A1"/>
    <w:rsid w:val="00F369DE"/>
    <w:rsid w:val="00F36B09"/>
    <w:rsid w:val="00F36B39"/>
    <w:rsid w:val="00F36B8B"/>
    <w:rsid w:val="00F36BF8"/>
    <w:rsid w:val="00F36C6D"/>
    <w:rsid w:val="00F36D60"/>
    <w:rsid w:val="00F36DC5"/>
    <w:rsid w:val="00F36ECC"/>
    <w:rsid w:val="00F370F3"/>
    <w:rsid w:val="00F37176"/>
    <w:rsid w:val="00F37222"/>
    <w:rsid w:val="00F37226"/>
    <w:rsid w:val="00F372C2"/>
    <w:rsid w:val="00F373A1"/>
    <w:rsid w:val="00F373E7"/>
    <w:rsid w:val="00F373ED"/>
    <w:rsid w:val="00F3746B"/>
    <w:rsid w:val="00F374D5"/>
    <w:rsid w:val="00F37535"/>
    <w:rsid w:val="00F37592"/>
    <w:rsid w:val="00F37766"/>
    <w:rsid w:val="00F378B3"/>
    <w:rsid w:val="00F37A54"/>
    <w:rsid w:val="00F37CA6"/>
    <w:rsid w:val="00F37D0E"/>
    <w:rsid w:val="00F37DA3"/>
    <w:rsid w:val="00F37F03"/>
    <w:rsid w:val="00F37FEB"/>
    <w:rsid w:val="00F40043"/>
    <w:rsid w:val="00F400CD"/>
    <w:rsid w:val="00F4016F"/>
    <w:rsid w:val="00F40230"/>
    <w:rsid w:val="00F40258"/>
    <w:rsid w:val="00F402A1"/>
    <w:rsid w:val="00F405F2"/>
    <w:rsid w:val="00F4062A"/>
    <w:rsid w:val="00F40678"/>
    <w:rsid w:val="00F40748"/>
    <w:rsid w:val="00F408A1"/>
    <w:rsid w:val="00F4096C"/>
    <w:rsid w:val="00F40AA3"/>
    <w:rsid w:val="00F40AC5"/>
    <w:rsid w:val="00F40B2B"/>
    <w:rsid w:val="00F40C3A"/>
    <w:rsid w:val="00F40CAE"/>
    <w:rsid w:val="00F40CB1"/>
    <w:rsid w:val="00F40D79"/>
    <w:rsid w:val="00F40D82"/>
    <w:rsid w:val="00F40E55"/>
    <w:rsid w:val="00F40EC9"/>
    <w:rsid w:val="00F41032"/>
    <w:rsid w:val="00F410C6"/>
    <w:rsid w:val="00F41400"/>
    <w:rsid w:val="00F41455"/>
    <w:rsid w:val="00F415A4"/>
    <w:rsid w:val="00F415F6"/>
    <w:rsid w:val="00F4169D"/>
    <w:rsid w:val="00F41862"/>
    <w:rsid w:val="00F41890"/>
    <w:rsid w:val="00F41973"/>
    <w:rsid w:val="00F41AF4"/>
    <w:rsid w:val="00F41B04"/>
    <w:rsid w:val="00F41B13"/>
    <w:rsid w:val="00F41CB1"/>
    <w:rsid w:val="00F41D19"/>
    <w:rsid w:val="00F41D80"/>
    <w:rsid w:val="00F41DE6"/>
    <w:rsid w:val="00F41E81"/>
    <w:rsid w:val="00F41EC4"/>
    <w:rsid w:val="00F41FFB"/>
    <w:rsid w:val="00F422CA"/>
    <w:rsid w:val="00F4230E"/>
    <w:rsid w:val="00F423E9"/>
    <w:rsid w:val="00F424DD"/>
    <w:rsid w:val="00F425D8"/>
    <w:rsid w:val="00F4261C"/>
    <w:rsid w:val="00F4275D"/>
    <w:rsid w:val="00F427FC"/>
    <w:rsid w:val="00F42849"/>
    <w:rsid w:val="00F42900"/>
    <w:rsid w:val="00F42995"/>
    <w:rsid w:val="00F42C17"/>
    <w:rsid w:val="00F42F21"/>
    <w:rsid w:val="00F42FBE"/>
    <w:rsid w:val="00F42FEB"/>
    <w:rsid w:val="00F42FF9"/>
    <w:rsid w:val="00F430F4"/>
    <w:rsid w:val="00F43190"/>
    <w:rsid w:val="00F431DA"/>
    <w:rsid w:val="00F431EB"/>
    <w:rsid w:val="00F4338E"/>
    <w:rsid w:val="00F4347A"/>
    <w:rsid w:val="00F43648"/>
    <w:rsid w:val="00F4377F"/>
    <w:rsid w:val="00F4381D"/>
    <w:rsid w:val="00F43931"/>
    <w:rsid w:val="00F43A21"/>
    <w:rsid w:val="00F43A36"/>
    <w:rsid w:val="00F43AAF"/>
    <w:rsid w:val="00F43AC2"/>
    <w:rsid w:val="00F43BCC"/>
    <w:rsid w:val="00F43BDF"/>
    <w:rsid w:val="00F43D39"/>
    <w:rsid w:val="00F43DD7"/>
    <w:rsid w:val="00F43E2E"/>
    <w:rsid w:val="00F43E91"/>
    <w:rsid w:val="00F43E98"/>
    <w:rsid w:val="00F43EC5"/>
    <w:rsid w:val="00F4423C"/>
    <w:rsid w:val="00F4424A"/>
    <w:rsid w:val="00F44297"/>
    <w:rsid w:val="00F444B6"/>
    <w:rsid w:val="00F44673"/>
    <w:rsid w:val="00F4467B"/>
    <w:rsid w:val="00F44710"/>
    <w:rsid w:val="00F447D7"/>
    <w:rsid w:val="00F4487C"/>
    <w:rsid w:val="00F44914"/>
    <w:rsid w:val="00F449C0"/>
    <w:rsid w:val="00F44A0E"/>
    <w:rsid w:val="00F44A13"/>
    <w:rsid w:val="00F44AA6"/>
    <w:rsid w:val="00F44B94"/>
    <w:rsid w:val="00F44C1E"/>
    <w:rsid w:val="00F44C86"/>
    <w:rsid w:val="00F44C8B"/>
    <w:rsid w:val="00F44CDC"/>
    <w:rsid w:val="00F44CE3"/>
    <w:rsid w:val="00F44CFD"/>
    <w:rsid w:val="00F44D5D"/>
    <w:rsid w:val="00F44F18"/>
    <w:rsid w:val="00F44F1E"/>
    <w:rsid w:val="00F4508B"/>
    <w:rsid w:val="00F4567B"/>
    <w:rsid w:val="00F456A1"/>
    <w:rsid w:val="00F4574A"/>
    <w:rsid w:val="00F4576B"/>
    <w:rsid w:val="00F457EF"/>
    <w:rsid w:val="00F459EB"/>
    <w:rsid w:val="00F45A20"/>
    <w:rsid w:val="00F45B31"/>
    <w:rsid w:val="00F45BA6"/>
    <w:rsid w:val="00F45BF7"/>
    <w:rsid w:val="00F45C31"/>
    <w:rsid w:val="00F45C70"/>
    <w:rsid w:val="00F45CC9"/>
    <w:rsid w:val="00F45D10"/>
    <w:rsid w:val="00F45DD6"/>
    <w:rsid w:val="00F45E0A"/>
    <w:rsid w:val="00F4611C"/>
    <w:rsid w:val="00F46142"/>
    <w:rsid w:val="00F4624C"/>
    <w:rsid w:val="00F462AA"/>
    <w:rsid w:val="00F462D5"/>
    <w:rsid w:val="00F46572"/>
    <w:rsid w:val="00F46885"/>
    <w:rsid w:val="00F46A24"/>
    <w:rsid w:val="00F46A79"/>
    <w:rsid w:val="00F46B3A"/>
    <w:rsid w:val="00F46D64"/>
    <w:rsid w:val="00F46DFD"/>
    <w:rsid w:val="00F4710E"/>
    <w:rsid w:val="00F47186"/>
    <w:rsid w:val="00F47234"/>
    <w:rsid w:val="00F472DD"/>
    <w:rsid w:val="00F47300"/>
    <w:rsid w:val="00F4746A"/>
    <w:rsid w:val="00F474A5"/>
    <w:rsid w:val="00F474BC"/>
    <w:rsid w:val="00F474FE"/>
    <w:rsid w:val="00F47502"/>
    <w:rsid w:val="00F47543"/>
    <w:rsid w:val="00F4761E"/>
    <w:rsid w:val="00F4763F"/>
    <w:rsid w:val="00F47686"/>
    <w:rsid w:val="00F4777C"/>
    <w:rsid w:val="00F4779D"/>
    <w:rsid w:val="00F477BB"/>
    <w:rsid w:val="00F47883"/>
    <w:rsid w:val="00F479DD"/>
    <w:rsid w:val="00F479F0"/>
    <w:rsid w:val="00F47A2C"/>
    <w:rsid w:val="00F47B61"/>
    <w:rsid w:val="00F47B8C"/>
    <w:rsid w:val="00F47D03"/>
    <w:rsid w:val="00F47D57"/>
    <w:rsid w:val="00F47E10"/>
    <w:rsid w:val="00F47E25"/>
    <w:rsid w:val="00F47FAD"/>
    <w:rsid w:val="00F47FCE"/>
    <w:rsid w:val="00F5006C"/>
    <w:rsid w:val="00F501A2"/>
    <w:rsid w:val="00F50281"/>
    <w:rsid w:val="00F50285"/>
    <w:rsid w:val="00F5045B"/>
    <w:rsid w:val="00F5081E"/>
    <w:rsid w:val="00F50A32"/>
    <w:rsid w:val="00F50AE0"/>
    <w:rsid w:val="00F50C0D"/>
    <w:rsid w:val="00F50C37"/>
    <w:rsid w:val="00F50FAF"/>
    <w:rsid w:val="00F5102D"/>
    <w:rsid w:val="00F510D5"/>
    <w:rsid w:val="00F510F8"/>
    <w:rsid w:val="00F510F9"/>
    <w:rsid w:val="00F51134"/>
    <w:rsid w:val="00F5124C"/>
    <w:rsid w:val="00F512CC"/>
    <w:rsid w:val="00F512F4"/>
    <w:rsid w:val="00F51332"/>
    <w:rsid w:val="00F51447"/>
    <w:rsid w:val="00F514B7"/>
    <w:rsid w:val="00F51562"/>
    <w:rsid w:val="00F515A1"/>
    <w:rsid w:val="00F515B6"/>
    <w:rsid w:val="00F51703"/>
    <w:rsid w:val="00F51875"/>
    <w:rsid w:val="00F51A73"/>
    <w:rsid w:val="00F51AAB"/>
    <w:rsid w:val="00F51B1F"/>
    <w:rsid w:val="00F51B7A"/>
    <w:rsid w:val="00F51BEB"/>
    <w:rsid w:val="00F51CB5"/>
    <w:rsid w:val="00F51E1D"/>
    <w:rsid w:val="00F51E28"/>
    <w:rsid w:val="00F51FCD"/>
    <w:rsid w:val="00F521C0"/>
    <w:rsid w:val="00F52234"/>
    <w:rsid w:val="00F5239D"/>
    <w:rsid w:val="00F52401"/>
    <w:rsid w:val="00F52489"/>
    <w:rsid w:val="00F52495"/>
    <w:rsid w:val="00F52543"/>
    <w:rsid w:val="00F52786"/>
    <w:rsid w:val="00F527E6"/>
    <w:rsid w:val="00F52810"/>
    <w:rsid w:val="00F52A1A"/>
    <w:rsid w:val="00F52B11"/>
    <w:rsid w:val="00F52BAB"/>
    <w:rsid w:val="00F52BCC"/>
    <w:rsid w:val="00F52CA0"/>
    <w:rsid w:val="00F52D1C"/>
    <w:rsid w:val="00F52D70"/>
    <w:rsid w:val="00F52DDD"/>
    <w:rsid w:val="00F52EB6"/>
    <w:rsid w:val="00F53029"/>
    <w:rsid w:val="00F531EF"/>
    <w:rsid w:val="00F53210"/>
    <w:rsid w:val="00F5321C"/>
    <w:rsid w:val="00F53388"/>
    <w:rsid w:val="00F535D6"/>
    <w:rsid w:val="00F53664"/>
    <w:rsid w:val="00F53692"/>
    <w:rsid w:val="00F53755"/>
    <w:rsid w:val="00F53788"/>
    <w:rsid w:val="00F53797"/>
    <w:rsid w:val="00F5379B"/>
    <w:rsid w:val="00F539A4"/>
    <w:rsid w:val="00F539E1"/>
    <w:rsid w:val="00F53C4B"/>
    <w:rsid w:val="00F53C84"/>
    <w:rsid w:val="00F53D06"/>
    <w:rsid w:val="00F53D4C"/>
    <w:rsid w:val="00F53D7F"/>
    <w:rsid w:val="00F53DDF"/>
    <w:rsid w:val="00F53E10"/>
    <w:rsid w:val="00F53E1F"/>
    <w:rsid w:val="00F53E85"/>
    <w:rsid w:val="00F53ECA"/>
    <w:rsid w:val="00F53F43"/>
    <w:rsid w:val="00F54009"/>
    <w:rsid w:val="00F54067"/>
    <w:rsid w:val="00F540BD"/>
    <w:rsid w:val="00F541AB"/>
    <w:rsid w:val="00F541CD"/>
    <w:rsid w:val="00F541D8"/>
    <w:rsid w:val="00F541ED"/>
    <w:rsid w:val="00F5426E"/>
    <w:rsid w:val="00F54322"/>
    <w:rsid w:val="00F5438D"/>
    <w:rsid w:val="00F54395"/>
    <w:rsid w:val="00F54427"/>
    <w:rsid w:val="00F54679"/>
    <w:rsid w:val="00F54689"/>
    <w:rsid w:val="00F546F3"/>
    <w:rsid w:val="00F547AC"/>
    <w:rsid w:val="00F5486A"/>
    <w:rsid w:val="00F5494A"/>
    <w:rsid w:val="00F549AE"/>
    <w:rsid w:val="00F54AAE"/>
    <w:rsid w:val="00F54AB4"/>
    <w:rsid w:val="00F54B58"/>
    <w:rsid w:val="00F54C0D"/>
    <w:rsid w:val="00F54D15"/>
    <w:rsid w:val="00F54F26"/>
    <w:rsid w:val="00F55243"/>
    <w:rsid w:val="00F5524A"/>
    <w:rsid w:val="00F552F6"/>
    <w:rsid w:val="00F55328"/>
    <w:rsid w:val="00F55392"/>
    <w:rsid w:val="00F55567"/>
    <w:rsid w:val="00F5565B"/>
    <w:rsid w:val="00F55A97"/>
    <w:rsid w:val="00F55BB0"/>
    <w:rsid w:val="00F55BD3"/>
    <w:rsid w:val="00F55C47"/>
    <w:rsid w:val="00F55C54"/>
    <w:rsid w:val="00F55D17"/>
    <w:rsid w:val="00F55D22"/>
    <w:rsid w:val="00F55DBC"/>
    <w:rsid w:val="00F55E9A"/>
    <w:rsid w:val="00F55EA1"/>
    <w:rsid w:val="00F55F7B"/>
    <w:rsid w:val="00F55F80"/>
    <w:rsid w:val="00F55F91"/>
    <w:rsid w:val="00F55FD6"/>
    <w:rsid w:val="00F56085"/>
    <w:rsid w:val="00F5612A"/>
    <w:rsid w:val="00F56139"/>
    <w:rsid w:val="00F56182"/>
    <w:rsid w:val="00F5619D"/>
    <w:rsid w:val="00F56556"/>
    <w:rsid w:val="00F56569"/>
    <w:rsid w:val="00F565D6"/>
    <w:rsid w:val="00F56600"/>
    <w:rsid w:val="00F567FB"/>
    <w:rsid w:val="00F56835"/>
    <w:rsid w:val="00F5685C"/>
    <w:rsid w:val="00F56A5B"/>
    <w:rsid w:val="00F56C48"/>
    <w:rsid w:val="00F56CB2"/>
    <w:rsid w:val="00F56DEB"/>
    <w:rsid w:val="00F56E8A"/>
    <w:rsid w:val="00F56FAE"/>
    <w:rsid w:val="00F56FC4"/>
    <w:rsid w:val="00F570B3"/>
    <w:rsid w:val="00F570C4"/>
    <w:rsid w:val="00F57111"/>
    <w:rsid w:val="00F57151"/>
    <w:rsid w:val="00F57352"/>
    <w:rsid w:val="00F5735C"/>
    <w:rsid w:val="00F57455"/>
    <w:rsid w:val="00F57467"/>
    <w:rsid w:val="00F574E2"/>
    <w:rsid w:val="00F57635"/>
    <w:rsid w:val="00F576C8"/>
    <w:rsid w:val="00F577A5"/>
    <w:rsid w:val="00F57875"/>
    <w:rsid w:val="00F57889"/>
    <w:rsid w:val="00F578B0"/>
    <w:rsid w:val="00F57A66"/>
    <w:rsid w:val="00F57AA6"/>
    <w:rsid w:val="00F57BD5"/>
    <w:rsid w:val="00F57D8F"/>
    <w:rsid w:val="00F57EAE"/>
    <w:rsid w:val="00F57F08"/>
    <w:rsid w:val="00F6014F"/>
    <w:rsid w:val="00F601DE"/>
    <w:rsid w:val="00F601F8"/>
    <w:rsid w:val="00F6027D"/>
    <w:rsid w:val="00F60295"/>
    <w:rsid w:val="00F6054B"/>
    <w:rsid w:val="00F60632"/>
    <w:rsid w:val="00F60677"/>
    <w:rsid w:val="00F606D0"/>
    <w:rsid w:val="00F60782"/>
    <w:rsid w:val="00F60804"/>
    <w:rsid w:val="00F60822"/>
    <w:rsid w:val="00F60839"/>
    <w:rsid w:val="00F608D4"/>
    <w:rsid w:val="00F60911"/>
    <w:rsid w:val="00F60919"/>
    <w:rsid w:val="00F60A59"/>
    <w:rsid w:val="00F60A74"/>
    <w:rsid w:val="00F60A94"/>
    <w:rsid w:val="00F60B31"/>
    <w:rsid w:val="00F60B9A"/>
    <w:rsid w:val="00F60C3C"/>
    <w:rsid w:val="00F60C6F"/>
    <w:rsid w:val="00F60CE0"/>
    <w:rsid w:val="00F60D61"/>
    <w:rsid w:val="00F60DD1"/>
    <w:rsid w:val="00F60E4A"/>
    <w:rsid w:val="00F60EE8"/>
    <w:rsid w:val="00F60F94"/>
    <w:rsid w:val="00F60FF5"/>
    <w:rsid w:val="00F610EB"/>
    <w:rsid w:val="00F61126"/>
    <w:rsid w:val="00F6114D"/>
    <w:rsid w:val="00F61151"/>
    <w:rsid w:val="00F611FE"/>
    <w:rsid w:val="00F61272"/>
    <w:rsid w:val="00F61312"/>
    <w:rsid w:val="00F61381"/>
    <w:rsid w:val="00F613C9"/>
    <w:rsid w:val="00F614F2"/>
    <w:rsid w:val="00F615DF"/>
    <w:rsid w:val="00F6165C"/>
    <w:rsid w:val="00F617B0"/>
    <w:rsid w:val="00F61917"/>
    <w:rsid w:val="00F6191A"/>
    <w:rsid w:val="00F619AE"/>
    <w:rsid w:val="00F61ABC"/>
    <w:rsid w:val="00F61CA0"/>
    <w:rsid w:val="00F61D58"/>
    <w:rsid w:val="00F61D95"/>
    <w:rsid w:val="00F61F19"/>
    <w:rsid w:val="00F61F58"/>
    <w:rsid w:val="00F6205B"/>
    <w:rsid w:val="00F62095"/>
    <w:rsid w:val="00F6218A"/>
    <w:rsid w:val="00F6218F"/>
    <w:rsid w:val="00F62405"/>
    <w:rsid w:val="00F62436"/>
    <w:rsid w:val="00F625C2"/>
    <w:rsid w:val="00F626DC"/>
    <w:rsid w:val="00F626F9"/>
    <w:rsid w:val="00F6277B"/>
    <w:rsid w:val="00F62A94"/>
    <w:rsid w:val="00F62A98"/>
    <w:rsid w:val="00F62AA7"/>
    <w:rsid w:val="00F62B24"/>
    <w:rsid w:val="00F62C0F"/>
    <w:rsid w:val="00F62D4F"/>
    <w:rsid w:val="00F62DB4"/>
    <w:rsid w:val="00F62E0D"/>
    <w:rsid w:val="00F62EA8"/>
    <w:rsid w:val="00F62F0D"/>
    <w:rsid w:val="00F62FD3"/>
    <w:rsid w:val="00F63081"/>
    <w:rsid w:val="00F630A9"/>
    <w:rsid w:val="00F631F7"/>
    <w:rsid w:val="00F632A3"/>
    <w:rsid w:val="00F632D3"/>
    <w:rsid w:val="00F63352"/>
    <w:rsid w:val="00F63376"/>
    <w:rsid w:val="00F63441"/>
    <w:rsid w:val="00F63629"/>
    <w:rsid w:val="00F636AA"/>
    <w:rsid w:val="00F63889"/>
    <w:rsid w:val="00F638F5"/>
    <w:rsid w:val="00F63930"/>
    <w:rsid w:val="00F6393D"/>
    <w:rsid w:val="00F63AD5"/>
    <w:rsid w:val="00F63B50"/>
    <w:rsid w:val="00F63C18"/>
    <w:rsid w:val="00F63C2F"/>
    <w:rsid w:val="00F63D48"/>
    <w:rsid w:val="00F64010"/>
    <w:rsid w:val="00F64023"/>
    <w:rsid w:val="00F64032"/>
    <w:rsid w:val="00F640C2"/>
    <w:rsid w:val="00F64113"/>
    <w:rsid w:val="00F642EE"/>
    <w:rsid w:val="00F642F0"/>
    <w:rsid w:val="00F64323"/>
    <w:rsid w:val="00F6441B"/>
    <w:rsid w:val="00F6447D"/>
    <w:rsid w:val="00F6454B"/>
    <w:rsid w:val="00F647F5"/>
    <w:rsid w:val="00F64942"/>
    <w:rsid w:val="00F649E8"/>
    <w:rsid w:val="00F64A14"/>
    <w:rsid w:val="00F64A67"/>
    <w:rsid w:val="00F64C15"/>
    <w:rsid w:val="00F64C3F"/>
    <w:rsid w:val="00F64C57"/>
    <w:rsid w:val="00F64F4E"/>
    <w:rsid w:val="00F64F5E"/>
    <w:rsid w:val="00F65125"/>
    <w:rsid w:val="00F651C7"/>
    <w:rsid w:val="00F651C8"/>
    <w:rsid w:val="00F6525F"/>
    <w:rsid w:val="00F6534E"/>
    <w:rsid w:val="00F65361"/>
    <w:rsid w:val="00F65457"/>
    <w:rsid w:val="00F654FD"/>
    <w:rsid w:val="00F65581"/>
    <w:rsid w:val="00F65606"/>
    <w:rsid w:val="00F65654"/>
    <w:rsid w:val="00F65689"/>
    <w:rsid w:val="00F65727"/>
    <w:rsid w:val="00F657B0"/>
    <w:rsid w:val="00F657CA"/>
    <w:rsid w:val="00F65924"/>
    <w:rsid w:val="00F6596F"/>
    <w:rsid w:val="00F659D2"/>
    <w:rsid w:val="00F65B08"/>
    <w:rsid w:val="00F65BF6"/>
    <w:rsid w:val="00F65DAC"/>
    <w:rsid w:val="00F65DD3"/>
    <w:rsid w:val="00F660D9"/>
    <w:rsid w:val="00F66118"/>
    <w:rsid w:val="00F661A1"/>
    <w:rsid w:val="00F6620D"/>
    <w:rsid w:val="00F66365"/>
    <w:rsid w:val="00F66370"/>
    <w:rsid w:val="00F6639C"/>
    <w:rsid w:val="00F663BC"/>
    <w:rsid w:val="00F663F0"/>
    <w:rsid w:val="00F664AE"/>
    <w:rsid w:val="00F664C8"/>
    <w:rsid w:val="00F66591"/>
    <w:rsid w:val="00F66622"/>
    <w:rsid w:val="00F666B5"/>
    <w:rsid w:val="00F66743"/>
    <w:rsid w:val="00F669C1"/>
    <w:rsid w:val="00F66A16"/>
    <w:rsid w:val="00F66AD5"/>
    <w:rsid w:val="00F66AE0"/>
    <w:rsid w:val="00F66AFB"/>
    <w:rsid w:val="00F66BF8"/>
    <w:rsid w:val="00F66C94"/>
    <w:rsid w:val="00F66CC4"/>
    <w:rsid w:val="00F66E7B"/>
    <w:rsid w:val="00F66F3F"/>
    <w:rsid w:val="00F671C4"/>
    <w:rsid w:val="00F67247"/>
    <w:rsid w:val="00F67310"/>
    <w:rsid w:val="00F6739B"/>
    <w:rsid w:val="00F67414"/>
    <w:rsid w:val="00F67422"/>
    <w:rsid w:val="00F67482"/>
    <w:rsid w:val="00F674F3"/>
    <w:rsid w:val="00F67510"/>
    <w:rsid w:val="00F6758B"/>
    <w:rsid w:val="00F67657"/>
    <w:rsid w:val="00F676AE"/>
    <w:rsid w:val="00F6771C"/>
    <w:rsid w:val="00F67782"/>
    <w:rsid w:val="00F677D9"/>
    <w:rsid w:val="00F67AD6"/>
    <w:rsid w:val="00F67BFC"/>
    <w:rsid w:val="00F67C12"/>
    <w:rsid w:val="00F67C36"/>
    <w:rsid w:val="00F67C76"/>
    <w:rsid w:val="00F67DFE"/>
    <w:rsid w:val="00F67F4A"/>
    <w:rsid w:val="00F700E5"/>
    <w:rsid w:val="00F7031C"/>
    <w:rsid w:val="00F7047F"/>
    <w:rsid w:val="00F704A6"/>
    <w:rsid w:val="00F705DA"/>
    <w:rsid w:val="00F7060E"/>
    <w:rsid w:val="00F7065D"/>
    <w:rsid w:val="00F707FA"/>
    <w:rsid w:val="00F709BD"/>
    <w:rsid w:val="00F70B16"/>
    <w:rsid w:val="00F70B5A"/>
    <w:rsid w:val="00F70BC2"/>
    <w:rsid w:val="00F70CAC"/>
    <w:rsid w:val="00F70CF1"/>
    <w:rsid w:val="00F70D1F"/>
    <w:rsid w:val="00F70DAB"/>
    <w:rsid w:val="00F70ECA"/>
    <w:rsid w:val="00F70F8C"/>
    <w:rsid w:val="00F70FE9"/>
    <w:rsid w:val="00F7112E"/>
    <w:rsid w:val="00F711F3"/>
    <w:rsid w:val="00F712BF"/>
    <w:rsid w:val="00F7135B"/>
    <w:rsid w:val="00F7143B"/>
    <w:rsid w:val="00F7146F"/>
    <w:rsid w:val="00F71477"/>
    <w:rsid w:val="00F715C9"/>
    <w:rsid w:val="00F715F9"/>
    <w:rsid w:val="00F715FA"/>
    <w:rsid w:val="00F7160A"/>
    <w:rsid w:val="00F71679"/>
    <w:rsid w:val="00F716A6"/>
    <w:rsid w:val="00F7181C"/>
    <w:rsid w:val="00F71964"/>
    <w:rsid w:val="00F71974"/>
    <w:rsid w:val="00F71B25"/>
    <w:rsid w:val="00F71BA5"/>
    <w:rsid w:val="00F71CB6"/>
    <w:rsid w:val="00F71D51"/>
    <w:rsid w:val="00F71E5B"/>
    <w:rsid w:val="00F71E94"/>
    <w:rsid w:val="00F71F45"/>
    <w:rsid w:val="00F71FFC"/>
    <w:rsid w:val="00F72137"/>
    <w:rsid w:val="00F72174"/>
    <w:rsid w:val="00F7217D"/>
    <w:rsid w:val="00F72303"/>
    <w:rsid w:val="00F723F6"/>
    <w:rsid w:val="00F7244E"/>
    <w:rsid w:val="00F7255E"/>
    <w:rsid w:val="00F72566"/>
    <w:rsid w:val="00F725C2"/>
    <w:rsid w:val="00F7269F"/>
    <w:rsid w:val="00F726D4"/>
    <w:rsid w:val="00F72770"/>
    <w:rsid w:val="00F727AB"/>
    <w:rsid w:val="00F727BC"/>
    <w:rsid w:val="00F72815"/>
    <w:rsid w:val="00F7286D"/>
    <w:rsid w:val="00F728A2"/>
    <w:rsid w:val="00F72947"/>
    <w:rsid w:val="00F72EBE"/>
    <w:rsid w:val="00F7307B"/>
    <w:rsid w:val="00F731C2"/>
    <w:rsid w:val="00F73201"/>
    <w:rsid w:val="00F732B6"/>
    <w:rsid w:val="00F73512"/>
    <w:rsid w:val="00F73559"/>
    <w:rsid w:val="00F7360A"/>
    <w:rsid w:val="00F7360E"/>
    <w:rsid w:val="00F73661"/>
    <w:rsid w:val="00F736C7"/>
    <w:rsid w:val="00F73741"/>
    <w:rsid w:val="00F73894"/>
    <w:rsid w:val="00F7396A"/>
    <w:rsid w:val="00F73998"/>
    <w:rsid w:val="00F739B5"/>
    <w:rsid w:val="00F739DF"/>
    <w:rsid w:val="00F739F9"/>
    <w:rsid w:val="00F73A51"/>
    <w:rsid w:val="00F73AA0"/>
    <w:rsid w:val="00F73B2C"/>
    <w:rsid w:val="00F73C3C"/>
    <w:rsid w:val="00F73D3A"/>
    <w:rsid w:val="00F73E59"/>
    <w:rsid w:val="00F73EDE"/>
    <w:rsid w:val="00F73EEB"/>
    <w:rsid w:val="00F73EFD"/>
    <w:rsid w:val="00F73F17"/>
    <w:rsid w:val="00F73F37"/>
    <w:rsid w:val="00F73F58"/>
    <w:rsid w:val="00F7408D"/>
    <w:rsid w:val="00F74192"/>
    <w:rsid w:val="00F74256"/>
    <w:rsid w:val="00F74439"/>
    <w:rsid w:val="00F7454F"/>
    <w:rsid w:val="00F74569"/>
    <w:rsid w:val="00F74614"/>
    <w:rsid w:val="00F74616"/>
    <w:rsid w:val="00F74891"/>
    <w:rsid w:val="00F74912"/>
    <w:rsid w:val="00F749B1"/>
    <w:rsid w:val="00F74A75"/>
    <w:rsid w:val="00F74ADE"/>
    <w:rsid w:val="00F74AFC"/>
    <w:rsid w:val="00F74B15"/>
    <w:rsid w:val="00F74B17"/>
    <w:rsid w:val="00F74BD7"/>
    <w:rsid w:val="00F74C8B"/>
    <w:rsid w:val="00F74D02"/>
    <w:rsid w:val="00F74DCD"/>
    <w:rsid w:val="00F74F39"/>
    <w:rsid w:val="00F75095"/>
    <w:rsid w:val="00F750F4"/>
    <w:rsid w:val="00F75135"/>
    <w:rsid w:val="00F752A5"/>
    <w:rsid w:val="00F75561"/>
    <w:rsid w:val="00F75619"/>
    <w:rsid w:val="00F756BA"/>
    <w:rsid w:val="00F756FD"/>
    <w:rsid w:val="00F757BC"/>
    <w:rsid w:val="00F75855"/>
    <w:rsid w:val="00F75A7E"/>
    <w:rsid w:val="00F75B2C"/>
    <w:rsid w:val="00F75F09"/>
    <w:rsid w:val="00F75FA3"/>
    <w:rsid w:val="00F75FD6"/>
    <w:rsid w:val="00F7604B"/>
    <w:rsid w:val="00F7642D"/>
    <w:rsid w:val="00F764A8"/>
    <w:rsid w:val="00F764E2"/>
    <w:rsid w:val="00F766C8"/>
    <w:rsid w:val="00F7685C"/>
    <w:rsid w:val="00F7689B"/>
    <w:rsid w:val="00F768C5"/>
    <w:rsid w:val="00F76974"/>
    <w:rsid w:val="00F769A0"/>
    <w:rsid w:val="00F76A77"/>
    <w:rsid w:val="00F76BD8"/>
    <w:rsid w:val="00F76C70"/>
    <w:rsid w:val="00F76CD9"/>
    <w:rsid w:val="00F76CE2"/>
    <w:rsid w:val="00F76E48"/>
    <w:rsid w:val="00F77017"/>
    <w:rsid w:val="00F77145"/>
    <w:rsid w:val="00F7726B"/>
    <w:rsid w:val="00F773F4"/>
    <w:rsid w:val="00F77514"/>
    <w:rsid w:val="00F775D7"/>
    <w:rsid w:val="00F775FB"/>
    <w:rsid w:val="00F77606"/>
    <w:rsid w:val="00F77644"/>
    <w:rsid w:val="00F776C6"/>
    <w:rsid w:val="00F776FC"/>
    <w:rsid w:val="00F77757"/>
    <w:rsid w:val="00F7777D"/>
    <w:rsid w:val="00F77887"/>
    <w:rsid w:val="00F7790F"/>
    <w:rsid w:val="00F7797E"/>
    <w:rsid w:val="00F77ABB"/>
    <w:rsid w:val="00F77B0D"/>
    <w:rsid w:val="00F77BAE"/>
    <w:rsid w:val="00F77C55"/>
    <w:rsid w:val="00F77CFC"/>
    <w:rsid w:val="00F77FAD"/>
    <w:rsid w:val="00F77FF1"/>
    <w:rsid w:val="00F80071"/>
    <w:rsid w:val="00F800DF"/>
    <w:rsid w:val="00F80144"/>
    <w:rsid w:val="00F801B7"/>
    <w:rsid w:val="00F8028D"/>
    <w:rsid w:val="00F802BD"/>
    <w:rsid w:val="00F80306"/>
    <w:rsid w:val="00F80345"/>
    <w:rsid w:val="00F804D6"/>
    <w:rsid w:val="00F804EE"/>
    <w:rsid w:val="00F805EA"/>
    <w:rsid w:val="00F806B7"/>
    <w:rsid w:val="00F80775"/>
    <w:rsid w:val="00F80A9B"/>
    <w:rsid w:val="00F80AF5"/>
    <w:rsid w:val="00F80C2B"/>
    <w:rsid w:val="00F80C69"/>
    <w:rsid w:val="00F80C97"/>
    <w:rsid w:val="00F80CFD"/>
    <w:rsid w:val="00F80D5D"/>
    <w:rsid w:val="00F80E2D"/>
    <w:rsid w:val="00F80E92"/>
    <w:rsid w:val="00F80EF0"/>
    <w:rsid w:val="00F80F45"/>
    <w:rsid w:val="00F80F71"/>
    <w:rsid w:val="00F80F77"/>
    <w:rsid w:val="00F80F83"/>
    <w:rsid w:val="00F81070"/>
    <w:rsid w:val="00F810CB"/>
    <w:rsid w:val="00F8116A"/>
    <w:rsid w:val="00F811BF"/>
    <w:rsid w:val="00F812E0"/>
    <w:rsid w:val="00F812F1"/>
    <w:rsid w:val="00F814A5"/>
    <w:rsid w:val="00F81574"/>
    <w:rsid w:val="00F815E0"/>
    <w:rsid w:val="00F8178E"/>
    <w:rsid w:val="00F8185F"/>
    <w:rsid w:val="00F81989"/>
    <w:rsid w:val="00F81A55"/>
    <w:rsid w:val="00F81A9E"/>
    <w:rsid w:val="00F81AC8"/>
    <w:rsid w:val="00F81B4F"/>
    <w:rsid w:val="00F81B54"/>
    <w:rsid w:val="00F81B5F"/>
    <w:rsid w:val="00F81D9F"/>
    <w:rsid w:val="00F81E0A"/>
    <w:rsid w:val="00F81E9E"/>
    <w:rsid w:val="00F81EF9"/>
    <w:rsid w:val="00F81F57"/>
    <w:rsid w:val="00F82034"/>
    <w:rsid w:val="00F82047"/>
    <w:rsid w:val="00F82242"/>
    <w:rsid w:val="00F8229C"/>
    <w:rsid w:val="00F82325"/>
    <w:rsid w:val="00F8234E"/>
    <w:rsid w:val="00F823F3"/>
    <w:rsid w:val="00F82460"/>
    <w:rsid w:val="00F82477"/>
    <w:rsid w:val="00F8247F"/>
    <w:rsid w:val="00F82511"/>
    <w:rsid w:val="00F825A0"/>
    <w:rsid w:val="00F826E3"/>
    <w:rsid w:val="00F827B7"/>
    <w:rsid w:val="00F8286C"/>
    <w:rsid w:val="00F829C3"/>
    <w:rsid w:val="00F82BF4"/>
    <w:rsid w:val="00F82F06"/>
    <w:rsid w:val="00F82F49"/>
    <w:rsid w:val="00F82FD3"/>
    <w:rsid w:val="00F83012"/>
    <w:rsid w:val="00F8304A"/>
    <w:rsid w:val="00F83123"/>
    <w:rsid w:val="00F83267"/>
    <w:rsid w:val="00F832BB"/>
    <w:rsid w:val="00F83361"/>
    <w:rsid w:val="00F8358C"/>
    <w:rsid w:val="00F8373C"/>
    <w:rsid w:val="00F8393C"/>
    <w:rsid w:val="00F8397F"/>
    <w:rsid w:val="00F8398C"/>
    <w:rsid w:val="00F83BAA"/>
    <w:rsid w:val="00F83C46"/>
    <w:rsid w:val="00F83C50"/>
    <w:rsid w:val="00F83C85"/>
    <w:rsid w:val="00F83D32"/>
    <w:rsid w:val="00F83DAC"/>
    <w:rsid w:val="00F83E4E"/>
    <w:rsid w:val="00F83F26"/>
    <w:rsid w:val="00F8414A"/>
    <w:rsid w:val="00F84391"/>
    <w:rsid w:val="00F8439E"/>
    <w:rsid w:val="00F84494"/>
    <w:rsid w:val="00F844E4"/>
    <w:rsid w:val="00F84608"/>
    <w:rsid w:val="00F84623"/>
    <w:rsid w:val="00F84635"/>
    <w:rsid w:val="00F84648"/>
    <w:rsid w:val="00F84850"/>
    <w:rsid w:val="00F849A7"/>
    <w:rsid w:val="00F84A28"/>
    <w:rsid w:val="00F84A67"/>
    <w:rsid w:val="00F84B65"/>
    <w:rsid w:val="00F84BA3"/>
    <w:rsid w:val="00F84CFB"/>
    <w:rsid w:val="00F84D2A"/>
    <w:rsid w:val="00F84E0F"/>
    <w:rsid w:val="00F85013"/>
    <w:rsid w:val="00F850E1"/>
    <w:rsid w:val="00F850FB"/>
    <w:rsid w:val="00F8510A"/>
    <w:rsid w:val="00F8520D"/>
    <w:rsid w:val="00F85233"/>
    <w:rsid w:val="00F8534A"/>
    <w:rsid w:val="00F85492"/>
    <w:rsid w:val="00F8551C"/>
    <w:rsid w:val="00F855A8"/>
    <w:rsid w:val="00F85706"/>
    <w:rsid w:val="00F8572D"/>
    <w:rsid w:val="00F857ED"/>
    <w:rsid w:val="00F85864"/>
    <w:rsid w:val="00F85992"/>
    <w:rsid w:val="00F859B5"/>
    <w:rsid w:val="00F859D6"/>
    <w:rsid w:val="00F85A32"/>
    <w:rsid w:val="00F85A3F"/>
    <w:rsid w:val="00F85A55"/>
    <w:rsid w:val="00F85A87"/>
    <w:rsid w:val="00F85B55"/>
    <w:rsid w:val="00F85BDC"/>
    <w:rsid w:val="00F85C8E"/>
    <w:rsid w:val="00F85D49"/>
    <w:rsid w:val="00F85E96"/>
    <w:rsid w:val="00F85ED8"/>
    <w:rsid w:val="00F85FD5"/>
    <w:rsid w:val="00F85FF7"/>
    <w:rsid w:val="00F86017"/>
    <w:rsid w:val="00F86190"/>
    <w:rsid w:val="00F8637C"/>
    <w:rsid w:val="00F86439"/>
    <w:rsid w:val="00F8644C"/>
    <w:rsid w:val="00F8671B"/>
    <w:rsid w:val="00F867DE"/>
    <w:rsid w:val="00F86975"/>
    <w:rsid w:val="00F86A7E"/>
    <w:rsid w:val="00F86ABB"/>
    <w:rsid w:val="00F86B2F"/>
    <w:rsid w:val="00F86B89"/>
    <w:rsid w:val="00F86BD5"/>
    <w:rsid w:val="00F86C0A"/>
    <w:rsid w:val="00F86CDC"/>
    <w:rsid w:val="00F86E3A"/>
    <w:rsid w:val="00F86F0C"/>
    <w:rsid w:val="00F86FEB"/>
    <w:rsid w:val="00F8704E"/>
    <w:rsid w:val="00F87095"/>
    <w:rsid w:val="00F871F7"/>
    <w:rsid w:val="00F872F4"/>
    <w:rsid w:val="00F873A6"/>
    <w:rsid w:val="00F87410"/>
    <w:rsid w:val="00F874E1"/>
    <w:rsid w:val="00F874FF"/>
    <w:rsid w:val="00F87553"/>
    <w:rsid w:val="00F87847"/>
    <w:rsid w:val="00F87895"/>
    <w:rsid w:val="00F87980"/>
    <w:rsid w:val="00F87988"/>
    <w:rsid w:val="00F87AC6"/>
    <w:rsid w:val="00F87ADD"/>
    <w:rsid w:val="00F87B0A"/>
    <w:rsid w:val="00F87B30"/>
    <w:rsid w:val="00F87C5D"/>
    <w:rsid w:val="00F87D68"/>
    <w:rsid w:val="00F87E60"/>
    <w:rsid w:val="00F87EBA"/>
    <w:rsid w:val="00F87FAF"/>
    <w:rsid w:val="00F90011"/>
    <w:rsid w:val="00F900C0"/>
    <w:rsid w:val="00F9012B"/>
    <w:rsid w:val="00F901A3"/>
    <w:rsid w:val="00F902C2"/>
    <w:rsid w:val="00F90353"/>
    <w:rsid w:val="00F903D1"/>
    <w:rsid w:val="00F9043F"/>
    <w:rsid w:val="00F904CB"/>
    <w:rsid w:val="00F905B5"/>
    <w:rsid w:val="00F905B8"/>
    <w:rsid w:val="00F905D3"/>
    <w:rsid w:val="00F9071F"/>
    <w:rsid w:val="00F9078B"/>
    <w:rsid w:val="00F90897"/>
    <w:rsid w:val="00F908C7"/>
    <w:rsid w:val="00F908E2"/>
    <w:rsid w:val="00F90924"/>
    <w:rsid w:val="00F90A39"/>
    <w:rsid w:val="00F90B2C"/>
    <w:rsid w:val="00F90C61"/>
    <w:rsid w:val="00F90DA6"/>
    <w:rsid w:val="00F90DE6"/>
    <w:rsid w:val="00F90F34"/>
    <w:rsid w:val="00F90FE2"/>
    <w:rsid w:val="00F91159"/>
    <w:rsid w:val="00F911AB"/>
    <w:rsid w:val="00F91341"/>
    <w:rsid w:val="00F9138B"/>
    <w:rsid w:val="00F91672"/>
    <w:rsid w:val="00F9168E"/>
    <w:rsid w:val="00F916BA"/>
    <w:rsid w:val="00F91753"/>
    <w:rsid w:val="00F917D6"/>
    <w:rsid w:val="00F91818"/>
    <w:rsid w:val="00F91938"/>
    <w:rsid w:val="00F9194C"/>
    <w:rsid w:val="00F91A0F"/>
    <w:rsid w:val="00F91A5D"/>
    <w:rsid w:val="00F91B27"/>
    <w:rsid w:val="00F91BDE"/>
    <w:rsid w:val="00F91C2F"/>
    <w:rsid w:val="00F91C74"/>
    <w:rsid w:val="00F91C9F"/>
    <w:rsid w:val="00F91CCE"/>
    <w:rsid w:val="00F91CD5"/>
    <w:rsid w:val="00F91D0C"/>
    <w:rsid w:val="00F91E59"/>
    <w:rsid w:val="00F91F2C"/>
    <w:rsid w:val="00F91FBE"/>
    <w:rsid w:val="00F921BC"/>
    <w:rsid w:val="00F92213"/>
    <w:rsid w:val="00F922BC"/>
    <w:rsid w:val="00F923DB"/>
    <w:rsid w:val="00F92546"/>
    <w:rsid w:val="00F9257C"/>
    <w:rsid w:val="00F925B2"/>
    <w:rsid w:val="00F92650"/>
    <w:rsid w:val="00F926E2"/>
    <w:rsid w:val="00F9271D"/>
    <w:rsid w:val="00F9275B"/>
    <w:rsid w:val="00F9275D"/>
    <w:rsid w:val="00F92763"/>
    <w:rsid w:val="00F927B6"/>
    <w:rsid w:val="00F9297E"/>
    <w:rsid w:val="00F92982"/>
    <w:rsid w:val="00F929D3"/>
    <w:rsid w:val="00F92A0E"/>
    <w:rsid w:val="00F92A47"/>
    <w:rsid w:val="00F92BED"/>
    <w:rsid w:val="00F92C46"/>
    <w:rsid w:val="00F92C8D"/>
    <w:rsid w:val="00F92CF7"/>
    <w:rsid w:val="00F92E6D"/>
    <w:rsid w:val="00F92EC5"/>
    <w:rsid w:val="00F92ED7"/>
    <w:rsid w:val="00F92F31"/>
    <w:rsid w:val="00F92F46"/>
    <w:rsid w:val="00F92F78"/>
    <w:rsid w:val="00F9306E"/>
    <w:rsid w:val="00F9312A"/>
    <w:rsid w:val="00F9325C"/>
    <w:rsid w:val="00F93291"/>
    <w:rsid w:val="00F93324"/>
    <w:rsid w:val="00F93338"/>
    <w:rsid w:val="00F9378F"/>
    <w:rsid w:val="00F93818"/>
    <w:rsid w:val="00F93892"/>
    <w:rsid w:val="00F93A3A"/>
    <w:rsid w:val="00F93A89"/>
    <w:rsid w:val="00F93AB3"/>
    <w:rsid w:val="00F93B37"/>
    <w:rsid w:val="00F93BE2"/>
    <w:rsid w:val="00F93E44"/>
    <w:rsid w:val="00F93F5E"/>
    <w:rsid w:val="00F940E6"/>
    <w:rsid w:val="00F9419D"/>
    <w:rsid w:val="00F941C1"/>
    <w:rsid w:val="00F941F3"/>
    <w:rsid w:val="00F94439"/>
    <w:rsid w:val="00F9449B"/>
    <w:rsid w:val="00F9452F"/>
    <w:rsid w:val="00F94583"/>
    <w:rsid w:val="00F94662"/>
    <w:rsid w:val="00F94678"/>
    <w:rsid w:val="00F946A3"/>
    <w:rsid w:val="00F947A7"/>
    <w:rsid w:val="00F947E4"/>
    <w:rsid w:val="00F949D7"/>
    <w:rsid w:val="00F94AB3"/>
    <w:rsid w:val="00F94AE7"/>
    <w:rsid w:val="00F94B12"/>
    <w:rsid w:val="00F94B98"/>
    <w:rsid w:val="00F94BA7"/>
    <w:rsid w:val="00F94FCC"/>
    <w:rsid w:val="00F950C2"/>
    <w:rsid w:val="00F950E5"/>
    <w:rsid w:val="00F95122"/>
    <w:rsid w:val="00F9515C"/>
    <w:rsid w:val="00F95198"/>
    <w:rsid w:val="00F952E4"/>
    <w:rsid w:val="00F95334"/>
    <w:rsid w:val="00F95356"/>
    <w:rsid w:val="00F9535C"/>
    <w:rsid w:val="00F95645"/>
    <w:rsid w:val="00F956AD"/>
    <w:rsid w:val="00F956CB"/>
    <w:rsid w:val="00F957B8"/>
    <w:rsid w:val="00F957FA"/>
    <w:rsid w:val="00F958D1"/>
    <w:rsid w:val="00F9590C"/>
    <w:rsid w:val="00F95C28"/>
    <w:rsid w:val="00F95CEB"/>
    <w:rsid w:val="00F95D2E"/>
    <w:rsid w:val="00F95DDA"/>
    <w:rsid w:val="00F95EFA"/>
    <w:rsid w:val="00F9635E"/>
    <w:rsid w:val="00F96389"/>
    <w:rsid w:val="00F96440"/>
    <w:rsid w:val="00F964BF"/>
    <w:rsid w:val="00F964DD"/>
    <w:rsid w:val="00F96688"/>
    <w:rsid w:val="00F96699"/>
    <w:rsid w:val="00F9678B"/>
    <w:rsid w:val="00F9686A"/>
    <w:rsid w:val="00F968A4"/>
    <w:rsid w:val="00F96922"/>
    <w:rsid w:val="00F96980"/>
    <w:rsid w:val="00F96A72"/>
    <w:rsid w:val="00F96ADE"/>
    <w:rsid w:val="00F96B83"/>
    <w:rsid w:val="00F96C47"/>
    <w:rsid w:val="00F96C69"/>
    <w:rsid w:val="00F96D47"/>
    <w:rsid w:val="00F96DDE"/>
    <w:rsid w:val="00F96E50"/>
    <w:rsid w:val="00F96E6A"/>
    <w:rsid w:val="00F96F1A"/>
    <w:rsid w:val="00F96FDC"/>
    <w:rsid w:val="00F97004"/>
    <w:rsid w:val="00F9703C"/>
    <w:rsid w:val="00F9708D"/>
    <w:rsid w:val="00F97090"/>
    <w:rsid w:val="00F9743E"/>
    <w:rsid w:val="00F974D6"/>
    <w:rsid w:val="00F97554"/>
    <w:rsid w:val="00F97858"/>
    <w:rsid w:val="00F97880"/>
    <w:rsid w:val="00F97886"/>
    <w:rsid w:val="00F979EB"/>
    <w:rsid w:val="00F97A3D"/>
    <w:rsid w:val="00F97B5D"/>
    <w:rsid w:val="00F97B7F"/>
    <w:rsid w:val="00F97BA6"/>
    <w:rsid w:val="00F97FC7"/>
    <w:rsid w:val="00F97FDC"/>
    <w:rsid w:val="00FA01F1"/>
    <w:rsid w:val="00FA044A"/>
    <w:rsid w:val="00FA04E4"/>
    <w:rsid w:val="00FA060C"/>
    <w:rsid w:val="00FA0622"/>
    <w:rsid w:val="00FA0727"/>
    <w:rsid w:val="00FA087C"/>
    <w:rsid w:val="00FA0889"/>
    <w:rsid w:val="00FA0998"/>
    <w:rsid w:val="00FA0BB7"/>
    <w:rsid w:val="00FA0BD6"/>
    <w:rsid w:val="00FA0D00"/>
    <w:rsid w:val="00FA0D7E"/>
    <w:rsid w:val="00FA0EAA"/>
    <w:rsid w:val="00FA0F24"/>
    <w:rsid w:val="00FA0F6C"/>
    <w:rsid w:val="00FA0FDF"/>
    <w:rsid w:val="00FA1166"/>
    <w:rsid w:val="00FA123D"/>
    <w:rsid w:val="00FA12F5"/>
    <w:rsid w:val="00FA14F2"/>
    <w:rsid w:val="00FA16D7"/>
    <w:rsid w:val="00FA1841"/>
    <w:rsid w:val="00FA1874"/>
    <w:rsid w:val="00FA1891"/>
    <w:rsid w:val="00FA1929"/>
    <w:rsid w:val="00FA1F28"/>
    <w:rsid w:val="00FA203E"/>
    <w:rsid w:val="00FA21F8"/>
    <w:rsid w:val="00FA2286"/>
    <w:rsid w:val="00FA2605"/>
    <w:rsid w:val="00FA2642"/>
    <w:rsid w:val="00FA2657"/>
    <w:rsid w:val="00FA2695"/>
    <w:rsid w:val="00FA2719"/>
    <w:rsid w:val="00FA2777"/>
    <w:rsid w:val="00FA27A3"/>
    <w:rsid w:val="00FA2858"/>
    <w:rsid w:val="00FA287D"/>
    <w:rsid w:val="00FA28BA"/>
    <w:rsid w:val="00FA2A23"/>
    <w:rsid w:val="00FA2B4A"/>
    <w:rsid w:val="00FA2C02"/>
    <w:rsid w:val="00FA2CA0"/>
    <w:rsid w:val="00FA2D8F"/>
    <w:rsid w:val="00FA2E2C"/>
    <w:rsid w:val="00FA2E4E"/>
    <w:rsid w:val="00FA2E58"/>
    <w:rsid w:val="00FA2E91"/>
    <w:rsid w:val="00FA2E97"/>
    <w:rsid w:val="00FA2F0E"/>
    <w:rsid w:val="00FA2F16"/>
    <w:rsid w:val="00FA2F30"/>
    <w:rsid w:val="00FA3119"/>
    <w:rsid w:val="00FA318D"/>
    <w:rsid w:val="00FA3284"/>
    <w:rsid w:val="00FA3339"/>
    <w:rsid w:val="00FA33D1"/>
    <w:rsid w:val="00FA33FC"/>
    <w:rsid w:val="00FA359A"/>
    <w:rsid w:val="00FA385B"/>
    <w:rsid w:val="00FA3908"/>
    <w:rsid w:val="00FA3944"/>
    <w:rsid w:val="00FA39D8"/>
    <w:rsid w:val="00FA3B83"/>
    <w:rsid w:val="00FA3B8C"/>
    <w:rsid w:val="00FA3C09"/>
    <w:rsid w:val="00FA3D53"/>
    <w:rsid w:val="00FA3DD0"/>
    <w:rsid w:val="00FA3E37"/>
    <w:rsid w:val="00FA3ED5"/>
    <w:rsid w:val="00FA418B"/>
    <w:rsid w:val="00FA419E"/>
    <w:rsid w:val="00FA41A3"/>
    <w:rsid w:val="00FA41A8"/>
    <w:rsid w:val="00FA42DF"/>
    <w:rsid w:val="00FA4306"/>
    <w:rsid w:val="00FA4462"/>
    <w:rsid w:val="00FA462B"/>
    <w:rsid w:val="00FA4784"/>
    <w:rsid w:val="00FA47FF"/>
    <w:rsid w:val="00FA4A0A"/>
    <w:rsid w:val="00FA4A69"/>
    <w:rsid w:val="00FA4A81"/>
    <w:rsid w:val="00FA4A97"/>
    <w:rsid w:val="00FA4BF3"/>
    <w:rsid w:val="00FA4D27"/>
    <w:rsid w:val="00FA4DC6"/>
    <w:rsid w:val="00FA4E59"/>
    <w:rsid w:val="00FA4E82"/>
    <w:rsid w:val="00FA4E8B"/>
    <w:rsid w:val="00FA4F0A"/>
    <w:rsid w:val="00FA5042"/>
    <w:rsid w:val="00FA514A"/>
    <w:rsid w:val="00FA5367"/>
    <w:rsid w:val="00FA54D4"/>
    <w:rsid w:val="00FA551F"/>
    <w:rsid w:val="00FA555C"/>
    <w:rsid w:val="00FA5701"/>
    <w:rsid w:val="00FA574A"/>
    <w:rsid w:val="00FA57DE"/>
    <w:rsid w:val="00FA5824"/>
    <w:rsid w:val="00FA5984"/>
    <w:rsid w:val="00FA59AC"/>
    <w:rsid w:val="00FA5B14"/>
    <w:rsid w:val="00FA5BEF"/>
    <w:rsid w:val="00FA5C29"/>
    <w:rsid w:val="00FA5C5C"/>
    <w:rsid w:val="00FA5D6C"/>
    <w:rsid w:val="00FA5DAF"/>
    <w:rsid w:val="00FA5E0F"/>
    <w:rsid w:val="00FA5E30"/>
    <w:rsid w:val="00FA5E5C"/>
    <w:rsid w:val="00FA5EC0"/>
    <w:rsid w:val="00FA5EF0"/>
    <w:rsid w:val="00FA60E1"/>
    <w:rsid w:val="00FA60EB"/>
    <w:rsid w:val="00FA62AE"/>
    <w:rsid w:val="00FA62BA"/>
    <w:rsid w:val="00FA62C6"/>
    <w:rsid w:val="00FA63C9"/>
    <w:rsid w:val="00FA6632"/>
    <w:rsid w:val="00FA663C"/>
    <w:rsid w:val="00FA67A4"/>
    <w:rsid w:val="00FA6880"/>
    <w:rsid w:val="00FA6AD5"/>
    <w:rsid w:val="00FA6ADB"/>
    <w:rsid w:val="00FA6B16"/>
    <w:rsid w:val="00FA6B49"/>
    <w:rsid w:val="00FA6B63"/>
    <w:rsid w:val="00FA6CF6"/>
    <w:rsid w:val="00FA6E22"/>
    <w:rsid w:val="00FA6E24"/>
    <w:rsid w:val="00FA6F72"/>
    <w:rsid w:val="00FA6FBC"/>
    <w:rsid w:val="00FA7030"/>
    <w:rsid w:val="00FA7139"/>
    <w:rsid w:val="00FA716F"/>
    <w:rsid w:val="00FA71A6"/>
    <w:rsid w:val="00FA71AB"/>
    <w:rsid w:val="00FA71D3"/>
    <w:rsid w:val="00FA7203"/>
    <w:rsid w:val="00FA734E"/>
    <w:rsid w:val="00FA73DE"/>
    <w:rsid w:val="00FA73F7"/>
    <w:rsid w:val="00FA74A5"/>
    <w:rsid w:val="00FA74C8"/>
    <w:rsid w:val="00FA760B"/>
    <w:rsid w:val="00FA771E"/>
    <w:rsid w:val="00FA781B"/>
    <w:rsid w:val="00FA785E"/>
    <w:rsid w:val="00FA7890"/>
    <w:rsid w:val="00FA7B1A"/>
    <w:rsid w:val="00FA7B4E"/>
    <w:rsid w:val="00FA7B81"/>
    <w:rsid w:val="00FA7BF2"/>
    <w:rsid w:val="00FA7C2E"/>
    <w:rsid w:val="00FA7CA6"/>
    <w:rsid w:val="00FA7D63"/>
    <w:rsid w:val="00FA7DCB"/>
    <w:rsid w:val="00FA7EC9"/>
    <w:rsid w:val="00FB0087"/>
    <w:rsid w:val="00FB0100"/>
    <w:rsid w:val="00FB012A"/>
    <w:rsid w:val="00FB019C"/>
    <w:rsid w:val="00FB019F"/>
    <w:rsid w:val="00FB032E"/>
    <w:rsid w:val="00FB03EA"/>
    <w:rsid w:val="00FB048B"/>
    <w:rsid w:val="00FB0564"/>
    <w:rsid w:val="00FB067F"/>
    <w:rsid w:val="00FB07A1"/>
    <w:rsid w:val="00FB07BA"/>
    <w:rsid w:val="00FB07BF"/>
    <w:rsid w:val="00FB07CA"/>
    <w:rsid w:val="00FB0809"/>
    <w:rsid w:val="00FB09D3"/>
    <w:rsid w:val="00FB0A24"/>
    <w:rsid w:val="00FB0A84"/>
    <w:rsid w:val="00FB0AF1"/>
    <w:rsid w:val="00FB0BA4"/>
    <w:rsid w:val="00FB0D23"/>
    <w:rsid w:val="00FB0E66"/>
    <w:rsid w:val="00FB0E79"/>
    <w:rsid w:val="00FB1119"/>
    <w:rsid w:val="00FB112F"/>
    <w:rsid w:val="00FB1245"/>
    <w:rsid w:val="00FB13ED"/>
    <w:rsid w:val="00FB13FE"/>
    <w:rsid w:val="00FB1656"/>
    <w:rsid w:val="00FB166B"/>
    <w:rsid w:val="00FB1670"/>
    <w:rsid w:val="00FB17FD"/>
    <w:rsid w:val="00FB184E"/>
    <w:rsid w:val="00FB185C"/>
    <w:rsid w:val="00FB19BE"/>
    <w:rsid w:val="00FB19FA"/>
    <w:rsid w:val="00FB1A24"/>
    <w:rsid w:val="00FB1AD1"/>
    <w:rsid w:val="00FB1AD7"/>
    <w:rsid w:val="00FB1C00"/>
    <w:rsid w:val="00FB1CD4"/>
    <w:rsid w:val="00FB1E46"/>
    <w:rsid w:val="00FB1FC3"/>
    <w:rsid w:val="00FB2029"/>
    <w:rsid w:val="00FB202D"/>
    <w:rsid w:val="00FB20D7"/>
    <w:rsid w:val="00FB2101"/>
    <w:rsid w:val="00FB2169"/>
    <w:rsid w:val="00FB216A"/>
    <w:rsid w:val="00FB21C5"/>
    <w:rsid w:val="00FB2215"/>
    <w:rsid w:val="00FB2377"/>
    <w:rsid w:val="00FB2418"/>
    <w:rsid w:val="00FB2564"/>
    <w:rsid w:val="00FB2705"/>
    <w:rsid w:val="00FB270E"/>
    <w:rsid w:val="00FB27CE"/>
    <w:rsid w:val="00FB28B8"/>
    <w:rsid w:val="00FB2907"/>
    <w:rsid w:val="00FB29A0"/>
    <w:rsid w:val="00FB2AA9"/>
    <w:rsid w:val="00FB2C39"/>
    <w:rsid w:val="00FB2C4C"/>
    <w:rsid w:val="00FB2CC7"/>
    <w:rsid w:val="00FB2D84"/>
    <w:rsid w:val="00FB2F76"/>
    <w:rsid w:val="00FB3166"/>
    <w:rsid w:val="00FB32B6"/>
    <w:rsid w:val="00FB33F4"/>
    <w:rsid w:val="00FB3414"/>
    <w:rsid w:val="00FB34BC"/>
    <w:rsid w:val="00FB3656"/>
    <w:rsid w:val="00FB3663"/>
    <w:rsid w:val="00FB370C"/>
    <w:rsid w:val="00FB371A"/>
    <w:rsid w:val="00FB3855"/>
    <w:rsid w:val="00FB386F"/>
    <w:rsid w:val="00FB38D1"/>
    <w:rsid w:val="00FB3965"/>
    <w:rsid w:val="00FB3B96"/>
    <w:rsid w:val="00FB3BC0"/>
    <w:rsid w:val="00FB3C03"/>
    <w:rsid w:val="00FB3CC6"/>
    <w:rsid w:val="00FB3CF0"/>
    <w:rsid w:val="00FB3D4C"/>
    <w:rsid w:val="00FB3D7C"/>
    <w:rsid w:val="00FB3DA7"/>
    <w:rsid w:val="00FB3EC8"/>
    <w:rsid w:val="00FB3F00"/>
    <w:rsid w:val="00FB4084"/>
    <w:rsid w:val="00FB40FC"/>
    <w:rsid w:val="00FB4144"/>
    <w:rsid w:val="00FB41E5"/>
    <w:rsid w:val="00FB42CE"/>
    <w:rsid w:val="00FB4338"/>
    <w:rsid w:val="00FB4355"/>
    <w:rsid w:val="00FB43AB"/>
    <w:rsid w:val="00FB4477"/>
    <w:rsid w:val="00FB44E2"/>
    <w:rsid w:val="00FB4534"/>
    <w:rsid w:val="00FB4573"/>
    <w:rsid w:val="00FB4922"/>
    <w:rsid w:val="00FB4A5C"/>
    <w:rsid w:val="00FB4BD8"/>
    <w:rsid w:val="00FB4BF3"/>
    <w:rsid w:val="00FB4C5D"/>
    <w:rsid w:val="00FB4D73"/>
    <w:rsid w:val="00FB4DB9"/>
    <w:rsid w:val="00FB51CA"/>
    <w:rsid w:val="00FB5383"/>
    <w:rsid w:val="00FB53AA"/>
    <w:rsid w:val="00FB53C5"/>
    <w:rsid w:val="00FB53DC"/>
    <w:rsid w:val="00FB5433"/>
    <w:rsid w:val="00FB56AC"/>
    <w:rsid w:val="00FB574D"/>
    <w:rsid w:val="00FB5A88"/>
    <w:rsid w:val="00FB5B09"/>
    <w:rsid w:val="00FB5B5B"/>
    <w:rsid w:val="00FB5CFC"/>
    <w:rsid w:val="00FB5D05"/>
    <w:rsid w:val="00FB5D5A"/>
    <w:rsid w:val="00FB5DE1"/>
    <w:rsid w:val="00FB5F54"/>
    <w:rsid w:val="00FB5FC0"/>
    <w:rsid w:val="00FB5FE4"/>
    <w:rsid w:val="00FB5FFB"/>
    <w:rsid w:val="00FB60E5"/>
    <w:rsid w:val="00FB6163"/>
    <w:rsid w:val="00FB61E5"/>
    <w:rsid w:val="00FB638E"/>
    <w:rsid w:val="00FB63E0"/>
    <w:rsid w:val="00FB6597"/>
    <w:rsid w:val="00FB65A8"/>
    <w:rsid w:val="00FB663F"/>
    <w:rsid w:val="00FB67EE"/>
    <w:rsid w:val="00FB6885"/>
    <w:rsid w:val="00FB6976"/>
    <w:rsid w:val="00FB69B8"/>
    <w:rsid w:val="00FB6A2E"/>
    <w:rsid w:val="00FB6AD8"/>
    <w:rsid w:val="00FB6B07"/>
    <w:rsid w:val="00FB6C3A"/>
    <w:rsid w:val="00FB6CEB"/>
    <w:rsid w:val="00FB6D64"/>
    <w:rsid w:val="00FB6E99"/>
    <w:rsid w:val="00FB71B1"/>
    <w:rsid w:val="00FB71D3"/>
    <w:rsid w:val="00FB721A"/>
    <w:rsid w:val="00FB7347"/>
    <w:rsid w:val="00FB747D"/>
    <w:rsid w:val="00FB750F"/>
    <w:rsid w:val="00FB7526"/>
    <w:rsid w:val="00FB755D"/>
    <w:rsid w:val="00FB7674"/>
    <w:rsid w:val="00FB768A"/>
    <w:rsid w:val="00FB7804"/>
    <w:rsid w:val="00FB78F1"/>
    <w:rsid w:val="00FB7954"/>
    <w:rsid w:val="00FB7AE6"/>
    <w:rsid w:val="00FB7B4A"/>
    <w:rsid w:val="00FB7BD9"/>
    <w:rsid w:val="00FB7BDD"/>
    <w:rsid w:val="00FB7DD6"/>
    <w:rsid w:val="00FB7E69"/>
    <w:rsid w:val="00FB7F38"/>
    <w:rsid w:val="00FC009C"/>
    <w:rsid w:val="00FC00B8"/>
    <w:rsid w:val="00FC00F7"/>
    <w:rsid w:val="00FC016C"/>
    <w:rsid w:val="00FC024D"/>
    <w:rsid w:val="00FC02C3"/>
    <w:rsid w:val="00FC0305"/>
    <w:rsid w:val="00FC04B9"/>
    <w:rsid w:val="00FC0686"/>
    <w:rsid w:val="00FC06AD"/>
    <w:rsid w:val="00FC0731"/>
    <w:rsid w:val="00FC093E"/>
    <w:rsid w:val="00FC09D6"/>
    <w:rsid w:val="00FC09FC"/>
    <w:rsid w:val="00FC0A91"/>
    <w:rsid w:val="00FC0A96"/>
    <w:rsid w:val="00FC0AD2"/>
    <w:rsid w:val="00FC0AFC"/>
    <w:rsid w:val="00FC0B3B"/>
    <w:rsid w:val="00FC0BCA"/>
    <w:rsid w:val="00FC0DE5"/>
    <w:rsid w:val="00FC1093"/>
    <w:rsid w:val="00FC10DE"/>
    <w:rsid w:val="00FC10F1"/>
    <w:rsid w:val="00FC1100"/>
    <w:rsid w:val="00FC11B6"/>
    <w:rsid w:val="00FC1546"/>
    <w:rsid w:val="00FC155F"/>
    <w:rsid w:val="00FC15FC"/>
    <w:rsid w:val="00FC16F0"/>
    <w:rsid w:val="00FC1774"/>
    <w:rsid w:val="00FC1789"/>
    <w:rsid w:val="00FC184F"/>
    <w:rsid w:val="00FC18AE"/>
    <w:rsid w:val="00FC1981"/>
    <w:rsid w:val="00FC19DB"/>
    <w:rsid w:val="00FC1CDF"/>
    <w:rsid w:val="00FC1CE8"/>
    <w:rsid w:val="00FC1D0E"/>
    <w:rsid w:val="00FC1DC5"/>
    <w:rsid w:val="00FC1EA7"/>
    <w:rsid w:val="00FC1F49"/>
    <w:rsid w:val="00FC1F63"/>
    <w:rsid w:val="00FC20A2"/>
    <w:rsid w:val="00FC20C2"/>
    <w:rsid w:val="00FC211B"/>
    <w:rsid w:val="00FC2192"/>
    <w:rsid w:val="00FC22C0"/>
    <w:rsid w:val="00FC22D7"/>
    <w:rsid w:val="00FC22F9"/>
    <w:rsid w:val="00FC2301"/>
    <w:rsid w:val="00FC266F"/>
    <w:rsid w:val="00FC26B5"/>
    <w:rsid w:val="00FC2790"/>
    <w:rsid w:val="00FC2848"/>
    <w:rsid w:val="00FC2931"/>
    <w:rsid w:val="00FC293F"/>
    <w:rsid w:val="00FC29A8"/>
    <w:rsid w:val="00FC2AB2"/>
    <w:rsid w:val="00FC2AF5"/>
    <w:rsid w:val="00FC2B1F"/>
    <w:rsid w:val="00FC2B58"/>
    <w:rsid w:val="00FC2D75"/>
    <w:rsid w:val="00FC2DB9"/>
    <w:rsid w:val="00FC2F48"/>
    <w:rsid w:val="00FC2F8F"/>
    <w:rsid w:val="00FC30B7"/>
    <w:rsid w:val="00FC318C"/>
    <w:rsid w:val="00FC3324"/>
    <w:rsid w:val="00FC3384"/>
    <w:rsid w:val="00FC3411"/>
    <w:rsid w:val="00FC342D"/>
    <w:rsid w:val="00FC3503"/>
    <w:rsid w:val="00FC35C4"/>
    <w:rsid w:val="00FC35D0"/>
    <w:rsid w:val="00FC36D4"/>
    <w:rsid w:val="00FC37BF"/>
    <w:rsid w:val="00FC3933"/>
    <w:rsid w:val="00FC3CEA"/>
    <w:rsid w:val="00FC3D59"/>
    <w:rsid w:val="00FC3D8C"/>
    <w:rsid w:val="00FC3F6F"/>
    <w:rsid w:val="00FC3F8B"/>
    <w:rsid w:val="00FC3F9D"/>
    <w:rsid w:val="00FC3FB5"/>
    <w:rsid w:val="00FC41E5"/>
    <w:rsid w:val="00FC4297"/>
    <w:rsid w:val="00FC4304"/>
    <w:rsid w:val="00FC448E"/>
    <w:rsid w:val="00FC4572"/>
    <w:rsid w:val="00FC47FC"/>
    <w:rsid w:val="00FC4AAF"/>
    <w:rsid w:val="00FC4C2C"/>
    <w:rsid w:val="00FC500E"/>
    <w:rsid w:val="00FC5017"/>
    <w:rsid w:val="00FC5101"/>
    <w:rsid w:val="00FC518B"/>
    <w:rsid w:val="00FC518E"/>
    <w:rsid w:val="00FC5276"/>
    <w:rsid w:val="00FC52AF"/>
    <w:rsid w:val="00FC5316"/>
    <w:rsid w:val="00FC532B"/>
    <w:rsid w:val="00FC534A"/>
    <w:rsid w:val="00FC53D7"/>
    <w:rsid w:val="00FC53F1"/>
    <w:rsid w:val="00FC544F"/>
    <w:rsid w:val="00FC552C"/>
    <w:rsid w:val="00FC55C8"/>
    <w:rsid w:val="00FC578B"/>
    <w:rsid w:val="00FC57D1"/>
    <w:rsid w:val="00FC58F0"/>
    <w:rsid w:val="00FC58F6"/>
    <w:rsid w:val="00FC59AC"/>
    <w:rsid w:val="00FC5A1F"/>
    <w:rsid w:val="00FC5A5D"/>
    <w:rsid w:val="00FC5B47"/>
    <w:rsid w:val="00FC5B92"/>
    <w:rsid w:val="00FC5BC0"/>
    <w:rsid w:val="00FC5BD8"/>
    <w:rsid w:val="00FC5C42"/>
    <w:rsid w:val="00FC5C61"/>
    <w:rsid w:val="00FC5C78"/>
    <w:rsid w:val="00FC5CA2"/>
    <w:rsid w:val="00FC5D19"/>
    <w:rsid w:val="00FC5FF8"/>
    <w:rsid w:val="00FC6002"/>
    <w:rsid w:val="00FC617C"/>
    <w:rsid w:val="00FC63B4"/>
    <w:rsid w:val="00FC652C"/>
    <w:rsid w:val="00FC671E"/>
    <w:rsid w:val="00FC6744"/>
    <w:rsid w:val="00FC67CE"/>
    <w:rsid w:val="00FC68F2"/>
    <w:rsid w:val="00FC6A43"/>
    <w:rsid w:val="00FC6B63"/>
    <w:rsid w:val="00FC6BA2"/>
    <w:rsid w:val="00FC6BED"/>
    <w:rsid w:val="00FC6C75"/>
    <w:rsid w:val="00FC6DD5"/>
    <w:rsid w:val="00FC6E8D"/>
    <w:rsid w:val="00FC7036"/>
    <w:rsid w:val="00FC7043"/>
    <w:rsid w:val="00FC70A4"/>
    <w:rsid w:val="00FC7186"/>
    <w:rsid w:val="00FC71B0"/>
    <w:rsid w:val="00FC74B4"/>
    <w:rsid w:val="00FC74EB"/>
    <w:rsid w:val="00FC75AF"/>
    <w:rsid w:val="00FC762A"/>
    <w:rsid w:val="00FC7660"/>
    <w:rsid w:val="00FC77F1"/>
    <w:rsid w:val="00FC7830"/>
    <w:rsid w:val="00FC78D3"/>
    <w:rsid w:val="00FC79CA"/>
    <w:rsid w:val="00FC7B12"/>
    <w:rsid w:val="00FC7DE0"/>
    <w:rsid w:val="00FC7F51"/>
    <w:rsid w:val="00FD0012"/>
    <w:rsid w:val="00FD0044"/>
    <w:rsid w:val="00FD00D6"/>
    <w:rsid w:val="00FD00FF"/>
    <w:rsid w:val="00FD0137"/>
    <w:rsid w:val="00FD01FF"/>
    <w:rsid w:val="00FD0231"/>
    <w:rsid w:val="00FD0285"/>
    <w:rsid w:val="00FD035A"/>
    <w:rsid w:val="00FD0463"/>
    <w:rsid w:val="00FD04C2"/>
    <w:rsid w:val="00FD0534"/>
    <w:rsid w:val="00FD05A2"/>
    <w:rsid w:val="00FD081B"/>
    <w:rsid w:val="00FD0A8B"/>
    <w:rsid w:val="00FD0CA8"/>
    <w:rsid w:val="00FD0D8D"/>
    <w:rsid w:val="00FD0D95"/>
    <w:rsid w:val="00FD0E4A"/>
    <w:rsid w:val="00FD0E7B"/>
    <w:rsid w:val="00FD0E83"/>
    <w:rsid w:val="00FD1068"/>
    <w:rsid w:val="00FD1433"/>
    <w:rsid w:val="00FD151C"/>
    <w:rsid w:val="00FD182F"/>
    <w:rsid w:val="00FD1836"/>
    <w:rsid w:val="00FD19D9"/>
    <w:rsid w:val="00FD1AC6"/>
    <w:rsid w:val="00FD1BFE"/>
    <w:rsid w:val="00FD1C50"/>
    <w:rsid w:val="00FD1D6E"/>
    <w:rsid w:val="00FD1E40"/>
    <w:rsid w:val="00FD1F73"/>
    <w:rsid w:val="00FD1FAE"/>
    <w:rsid w:val="00FD1FC3"/>
    <w:rsid w:val="00FD2014"/>
    <w:rsid w:val="00FD2074"/>
    <w:rsid w:val="00FD208F"/>
    <w:rsid w:val="00FD23FD"/>
    <w:rsid w:val="00FD2457"/>
    <w:rsid w:val="00FD2484"/>
    <w:rsid w:val="00FD249A"/>
    <w:rsid w:val="00FD24FF"/>
    <w:rsid w:val="00FD2527"/>
    <w:rsid w:val="00FD25FE"/>
    <w:rsid w:val="00FD2732"/>
    <w:rsid w:val="00FD27D4"/>
    <w:rsid w:val="00FD29D3"/>
    <w:rsid w:val="00FD29DC"/>
    <w:rsid w:val="00FD2A16"/>
    <w:rsid w:val="00FD2A72"/>
    <w:rsid w:val="00FD2A95"/>
    <w:rsid w:val="00FD2AE9"/>
    <w:rsid w:val="00FD2BCD"/>
    <w:rsid w:val="00FD2BD8"/>
    <w:rsid w:val="00FD2BDA"/>
    <w:rsid w:val="00FD2CF3"/>
    <w:rsid w:val="00FD2D36"/>
    <w:rsid w:val="00FD2D3B"/>
    <w:rsid w:val="00FD2D51"/>
    <w:rsid w:val="00FD2E66"/>
    <w:rsid w:val="00FD2F48"/>
    <w:rsid w:val="00FD2F7B"/>
    <w:rsid w:val="00FD2FAA"/>
    <w:rsid w:val="00FD3027"/>
    <w:rsid w:val="00FD30B3"/>
    <w:rsid w:val="00FD30E6"/>
    <w:rsid w:val="00FD338F"/>
    <w:rsid w:val="00FD33ED"/>
    <w:rsid w:val="00FD3480"/>
    <w:rsid w:val="00FD349E"/>
    <w:rsid w:val="00FD3523"/>
    <w:rsid w:val="00FD3650"/>
    <w:rsid w:val="00FD369B"/>
    <w:rsid w:val="00FD3905"/>
    <w:rsid w:val="00FD3929"/>
    <w:rsid w:val="00FD392D"/>
    <w:rsid w:val="00FD3964"/>
    <w:rsid w:val="00FD396C"/>
    <w:rsid w:val="00FD396E"/>
    <w:rsid w:val="00FD3976"/>
    <w:rsid w:val="00FD3C0B"/>
    <w:rsid w:val="00FD3E16"/>
    <w:rsid w:val="00FD3EB9"/>
    <w:rsid w:val="00FD3F06"/>
    <w:rsid w:val="00FD3F3C"/>
    <w:rsid w:val="00FD408C"/>
    <w:rsid w:val="00FD4118"/>
    <w:rsid w:val="00FD42FC"/>
    <w:rsid w:val="00FD4452"/>
    <w:rsid w:val="00FD455A"/>
    <w:rsid w:val="00FD4570"/>
    <w:rsid w:val="00FD45EE"/>
    <w:rsid w:val="00FD46BB"/>
    <w:rsid w:val="00FD46EC"/>
    <w:rsid w:val="00FD472A"/>
    <w:rsid w:val="00FD47AD"/>
    <w:rsid w:val="00FD47BF"/>
    <w:rsid w:val="00FD47D8"/>
    <w:rsid w:val="00FD47FD"/>
    <w:rsid w:val="00FD4ACA"/>
    <w:rsid w:val="00FD4D03"/>
    <w:rsid w:val="00FD4EEC"/>
    <w:rsid w:val="00FD4F94"/>
    <w:rsid w:val="00FD5055"/>
    <w:rsid w:val="00FD505F"/>
    <w:rsid w:val="00FD50FC"/>
    <w:rsid w:val="00FD52D0"/>
    <w:rsid w:val="00FD52DA"/>
    <w:rsid w:val="00FD5568"/>
    <w:rsid w:val="00FD5839"/>
    <w:rsid w:val="00FD5984"/>
    <w:rsid w:val="00FD59B5"/>
    <w:rsid w:val="00FD5C03"/>
    <w:rsid w:val="00FD5C23"/>
    <w:rsid w:val="00FD5DA9"/>
    <w:rsid w:val="00FD5E22"/>
    <w:rsid w:val="00FD5EDE"/>
    <w:rsid w:val="00FD5FD4"/>
    <w:rsid w:val="00FD60BF"/>
    <w:rsid w:val="00FD612C"/>
    <w:rsid w:val="00FD618C"/>
    <w:rsid w:val="00FD6206"/>
    <w:rsid w:val="00FD62A5"/>
    <w:rsid w:val="00FD635F"/>
    <w:rsid w:val="00FD64BF"/>
    <w:rsid w:val="00FD6559"/>
    <w:rsid w:val="00FD65D7"/>
    <w:rsid w:val="00FD670D"/>
    <w:rsid w:val="00FD6714"/>
    <w:rsid w:val="00FD6892"/>
    <w:rsid w:val="00FD69CD"/>
    <w:rsid w:val="00FD6A9F"/>
    <w:rsid w:val="00FD6B0F"/>
    <w:rsid w:val="00FD6C2F"/>
    <w:rsid w:val="00FD6C53"/>
    <w:rsid w:val="00FD6D55"/>
    <w:rsid w:val="00FD6D61"/>
    <w:rsid w:val="00FD6F7E"/>
    <w:rsid w:val="00FD70C8"/>
    <w:rsid w:val="00FD70E6"/>
    <w:rsid w:val="00FD716D"/>
    <w:rsid w:val="00FD72A3"/>
    <w:rsid w:val="00FD72BE"/>
    <w:rsid w:val="00FD7300"/>
    <w:rsid w:val="00FD737F"/>
    <w:rsid w:val="00FD741E"/>
    <w:rsid w:val="00FD7479"/>
    <w:rsid w:val="00FD7731"/>
    <w:rsid w:val="00FD7937"/>
    <w:rsid w:val="00FD7A42"/>
    <w:rsid w:val="00FD7A7D"/>
    <w:rsid w:val="00FD7AD6"/>
    <w:rsid w:val="00FD7AEF"/>
    <w:rsid w:val="00FD7B20"/>
    <w:rsid w:val="00FD7C61"/>
    <w:rsid w:val="00FD7C81"/>
    <w:rsid w:val="00FD7D26"/>
    <w:rsid w:val="00FD7DF1"/>
    <w:rsid w:val="00FD7DFA"/>
    <w:rsid w:val="00FD7DFD"/>
    <w:rsid w:val="00FD7E41"/>
    <w:rsid w:val="00FD7E8D"/>
    <w:rsid w:val="00FD7EAB"/>
    <w:rsid w:val="00FD7F3C"/>
    <w:rsid w:val="00FD7FDF"/>
    <w:rsid w:val="00FE009E"/>
    <w:rsid w:val="00FE0113"/>
    <w:rsid w:val="00FE0115"/>
    <w:rsid w:val="00FE0132"/>
    <w:rsid w:val="00FE01EC"/>
    <w:rsid w:val="00FE01FD"/>
    <w:rsid w:val="00FE0228"/>
    <w:rsid w:val="00FE02E1"/>
    <w:rsid w:val="00FE0675"/>
    <w:rsid w:val="00FE076C"/>
    <w:rsid w:val="00FE0787"/>
    <w:rsid w:val="00FE0878"/>
    <w:rsid w:val="00FE08D2"/>
    <w:rsid w:val="00FE0A00"/>
    <w:rsid w:val="00FE0A60"/>
    <w:rsid w:val="00FE0AAD"/>
    <w:rsid w:val="00FE0B37"/>
    <w:rsid w:val="00FE0C85"/>
    <w:rsid w:val="00FE0D8E"/>
    <w:rsid w:val="00FE0D95"/>
    <w:rsid w:val="00FE0E1A"/>
    <w:rsid w:val="00FE0FAF"/>
    <w:rsid w:val="00FE10CF"/>
    <w:rsid w:val="00FE119C"/>
    <w:rsid w:val="00FE1284"/>
    <w:rsid w:val="00FE12BA"/>
    <w:rsid w:val="00FE12E4"/>
    <w:rsid w:val="00FE13E4"/>
    <w:rsid w:val="00FE13F8"/>
    <w:rsid w:val="00FE1489"/>
    <w:rsid w:val="00FE14CC"/>
    <w:rsid w:val="00FE160A"/>
    <w:rsid w:val="00FE1767"/>
    <w:rsid w:val="00FE176F"/>
    <w:rsid w:val="00FE1790"/>
    <w:rsid w:val="00FE1911"/>
    <w:rsid w:val="00FE1920"/>
    <w:rsid w:val="00FE19B5"/>
    <w:rsid w:val="00FE1AC1"/>
    <w:rsid w:val="00FE1B22"/>
    <w:rsid w:val="00FE1C9E"/>
    <w:rsid w:val="00FE1CB4"/>
    <w:rsid w:val="00FE1CE2"/>
    <w:rsid w:val="00FE1E07"/>
    <w:rsid w:val="00FE1E16"/>
    <w:rsid w:val="00FE1F0D"/>
    <w:rsid w:val="00FE2039"/>
    <w:rsid w:val="00FE2093"/>
    <w:rsid w:val="00FE211F"/>
    <w:rsid w:val="00FE215D"/>
    <w:rsid w:val="00FE21D9"/>
    <w:rsid w:val="00FE230C"/>
    <w:rsid w:val="00FE2321"/>
    <w:rsid w:val="00FE2389"/>
    <w:rsid w:val="00FE23CB"/>
    <w:rsid w:val="00FE240D"/>
    <w:rsid w:val="00FE249F"/>
    <w:rsid w:val="00FE2591"/>
    <w:rsid w:val="00FE25BB"/>
    <w:rsid w:val="00FE26FD"/>
    <w:rsid w:val="00FE273E"/>
    <w:rsid w:val="00FE2746"/>
    <w:rsid w:val="00FE27D7"/>
    <w:rsid w:val="00FE27E6"/>
    <w:rsid w:val="00FE28AD"/>
    <w:rsid w:val="00FE28E3"/>
    <w:rsid w:val="00FE2909"/>
    <w:rsid w:val="00FE292C"/>
    <w:rsid w:val="00FE2AD9"/>
    <w:rsid w:val="00FE2B71"/>
    <w:rsid w:val="00FE2B82"/>
    <w:rsid w:val="00FE2C8D"/>
    <w:rsid w:val="00FE2D06"/>
    <w:rsid w:val="00FE2D63"/>
    <w:rsid w:val="00FE2E57"/>
    <w:rsid w:val="00FE2E6A"/>
    <w:rsid w:val="00FE2F3F"/>
    <w:rsid w:val="00FE3456"/>
    <w:rsid w:val="00FE34E0"/>
    <w:rsid w:val="00FE34F6"/>
    <w:rsid w:val="00FE35BC"/>
    <w:rsid w:val="00FE36F8"/>
    <w:rsid w:val="00FE37F2"/>
    <w:rsid w:val="00FE380A"/>
    <w:rsid w:val="00FE3934"/>
    <w:rsid w:val="00FE3959"/>
    <w:rsid w:val="00FE397F"/>
    <w:rsid w:val="00FE39AC"/>
    <w:rsid w:val="00FE3A6E"/>
    <w:rsid w:val="00FE3B74"/>
    <w:rsid w:val="00FE3BA7"/>
    <w:rsid w:val="00FE3CB1"/>
    <w:rsid w:val="00FE3D8D"/>
    <w:rsid w:val="00FE3D9E"/>
    <w:rsid w:val="00FE3DAD"/>
    <w:rsid w:val="00FE3EB1"/>
    <w:rsid w:val="00FE3FA0"/>
    <w:rsid w:val="00FE4036"/>
    <w:rsid w:val="00FE40F7"/>
    <w:rsid w:val="00FE422A"/>
    <w:rsid w:val="00FE4275"/>
    <w:rsid w:val="00FE42F7"/>
    <w:rsid w:val="00FE4315"/>
    <w:rsid w:val="00FE46F4"/>
    <w:rsid w:val="00FE48B9"/>
    <w:rsid w:val="00FE4A5E"/>
    <w:rsid w:val="00FE4C24"/>
    <w:rsid w:val="00FE4D1F"/>
    <w:rsid w:val="00FE4D88"/>
    <w:rsid w:val="00FE4DAC"/>
    <w:rsid w:val="00FE4F26"/>
    <w:rsid w:val="00FE4FBF"/>
    <w:rsid w:val="00FE50CD"/>
    <w:rsid w:val="00FE5238"/>
    <w:rsid w:val="00FE52D7"/>
    <w:rsid w:val="00FE5429"/>
    <w:rsid w:val="00FE548F"/>
    <w:rsid w:val="00FE5515"/>
    <w:rsid w:val="00FE5540"/>
    <w:rsid w:val="00FE5543"/>
    <w:rsid w:val="00FE5682"/>
    <w:rsid w:val="00FE576E"/>
    <w:rsid w:val="00FE594F"/>
    <w:rsid w:val="00FE59A3"/>
    <w:rsid w:val="00FE5A23"/>
    <w:rsid w:val="00FE5BF8"/>
    <w:rsid w:val="00FE5C32"/>
    <w:rsid w:val="00FE5D23"/>
    <w:rsid w:val="00FE5D58"/>
    <w:rsid w:val="00FE5DA8"/>
    <w:rsid w:val="00FE5EC1"/>
    <w:rsid w:val="00FE5F12"/>
    <w:rsid w:val="00FE5F75"/>
    <w:rsid w:val="00FE5F9A"/>
    <w:rsid w:val="00FE5FD2"/>
    <w:rsid w:val="00FE5FD7"/>
    <w:rsid w:val="00FE615E"/>
    <w:rsid w:val="00FE61CA"/>
    <w:rsid w:val="00FE61EB"/>
    <w:rsid w:val="00FE62AF"/>
    <w:rsid w:val="00FE62B2"/>
    <w:rsid w:val="00FE65C7"/>
    <w:rsid w:val="00FE65E2"/>
    <w:rsid w:val="00FE662A"/>
    <w:rsid w:val="00FE669F"/>
    <w:rsid w:val="00FE66A5"/>
    <w:rsid w:val="00FE66B4"/>
    <w:rsid w:val="00FE6789"/>
    <w:rsid w:val="00FE6A97"/>
    <w:rsid w:val="00FE6A9E"/>
    <w:rsid w:val="00FE6B2A"/>
    <w:rsid w:val="00FE6BB6"/>
    <w:rsid w:val="00FE6CDA"/>
    <w:rsid w:val="00FE6DC8"/>
    <w:rsid w:val="00FE6F39"/>
    <w:rsid w:val="00FE6FDB"/>
    <w:rsid w:val="00FE7175"/>
    <w:rsid w:val="00FE71B5"/>
    <w:rsid w:val="00FE71EB"/>
    <w:rsid w:val="00FE7289"/>
    <w:rsid w:val="00FE73DD"/>
    <w:rsid w:val="00FE741D"/>
    <w:rsid w:val="00FE7611"/>
    <w:rsid w:val="00FE7613"/>
    <w:rsid w:val="00FE7664"/>
    <w:rsid w:val="00FE783D"/>
    <w:rsid w:val="00FE7BFA"/>
    <w:rsid w:val="00FE7C93"/>
    <w:rsid w:val="00FE7CD9"/>
    <w:rsid w:val="00FE7D61"/>
    <w:rsid w:val="00FE7D75"/>
    <w:rsid w:val="00FE7DE5"/>
    <w:rsid w:val="00FE7EC8"/>
    <w:rsid w:val="00FE7F6B"/>
    <w:rsid w:val="00FF001A"/>
    <w:rsid w:val="00FF0061"/>
    <w:rsid w:val="00FF00B9"/>
    <w:rsid w:val="00FF0181"/>
    <w:rsid w:val="00FF01B2"/>
    <w:rsid w:val="00FF01F6"/>
    <w:rsid w:val="00FF0202"/>
    <w:rsid w:val="00FF021D"/>
    <w:rsid w:val="00FF029F"/>
    <w:rsid w:val="00FF035E"/>
    <w:rsid w:val="00FF03B1"/>
    <w:rsid w:val="00FF041F"/>
    <w:rsid w:val="00FF04D6"/>
    <w:rsid w:val="00FF0511"/>
    <w:rsid w:val="00FF060F"/>
    <w:rsid w:val="00FF06AE"/>
    <w:rsid w:val="00FF06BC"/>
    <w:rsid w:val="00FF0853"/>
    <w:rsid w:val="00FF08E7"/>
    <w:rsid w:val="00FF0910"/>
    <w:rsid w:val="00FF099E"/>
    <w:rsid w:val="00FF09D6"/>
    <w:rsid w:val="00FF0A09"/>
    <w:rsid w:val="00FF0AAB"/>
    <w:rsid w:val="00FF0C29"/>
    <w:rsid w:val="00FF0E08"/>
    <w:rsid w:val="00FF0E9F"/>
    <w:rsid w:val="00FF0EB6"/>
    <w:rsid w:val="00FF0ED9"/>
    <w:rsid w:val="00FF10C3"/>
    <w:rsid w:val="00FF10F5"/>
    <w:rsid w:val="00FF1167"/>
    <w:rsid w:val="00FF11B2"/>
    <w:rsid w:val="00FF1254"/>
    <w:rsid w:val="00FF134C"/>
    <w:rsid w:val="00FF13C1"/>
    <w:rsid w:val="00FF1448"/>
    <w:rsid w:val="00FF145C"/>
    <w:rsid w:val="00FF1625"/>
    <w:rsid w:val="00FF1842"/>
    <w:rsid w:val="00FF1920"/>
    <w:rsid w:val="00FF1A3B"/>
    <w:rsid w:val="00FF1AB0"/>
    <w:rsid w:val="00FF1AE3"/>
    <w:rsid w:val="00FF1B1D"/>
    <w:rsid w:val="00FF1B44"/>
    <w:rsid w:val="00FF1BAF"/>
    <w:rsid w:val="00FF1C6A"/>
    <w:rsid w:val="00FF1CC7"/>
    <w:rsid w:val="00FF1F4B"/>
    <w:rsid w:val="00FF2053"/>
    <w:rsid w:val="00FF20D1"/>
    <w:rsid w:val="00FF229C"/>
    <w:rsid w:val="00FF2360"/>
    <w:rsid w:val="00FF2470"/>
    <w:rsid w:val="00FF268B"/>
    <w:rsid w:val="00FF278D"/>
    <w:rsid w:val="00FF27B8"/>
    <w:rsid w:val="00FF27E5"/>
    <w:rsid w:val="00FF2802"/>
    <w:rsid w:val="00FF282C"/>
    <w:rsid w:val="00FF2926"/>
    <w:rsid w:val="00FF2942"/>
    <w:rsid w:val="00FF2A17"/>
    <w:rsid w:val="00FF2B48"/>
    <w:rsid w:val="00FF2BA1"/>
    <w:rsid w:val="00FF2C00"/>
    <w:rsid w:val="00FF2C17"/>
    <w:rsid w:val="00FF2DC4"/>
    <w:rsid w:val="00FF2E3D"/>
    <w:rsid w:val="00FF2F58"/>
    <w:rsid w:val="00FF2FCC"/>
    <w:rsid w:val="00FF3147"/>
    <w:rsid w:val="00FF31EE"/>
    <w:rsid w:val="00FF3266"/>
    <w:rsid w:val="00FF335D"/>
    <w:rsid w:val="00FF339D"/>
    <w:rsid w:val="00FF342B"/>
    <w:rsid w:val="00FF343F"/>
    <w:rsid w:val="00FF3445"/>
    <w:rsid w:val="00FF3490"/>
    <w:rsid w:val="00FF34FD"/>
    <w:rsid w:val="00FF3506"/>
    <w:rsid w:val="00FF3610"/>
    <w:rsid w:val="00FF3617"/>
    <w:rsid w:val="00FF380D"/>
    <w:rsid w:val="00FF3817"/>
    <w:rsid w:val="00FF3837"/>
    <w:rsid w:val="00FF3875"/>
    <w:rsid w:val="00FF389E"/>
    <w:rsid w:val="00FF3BFF"/>
    <w:rsid w:val="00FF3C2F"/>
    <w:rsid w:val="00FF3C68"/>
    <w:rsid w:val="00FF3DC8"/>
    <w:rsid w:val="00FF3E9C"/>
    <w:rsid w:val="00FF4032"/>
    <w:rsid w:val="00FF41CD"/>
    <w:rsid w:val="00FF41D8"/>
    <w:rsid w:val="00FF41DE"/>
    <w:rsid w:val="00FF42AC"/>
    <w:rsid w:val="00FF4522"/>
    <w:rsid w:val="00FF45C8"/>
    <w:rsid w:val="00FF46CD"/>
    <w:rsid w:val="00FF4729"/>
    <w:rsid w:val="00FF479A"/>
    <w:rsid w:val="00FF4808"/>
    <w:rsid w:val="00FF48E4"/>
    <w:rsid w:val="00FF491F"/>
    <w:rsid w:val="00FF4966"/>
    <w:rsid w:val="00FF497F"/>
    <w:rsid w:val="00FF49B6"/>
    <w:rsid w:val="00FF4B15"/>
    <w:rsid w:val="00FF4B3C"/>
    <w:rsid w:val="00FF4B6B"/>
    <w:rsid w:val="00FF4BF5"/>
    <w:rsid w:val="00FF4E2A"/>
    <w:rsid w:val="00FF4EE6"/>
    <w:rsid w:val="00FF4F27"/>
    <w:rsid w:val="00FF4F96"/>
    <w:rsid w:val="00FF4FC6"/>
    <w:rsid w:val="00FF4FD7"/>
    <w:rsid w:val="00FF5064"/>
    <w:rsid w:val="00FF5161"/>
    <w:rsid w:val="00FF5393"/>
    <w:rsid w:val="00FF53C3"/>
    <w:rsid w:val="00FF54E2"/>
    <w:rsid w:val="00FF55F7"/>
    <w:rsid w:val="00FF55FA"/>
    <w:rsid w:val="00FF5612"/>
    <w:rsid w:val="00FF561C"/>
    <w:rsid w:val="00FF5715"/>
    <w:rsid w:val="00FF5757"/>
    <w:rsid w:val="00FF578F"/>
    <w:rsid w:val="00FF5AB4"/>
    <w:rsid w:val="00FF5AE2"/>
    <w:rsid w:val="00FF5B13"/>
    <w:rsid w:val="00FF5BC0"/>
    <w:rsid w:val="00FF5BFC"/>
    <w:rsid w:val="00FF5C17"/>
    <w:rsid w:val="00FF5DED"/>
    <w:rsid w:val="00FF5EE7"/>
    <w:rsid w:val="00FF5EF6"/>
    <w:rsid w:val="00FF5EFF"/>
    <w:rsid w:val="00FF5F6E"/>
    <w:rsid w:val="00FF6084"/>
    <w:rsid w:val="00FF6111"/>
    <w:rsid w:val="00FF6219"/>
    <w:rsid w:val="00FF6254"/>
    <w:rsid w:val="00FF6294"/>
    <w:rsid w:val="00FF6325"/>
    <w:rsid w:val="00FF6367"/>
    <w:rsid w:val="00FF637C"/>
    <w:rsid w:val="00FF64DD"/>
    <w:rsid w:val="00FF676A"/>
    <w:rsid w:val="00FF67F9"/>
    <w:rsid w:val="00FF6839"/>
    <w:rsid w:val="00FF689C"/>
    <w:rsid w:val="00FF694E"/>
    <w:rsid w:val="00FF695E"/>
    <w:rsid w:val="00FF697C"/>
    <w:rsid w:val="00FF6B00"/>
    <w:rsid w:val="00FF6B23"/>
    <w:rsid w:val="00FF6BED"/>
    <w:rsid w:val="00FF6C80"/>
    <w:rsid w:val="00FF6EC5"/>
    <w:rsid w:val="00FF6ED5"/>
    <w:rsid w:val="00FF6F41"/>
    <w:rsid w:val="00FF6F63"/>
    <w:rsid w:val="00FF6F96"/>
    <w:rsid w:val="00FF6FAE"/>
    <w:rsid w:val="00FF7003"/>
    <w:rsid w:val="00FF700B"/>
    <w:rsid w:val="00FF715E"/>
    <w:rsid w:val="00FF7172"/>
    <w:rsid w:val="00FF7278"/>
    <w:rsid w:val="00FF73A9"/>
    <w:rsid w:val="00FF760A"/>
    <w:rsid w:val="00FF779A"/>
    <w:rsid w:val="00FF781E"/>
    <w:rsid w:val="00FF7ACB"/>
    <w:rsid w:val="00FF7ADD"/>
    <w:rsid w:val="00FF7BD6"/>
    <w:rsid w:val="00FF7DF2"/>
    <w:rsid w:val="00FF7DFD"/>
    <w:rsid w:val="00FF7E05"/>
    <w:rsid w:val="00FF7FA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65F7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277D"/>
    <w:pPr>
      <w:spacing w:after="0" w:line="240" w:lineRule="auto"/>
    </w:pPr>
    <w:rPr>
      <w:rFonts w:ascii="Times New Roman" w:hAnsi="Times New Roman" w:cs="Times New Roman"/>
      <w:sz w:val="24"/>
      <w:szCs w:val="24"/>
      <w:lang w:eastAsia="en-US"/>
    </w:rPr>
  </w:style>
  <w:style w:type="paragraph" w:styleId="Heading2">
    <w:name w:val="heading 2"/>
    <w:basedOn w:val="Normal"/>
    <w:link w:val="Heading2Char"/>
    <w:uiPriority w:val="9"/>
    <w:qFormat/>
    <w:rsid w:val="00F25E21"/>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216A"/>
    <w:pPr>
      <w:spacing w:after="200" w:line="276" w:lineRule="auto"/>
      <w:ind w:left="720"/>
      <w:contextualSpacing/>
    </w:pPr>
    <w:rPr>
      <w:rFonts w:asciiTheme="minorHAnsi" w:hAnsiTheme="minorHAnsi" w:cstheme="minorBidi"/>
      <w:sz w:val="22"/>
      <w:szCs w:val="22"/>
      <w:lang w:eastAsia="zh-TW"/>
    </w:rPr>
  </w:style>
  <w:style w:type="table" w:styleId="TableGrid">
    <w:name w:val="Table Grid"/>
    <w:basedOn w:val="TableNormal"/>
    <w:uiPriority w:val="59"/>
    <w:rsid w:val="00857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45599"/>
    <w:rPr>
      <w:color w:val="0000FF" w:themeColor="hyperlink"/>
      <w:u w:val="single"/>
    </w:rPr>
  </w:style>
  <w:style w:type="paragraph" w:styleId="BalloonText">
    <w:name w:val="Balloon Text"/>
    <w:basedOn w:val="Normal"/>
    <w:link w:val="BalloonTextChar"/>
    <w:uiPriority w:val="99"/>
    <w:semiHidden/>
    <w:unhideWhenUsed/>
    <w:rsid w:val="00C5247A"/>
    <w:rPr>
      <w:rFonts w:ascii="Tahoma" w:hAnsi="Tahoma" w:cs="Tahoma"/>
      <w:sz w:val="16"/>
      <w:szCs w:val="16"/>
      <w:lang w:eastAsia="zh-TW"/>
    </w:rPr>
  </w:style>
  <w:style w:type="character" w:customStyle="1" w:styleId="BalloonTextChar">
    <w:name w:val="Balloon Text Char"/>
    <w:basedOn w:val="DefaultParagraphFont"/>
    <w:link w:val="BalloonText"/>
    <w:uiPriority w:val="99"/>
    <w:semiHidden/>
    <w:rsid w:val="00C5247A"/>
    <w:rPr>
      <w:rFonts w:ascii="Tahoma" w:hAnsi="Tahoma" w:cs="Tahoma"/>
      <w:sz w:val="16"/>
      <w:szCs w:val="16"/>
    </w:rPr>
  </w:style>
  <w:style w:type="character" w:styleId="CommentReference">
    <w:name w:val="annotation reference"/>
    <w:basedOn w:val="DefaultParagraphFont"/>
    <w:uiPriority w:val="99"/>
    <w:semiHidden/>
    <w:unhideWhenUsed/>
    <w:rsid w:val="00D638DE"/>
    <w:rPr>
      <w:sz w:val="18"/>
      <w:szCs w:val="18"/>
    </w:rPr>
  </w:style>
  <w:style w:type="paragraph" w:styleId="CommentText">
    <w:name w:val="annotation text"/>
    <w:basedOn w:val="Normal"/>
    <w:link w:val="CommentTextChar"/>
    <w:uiPriority w:val="99"/>
    <w:semiHidden/>
    <w:unhideWhenUsed/>
    <w:rsid w:val="00D638DE"/>
    <w:pPr>
      <w:spacing w:after="200"/>
    </w:pPr>
    <w:rPr>
      <w:rFonts w:asciiTheme="minorHAnsi" w:hAnsiTheme="minorHAnsi" w:cstheme="minorBidi"/>
      <w:lang w:eastAsia="zh-TW"/>
    </w:rPr>
  </w:style>
  <w:style w:type="character" w:customStyle="1" w:styleId="CommentTextChar">
    <w:name w:val="Comment Text Char"/>
    <w:basedOn w:val="DefaultParagraphFont"/>
    <w:link w:val="CommentText"/>
    <w:uiPriority w:val="99"/>
    <w:semiHidden/>
    <w:rsid w:val="00D638DE"/>
    <w:rPr>
      <w:sz w:val="24"/>
      <w:szCs w:val="24"/>
    </w:rPr>
  </w:style>
  <w:style w:type="paragraph" w:styleId="CommentSubject">
    <w:name w:val="annotation subject"/>
    <w:basedOn w:val="CommentText"/>
    <w:next w:val="CommentText"/>
    <w:link w:val="CommentSubjectChar"/>
    <w:uiPriority w:val="99"/>
    <w:semiHidden/>
    <w:unhideWhenUsed/>
    <w:rsid w:val="00D638DE"/>
    <w:rPr>
      <w:b/>
      <w:bCs/>
      <w:sz w:val="20"/>
      <w:szCs w:val="20"/>
    </w:rPr>
  </w:style>
  <w:style w:type="character" w:customStyle="1" w:styleId="CommentSubjectChar">
    <w:name w:val="Comment Subject Char"/>
    <w:basedOn w:val="CommentTextChar"/>
    <w:link w:val="CommentSubject"/>
    <w:uiPriority w:val="99"/>
    <w:semiHidden/>
    <w:rsid w:val="00D638DE"/>
    <w:rPr>
      <w:b/>
      <w:bCs/>
      <w:sz w:val="20"/>
      <w:szCs w:val="20"/>
    </w:rPr>
  </w:style>
  <w:style w:type="paragraph" w:styleId="Header">
    <w:name w:val="header"/>
    <w:basedOn w:val="Normal"/>
    <w:link w:val="HeaderChar"/>
    <w:unhideWhenUsed/>
    <w:rsid w:val="00B66989"/>
    <w:pPr>
      <w:tabs>
        <w:tab w:val="center" w:pos="4680"/>
        <w:tab w:val="right" w:pos="9360"/>
      </w:tabs>
    </w:pPr>
    <w:rPr>
      <w:rFonts w:asciiTheme="minorHAnsi" w:hAnsiTheme="minorHAnsi" w:cstheme="minorBidi"/>
      <w:sz w:val="22"/>
      <w:szCs w:val="22"/>
      <w:lang w:eastAsia="zh-TW"/>
    </w:rPr>
  </w:style>
  <w:style w:type="character" w:customStyle="1" w:styleId="HeaderChar">
    <w:name w:val="Header Char"/>
    <w:basedOn w:val="DefaultParagraphFont"/>
    <w:link w:val="Header"/>
    <w:rsid w:val="00B66989"/>
  </w:style>
  <w:style w:type="paragraph" w:styleId="Footer">
    <w:name w:val="footer"/>
    <w:basedOn w:val="Normal"/>
    <w:link w:val="FooterChar"/>
    <w:unhideWhenUsed/>
    <w:rsid w:val="00B66989"/>
    <w:pPr>
      <w:tabs>
        <w:tab w:val="center" w:pos="4680"/>
        <w:tab w:val="right" w:pos="9360"/>
      </w:tabs>
    </w:pPr>
    <w:rPr>
      <w:rFonts w:asciiTheme="minorHAnsi" w:hAnsiTheme="minorHAnsi" w:cstheme="minorBidi"/>
      <w:sz w:val="22"/>
      <w:szCs w:val="22"/>
      <w:lang w:eastAsia="zh-TW"/>
    </w:rPr>
  </w:style>
  <w:style w:type="character" w:customStyle="1" w:styleId="FooterChar">
    <w:name w:val="Footer Char"/>
    <w:basedOn w:val="DefaultParagraphFont"/>
    <w:link w:val="Footer"/>
    <w:rsid w:val="00B66989"/>
  </w:style>
  <w:style w:type="paragraph" w:styleId="NormalWeb">
    <w:name w:val="Normal (Web)"/>
    <w:basedOn w:val="Normal"/>
    <w:uiPriority w:val="99"/>
    <w:unhideWhenUsed/>
    <w:rsid w:val="00153BF4"/>
    <w:pPr>
      <w:spacing w:before="100" w:beforeAutospacing="1" w:after="100" w:afterAutospacing="1"/>
    </w:pPr>
    <w:rPr>
      <w:rFonts w:eastAsia="Times New Roman"/>
    </w:rPr>
  </w:style>
  <w:style w:type="character" w:styleId="Strong">
    <w:name w:val="Strong"/>
    <w:basedOn w:val="DefaultParagraphFont"/>
    <w:uiPriority w:val="22"/>
    <w:qFormat/>
    <w:rsid w:val="00153BF4"/>
    <w:rPr>
      <w:b/>
      <w:bCs/>
    </w:rPr>
  </w:style>
  <w:style w:type="character" w:customStyle="1" w:styleId="apple-converted-space">
    <w:name w:val="apple-converted-space"/>
    <w:basedOn w:val="DefaultParagraphFont"/>
    <w:rsid w:val="00153BF4"/>
  </w:style>
  <w:style w:type="character" w:styleId="Emphasis">
    <w:name w:val="Emphasis"/>
    <w:basedOn w:val="DefaultParagraphFont"/>
    <w:uiPriority w:val="20"/>
    <w:qFormat/>
    <w:rsid w:val="00153BF4"/>
    <w:rPr>
      <w:i/>
      <w:iCs/>
    </w:rPr>
  </w:style>
  <w:style w:type="paragraph" w:styleId="Revision">
    <w:name w:val="Revision"/>
    <w:hidden/>
    <w:uiPriority w:val="99"/>
    <w:semiHidden/>
    <w:rsid w:val="00831E56"/>
    <w:pPr>
      <w:spacing w:after="0" w:line="240" w:lineRule="auto"/>
    </w:pPr>
  </w:style>
  <w:style w:type="character" w:styleId="PageNumber">
    <w:name w:val="page number"/>
    <w:basedOn w:val="DefaultParagraphFont"/>
    <w:uiPriority w:val="99"/>
    <w:semiHidden/>
    <w:unhideWhenUsed/>
    <w:rsid w:val="001F2950"/>
  </w:style>
  <w:style w:type="character" w:styleId="FollowedHyperlink">
    <w:name w:val="FollowedHyperlink"/>
    <w:basedOn w:val="DefaultParagraphFont"/>
    <w:uiPriority w:val="99"/>
    <w:semiHidden/>
    <w:unhideWhenUsed/>
    <w:rsid w:val="0061487C"/>
    <w:rPr>
      <w:color w:val="800080" w:themeColor="followedHyperlink"/>
      <w:u w:val="single"/>
    </w:rPr>
  </w:style>
  <w:style w:type="character" w:customStyle="1" w:styleId="unnamed1">
    <w:name w:val="unnamed1"/>
    <w:basedOn w:val="DefaultParagraphFont"/>
    <w:rsid w:val="00F2392E"/>
  </w:style>
  <w:style w:type="paragraph" w:styleId="Bibliography">
    <w:name w:val="Bibliography"/>
    <w:basedOn w:val="Normal"/>
    <w:next w:val="Normal"/>
    <w:uiPriority w:val="37"/>
    <w:unhideWhenUsed/>
    <w:rsid w:val="00BC7800"/>
    <w:pPr>
      <w:tabs>
        <w:tab w:val="left" w:pos="260"/>
      </w:tabs>
      <w:spacing w:after="240"/>
    </w:pPr>
  </w:style>
  <w:style w:type="character" w:styleId="PlaceholderText">
    <w:name w:val="Placeholder Text"/>
    <w:basedOn w:val="DefaultParagraphFont"/>
    <w:uiPriority w:val="99"/>
    <w:semiHidden/>
    <w:rsid w:val="00EC6294"/>
    <w:rPr>
      <w:color w:val="808080"/>
    </w:rPr>
  </w:style>
  <w:style w:type="character" w:customStyle="1" w:styleId="UnresolvedMention1">
    <w:name w:val="Unresolved Mention1"/>
    <w:basedOn w:val="DefaultParagraphFont"/>
    <w:uiPriority w:val="99"/>
    <w:rsid w:val="00E71E27"/>
    <w:rPr>
      <w:color w:val="605E5C"/>
      <w:shd w:val="clear" w:color="auto" w:fill="E1DFDD"/>
    </w:rPr>
  </w:style>
  <w:style w:type="character" w:customStyle="1" w:styleId="UnresolvedMention2">
    <w:name w:val="Unresolved Mention2"/>
    <w:basedOn w:val="DefaultParagraphFont"/>
    <w:uiPriority w:val="99"/>
    <w:rsid w:val="00553B95"/>
    <w:rPr>
      <w:color w:val="605E5C"/>
      <w:shd w:val="clear" w:color="auto" w:fill="E1DFDD"/>
    </w:rPr>
  </w:style>
  <w:style w:type="paragraph" w:styleId="NoSpacing">
    <w:name w:val="No Spacing"/>
    <w:basedOn w:val="Normal"/>
    <w:uiPriority w:val="1"/>
    <w:qFormat/>
    <w:rsid w:val="008D6066"/>
    <w:pPr>
      <w:spacing w:before="100" w:beforeAutospacing="1" w:after="100" w:afterAutospacing="1"/>
    </w:pPr>
  </w:style>
  <w:style w:type="character" w:customStyle="1" w:styleId="UnresolvedMention3">
    <w:name w:val="Unresolved Mention3"/>
    <w:basedOn w:val="DefaultParagraphFont"/>
    <w:uiPriority w:val="99"/>
    <w:rsid w:val="00094D34"/>
    <w:rPr>
      <w:color w:val="605E5C"/>
      <w:shd w:val="clear" w:color="auto" w:fill="E1DFDD"/>
    </w:rPr>
  </w:style>
  <w:style w:type="character" w:customStyle="1" w:styleId="UnresolvedMention4">
    <w:name w:val="Unresolved Mention4"/>
    <w:basedOn w:val="DefaultParagraphFont"/>
    <w:uiPriority w:val="99"/>
    <w:rsid w:val="008115DA"/>
    <w:rPr>
      <w:color w:val="605E5C"/>
      <w:shd w:val="clear" w:color="auto" w:fill="E1DFDD"/>
    </w:rPr>
  </w:style>
  <w:style w:type="character" w:customStyle="1" w:styleId="UnresolvedMention5">
    <w:name w:val="Unresolved Mention5"/>
    <w:basedOn w:val="DefaultParagraphFont"/>
    <w:uiPriority w:val="99"/>
    <w:rsid w:val="00DA09A0"/>
    <w:rPr>
      <w:color w:val="605E5C"/>
      <w:shd w:val="clear" w:color="auto" w:fill="E1DFDD"/>
    </w:rPr>
  </w:style>
  <w:style w:type="character" w:customStyle="1" w:styleId="Heading2Char">
    <w:name w:val="Heading 2 Char"/>
    <w:basedOn w:val="DefaultParagraphFont"/>
    <w:link w:val="Heading2"/>
    <w:uiPriority w:val="9"/>
    <w:rsid w:val="00F25E21"/>
    <w:rPr>
      <w:rFonts w:ascii="Times New Roman" w:hAnsi="Times New Roman" w:cs="Times New Roman"/>
      <w:b/>
      <w:bCs/>
      <w:sz w:val="36"/>
      <w:szCs w:val="36"/>
      <w:lang w:eastAsia="en-US"/>
    </w:rPr>
  </w:style>
  <w:style w:type="character" w:customStyle="1" w:styleId="UnresolvedMention6">
    <w:name w:val="Unresolved Mention6"/>
    <w:basedOn w:val="DefaultParagraphFont"/>
    <w:uiPriority w:val="99"/>
    <w:rsid w:val="00921BA9"/>
    <w:rPr>
      <w:color w:val="605E5C"/>
      <w:shd w:val="clear" w:color="auto" w:fill="E1DFDD"/>
    </w:rPr>
  </w:style>
  <w:style w:type="character" w:customStyle="1" w:styleId="UnresolvedMention7">
    <w:name w:val="Unresolved Mention7"/>
    <w:basedOn w:val="DefaultParagraphFont"/>
    <w:uiPriority w:val="99"/>
    <w:rsid w:val="000F295D"/>
    <w:rPr>
      <w:color w:val="605E5C"/>
      <w:shd w:val="clear" w:color="auto" w:fill="E1DFDD"/>
    </w:rPr>
  </w:style>
  <w:style w:type="character" w:customStyle="1" w:styleId="UnresolvedMention8">
    <w:name w:val="Unresolved Mention8"/>
    <w:basedOn w:val="DefaultParagraphFont"/>
    <w:uiPriority w:val="99"/>
    <w:rsid w:val="002F6F82"/>
    <w:rPr>
      <w:color w:val="605E5C"/>
      <w:shd w:val="clear" w:color="auto" w:fill="E1DFDD"/>
    </w:rPr>
  </w:style>
  <w:style w:type="character" w:customStyle="1" w:styleId="UnresolvedMention9">
    <w:name w:val="Unresolved Mention9"/>
    <w:basedOn w:val="DefaultParagraphFont"/>
    <w:uiPriority w:val="99"/>
    <w:semiHidden/>
    <w:unhideWhenUsed/>
    <w:rsid w:val="002E27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66089">
      <w:bodyDiv w:val="1"/>
      <w:marLeft w:val="0"/>
      <w:marRight w:val="0"/>
      <w:marTop w:val="0"/>
      <w:marBottom w:val="0"/>
      <w:divBdr>
        <w:top w:val="none" w:sz="0" w:space="0" w:color="auto"/>
        <w:left w:val="none" w:sz="0" w:space="0" w:color="auto"/>
        <w:bottom w:val="none" w:sz="0" w:space="0" w:color="auto"/>
        <w:right w:val="none" w:sz="0" w:space="0" w:color="auto"/>
      </w:divBdr>
    </w:div>
    <w:div w:id="17392380">
      <w:bodyDiv w:val="1"/>
      <w:marLeft w:val="0"/>
      <w:marRight w:val="0"/>
      <w:marTop w:val="0"/>
      <w:marBottom w:val="0"/>
      <w:divBdr>
        <w:top w:val="none" w:sz="0" w:space="0" w:color="auto"/>
        <w:left w:val="none" w:sz="0" w:space="0" w:color="auto"/>
        <w:bottom w:val="none" w:sz="0" w:space="0" w:color="auto"/>
        <w:right w:val="none" w:sz="0" w:space="0" w:color="auto"/>
      </w:divBdr>
    </w:div>
    <w:div w:id="19866129">
      <w:bodyDiv w:val="1"/>
      <w:marLeft w:val="0"/>
      <w:marRight w:val="0"/>
      <w:marTop w:val="0"/>
      <w:marBottom w:val="0"/>
      <w:divBdr>
        <w:top w:val="none" w:sz="0" w:space="0" w:color="auto"/>
        <w:left w:val="none" w:sz="0" w:space="0" w:color="auto"/>
        <w:bottom w:val="none" w:sz="0" w:space="0" w:color="auto"/>
        <w:right w:val="none" w:sz="0" w:space="0" w:color="auto"/>
      </w:divBdr>
    </w:div>
    <w:div w:id="24839440">
      <w:bodyDiv w:val="1"/>
      <w:marLeft w:val="0"/>
      <w:marRight w:val="0"/>
      <w:marTop w:val="0"/>
      <w:marBottom w:val="0"/>
      <w:divBdr>
        <w:top w:val="none" w:sz="0" w:space="0" w:color="auto"/>
        <w:left w:val="none" w:sz="0" w:space="0" w:color="auto"/>
        <w:bottom w:val="none" w:sz="0" w:space="0" w:color="auto"/>
        <w:right w:val="none" w:sz="0" w:space="0" w:color="auto"/>
      </w:divBdr>
    </w:div>
    <w:div w:id="27605335">
      <w:bodyDiv w:val="1"/>
      <w:marLeft w:val="0"/>
      <w:marRight w:val="0"/>
      <w:marTop w:val="0"/>
      <w:marBottom w:val="0"/>
      <w:divBdr>
        <w:top w:val="none" w:sz="0" w:space="0" w:color="auto"/>
        <w:left w:val="none" w:sz="0" w:space="0" w:color="auto"/>
        <w:bottom w:val="none" w:sz="0" w:space="0" w:color="auto"/>
        <w:right w:val="none" w:sz="0" w:space="0" w:color="auto"/>
      </w:divBdr>
    </w:div>
    <w:div w:id="28993088">
      <w:bodyDiv w:val="1"/>
      <w:marLeft w:val="0"/>
      <w:marRight w:val="0"/>
      <w:marTop w:val="0"/>
      <w:marBottom w:val="0"/>
      <w:divBdr>
        <w:top w:val="none" w:sz="0" w:space="0" w:color="auto"/>
        <w:left w:val="none" w:sz="0" w:space="0" w:color="auto"/>
        <w:bottom w:val="none" w:sz="0" w:space="0" w:color="auto"/>
        <w:right w:val="none" w:sz="0" w:space="0" w:color="auto"/>
      </w:divBdr>
      <w:divsChild>
        <w:div w:id="681400853">
          <w:marLeft w:val="0"/>
          <w:marRight w:val="0"/>
          <w:marTop w:val="0"/>
          <w:marBottom w:val="0"/>
          <w:divBdr>
            <w:top w:val="none" w:sz="0" w:space="0" w:color="auto"/>
            <w:left w:val="none" w:sz="0" w:space="0" w:color="auto"/>
            <w:bottom w:val="none" w:sz="0" w:space="0" w:color="auto"/>
            <w:right w:val="none" w:sz="0" w:space="0" w:color="auto"/>
          </w:divBdr>
          <w:divsChild>
            <w:div w:id="1988850280">
              <w:marLeft w:val="0"/>
              <w:marRight w:val="0"/>
              <w:marTop w:val="0"/>
              <w:marBottom w:val="0"/>
              <w:divBdr>
                <w:top w:val="none" w:sz="0" w:space="0" w:color="auto"/>
                <w:left w:val="none" w:sz="0" w:space="0" w:color="auto"/>
                <w:bottom w:val="none" w:sz="0" w:space="0" w:color="auto"/>
                <w:right w:val="none" w:sz="0" w:space="0" w:color="auto"/>
              </w:divBdr>
              <w:divsChild>
                <w:div w:id="147903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91644">
      <w:bodyDiv w:val="1"/>
      <w:marLeft w:val="0"/>
      <w:marRight w:val="0"/>
      <w:marTop w:val="0"/>
      <w:marBottom w:val="0"/>
      <w:divBdr>
        <w:top w:val="none" w:sz="0" w:space="0" w:color="auto"/>
        <w:left w:val="none" w:sz="0" w:space="0" w:color="auto"/>
        <w:bottom w:val="none" w:sz="0" w:space="0" w:color="auto"/>
        <w:right w:val="none" w:sz="0" w:space="0" w:color="auto"/>
      </w:divBdr>
    </w:div>
    <w:div w:id="35397363">
      <w:bodyDiv w:val="1"/>
      <w:marLeft w:val="0"/>
      <w:marRight w:val="0"/>
      <w:marTop w:val="0"/>
      <w:marBottom w:val="0"/>
      <w:divBdr>
        <w:top w:val="none" w:sz="0" w:space="0" w:color="auto"/>
        <w:left w:val="none" w:sz="0" w:space="0" w:color="auto"/>
        <w:bottom w:val="none" w:sz="0" w:space="0" w:color="auto"/>
        <w:right w:val="none" w:sz="0" w:space="0" w:color="auto"/>
      </w:divBdr>
    </w:div>
    <w:div w:id="39869851">
      <w:bodyDiv w:val="1"/>
      <w:marLeft w:val="0"/>
      <w:marRight w:val="0"/>
      <w:marTop w:val="0"/>
      <w:marBottom w:val="0"/>
      <w:divBdr>
        <w:top w:val="none" w:sz="0" w:space="0" w:color="auto"/>
        <w:left w:val="none" w:sz="0" w:space="0" w:color="auto"/>
        <w:bottom w:val="none" w:sz="0" w:space="0" w:color="auto"/>
        <w:right w:val="none" w:sz="0" w:space="0" w:color="auto"/>
      </w:divBdr>
      <w:divsChild>
        <w:div w:id="197085550">
          <w:marLeft w:val="0"/>
          <w:marRight w:val="0"/>
          <w:marTop w:val="0"/>
          <w:marBottom w:val="0"/>
          <w:divBdr>
            <w:top w:val="none" w:sz="0" w:space="0" w:color="auto"/>
            <w:left w:val="none" w:sz="0" w:space="0" w:color="auto"/>
            <w:bottom w:val="none" w:sz="0" w:space="0" w:color="auto"/>
            <w:right w:val="none" w:sz="0" w:space="0" w:color="auto"/>
          </w:divBdr>
        </w:div>
        <w:div w:id="628322362">
          <w:marLeft w:val="0"/>
          <w:marRight w:val="0"/>
          <w:marTop w:val="0"/>
          <w:marBottom w:val="0"/>
          <w:divBdr>
            <w:top w:val="none" w:sz="0" w:space="0" w:color="auto"/>
            <w:left w:val="none" w:sz="0" w:space="0" w:color="auto"/>
            <w:bottom w:val="none" w:sz="0" w:space="0" w:color="auto"/>
            <w:right w:val="none" w:sz="0" w:space="0" w:color="auto"/>
          </w:divBdr>
        </w:div>
        <w:div w:id="373235651">
          <w:marLeft w:val="0"/>
          <w:marRight w:val="0"/>
          <w:marTop w:val="0"/>
          <w:marBottom w:val="0"/>
          <w:divBdr>
            <w:top w:val="none" w:sz="0" w:space="0" w:color="auto"/>
            <w:left w:val="none" w:sz="0" w:space="0" w:color="auto"/>
            <w:bottom w:val="none" w:sz="0" w:space="0" w:color="auto"/>
            <w:right w:val="none" w:sz="0" w:space="0" w:color="auto"/>
          </w:divBdr>
        </w:div>
        <w:div w:id="174619308">
          <w:marLeft w:val="0"/>
          <w:marRight w:val="0"/>
          <w:marTop w:val="0"/>
          <w:marBottom w:val="0"/>
          <w:divBdr>
            <w:top w:val="none" w:sz="0" w:space="0" w:color="auto"/>
            <w:left w:val="none" w:sz="0" w:space="0" w:color="auto"/>
            <w:bottom w:val="none" w:sz="0" w:space="0" w:color="auto"/>
            <w:right w:val="none" w:sz="0" w:space="0" w:color="auto"/>
          </w:divBdr>
        </w:div>
        <w:div w:id="1332097358">
          <w:marLeft w:val="0"/>
          <w:marRight w:val="0"/>
          <w:marTop w:val="0"/>
          <w:marBottom w:val="0"/>
          <w:divBdr>
            <w:top w:val="none" w:sz="0" w:space="0" w:color="auto"/>
            <w:left w:val="none" w:sz="0" w:space="0" w:color="auto"/>
            <w:bottom w:val="none" w:sz="0" w:space="0" w:color="auto"/>
            <w:right w:val="none" w:sz="0" w:space="0" w:color="auto"/>
          </w:divBdr>
        </w:div>
        <w:div w:id="592276035">
          <w:marLeft w:val="0"/>
          <w:marRight w:val="0"/>
          <w:marTop w:val="0"/>
          <w:marBottom w:val="0"/>
          <w:divBdr>
            <w:top w:val="none" w:sz="0" w:space="0" w:color="auto"/>
            <w:left w:val="none" w:sz="0" w:space="0" w:color="auto"/>
            <w:bottom w:val="none" w:sz="0" w:space="0" w:color="auto"/>
            <w:right w:val="none" w:sz="0" w:space="0" w:color="auto"/>
          </w:divBdr>
        </w:div>
        <w:div w:id="1089623801">
          <w:marLeft w:val="0"/>
          <w:marRight w:val="0"/>
          <w:marTop w:val="0"/>
          <w:marBottom w:val="0"/>
          <w:divBdr>
            <w:top w:val="none" w:sz="0" w:space="0" w:color="auto"/>
            <w:left w:val="none" w:sz="0" w:space="0" w:color="auto"/>
            <w:bottom w:val="none" w:sz="0" w:space="0" w:color="auto"/>
            <w:right w:val="none" w:sz="0" w:space="0" w:color="auto"/>
          </w:divBdr>
        </w:div>
        <w:div w:id="1022366880">
          <w:marLeft w:val="0"/>
          <w:marRight w:val="0"/>
          <w:marTop w:val="0"/>
          <w:marBottom w:val="0"/>
          <w:divBdr>
            <w:top w:val="none" w:sz="0" w:space="0" w:color="auto"/>
            <w:left w:val="none" w:sz="0" w:space="0" w:color="auto"/>
            <w:bottom w:val="none" w:sz="0" w:space="0" w:color="auto"/>
            <w:right w:val="none" w:sz="0" w:space="0" w:color="auto"/>
          </w:divBdr>
        </w:div>
        <w:div w:id="1296790135">
          <w:marLeft w:val="0"/>
          <w:marRight w:val="0"/>
          <w:marTop w:val="0"/>
          <w:marBottom w:val="0"/>
          <w:divBdr>
            <w:top w:val="none" w:sz="0" w:space="0" w:color="auto"/>
            <w:left w:val="none" w:sz="0" w:space="0" w:color="auto"/>
            <w:bottom w:val="none" w:sz="0" w:space="0" w:color="auto"/>
            <w:right w:val="none" w:sz="0" w:space="0" w:color="auto"/>
          </w:divBdr>
        </w:div>
        <w:div w:id="1497526305">
          <w:marLeft w:val="0"/>
          <w:marRight w:val="0"/>
          <w:marTop w:val="0"/>
          <w:marBottom w:val="0"/>
          <w:divBdr>
            <w:top w:val="none" w:sz="0" w:space="0" w:color="auto"/>
            <w:left w:val="none" w:sz="0" w:space="0" w:color="auto"/>
            <w:bottom w:val="none" w:sz="0" w:space="0" w:color="auto"/>
            <w:right w:val="none" w:sz="0" w:space="0" w:color="auto"/>
          </w:divBdr>
        </w:div>
        <w:div w:id="1464738959">
          <w:marLeft w:val="0"/>
          <w:marRight w:val="0"/>
          <w:marTop w:val="0"/>
          <w:marBottom w:val="0"/>
          <w:divBdr>
            <w:top w:val="none" w:sz="0" w:space="0" w:color="auto"/>
            <w:left w:val="none" w:sz="0" w:space="0" w:color="auto"/>
            <w:bottom w:val="none" w:sz="0" w:space="0" w:color="auto"/>
            <w:right w:val="none" w:sz="0" w:space="0" w:color="auto"/>
          </w:divBdr>
        </w:div>
        <w:div w:id="389229354">
          <w:marLeft w:val="0"/>
          <w:marRight w:val="0"/>
          <w:marTop w:val="0"/>
          <w:marBottom w:val="0"/>
          <w:divBdr>
            <w:top w:val="none" w:sz="0" w:space="0" w:color="auto"/>
            <w:left w:val="none" w:sz="0" w:space="0" w:color="auto"/>
            <w:bottom w:val="none" w:sz="0" w:space="0" w:color="auto"/>
            <w:right w:val="none" w:sz="0" w:space="0" w:color="auto"/>
          </w:divBdr>
        </w:div>
        <w:div w:id="150021461">
          <w:marLeft w:val="0"/>
          <w:marRight w:val="0"/>
          <w:marTop w:val="0"/>
          <w:marBottom w:val="0"/>
          <w:divBdr>
            <w:top w:val="none" w:sz="0" w:space="0" w:color="auto"/>
            <w:left w:val="none" w:sz="0" w:space="0" w:color="auto"/>
            <w:bottom w:val="none" w:sz="0" w:space="0" w:color="auto"/>
            <w:right w:val="none" w:sz="0" w:space="0" w:color="auto"/>
          </w:divBdr>
        </w:div>
        <w:div w:id="1287469590">
          <w:marLeft w:val="0"/>
          <w:marRight w:val="0"/>
          <w:marTop w:val="0"/>
          <w:marBottom w:val="0"/>
          <w:divBdr>
            <w:top w:val="none" w:sz="0" w:space="0" w:color="auto"/>
            <w:left w:val="none" w:sz="0" w:space="0" w:color="auto"/>
            <w:bottom w:val="none" w:sz="0" w:space="0" w:color="auto"/>
            <w:right w:val="none" w:sz="0" w:space="0" w:color="auto"/>
          </w:divBdr>
        </w:div>
        <w:div w:id="22288563">
          <w:marLeft w:val="0"/>
          <w:marRight w:val="0"/>
          <w:marTop w:val="0"/>
          <w:marBottom w:val="0"/>
          <w:divBdr>
            <w:top w:val="none" w:sz="0" w:space="0" w:color="auto"/>
            <w:left w:val="none" w:sz="0" w:space="0" w:color="auto"/>
            <w:bottom w:val="none" w:sz="0" w:space="0" w:color="auto"/>
            <w:right w:val="none" w:sz="0" w:space="0" w:color="auto"/>
          </w:divBdr>
        </w:div>
        <w:div w:id="443186975">
          <w:marLeft w:val="0"/>
          <w:marRight w:val="0"/>
          <w:marTop w:val="0"/>
          <w:marBottom w:val="0"/>
          <w:divBdr>
            <w:top w:val="none" w:sz="0" w:space="0" w:color="auto"/>
            <w:left w:val="none" w:sz="0" w:space="0" w:color="auto"/>
            <w:bottom w:val="none" w:sz="0" w:space="0" w:color="auto"/>
            <w:right w:val="none" w:sz="0" w:space="0" w:color="auto"/>
          </w:divBdr>
        </w:div>
        <w:div w:id="100877744">
          <w:marLeft w:val="0"/>
          <w:marRight w:val="0"/>
          <w:marTop w:val="0"/>
          <w:marBottom w:val="0"/>
          <w:divBdr>
            <w:top w:val="none" w:sz="0" w:space="0" w:color="auto"/>
            <w:left w:val="none" w:sz="0" w:space="0" w:color="auto"/>
            <w:bottom w:val="none" w:sz="0" w:space="0" w:color="auto"/>
            <w:right w:val="none" w:sz="0" w:space="0" w:color="auto"/>
          </w:divBdr>
        </w:div>
        <w:div w:id="268466296">
          <w:marLeft w:val="0"/>
          <w:marRight w:val="0"/>
          <w:marTop w:val="0"/>
          <w:marBottom w:val="0"/>
          <w:divBdr>
            <w:top w:val="none" w:sz="0" w:space="0" w:color="auto"/>
            <w:left w:val="none" w:sz="0" w:space="0" w:color="auto"/>
            <w:bottom w:val="none" w:sz="0" w:space="0" w:color="auto"/>
            <w:right w:val="none" w:sz="0" w:space="0" w:color="auto"/>
          </w:divBdr>
        </w:div>
        <w:div w:id="967205667">
          <w:marLeft w:val="0"/>
          <w:marRight w:val="0"/>
          <w:marTop w:val="0"/>
          <w:marBottom w:val="0"/>
          <w:divBdr>
            <w:top w:val="none" w:sz="0" w:space="0" w:color="auto"/>
            <w:left w:val="none" w:sz="0" w:space="0" w:color="auto"/>
            <w:bottom w:val="none" w:sz="0" w:space="0" w:color="auto"/>
            <w:right w:val="none" w:sz="0" w:space="0" w:color="auto"/>
          </w:divBdr>
        </w:div>
        <w:div w:id="1242300935">
          <w:marLeft w:val="0"/>
          <w:marRight w:val="0"/>
          <w:marTop w:val="0"/>
          <w:marBottom w:val="0"/>
          <w:divBdr>
            <w:top w:val="none" w:sz="0" w:space="0" w:color="auto"/>
            <w:left w:val="none" w:sz="0" w:space="0" w:color="auto"/>
            <w:bottom w:val="none" w:sz="0" w:space="0" w:color="auto"/>
            <w:right w:val="none" w:sz="0" w:space="0" w:color="auto"/>
          </w:divBdr>
        </w:div>
        <w:div w:id="1574586127">
          <w:marLeft w:val="0"/>
          <w:marRight w:val="0"/>
          <w:marTop w:val="0"/>
          <w:marBottom w:val="0"/>
          <w:divBdr>
            <w:top w:val="none" w:sz="0" w:space="0" w:color="auto"/>
            <w:left w:val="none" w:sz="0" w:space="0" w:color="auto"/>
            <w:bottom w:val="none" w:sz="0" w:space="0" w:color="auto"/>
            <w:right w:val="none" w:sz="0" w:space="0" w:color="auto"/>
          </w:divBdr>
        </w:div>
        <w:div w:id="938218624">
          <w:marLeft w:val="0"/>
          <w:marRight w:val="0"/>
          <w:marTop w:val="0"/>
          <w:marBottom w:val="0"/>
          <w:divBdr>
            <w:top w:val="none" w:sz="0" w:space="0" w:color="auto"/>
            <w:left w:val="none" w:sz="0" w:space="0" w:color="auto"/>
            <w:bottom w:val="none" w:sz="0" w:space="0" w:color="auto"/>
            <w:right w:val="none" w:sz="0" w:space="0" w:color="auto"/>
          </w:divBdr>
        </w:div>
        <w:div w:id="2115444499">
          <w:marLeft w:val="0"/>
          <w:marRight w:val="0"/>
          <w:marTop w:val="0"/>
          <w:marBottom w:val="0"/>
          <w:divBdr>
            <w:top w:val="none" w:sz="0" w:space="0" w:color="auto"/>
            <w:left w:val="none" w:sz="0" w:space="0" w:color="auto"/>
            <w:bottom w:val="none" w:sz="0" w:space="0" w:color="auto"/>
            <w:right w:val="none" w:sz="0" w:space="0" w:color="auto"/>
          </w:divBdr>
        </w:div>
        <w:div w:id="727606156">
          <w:marLeft w:val="0"/>
          <w:marRight w:val="0"/>
          <w:marTop w:val="0"/>
          <w:marBottom w:val="0"/>
          <w:divBdr>
            <w:top w:val="none" w:sz="0" w:space="0" w:color="auto"/>
            <w:left w:val="none" w:sz="0" w:space="0" w:color="auto"/>
            <w:bottom w:val="none" w:sz="0" w:space="0" w:color="auto"/>
            <w:right w:val="none" w:sz="0" w:space="0" w:color="auto"/>
          </w:divBdr>
        </w:div>
        <w:div w:id="566962173">
          <w:marLeft w:val="0"/>
          <w:marRight w:val="0"/>
          <w:marTop w:val="0"/>
          <w:marBottom w:val="0"/>
          <w:divBdr>
            <w:top w:val="none" w:sz="0" w:space="0" w:color="auto"/>
            <w:left w:val="none" w:sz="0" w:space="0" w:color="auto"/>
            <w:bottom w:val="none" w:sz="0" w:space="0" w:color="auto"/>
            <w:right w:val="none" w:sz="0" w:space="0" w:color="auto"/>
          </w:divBdr>
        </w:div>
        <w:div w:id="845559213">
          <w:marLeft w:val="0"/>
          <w:marRight w:val="0"/>
          <w:marTop w:val="0"/>
          <w:marBottom w:val="0"/>
          <w:divBdr>
            <w:top w:val="none" w:sz="0" w:space="0" w:color="auto"/>
            <w:left w:val="none" w:sz="0" w:space="0" w:color="auto"/>
            <w:bottom w:val="none" w:sz="0" w:space="0" w:color="auto"/>
            <w:right w:val="none" w:sz="0" w:space="0" w:color="auto"/>
          </w:divBdr>
        </w:div>
        <w:div w:id="1101684997">
          <w:marLeft w:val="0"/>
          <w:marRight w:val="0"/>
          <w:marTop w:val="0"/>
          <w:marBottom w:val="0"/>
          <w:divBdr>
            <w:top w:val="none" w:sz="0" w:space="0" w:color="auto"/>
            <w:left w:val="none" w:sz="0" w:space="0" w:color="auto"/>
            <w:bottom w:val="none" w:sz="0" w:space="0" w:color="auto"/>
            <w:right w:val="none" w:sz="0" w:space="0" w:color="auto"/>
          </w:divBdr>
        </w:div>
        <w:div w:id="260189963">
          <w:marLeft w:val="0"/>
          <w:marRight w:val="0"/>
          <w:marTop w:val="0"/>
          <w:marBottom w:val="0"/>
          <w:divBdr>
            <w:top w:val="none" w:sz="0" w:space="0" w:color="auto"/>
            <w:left w:val="none" w:sz="0" w:space="0" w:color="auto"/>
            <w:bottom w:val="none" w:sz="0" w:space="0" w:color="auto"/>
            <w:right w:val="none" w:sz="0" w:space="0" w:color="auto"/>
          </w:divBdr>
        </w:div>
        <w:div w:id="1438208418">
          <w:marLeft w:val="0"/>
          <w:marRight w:val="0"/>
          <w:marTop w:val="0"/>
          <w:marBottom w:val="0"/>
          <w:divBdr>
            <w:top w:val="none" w:sz="0" w:space="0" w:color="auto"/>
            <w:left w:val="none" w:sz="0" w:space="0" w:color="auto"/>
            <w:bottom w:val="none" w:sz="0" w:space="0" w:color="auto"/>
            <w:right w:val="none" w:sz="0" w:space="0" w:color="auto"/>
          </w:divBdr>
        </w:div>
        <w:div w:id="1410083276">
          <w:marLeft w:val="0"/>
          <w:marRight w:val="0"/>
          <w:marTop w:val="0"/>
          <w:marBottom w:val="0"/>
          <w:divBdr>
            <w:top w:val="none" w:sz="0" w:space="0" w:color="auto"/>
            <w:left w:val="none" w:sz="0" w:space="0" w:color="auto"/>
            <w:bottom w:val="none" w:sz="0" w:space="0" w:color="auto"/>
            <w:right w:val="none" w:sz="0" w:space="0" w:color="auto"/>
          </w:divBdr>
        </w:div>
        <w:div w:id="92408622">
          <w:marLeft w:val="0"/>
          <w:marRight w:val="0"/>
          <w:marTop w:val="0"/>
          <w:marBottom w:val="0"/>
          <w:divBdr>
            <w:top w:val="none" w:sz="0" w:space="0" w:color="auto"/>
            <w:left w:val="none" w:sz="0" w:space="0" w:color="auto"/>
            <w:bottom w:val="none" w:sz="0" w:space="0" w:color="auto"/>
            <w:right w:val="none" w:sz="0" w:space="0" w:color="auto"/>
          </w:divBdr>
        </w:div>
        <w:div w:id="1641693986">
          <w:marLeft w:val="0"/>
          <w:marRight w:val="0"/>
          <w:marTop w:val="0"/>
          <w:marBottom w:val="0"/>
          <w:divBdr>
            <w:top w:val="none" w:sz="0" w:space="0" w:color="auto"/>
            <w:left w:val="none" w:sz="0" w:space="0" w:color="auto"/>
            <w:bottom w:val="none" w:sz="0" w:space="0" w:color="auto"/>
            <w:right w:val="none" w:sz="0" w:space="0" w:color="auto"/>
          </w:divBdr>
        </w:div>
        <w:div w:id="386802407">
          <w:marLeft w:val="0"/>
          <w:marRight w:val="0"/>
          <w:marTop w:val="0"/>
          <w:marBottom w:val="0"/>
          <w:divBdr>
            <w:top w:val="none" w:sz="0" w:space="0" w:color="auto"/>
            <w:left w:val="none" w:sz="0" w:space="0" w:color="auto"/>
            <w:bottom w:val="none" w:sz="0" w:space="0" w:color="auto"/>
            <w:right w:val="none" w:sz="0" w:space="0" w:color="auto"/>
          </w:divBdr>
        </w:div>
        <w:div w:id="2127657536">
          <w:marLeft w:val="0"/>
          <w:marRight w:val="0"/>
          <w:marTop w:val="0"/>
          <w:marBottom w:val="0"/>
          <w:divBdr>
            <w:top w:val="none" w:sz="0" w:space="0" w:color="auto"/>
            <w:left w:val="none" w:sz="0" w:space="0" w:color="auto"/>
            <w:bottom w:val="none" w:sz="0" w:space="0" w:color="auto"/>
            <w:right w:val="none" w:sz="0" w:space="0" w:color="auto"/>
          </w:divBdr>
        </w:div>
        <w:div w:id="597324354">
          <w:marLeft w:val="0"/>
          <w:marRight w:val="0"/>
          <w:marTop w:val="0"/>
          <w:marBottom w:val="0"/>
          <w:divBdr>
            <w:top w:val="none" w:sz="0" w:space="0" w:color="auto"/>
            <w:left w:val="none" w:sz="0" w:space="0" w:color="auto"/>
            <w:bottom w:val="none" w:sz="0" w:space="0" w:color="auto"/>
            <w:right w:val="none" w:sz="0" w:space="0" w:color="auto"/>
          </w:divBdr>
        </w:div>
        <w:div w:id="1865632168">
          <w:marLeft w:val="0"/>
          <w:marRight w:val="0"/>
          <w:marTop w:val="0"/>
          <w:marBottom w:val="0"/>
          <w:divBdr>
            <w:top w:val="none" w:sz="0" w:space="0" w:color="auto"/>
            <w:left w:val="none" w:sz="0" w:space="0" w:color="auto"/>
            <w:bottom w:val="none" w:sz="0" w:space="0" w:color="auto"/>
            <w:right w:val="none" w:sz="0" w:space="0" w:color="auto"/>
          </w:divBdr>
        </w:div>
        <w:div w:id="1092316862">
          <w:marLeft w:val="0"/>
          <w:marRight w:val="0"/>
          <w:marTop w:val="0"/>
          <w:marBottom w:val="0"/>
          <w:divBdr>
            <w:top w:val="none" w:sz="0" w:space="0" w:color="auto"/>
            <w:left w:val="none" w:sz="0" w:space="0" w:color="auto"/>
            <w:bottom w:val="none" w:sz="0" w:space="0" w:color="auto"/>
            <w:right w:val="none" w:sz="0" w:space="0" w:color="auto"/>
          </w:divBdr>
        </w:div>
        <w:div w:id="545534723">
          <w:marLeft w:val="0"/>
          <w:marRight w:val="0"/>
          <w:marTop w:val="0"/>
          <w:marBottom w:val="0"/>
          <w:divBdr>
            <w:top w:val="none" w:sz="0" w:space="0" w:color="auto"/>
            <w:left w:val="none" w:sz="0" w:space="0" w:color="auto"/>
            <w:bottom w:val="none" w:sz="0" w:space="0" w:color="auto"/>
            <w:right w:val="none" w:sz="0" w:space="0" w:color="auto"/>
          </w:divBdr>
        </w:div>
        <w:div w:id="586425038">
          <w:marLeft w:val="0"/>
          <w:marRight w:val="0"/>
          <w:marTop w:val="0"/>
          <w:marBottom w:val="0"/>
          <w:divBdr>
            <w:top w:val="none" w:sz="0" w:space="0" w:color="auto"/>
            <w:left w:val="none" w:sz="0" w:space="0" w:color="auto"/>
            <w:bottom w:val="none" w:sz="0" w:space="0" w:color="auto"/>
            <w:right w:val="none" w:sz="0" w:space="0" w:color="auto"/>
          </w:divBdr>
        </w:div>
        <w:div w:id="1445006094">
          <w:marLeft w:val="0"/>
          <w:marRight w:val="0"/>
          <w:marTop w:val="0"/>
          <w:marBottom w:val="0"/>
          <w:divBdr>
            <w:top w:val="none" w:sz="0" w:space="0" w:color="auto"/>
            <w:left w:val="none" w:sz="0" w:space="0" w:color="auto"/>
            <w:bottom w:val="none" w:sz="0" w:space="0" w:color="auto"/>
            <w:right w:val="none" w:sz="0" w:space="0" w:color="auto"/>
          </w:divBdr>
        </w:div>
        <w:div w:id="623997540">
          <w:marLeft w:val="0"/>
          <w:marRight w:val="0"/>
          <w:marTop w:val="0"/>
          <w:marBottom w:val="0"/>
          <w:divBdr>
            <w:top w:val="none" w:sz="0" w:space="0" w:color="auto"/>
            <w:left w:val="none" w:sz="0" w:space="0" w:color="auto"/>
            <w:bottom w:val="none" w:sz="0" w:space="0" w:color="auto"/>
            <w:right w:val="none" w:sz="0" w:space="0" w:color="auto"/>
          </w:divBdr>
        </w:div>
        <w:div w:id="111291288">
          <w:marLeft w:val="0"/>
          <w:marRight w:val="0"/>
          <w:marTop w:val="0"/>
          <w:marBottom w:val="0"/>
          <w:divBdr>
            <w:top w:val="none" w:sz="0" w:space="0" w:color="auto"/>
            <w:left w:val="none" w:sz="0" w:space="0" w:color="auto"/>
            <w:bottom w:val="none" w:sz="0" w:space="0" w:color="auto"/>
            <w:right w:val="none" w:sz="0" w:space="0" w:color="auto"/>
          </w:divBdr>
        </w:div>
      </w:divsChild>
    </w:div>
    <w:div w:id="48190345">
      <w:bodyDiv w:val="1"/>
      <w:marLeft w:val="0"/>
      <w:marRight w:val="0"/>
      <w:marTop w:val="0"/>
      <w:marBottom w:val="0"/>
      <w:divBdr>
        <w:top w:val="none" w:sz="0" w:space="0" w:color="auto"/>
        <w:left w:val="none" w:sz="0" w:space="0" w:color="auto"/>
        <w:bottom w:val="none" w:sz="0" w:space="0" w:color="auto"/>
        <w:right w:val="none" w:sz="0" w:space="0" w:color="auto"/>
      </w:divBdr>
    </w:div>
    <w:div w:id="73288922">
      <w:bodyDiv w:val="1"/>
      <w:marLeft w:val="0"/>
      <w:marRight w:val="0"/>
      <w:marTop w:val="0"/>
      <w:marBottom w:val="0"/>
      <w:divBdr>
        <w:top w:val="none" w:sz="0" w:space="0" w:color="auto"/>
        <w:left w:val="none" w:sz="0" w:space="0" w:color="auto"/>
        <w:bottom w:val="none" w:sz="0" w:space="0" w:color="auto"/>
        <w:right w:val="none" w:sz="0" w:space="0" w:color="auto"/>
      </w:divBdr>
    </w:div>
    <w:div w:id="86537289">
      <w:bodyDiv w:val="1"/>
      <w:marLeft w:val="0"/>
      <w:marRight w:val="0"/>
      <w:marTop w:val="0"/>
      <w:marBottom w:val="0"/>
      <w:divBdr>
        <w:top w:val="none" w:sz="0" w:space="0" w:color="auto"/>
        <w:left w:val="none" w:sz="0" w:space="0" w:color="auto"/>
        <w:bottom w:val="none" w:sz="0" w:space="0" w:color="auto"/>
        <w:right w:val="none" w:sz="0" w:space="0" w:color="auto"/>
      </w:divBdr>
    </w:div>
    <w:div w:id="89007865">
      <w:bodyDiv w:val="1"/>
      <w:marLeft w:val="0"/>
      <w:marRight w:val="0"/>
      <w:marTop w:val="0"/>
      <w:marBottom w:val="0"/>
      <w:divBdr>
        <w:top w:val="none" w:sz="0" w:space="0" w:color="auto"/>
        <w:left w:val="none" w:sz="0" w:space="0" w:color="auto"/>
        <w:bottom w:val="none" w:sz="0" w:space="0" w:color="auto"/>
        <w:right w:val="none" w:sz="0" w:space="0" w:color="auto"/>
      </w:divBdr>
    </w:div>
    <w:div w:id="97337011">
      <w:bodyDiv w:val="1"/>
      <w:marLeft w:val="0"/>
      <w:marRight w:val="0"/>
      <w:marTop w:val="0"/>
      <w:marBottom w:val="0"/>
      <w:divBdr>
        <w:top w:val="none" w:sz="0" w:space="0" w:color="auto"/>
        <w:left w:val="none" w:sz="0" w:space="0" w:color="auto"/>
        <w:bottom w:val="none" w:sz="0" w:space="0" w:color="auto"/>
        <w:right w:val="none" w:sz="0" w:space="0" w:color="auto"/>
      </w:divBdr>
    </w:div>
    <w:div w:id="97455064">
      <w:bodyDiv w:val="1"/>
      <w:marLeft w:val="0"/>
      <w:marRight w:val="0"/>
      <w:marTop w:val="0"/>
      <w:marBottom w:val="0"/>
      <w:divBdr>
        <w:top w:val="none" w:sz="0" w:space="0" w:color="auto"/>
        <w:left w:val="none" w:sz="0" w:space="0" w:color="auto"/>
        <w:bottom w:val="none" w:sz="0" w:space="0" w:color="auto"/>
        <w:right w:val="none" w:sz="0" w:space="0" w:color="auto"/>
      </w:divBdr>
    </w:div>
    <w:div w:id="97724824">
      <w:bodyDiv w:val="1"/>
      <w:marLeft w:val="0"/>
      <w:marRight w:val="0"/>
      <w:marTop w:val="0"/>
      <w:marBottom w:val="0"/>
      <w:divBdr>
        <w:top w:val="none" w:sz="0" w:space="0" w:color="auto"/>
        <w:left w:val="none" w:sz="0" w:space="0" w:color="auto"/>
        <w:bottom w:val="none" w:sz="0" w:space="0" w:color="auto"/>
        <w:right w:val="none" w:sz="0" w:space="0" w:color="auto"/>
      </w:divBdr>
    </w:div>
    <w:div w:id="101195587">
      <w:bodyDiv w:val="1"/>
      <w:marLeft w:val="0"/>
      <w:marRight w:val="0"/>
      <w:marTop w:val="0"/>
      <w:marBottom w:val="0"/>
      <w:divBdr>
        <w:top w:val="none" w:sz="0" w:space="0" w:color="auto"/>
        <w:left w:val="none" w:sz="0" w:space="0" w:color="auto"/>
        <w:bottom w:val="none" w:sz="0" w:space="0" w:color="auto"/>
        <w:right w:val="none" w:sz="0" w:space="0" w:color="auto"/>
      </w:divBdr>
      <w:divsChild>
        <w:div w:id="8187710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800289">
      <w:bodyDiv w:val="1"/>
      <w:marLeft w:val="0"/>
      <w:marRight w:val="0"/>
      <w:marTop w:val="0"/>
      <w:marBottom w:val="0"/>
      <w:divBdr>
        <w:top w:val="none" w:sz="0" w:space="0" w:color="auto"/>
        <w:left w:val="none" w:sz="0" w:space="0" w:color="auto"/>
        <w:bottom w:val="none" w:sz="0" w:space="0" w:color="auto"/>
        <w:right w:val="none" w:sz="0" w:space="0" w:color="auto"/>
      </w:divBdr>
    </w:div>
    <w:div w:id="107163782">
      <w:bodyDiv w:val="1"/>
      <w:marLeft w:val="0"/>
      <w:marRight w:val="0"/>
      <w:marTop w:val="0"/>
      <w:marBottom w:val="0"/>
      <w:divBdr>
        <w:top w:val="none" w:sz="0" w:space="0" w:color="auto"/>
        <w:left w:val="none" w:sz="0" w:space="0" w:color="auto"/>
        <w:bottom w:val="none" w:sz="0" w:space="0" w:color="auto"/>
        <w:right w:val="none" w:sz="0" w:space="0" w:color="auto"/>
      </w:divBdr>
    </w:div>
    <w:div w:id="109589499">
      <w:bodyDiv w:val="1"/>
      <w:marLeft w:val="0"/>
      <w:marRight w:val="0"/>
      <w:marTop w:val="0"/>
      <w:marBottom w:val="0"/>
      <w:divBdr>
        <w:top w:val="none" w:sz="0" w:space="0" w:color="auto"/>
        <w:left w:val="none" w:sz="0" w:space="0" w:color="auto"/>
        <w:bottom w:val="none" w:sz="0" w:space="0" w:color="auto"/>
        <w:right w:val="none" w:sz="0" w:space="0" w:color="auto"/>
      </w:divBdr>
    </w:div>
    <w:div w:id="110591201">
      <w:bodyDiv w:val="1"/>
      <w:marLeft w:val="0"/>
      <w:marRight w:val="0"/>
      <w:marTop w:val="0"/>
      <w:marBottom w:val="0"/>
      <w:divBdr>
        <w:top w:val="none" w:sz="0" w:space="0" w:color="auto"/>
        <w:left w:val="none" w:sz="0" w:space="0" w:color="auto"/>
        <w:bottom w:val="none" w:sz="0" w:space="0" w:color="auto"/>
        <w:right w:val="none" w:sz="0" w:space="0" w:color="auto"/>
      </w:divBdr>
    </w:div>
    <w:div w:id="123282509">
      <w:bodyDiv w:val="1"/>
      <w:marLeft w:val="0"/>
      <w:marRight w:val="0"/>
      <w:marTop w:val="0"/>
      <w:marBottom w:val="0"/>
      <w:divBdr>
        <w:top w:val="none" w:sz="0" w:space="0" w:color="auto"/>
        <w:left w:val="none" w:sz="0" w:space="0" w:color="auto"/>
        <w:bottom w:val="none" w:sz="0" w:space="0" w:color="auto"/>
        <w:right w:val="none" w:sz="0" w:space="0" w:color="auto"/>
      </w:divBdr>
    </w:div>
    <w:div w:id="147794796">
      <w:bodyDiv w:val="1"/>
      <w:marLeft w:val="0"/>
      <w:marRight w:val="0"/>
      <w:marTop w:val="0"/>
      <w:marBottom w:val="0"/>
      <w:divBdr>
        <w:top w:val="none" w:sz="0" w:space="0" w:color="auto"/>
        <w:left w:val="none" w:sz="0" w:space="0" w:color="auto"/>
        <w:bottom w:val="none" w:sz="0" w:space="0" w:color="auto"/>
        <w:right w:val="none" w:sz="0" w:space="0" w:color="auto"/>
      </w:divBdr>
    </w:div>
    <w:div w:id="148451455">
      <w:bodyDiv w:val="1"/>
      <w:marLeft w:val="0"/>
      <w:marRight w:val="0"/>
      <w:marTop w:val="0"/>
      <w:marBottom w:val="0"/>
      <w:divBdr>
        <w:top w:val="none" w:sz="0" w:space="0" w:color="auto"/>
        <w:left w:val="none" w:sz="0" w:space="0" w:color="auto"/>
        <w:bottom w:val="none" w:sz="0" w:space="0" w:color="auto"/>
        <w:right w:val="none" w:sz="0" w:space="0" w:color="auto"/>
      </w:divBdr>
    </w:div>
    <w:div w:id="150829900">
      <w:bodyDiv w:val="1"/>
      <w:marLeft w:val="0"/>
      <w:marRight w:val="0"/>
      <w:marTop w:val="0"/>
      <w:marBottom w:val="0"/>
      <w:divBdr>
        <w:top w:val="none" w:sz="0" w:space="0" w:color="auto"/>
        <w:left w:val="none" w:sz="0" w:space="0" w:color="auto"/>
        <w:bottom w:val="none" w:sz="0" w:space="0" w:color="auto"/>
        <w:right w:val="none" w:sz="0" w:space="0" w:color="auto"/>
      </w:divBdr>
    </w:div>
    <w:div w:id="155190612">
      <w:bodyDiv w:val="1"/>
      <w:marLeft w:val="0"/>
      <w:marRight w:val="0"/>
      <w:marTop w:val="0"/>
      <w:marBottom w:val="0"/>
      <w:divBdr>
        <w:top w:val="none" w:sz="0" w:space="0" w:color="auto"/>
        <w:left w:val="none" w:sz="0" w:space="0" w:color="auto"/>
        <w:bottom w:val="none" w:sz="0" w:space="0" w:color="auto"/>
        <w:right w:val="none" w:sz="0" w:space="0" w:color="auto"/>
      </w:divBdr>
    </w:div>
    <w:div w:id="155803031">
      <w:bodyDiv w:val="1"/>
      <w:marLeft w:val="0"/>
      <w:marRight w:val="0"/>
      <w:marTop w:val="0"/>
      <w:marBottom w:val="0"/>
      <w:divBdr>
        <w:top w:val="none" w:sz="0" w:space="0" w:color="auto"/>
        <w:left w:val="none" w:sz="0" w:space="0" w:color="auto"/>
        <w:bottom w:val="none" w:sz="0" w:space="0" w:color="auto"/>
        <w:right w:val="none" w:sz="0" w:space="0" w:color="auto"/>
      </w:divBdr>
    </w:div>
    <w:div w:id="166016903">
      <w:bodyDiv w:val="1"/>
      <w:marLeft w:val="0"/>
      <w:marRight w:val="0"/>
      <w:marTop w:val="0"/>
      <w:marBottom w:val="0"/>
      <w:divBdr>
        <w:top w:val="none" w:sz="0" w:space="0" w:color="auto"/>
        <w:left w:val="none" w:sz="0" w:space="0" w:color="auto"/>
        <w:bottom w:val="none" w:sz="0" w:space="0" w:color="auto"/>
        <w:right w:val="none" w:sz="0" w:space="0" w:color="auto"/>
      </w:divBdr>
    </w:div>
    <w:div w:id="173349913">
      <w:bodyDiv w:val="1"/>
      <w:marLeft w:val="0"/>
      <w:marRight w:val="0"/>
      <w:marTop w:val="0"/>
      <w:marBottom w:val="0"/>
      <w:divBdr>
        <w:top w:val="none" w:sz="0" w:space="0" w:color="auto"/>
        <w:left w:val="none" w:sz="0" w:space="0" w:color="auto"/>
        <w:bottom w:val="none" w:sz="0" w:space="0" w:color="auto"/>
        <w:right w:val="none" w:sz="0" w:space="0" w:color="auto"/>
      </w:divBdr>
    </w:div>
    <w:div w:id="186217918">
      <w:bodyDiv w:val="1"/>
      <w:marLeft w:val="0"/>
      <w:marRight w:val="0"/>
      <w:marTop w:val="0"/>
      <w:marBottom w:val="0"/>
      <w:divBdr>
        <w:top w:val="none" w:sz="0" w:space="0" w:color="auto"/>
        <w:left w:val="none" w:sz="0" w:space="0" w:color="auto"/>
        <w:bottom w:val="none" w:sz="0" w:space="0" w:color="auto"/>
        <w:right w:val="none" w:sz="0" w:space="0" w:color="auto"/>
      </w:divBdr>
      <w:divsChild>
        <w:div w:id="898713855">
          <w:marLeft w:val="0"/>
          <w:marRight w:val="0"/>
          <w:marTop w:val="0"/>
          <w:marBottom w:val="0"/>
          <w:divBdr>
            <w:top w:val="none" w:sz="0" w:space="0" w:color="auto"/>
            <w:left w:val="none" w:sz="0" w:space="0" w:color="auto"/>
            <w:bottom w:val="none" w:sz="0" w:space="0" w:color="auto"/>
            <w:right w:val="none" w:sz="0" w:space="0" w:color="auto"/>
          </w:divBdr>
          <w:divsChild>
            <w:div w:id="650907750">
              <w:marLeft w:val="0"/>
              <w:marRight w:val="0"/>
              <w:marTop w:val="0"/>
              <w:marBottom w:val="0"/>
              <w:divBdr>
                <w:top w:val="none" w:sz="0" w:space="0" w:color="auto"/>
                <w:left w:val="none" w:sz="0" w:space="0" w:color="auto"/>
                <w:bottom w:val="none" w:sz="0" w:space="0" w:color="auto"/>
                <w:right w:val="none" w:sz="0" w:space="0" w:color="auto"/>
              </w:divBdr>
              <w:divsChild>
                <w:div w:id="105647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64729">
      <w:bodyDiv w:val="1"/>
      <w:marLeft w:val="0"/>
      <w:marRight w:val="0"/>
      <w:marTop w:val="0"/>
      <w:marBottom w:val="0"/>
      <w:divBdr>
        <w:top w:val="none" w:sz="0" w:space="0" w:color="auto"/>
        <w:left w:val="none" w:sz="0" w:space="0" w:color="auto"/>
        <w:bottom w:val="none" w:sz="0" w:space="0" w:color="auto"/>
        <w:right w:val="none" w:sz="0" w:space="0" w:color="auto"/>
      </w:divBdr>
    </w:div>
    <w:div w:id="189688209">
      <w:bodyDiv w:val="1"/>
      <w:marLeft w:val="0"/>
      <w:marRight w:val="0"/>
      <w:marTop w:val="0"/>
      <w:marBottom w:val="0"/>
      <w:divBdr>
        <w:top w:val="none" w:sz="0" w:space="0" w:color="auto"/>
        <w:left w:val="none" w:sz="0" w:space="0" w:color="auto"/>
        <w:bottom w:val="none" w:sz="0" w:space="0" w:color="auto"/>
        <w:right w:val="none" w:sz="0" w:space="0" w:color="auto"/>
      </w:divBdr>
    </w:div>
    <w:div w:id="192155199">
      <w:bodyDiv w:val="1"/>
      <w:marLeft w:val="0"/>
      <w:marRight w:val="0"/>
      <w:marTop w:val="0"/>
      <w:marBottom w:val="0"/>
      <w:divBdr>
        <w:top w:val="none" w:sz="0" w:space="0" w:color="auto"/>
        <w:left w:val="none" w:sz="0" w:space="0" w:color="auto"/>
        <w:bottom w:val="none" w:sz="0" w:space="0" w:color="auto"/>
        <w:right w:val="none" w:sz="0" w:space="0" w:color="auto"/>
      </w:divBdr>
    </w:div>
    <w:div w:id="197011721">
      <w:bodyDiv w:val="1"/>
      <w:marLeft w:val="0"/>
      <w:marRight w:val="0"/>
      <w:marTop w:val="0"/>
      <w:marBottom w:val="0"/>
      <w:divBdr>
        <w:top w:val="none" w:sz="0" w:space="0" w:color="auto"/>
        <w:left w:val="none" w:sz="0" w:space="0" w:color="auto"/>
        <w:bottom w:val="none" w:sz="0" w:space="0" w:color="auto"/>
        <w:right w:val="none" w:sz="0" w:space="0" w:color="auto"/>
      </w:divBdr>
    </w:div>
    <w:div w:id="199175502">
      <w:bodyDiv w:val="1"/>
      <w:marLeft w:val="0"/>
      <w:marRight w:val="0"/>
      <w:marTop w:val="0"/>
      <w:marBottom w:val="0"/>
      <w:divBdr>
        <w:top w:val="none" w:sz="0" w:space="0" w:color="auto"/>
        <w:left w:val="none" w:sz="0" w:space="0" w:color="auto"/>
        <w:bottom w:val="none" w:sz="0" w:space="0" w:color="auto"/>
        <w:right w:val="none" w:sz="0" w:space="0" w:color="auto"/>
      </w:divBdr>
    </w:div>
    <w:div w:id="209388964">
      <w:bodyDiv w:val="1"/>
      <w:marLeft w:val="0"/>
      <w:marRight w:val="0"/>
      <w:marTop w:val="0"/>
      <w:marBottom w:val="0"/>
      <w:divBdr>
        <w:top w:val="none" w:sz="0" w:space="0" w:color="auto"/>
        <w:left w:val="none" w:sz="0" w:space="0" w:color="auto"/>
        <w:bottom w:val="none" w:sz="0" w:space="0" w:color="auto"/>
        <w:right w:val="none" w:sz="0" w:space="0" w:color="auto"/>
      </w:divBdr>
    </w:div>
    <w:div w:id="215705746">
      <w:bodyDiv w:val="1"/>
      <w:marLeft w:val="0"/>
      <w:marRight w:val="0"/>
      <w:marTop w:val="0"/>
      <w:marBottom w:val="0"/>
      <w:divBdr>
        <w:top w:val="none" w:sz="0" w:space="0" w:color="auto"/>
        <w:left w:val="none" w:sz="0" w:space="0" w:color="auto"/>
        <w:bottom w:val="none" w:sz="0" w:space="0" w:color="auto"/>
        <w:right w:val="none" w:sz="0" w:space="0" w:color="auto"/>
      </w:divBdr>
    </w:div>
    <w:div w:id="228925605">
      <w:bodyDiv w:val="1"/>
      <w:marLeft w:val="0"/>
      <w:marRight w:val="0"/>
      <w:marTop w:val="0"/>
      <w:marBottom w:val="0"/>
      <w:divBdr>
        <w:top w:val="none" w:sz="0" w:space="0" w:color="auto"/>
        <w:left w:val="none" w:sz="0" w:space="0" w:color="auto"/>
        <w:bottom w:val="none" w:sz="0" w:space="0" w:color="auto"/>
        <w:right w:val="none" w:sz="0" w:space="0" w:color="auto"/>
      </w:divBdr>
    </w:div>
    <w:div w:id="229123058">
      <w:bodyDiv w:val="1"/>
      <w:marLeft w:val="0"/>
      <w:marRight w:val="0"/>
      <w:marTop w:val="0"/>
      <w:marBottom w:val="0"/>
      <w:divBdr>
        <w:top w:val="none" w:sz="0" w:space="0" w:color="auto"/>
        <w:left w:val="none" w:sz="0" w:space="0" w:color="auto"/>
        <w:bottom w:val="none" w:sz="0" w:space="0" w:color="auto"/>
        <w:right w:val="none" w:sz="0" w:space="0" w:color="auto"/>
      </w:divBdr>
    </w:div>
    <w:div w:id="233668219">
      <w:bodyDiv w:val="1"/>
      <w:marLeft w:val="0"/>
      <w:marRight w:val="0"/>
      <w:marTop w:val="0"/>
      <w:marBottom w:val="0"/>
      <w:divBdr>
        <w:top w:val="none" w:sz="0" w:space="0" w:color="auto"/>
        <w:left w:val="none" w:sz="0" w:space="0" w:color="auto"/>
        <w:bottom w:val="none" w:sz="0" w:space="0" w:color="auto"/>
        <w:right w:val="none" w:sz="0" w:space="0" w:color="auto"/>
      </w:divBdr>
    </w:div>
    <w:div w:id="252788607">
      <w:bodyDiv w:val="1"/>
      <w:marLeft w:val="0"/>
      <w:marRight w:val="0"/>
      <w:marTop w:val="0"/>
      <w:marBottom w:val="0"/>
      <w:divBdr>
        <w:top w:val="none" w:sz="0" w:space="0" w:color="auto"/>
        <w:left w:val="none" w:sz="0" w:space="0" w:color="auto"/>
        <w:bottom w:val="none" w:sz="0" w:space="0" w:color="auto"/>
        <w:right w:val="none" w:sz="0" w:space="0" w:color="auto"/>
      </w:divBdr>
    </w:div>
    <w:div w:id="268701231">
      <w:bodyDiv w:val="1"/>
      <w:marLeft w:val="0"/>
      <w:marRight w:val="0"/>
      <w:marTop w:val="0"/>
      <w:marBottom w:val="0"/>
      <w:divBdr>
        <w:top w:val="none" w:sz="0" w:space="0" w:color="auto"/>
        <w:left w:val="none" w:sz="0" w:space="0" w:color="auto"/>
        <w:bottom w:val="none" w:sz="0" w:space="0" w:color="auto"/>
        <w:right w:val="none" w:sz="0" w:space="0" w:color="auto"/>
      </w:divBdr>
    </w:div>
    <w:div w:id="270362066">
      <w:bodyDiv w:val="1"/>
      <w:marLeft w:val="0"/>
      <w:marRight w:val="0"/>
      <w:marTop w:val="0"/>
      <w:marBottom w:val="0"/>
      <w:divBdr>
        <w:top w:val="none" w:sz="0" w:space="0" w:color="auto"/>
        <w:left w:val="none" w:sz="0" w:space="0" w:color="auto"/>
        <w:bottom w:val="none" w:sz="0" w:space="0" w:color="auto"/>
        <w:right w:val="none" w:sz="0" w:space="0" w:color="auto"/>
      </w:divBdr>
      <w:divsChild>
        <w:div w:id="1219980190">
          <w:marLeft w:val="0"/>
          <w:marRight w:val="0"/>
          <w:marTop w:val="0"/>
          <w:marBottom w:val="0"/>
          <w:divBdr>
            <w:top w:val="none" w:sz="0" w:space="0" w:color="auto"/>
            <w:left w:val="none" w:sz="0" w:space="0" w:color="auto"/>
            <w:bottom w:val="none" w:sz="0" w:space="0" w:color="auto"/>
            <w:right w:val="none" w:sz="0" w:space="0" w:color="auto"/>
          </w:divBdr>
        </w:div>
        <w:div w:id="907494921">
          <w:marLeft w:val="0"/>
          <w:marRight w:val="0"/>
          <w:marTop w:val="0"/>
          <w:marBottom w:val="0"/>
          <w:divBdr>
            <w:top w:val="none" w:sz="0" w:space="0" w:color="auto"/>
            <w:left w:val="none" w:sz="0" w:space="0" w:color="auto"/>
            <w:bottom w:val="none" w:sz="0" w:space="0" w:color="auto"/>
            <w:right w:val="none" w:sz="0" w:space="0" w:color="auto"/>
          </w:divBdr>
        </w:div>
        <w:div w:id="1655909860">
          <w:marLeft w:val="0"/>
          <w:marRight w:val="0"/>
          <w:marTop w:val="0"/>
          <w:marBottom w:val="0"/>
          <w:divBdr>
            <w:top w:val="none" w:sz="0" w:space="0" w:color="auto"/>
            <w:left w:val="none" w:sz="0" w:space="0" w:color="auto"/>
            <w:bottom w:val="none" w:sz="0" w:space="0" w:color="auto"/>
            <w:right w:val="none" w:sz="0" w:space="0" w:color="auto"/>
          </w:divBdr>
        </w:div>
      </w:divsChild>
    </w:div>
    <w:div w:id="274095869">
      <w:bodyDiv w:val="1"/>
      <w:marLeft w:val="0"/>
      <w:marRight w:val="0"/>
      <w:marTop w:val="0"/>
      <w:marBottom w:val="0"/>
      <w:divBdr>
        <w:top w:val="none" w:sz="0" w:space="0" w:color="auto"/>
        <w:left w:val="none" w:sz="0" w:space="0" w:color="auto"/>
        <w:bottom w:val="none" w:sz="0" w:space="0" w:color="auto"/>
        <w:right w:val="none" w:sz="0" w:space="0" w:color="auto"/>
      </w:divBdr>
    </w:div>
    <w:div w:id="274286619">
      <w:bodyDiv w:val="1"/>
      <w:marLeft w:val="0"/>
      <w:marRight w:val="0"/>
      <w:marTop w:val="0"/>
      <w:marBottom w:val="0"/>
      <w:divBdr>
        <w:top w:val="none" w:sz="0" w:space="0" w:color="auto"/>
        <w:left w:val="none" w:sz="0" w:space="0" w:color="auto"/>
        <w:bottom w:val="none" w:sz="0" w:space="0" w:color="auto"/>
        <w:right w:val="none" w:sz="0" w:space="0" w:color="auto"/>
      </w:divBdr>
    </w:div>
    <w:div w:id="280769038">
      <w:bodyDiv w:val="1"/>
      <w:marLeft w:val="0"/>
      <w:marRight w:val="0"/>
      <w:marTop w:val="0"/>
      <w:marBottom w:val="0"/>
      <w:divBdr>
        <w:top w:val="none" w:sz="0" w:space="0" w:color="auto"/>
        <w:left w:val="none" w:sz="0" w:space="0" w:color="auto"/>
        <w:bottom w:val="none" w:sz="0" w:space="0" w:color="auto"/>
        <w:right w:val="none" w:sz="0" w:space="0" w:color="auto"/>
      </w:divBdr>
    </w:div>
    <w:div w:id="286087189">
      <w:bodyDiv w:val="1"/>
      <w:marLeft w:val="0"/>
      <w:marRight w:val="0"/>
      <w:marTop w:val="0"/>
      <w:marBottom w:val="0"/>
      <w:divBdr>
        <w:top w:val="none" w:sz="0" w:space="0" w:color="auto"/>
        <w:left w:val="none" w:sz="0" w:space="0" w:color="auto"/>
        <w:bottom w:val="none" w:sz="0" w:space="0" w:color="auto"/>
        <w:right w:val="none" w:sz="0" w:space="0" w:color="auto"/>
      </w:divBdr>
    </w:div>
    <w:div w:id="291640971">
      <w:bodyDiv w:val="1"/>
      <w:marLeft w:val="0"/>
      <w:marRight w:val="0"/>
      <w:marTop w:val="0"/>
      <w:marBottom w:val="0"/>
      <w:divBdr>
        <w:top w:val="none" w:sz="0" w:space="0" w:color="auto"/>
        <w:left w:val="none" w:sz="0" w:space="0" w:color="auto"/>
        <w:bottom w:val="none" w:sz="0" w:space="0" w:color="auto"/>
        <w:right w:val="none" w:sz="0" w:space="0" w:color="auto"/>
      </w:divBdr>
    </w:div>
    <w:div w:id="294875102">
      <w:bodyDiv w:val="1"/>
      <w:marLeft w:val="0"/>
      <w:marRight w:val="0"/>
      <w:marTop w:val="0"/>
      <w:marBottom w:val="0"/>
      <w:divBdr>
        <w:top w:val="none" w:sz="0" w:space="0" w:color="auto"/>
        <w:left w:val="none" w:sz="0" w:space="0" w:color="auto"/>
        <w:bottom w:val="none" w:sz="0" w:space="0" w:color="auto"/>
        <w:right w:val="none" w:sz="0" w:space="0" w:color="auto"/>
      </w:divBdr>
    </w:div>
    <w:div w:id="304941117">
      <w:bodyDiv w:val="1"/>
      <w:marLeft w:val="0"/>
      <w:marRight w:val="0"/>
      <w:marTop w:val="0"/>
      <w:marBottom w:val="0"/>
      <w:divBdr>
        <w:top w:val="none" w:sz="0" w:space="0" w:color="auto"/>
        <w:left w:val="none" w:sz="0" w:space="0" w:color="auto"/>
        <w:bottom w:val="none" w:sz="0" w:space="0" w:color="auto"/>
        <w:right w:val="none" w:sz="0" w:space="0" w:color="auto"/>
      </w:divBdr>
    </w:div>
    <w:div w:id="320433333">
      <w:bodyDiv w:val="1"/>
      <w:marLeft w:val="0"/>
      <w:marRight w:val="0"/>
      <w:marTop w:val="0"/>
      <w:marBottom w:val="0"/>
      <w:divBdr>
        <w:top w:val="none" w:sz="0" w:space="0" w:color="auto"/>
        <w:left w:val="none" w:sz="0" w:space="0" w:color="auto"/>
        <w:bottom w:val="none" w:sz="0" w:space="0" w:color="auto"/>
        <w:right w:val="none" w:sz="0" w:space="0" w:color="auto"/>
      </w:divBdr>
      <w:divsChild>
        <w:div w:id="695227862">
          <w:marLeft w:val="0"/>
          <w:marRight w:val="0"/>
          <w:marTop w:val="0"/>
          <w:marBottom w:val="0"/>
          <w:divBdr>
            <w:top w:val="none" w:sz="0" w:space="0" w:color="auto"/>
            <w:left w:val="none" w:sz="0" w:space="0" w:color="auto"/>
            <w:bottom w:val="none" w:sz="0" w:space="0" w:color="auto"/>
            <w:right w:val="none" w:sz="0" w:space="0" w:color="auto"/>
          </w:divBdr>
        </w:div>
        <w:div w:id="345450491">
          <w:marLeft w:val="0"/>
          <w:marRight w:val="0"/>
          <w:marTop w:val="0"/>
          <w:marBottom w:val="0"/>
          <w:divBdr>
            <w:top w:val="none" w:sz="0" w:space="0" w:color="auto"/>
            <w:left w:val="none" w:sz="0" w:space="0" w:color="auto"/>
            <w:bottom w:val="none" w:sz="0" w:space="0" w:color="auto"/>
            <w:right w:val="none" w:sz="0" w:space="0" w:color="auto"/>
          </w:divBdr>
        </w:div>
        <w:div w:id="1795514687">
          <w:marLeft w:val="0"/>
          <w:marRight w:val="0"/>
          <w:marTop w:val="0"/>
          <w:marBottom w:val="0"/>
          <w:divBdr>
            <w:top w:val="none" w:sz="0" w:space="0" w:color="auto"/>
            <w:left w:val="none" w:sz="0" w:space="0" w:color="auto"/>
            <w:bottom w:val="none" w:sz="0" w:space="0" w:color="auto"/>
            <w:right w:val="none" w:sz="0" w:space="0" w:color="auto"/>
          </w:divBdr>
        </w:div>
        <w:div w:id="1421558933">
          <w:marLeft w:val="0"/>
          <w:marRight w:val="0"/>
          <w:marTop w:val="0"/>
          <w:marBottom w:val="0"/>
          <w:divBdr>
            <w:top w:val="none" w:sz="0" w:space="0" w:color="auto"/>
            <w:left w:val="none" w:sz="0" w:space="0" w:color="auto"/>
            <w:bottom w:val="none" w:sz="0" w:space="0" w:color="auto"/>
            <w:right w:val="none" w:sz="0" w:space="0" w:color="auto"/>
          </w:divBdr>
        </w:div>
        <w:div w:id="854925458">
          <w:marLeft w:val="0"/>
          <w:marRight w:val="0"/>
          <w:marTop w:val="0"/>
          <w:marBottom w:val="0"/>
          <w:divBdr>
            <w:top w:val="none" w:sz="0" w:space="0" w:color="auto"/>
            <w:left w:val="none" w:sz="0" w:space="0" w:color="auto"/>
            <w:bottom w:val="none" w:sz="0" w:space="0" w:color="auto"/>
            <w:right w:val="none" w:sz="0" w:space="0" w:color="auto"/>
          </w:divBdr>
        </w:div>
        <w:div w:id="101190243">
          <w:marLeft w:val="0"/>
          <w:marRight w:val="0"/>
          <w:marTop w:val="0"/>
          <w:marBottom w:val="0"/>
          <w:divBdr>
            <w:top w:val="none" w:sz="0" w:space="0" w:color="auto"/>
            <w:left w:val="none" w:sz="0" w:space="0" w:color="auto"/>
            <w:bottom w:val="none" w:sz="0" w:space="0" w:color="auto"/>
            <w:right w:val="none" w:sz="0" w:space="0" w:color="auto"/>
          </w:divBdr>
        </w:div>
        <w:div w:id="1925411365">
          <w:marLeft w:val="0"/>
          <w:marRight w:val="0"/>
          <w:marTop w:val="0"/>
          <w:marBottom w:val="0"/>
          <w:divBdr>
            <w:top w:val="none" w:sz="0" w:space="0" w:color="auto"/>
            <w:left w:val="none" w:sz="0" w:space="0" w:color="auto"/>
            <w:bottom w:val="none" w:sz="0" w:space="0" w:color="auto"/>
            <w:right w:val="none" w:sz="0" w:space="0" w:color="auto"/>
          </w:divBdr>
        </w:div>
        <w:div w:id="312222366">
          <w:marLeft w:val="0"/>
          <w:marRight w:val="0"/>
          <w:marTop w:val="0"/>
          <w:marBottom w:val="0"/>
          <w:divBdr>
            <w:top w:val="none" w:sz="0" w:space="0" w:color="auto"/>
            <w:left w:val="none" w:sz="0" w:space="0" w:color="auto"/>
            <w:bottom w:val="none" w:sz="0" w:space="0" w:color="auto"/>
            <w:right w:val="none" w:sz="0" w:space="0" w:color="auto"/>
          </w:divBdr>
        </w:div>
        <w:div w:id="464540365">
          <w:marLeft w:val="0"/>
          <w:marRight w:val="0"/>
          <w:marTop w:val="0"/>
          <w:marBottom w:val="0"/>
          <w:divBdr>
            <w:top w:val="none" w:sz="0" w:space="0" w:color="auto"/>
            <w:left w:val="none" w:sz="0" w:space="0" w:color="auto"/>
            <w:bottom w:val="none" w:sz="0" w:space="0" w:color="auto"/>
            <w:right w:val="none" w:sz="0" w:space="0" w:color="auto"/>
          </w:divBdr>
        </w:div>
        <w:div w:id="520556295">
          <w:marLeft w:val="0"/>
          <w:marRight w:val="0"/>
          <w:marTop w:val="0"/>
          <w:marBottom w:val="0"/>
          <w:divBdr>
            <w:top w:val="none" w:sz="0" w:space="0" w:color="auto"/>
            <w:left w:val="none" w:sz="0" w:space="0" w:color="auto"/>
            <w:bottom w:val="none" w:sz="0" w:space="0" w:color="auto"/>
            <w:right w:val="none" w:sz="0" w:space="0" w:color="auto"/>
          </w:divBdr>
        </w:div>
        <w:div w:id="21785273">
          <w:marLeft w:val="0"/>
          <w:marRight w:val="0"/>
          <w:marTop w:val="0"/>
          <w:marBottom w:val="0"/>
          <w:divBdr>
            <w:top w:val="none" w:sz="0" w:space="0" w:color="auto"/>
            <w:left w:val="none" w:sz="0" w:space="0" w:color="auto"/>
            <w:bottom w:val="none" w:sz="0" w:space="0" w:color="auto"/>
            <w:right w:val="none" w:sz="0" w:space="0" w:color="auto"/>
          </w:divBdr>
        </w:div>
        <w:div w:id="1515261172">
          <w:marLeft w:val="0"/>
          <w:marRight w:val="0"/>
          <w:marTop w:val="0"/>
          <w:marBottom w:val="0"/>
          <w:divBdr>
            <w:top w:val="none" w:sz="0" w:space="0" w:color="auto"/>
            <w:left w:val="none" w:sz="0" w:space="0" w:color="auto"/>
            <w:bottom w:val="none" w:sz="0" w:space="0" w:color="auto"/>
            <w:right w:val="none" w:sz="0" w:space="0" w:color="auto"/>
          </w:divBdr>
        </w:div>
        <w:div w:id="1917591570">
          <w:marLeft w:val="0"/>
          <w:marRight w:val="0"/>
          <w:marTop w:val="0"/>
          <w:marBottom w:val="0"/>
          <w:divBdr>
            <w:top w:val="none" w:sz="0" w:space="0" w:color="auto"/>
            <w:left w:val="none" w:sz="0" w:space="0" w:color="auto"/>
            <w:bottom w:val="none" w:sz="0" w:space="0" w:color="auto"/>
            <w:right w:val="none" w:sz="0" w:space="0" w:color="auto"/>
          </w:divBdr>
        </w:div>
        <w:div w:id="1771780755">
          <w:marLeft w:val="0"/>
          <w:marRight w:val="0"/>
          <w:marTop w:val="0"/>
          <w:marBottom w:val="0"/>
          <w:divBdr>
            <w:top w:val="none" w:sz="0" w:space="0" w:color="auto"/>
            <w:left w:val="none" w:sz="0" w:space="0" w:color="auto"/>
            <w:bottom w:val="none" w:sz="0" w:space="0" w:color="auto"/>
            <w:right w:val="none" w:sz="0" w:space="0" w:color="auto"/>
          </w:divBdr>
        </w:div>
        <w:div w:id="1033772810">
          <w:marLeft w:val="0"/>
          <w:marRight w:val="0"/>
          <w:marTop w:val="0"/>
          <w:marBottom w:val="0"/>
          <w:divBdr>
            <w:top w:val="none" w:sz="0" w:space="0" w:color="auto"/>
            <w:left w:val="none" w:sz="0" w:space="0" w:color="auto"/>
            <w:bottom w:val="none" w:sz="0" w:space="0" w:color="auto"/>
            <w:right w:val="none" w:sz="0" w:space="0" w:color="auto"/>
          </w:divBdr>
        </w:div>
        <w:div w:id="1653220237">
          <w:marLeft w:val="0"/>
          <w:marRight w:val="0"/>
          <w:marTop w:val="0"/>
          <w:marBottom w:val="0"/>
          <w:divBdr>
            <w:top w:val="none" w:sz="0" w:space="0" w:color="auto"/>
            <w:left w:val="none" w:sz="0" w:space="0" w:color="auto"/>
            <w:bottom w:val="none" w:sz="0" w:space="0" w:color="auto"/>
            <w:right w:val="none" w:sz="0" w:space="0" w:color="auto"/>
          </w:divBdr>
        </w:div>
        <w:div w:id="1808276948">
          <w:marLeft w:val="0"/>
          <w:marRight w:val="0"/>
          <w:marTop w:val="0"/>
          <w:marBottom w:val="0"/>
          <w:divBdr>
            <w:top w:val="none" w:sz="0" w:space="0" w:color="auto"/>
            <w:left w:val="none" w:sz="0" w:space="0" w:color="auto"/>
            <w:bottom w:val="none" w:sz="0" w:space="0" w:color="auto"/>
            <w:right w:val="none" w:sz="0" w:space="0" w:color="auto"/>
          </w:divBdr>
        </w:div>
        <w:div w:id="1364866643">
          <w:marLeft w:val="0"/>
          <w:marRight w:val="0"/>
          <w:marTop w:val="0"/>
          <w:marBottom w:val="0"/>
          <w:divBdr>
            <w:top w:val="none" w:sz="0" w:space="0" w:color="auto"/>
            <w:left w:val="none" w:sz="0" w:space="0" w:color="auto"/>
            <w:bottom w:val="none" w:sz="0" w:space="0" w:color="auto"/>
            <w:right w:val="none" w:sz="0" w:space="0" w:color="auto"/>
          </w:divBdr>
        </w:div>
        <w:div w:id="626818772">
          <w:marLeft w:val="0"/>
          <w:marRight w:val="0"/>
          <w:marTop w:val="0"/>
          <w:marBottom w:val="0"/>
          <w:divBdr>
            <w:top w:val="none" w:sz="0" w:space="0" w:color="auto"/>
            <w:left w:val="none" w:sz="0" w:space="0" w:color="auto"/>
            <w:bottom w:val="none" w:sz="0" w:space="0" w:color="auto"/>
            <w:right w:val="none" w:sz="0" w:space="0" w:color="auto"/>
          </w:divBdr>
        </w:div>
        <w:div w:id="1205948859">
          <w:marLeft w:val="0"/>
          <w:marRight w:val="0"/>
          <w:marTop w:val="0"/>
          <w:marBottom w:val="0"/>
          <w:divBdr>
            <w:top w:val="none" w:sz="0" w:space="0" w:color="auto"/>
            <w:left w:val="none" w:sz="0" w:space="0" w:color="auto"/>
            <w:bottom w:val="none" w:sz="0" w:space="0" w:color="auto"/>
            <w:right w:val="none" w:sz="0" w:space="0" w:color="auto"/>
          </w:divBdr>
        </w:div>
        <w:div w:id="595484022">
          <w:marLeft w:val="0"/>
          <w:marRight w:val="0"/>
          <w:marTop w:val="0"/>
          <w:marBottom w:val="0"/>
          <w:divBdr>
            <w:top w:val="none" w:sz="0" w:space="0" w:color="auto"/>
            <w:left w:val="none" w:sz="0" w:space="0" w:color="auto"/>
            <w:bottom w:val="none" w:sz="0" w:space="0" w:color="auto"/>
            <w:right w:val="none" w:sz="0" w:space="0" w:color="auto"/>
          </w:divBdr>
        </w:div>
        <w:div w:id="339476511">
          <w:marLeft w:val="0"/>
          <w:marRight w:val="0"/>
          <w:marTop w:val="0"/>
          <w:marBottom w:val="0"/>
          <w:divBdr>
            <w:top w:val="none" w:sz="0" w:space="0" w:color="auto"/>
            <w:left w:val="none" w:sz="0" w:space="0" w:color="auto"/>
            <w:bottom w:val="none" w:sz="0" w:space="0" w:color="auto"/>
            <w:right w:val="none" w:sz="0" w:space="0" w:color="auto"/>
          </w:divBdr>
        </w:div>
        <w:div w:id="911965102">
          <w:marLeft w:val="0"/>
          <w:marRight w:val="0"/>
          <w:marTop w:val="0"/>
          <w:marBottom w:val="0"/>
          <w:divBdr>
            <w:top w:val="none" w:sz="0" w:space="0" w:color="auto"/>
            <w:left w:val="none" w:sz="0" w:space="0" w:color="auto"/>
            <w:bottom w:val="none" w:sz="0" w:space="0" w:color="auto"/>
            <w:right w:val="none" w:sz="0" w:space="0" w:color="auto"/>
          </w:divBdr>
        </w:div>
        <w:div w:id="2130590332">
          <w:marLeft w:val="0"/>
          <w:marRight w:val="0"/>
          <w:marTop w:val="0"/>
          <w:marBottom w:val="0"/>
          <w:divBdr>
            <w:top w:val="none" w:sz="0" w:space="0" w:color="auto"/>
            <w:left w:val="none" w:sz="0" w:space="0" w:color="auto"/>
            <w:bottom w:val="none" w:sz="0" w:space="0" w:color="auto"/>
            <w:right w:val="none" w:sz="0" w:space="0" w:color="auto"/>
          </w:divBdr>
        </w:div>
        <w:div w:id="1254822219">
          <w:marLeft w:val="0"/>
          <w:marRight w:val="0"/>
          <w:marTop w:val="0"/>
          <w:marBottom w:val="0"/>
          <w:divBdr>
            <w:top w:val="none" w:sz="0" w:space="0" w:color="auto"/>
            <w:left w:val="none" w:sz="0" w:space="0" w:color="auto"/>
            <w:bottom w:val="none" w:sz="0" w:space="0" w:color="auto"/>
            <w:right w:val="none" w:sz="0" w:space="0" w:color="auto"/>
          </w:divBdr>
        </w:div>
        <w:div w:id="1737782352">
          <w:marLeft w:val="0"/>
          <w:marRight w:val="0"/>
          <w:marTop w:val="0"/>
          <w:marBottom w:val="0"/>
          <w:divBdr>
            <w:top w:val="none" w:sz="0" w:space="0" w:color="auto"/>
            <w:left w:val="none" w:sz="0" w:space="0" w:color="auto"/>
            <w:bottom w:val="none" w:sz="0" w:space="0" w:color="auto"/>
            <w:right w:val="none" w:sz="0" w:space="0" w:color="auto"/>
          </w:divBdr>
        </w:div>
        <w:div w:id="1223100281">
          <w:marLeft w:val="0"/>
          <w:marRight w:val="0"/>
          <w:marTop w:val="0"/>
          <w:marBottom w:val="0"/>
          <w:divBdr>
            <w:top w:val="none" w:sz="0" w:space="0" w:color="auto"/>
            <w:left w:val="none" w:sz="0" w:space="0" w:color="auto"/>
            <w:bottom w:val="none" w:sz="0" w:space="0" w:color="auto"/>
            <w:right w:val="none" w:sz="0" w:space="0" w:color="auto"/>
          </w:divBdr>
        </w:div>
        <w:div w:id="1190143888">
          <w:marLeft w:val="0"/>
          <w:marRight w:val="0"/>
          <w:marTop w:val="0"/>
          <w:marBottom w:val="0"/>
          <w:divBdr>
            <w:top w:val="none" w:sz="0" w:space="0" w:color="auto"/>
            <w:left w:val="none" w:sz="0" w:space="0" w:color="auto"/>
            <w:bottom w:val="none" w:sz="0" w:space="0" w:color="auto"/>
            <w:right w:val="none" w:sz="0" w:space="0" w:color="auto"/>
          </w:divBdr>
        </w:div>
        <w:div w:id="1446078640">
          <w:marLeft w:val="0"/>
          <w:marRight w:val="0"/>
          <w:marTop w:val="0"/>
          <w:marBottom w:val="0"/>
          <w:divBdr>
            <w:top w:val="none" w:sz="0" w:space="0" w:color="auto"/>
            <w:left w:val="none" w:sz="0" w:space="0" w:color="auto"/>
            <w:bottom w:val="none" w:sz="0" w:space="0" w:color="auto"/>
            <w:right w:val="none" w:sz="0" w:space="0" w:color="auto"/>
          </w:divBdr>
        </w:div>
        <w:div w:id="1341850680">
          <w:marLeft w:val="0"/>
          <w:marRight w:val="0"/>
          <w:marTop w:val="0"/>
          <w:marBottom w:val="0"/>
          <w:divBdr>
            <w:top w:val="none" w:sz="0" w:space="0" w:color="auto"/>
            <w:left w:val="none" w:sz="0" w:space="0" w:color="auto"/>
            <w:bottom w:val="none" w:sz="0" w:space="0" w:color="auto"/>
            <w:right w:val="none" w:sz="0" w:space="0" w:color="auto"/>
          </w:divBdr>
        </w:div>
        <w:div w:id="1584215777">
          <w:marLeft w:val="0"/>
          <w:marRight w:val="0"/>
          <w:marTop w:val="0"/>
          <w:marBottom w:val="0"/>
          <w:divBdr>
            <w:top w:val="none" w:sz="0" w:space="0" w:color="auto"/>
            <w:left w:val="none" w:sz="0" w:space="0" w:color="auto"/>
            <w:bottom w:val="none" w:sz="0" w:space="0" w:color="auto"/>
            <w:right w:val="none" w:sz="0" w:space="0" w:color="auto"/>
          </w:divBdr>
        </w:div>
        <w:div w:id="1686712184">
          <w:marLeft w:val="0"/>
          <w:marRight w:val="0"/>
          <w:marTop w:val="0"/>
          <w:marBottom w:val="0"/>
          <w:divBdr>
            <w:top w:val="none" w:sz="0" w:space="0" w:color="auto"/>
            <w:left w:val="none" w:sz="0" w:space="0" w:color="auto"/>
            <w:bottom w:val="none" w:sz="0" w:space="0" w:color="auto"/>
            <w:right w:val="none" w:sz="0" w:space="0" w:color="auto"/>
          </w:divBdr>
        </w:div>
        <w:div w:id="464742274">
          <w:marLeft w:val="0"/>
          <w:marRight w:val="0"/>
          <w:marTop w:val="0"/>
          <w:marBottom w:val="0"/>
          <w:divBdr>
            <w:top w:val="none" w:sz="0" w:space="0" w:color="auto"/>
            <w:left w:val="none" w:sz="0" w:space="0" w:color="auto"/>
            <w:bottom w:val="none" w:sz="0" w:space="0" w:color="auto"/>
            <w:right w:val="none" w:sz="0" w:space="0" w:color="auto"/>
          </w:divBdr>
        </w:div>
        <w:div w:id="267390109">
          <w:marLeft w:val="0"/>
          <w:marRight w:val="0"/>
          <w:marTop w:val="0"/>
          <w:marBottom w:val="0"/>
          <w:divBdr>
            <w:top w:val="none" w:sz="0" w:space="0" w:color="auto"/>
            <w:left w:val="none" w:sz="0" w:space="0" w:color="auto"/>
            <w:bottom w:val="none" w:sz="0" w:space="0" w:color="auto"/>
            <w:right w:val="none" w:sz="0" w:space="0" w:color="auto"/>
          </w:divBdr>
        </w:div>
        <w:div w:id="1629892522">
          <w:marLeft w:val="0"/>
          <w:marRight w:val="0"/>
          <w:marTop w:val="0"/>
          <w:marBottom w:val="0"/>
          <w:divBdr>
            <w:top w:val="none" w:sz="0" w:space="0" w:color="auto"/>
            <w:left w:val="none" w:sz="0" w:space="0" w:color="auto"/>
            <w:bottom w:val="none" w:sz="0" w:space="0" w:color="auto"/>
            <w:right w:val="none" w:sz="0" w:space="0" w:color="auto"/>
          </w:divBdr>
        </w:div>
      </w:divsChild>
    </w:div>
    <w:div w:id="327682058">
      <w:bodyDiv w:val="1"/>
      <w:marLeft w:val="0"/>
      <w:marRight w:val="0"/>
      <w:marTop w:val="0"/>
      <w:marBottom w:val="0"/>
      <w:divBdr>
        <w:top w:val="none" w:sz="0" w:space="0" w:color="auto"/>
        <w:left w:val="none" w:sz="0" w:space="0" w:color="auto"/>
        <w:bottom w:val="none" w:sz="0" w:space="0" w:color="auto"/>
        <w:right w:val="none" w:sz="0" w:space="0" w:color="auto"/>
      </w:divBdr>
    </w:div>
    <w:div w:id="328604250">
      <w:bodyDiv w:val="1"/>
      <w:marLeft w:val="0"/>
      <w:marRight w:val="0"/>
      <w:marTop w:val="0"/>
      <w:marBottom w:val="0"/>
      <w:divBdr>
        <w:top w:val="none" w:sz="0" w:space="0" w:color="auto"/>
        <w:left w:val="none" w:sz="0" w:space="0" w:color="auto"/>
        <w:bottom w:val="none" w:sz="0" w:space="0" w:color="auto"/>
        <w:right w:val="none" w:sz="0" w:space="0" w:color="auto"/>
      </w:divBdr>
    </w:div>
    <w:div w:id="330063582">
      <w:bodyDiv w:val="1"/>
      <w:marLeft w:val="0"/>
      <w:marRight w:val="0"/>
      <w:marTop w:val="0"/>
      <w:marBottom w:val="0"/>
      <w:divBdr>
        <w:top w:val="none" w:sz="0" w:space="0" w:color="auto"/>
        <w:left w:val="none" w:sz="0" w:space="0" w:color="auto"/>
        <w:bottom w:val="none" w:sz="0" w:space="0" w:color="auto"/>
        <w:right w:val="none" w:sz="0" w:space="0" w:color="auto"/>
      </w:divBdr>
    </w:div>
    <w:div w:id="334695394">
      <w:bodyDiv w:val="1"/>
      <w:marLeft w:val="0"/>
      <w:marRight w:val="0"/>
      <w:marTop w:val="0"/>
      <w:marBottom w:val="0"/>
      <w:divBdr>
        <w:top w:val="none" w:sz="0" w:space="0" w:color="auto"/>
        <w:left w:val="none" w:sz="0" w:space="0" w:color="auto"/>
        <w:bottom w:val="none" w:sz="0" w:space="0" w:color="auto"/>
        <w:right w:val="none" w:sz="0" w:space="0" w:color="auto"/>
      </w:divBdr>
    </w:div>
    <w:div w:id="335231156">
      <w:bodyDiv w:val="1"/>
      <w:marLeft w:val="0"/>
      <w:marRight w:val="0"/>
      <w:marTop w:val="0"/>
      <w:marBottom w:val="0"/>
      <w:divBdr>
        <w:top w:val="none" w:sz="0" w:space="0" w:color="auto"/>
        <w:left w:val="none" w:sz="0" w:space="0" w:color="auto"/>
        <w:bottom w:val="none" w:sz="0" w:space="0" w:color="auto"/>
        <w:right w:val="none" w:sz="0" w:space="0" w:color="auto"/>
      </w:divBdr>
      <w:divsChild>
        <w:div w:id="1614239967">
          <w:marLeft w:val="547"/>
          <w:marRight w:val="0"/>
          <w:marTop w:val="0"/>
          <w:marBottom w:val="0"/>
          <w:divBdr>
            <w:top w:val="none" w:sz="0" w:space="0" w:color="auto"/>
            <w:left w:val="none" w:sz="0" w:space="0" w:color="auto"/>
            <w:bottom w:val="none" w:sz="0" w:space="0" w:color="auto"/>
            <w:right w:val="none" w:sz="0" w:space="0" w:color="auto"/>
          </w:divBdr>
        </w:div>
      </w:divsChild>
    </w:div>
    <w:div w:id="344135384">
      <w:bodyDiv w:val="1"/>
      <w:marLeft w:val="0"/>
      <w:marRight w:val="0"/>
      <w:marTop w:val="0"/>
      <w:marBottom w:val="0"/>
      <w:divBdr>
        <w:top w:val="none" w:sz="0" w:space="0" w:color="auto"/>
        <w:left w:val="none" w:sz="0" w:space="0" w:color="auto"/>
        <w:bottom w:val="none" w:sz="0" w:space="0" w:color="auto"/>
        <w:right w:val="none" w:sz="0" w:space="0" w:color="auto"/>
      </w:divBdr>
    </w:div>
    <w:div w:id="351222801">
      <w:bodyDiv w:val="1"/>
      <w:marLeft w:val="0"/>
      <w:marRight w:val="0"/>
      <w:marTop w:val="0"/>
      <w:marBottom w:val="0"/>
      <w:divBdr>
        <w:top w:val="none" w:sz="0" w:space="0" w:color="auto"/>
        <w:left w:val="none" w:sz="0" w:space="0" w:color="auto"/>
        <w:bottom w:val="none" w:sz="0" w:space="0" w:color="auto"/>
        <w:right w:val="none" w:sz="0" w:space="0" w:color="auto"/>
      </w:divBdr>
    </w:div>
    <w:div w:id="352196290">
      <w:bodyDiv w:val="1"/>
      <w:marLeft w:val="0"/>
      <w:marRight w:val="0"/>
      <w:marTop w:val="0"/>
      <w:marBottom w:val="0"/>
      <w:divBdr>
        <w:top w:val="none" w:sz="0" w:space="0" w:color="auto"/>
        <w:left w:val="none" w:sz="0" w:space="0" w:color="auto"/>
        <w:bottom w:val="none" w:sz="0" w:space="0" w:color="auto"/>
        <w:right w:val="none" w:sz="0" w:space="0" w:color="auto"/>
      </w:divBdr>
    </w:div>
    <w:div w:id="355351233">
      <w:bodyDiv w:val="1"/>
      <w:marLeft w:val="0"/>
      <w:marRight w:val="0"/>
      <w:marTop w:val="0"/>
      <w:marBottom w:val="0"/>
      <w:divBdr>
        <w:top w:val="none" w:sz="0" w:space="0" w:color="auto"/>
        <w:left w:val="none" w:sz="0" w:space="0" w:color="auto"/>
        <w:bottom w:val="none" w:sz="0" w:space="0" w:color="auto"/>
        <w:right w:val="none" w:sz="0" w:space="0" w:color="auto"/>
      </w:divBdr>
    </w:div>
    <w:div w:id="355498667">
      <w:bodyDiv w:val="1"/>
      <w:marLeft w:val="0"/>
      <w:marRight w:val="0"/>
      <w:marTop w:val="0"/>
      <w:marBottom w:val="0"/>
      <w:divBdr>
        <w:top w:val="none" w:sz="0" w:space="0" w:color="auto"/>
        <w:left w:val="none" w:sz="0" w:space="0" w:color="auto"/>
        <w:bottom w:val="none" w:sz="0" w:space="0" w:color="auto"/>
        <w:right w:val="none" w:sz="0" w:space="0" w:color="auto"/>
      </w:divBdr>
    </w:div>
    <w:div w:id="364528049">
      <w:bodyDiv w:val="1"/>
      <w:marLeft w:val="0"/>
      <w:marRight w:val="0"/>
      <w:marTop w:val="0"/>
      <w:marBottom w:val="0"/>
      <w:divBdr>
        <w:top w:val="none" w:sz="0" w:space="0" w:color="auto"/>
        <w:left w:val="none" w:sz="0" w:space="0" w:color="auto"/>
        <w:bottom w:val="none" w:sz="0" w:space="0" w:color="auto"/>
        <w:right w:val="none" w:sz="0" w:space="0" w:color="auto"/>
      </w:divBdr>
    </w:div>
    <w:div w:id="364595743">
      <w:bodyDiv w:val="1"/>
      <w:marLeft w:val="0"/>
      <w:marRight w:val="0"/>
      <w:marTop w:val="0"/>
      <w:marBottom w:val="0"/>
      <w:divBdr>
        <w:top w:val="none" w:sz="0" w:space="0" w:color="auto"/>
        <w:left w:val="none" w:sz="0" w:space="0" w:color="auto"/>
        <w:bottom w:val="none" w:sz="0" w:space="0" w:color="auto"/>
        <w:right w:val="none" w:sz="0" w:space="0" w:color="auto"/>
      </w:divBdr>
    </w:div>
    <w:div w:id="377094827">
      <w:bodyDiv w:val="1"/>
      <w:marLeft w:val="0"/>
      <w:marRight w:val="0"/>
      <w:marTop w:val="0"/>
      <w:marBottom w:val="0"/>
      <w:divBdr>
        <w:top w:val="none" w:sz="0" w:space="0" w:color="auto"/>
        <w:left w:val="none" w:sz="0" w:space="0" w:color="auto"/>
        <w:bottom w:val="none" w:sz="0" w:space="0" w:color="auto"/>
        <w:right w:val="none" w:sz="0" w:space="0" w:color="auto"/>
      </w:divBdr>
    </w:div>
    <w:div w:id="379479400">
      <w:bodyDiv w:val="1"/>
      <w:marLeft w:val="0"/>
      <w:marRight w:val="0"/>
      <w:marTop w:val="0"/>
      <w:marBottom w:val="0"/>
      <w:divBdr>
        <w:top w:val="none" w:sz="0" w:space="0" w:color="auto"/>
        <w:left w:val="none" w:sz="0" w:space="0" w:color="auto"/>
        <w:bottom w:val="none" w:sz="0" w:space="0" w:color="auto"/>
        <w:right w:val="none" w:sz="0" w:space="0" w:color="auto"/>
      </w:divBdr>
    </w:div>
    <w:div w:id="381055684">
      <w:bodyDiv w:val="1"/>
      <w:marLeft w:val="0"/>
      <w:marRight w:val="0"/>
      <w:marTop w:val="0"/>
      <w:marBottom w:val="0"/>
      <w:divBdr>
        <w:top w:val="none" w:sz="0" w:space="0" w:color="auto"/>
        <w:left w:val="none" w:sz="0" w:space="0" w:color="auto"/>
        <w:bottom w:val="none" w:sz="0" w:space="0" w:color="auto"/>
        <w:right w:val="none" w:sz="0" w:space="0" w:color="auto"/>
      </w:divBdr>
    </w:div>
    <w:div w:id="383453086">
      <w:bodyDiv w:val="1"/>
      <w:marLeft w:val="0"/>
      <w:marRight w:val="0"/>
      <w:marTop w:val="0"/>
      <w:marBottom w:val="0"/>
      <w:divBdr>
        <w:top w:val="none" w:sz="0" w:space="0" w:color="auto"/>
        <w:left w:val="none" w:sz="0" w:space="0" w:color="auto"/>
        <w:bottom w:val="none" w:sz="0" w:space="0" w:color="auto"/>
        <w:right w:val="none" w:sz="0" w:space="0" w:color="auto"/>
      </w:divBdr>
    </w:div>
    <w:div w:id="387800114">
      <w:bodyDiv w:val="1"/>
      <w:marLeft w:val="0"/>
      <w:marRight w:val="0"/>
      <w:marTop w:val="0"/>
      <w:marBottom w:val="0"/>
      <w:divBdr>
        <w:top w:val="none" w:sz="0" w:space="0" w:color="auto"/>
        <w:left w:val="none" w:sz="0" w:space="0" w:color="auto"/>
        <w:bottom w:val="none" w:sz="0" w:space="0" w:color="auto"/>
        <w:right w:val="none" w:sz="0" w:space="0" w:color="auto"/>
      </w:divBdr>
      <w:divsChild>
        <w:div w:id="1211068797">
          <w:marLeft w:val="0"/>
          <w:marRight w:val="0"/>
          <w:marTop w:val="0"/>
          <w:marBottom w:val="0"/>
          <w:divBdr>
            <w:top w:val="none" w:sz="0" w:space="0" w:color="auto"/>
            <w:left w:val="none" w:sz="0" w:space="0" w:color="auto"/>
            <w:bottom w:val="none" w:sz="0" w:space="0" w:color="auto"/>
            <w:right w:val="none" w:sz="0" w:space="0" w:color="auto"/>
          </w:divBdr>
        </w:div>
        <w:div w:id="85663667">
          <w:marLeft w:val="0"/>
          <w:marRight w:val="0"/>
          <w:marTop w:val="0"/>
          <w:marBottom w:val="0"/>
          <w:divBdr>
            <w:top w:val="none" w:sz="0" w:space="0" w:color="auto"/>
            <w:left w:val="none" w:sz="0" w:space="0" w:color="auto"/>
            <w:bottom w:val="none" w:sz="0" w:space="0" w:color="auto"/>
            <w:right w:val="none" w:sz="0" w:space="0" w:color="auto"/>
          </w:divBdr>
        </w:div>
      </w:divsChild>
    </w:div>
    <w:div w:id="393242888">
      <w:bodyDiv w:val="1"/>
      <w:marLeft w:val="0"/>
      <w:marRight w:val="0"/>
      <w:marTop w:val="0"/>
      <w:marBottom w:val="0"/>
      <w:divBdr>
        <w:top w:val="none" w:sz="0" w:space="0" w:color="auto"/>
        <w:left w:val="none" w:sz="0" w:space="0" w:color="auto"/>
        <w:bottom w:val="none" w:sz="0" w:space="0" w:color="auto"/>
        <w:right w:val="none" w:sz="0" w:space="0" w:color="auto"/>
      </w:divBdr>
    </w:div>
    <w:div w:id="402141314">
      <w:bodyDiv w:val="1"/>
      <w:marLeft w:val="0"/>
      <w:marRight w:val="0"/>
      <w:marTop w:val="0"/>
      <w:marBottom w:val="0"/>
      <w:divBdr>
        <w:top w:val="none" w:sz="0" w:space="0" w:color="auto"/>
        <w:left w:val="none" w:sz="0" w:space="0" w:color="auto"/>
        <w:bottom w:val="none" w:sz="0" w:space="0" w:color="auto"/>
        <w:right w:val="none" w:sz="0" w:space="0" w:color="auto"/>
      </w:divBdr>
    </w:div>
    <w:div w:id="417022476">
      <w:bodyDiv w:val="1"/>
      <w:marLeft w:val="0"/>
      <w:marRight w:val="0"/>
      <w:marTop w:val="0"/>
      <w:marBottom w:val="0"/>
      <w:divBdr>
        <w:top w:val="none" w:sz="0" w:space="0" w:color="auto"/>
        <w:left w:val="none" w:sz="0" w:space="0" w:color="auto"/>
        <w:bottom w:val="none" w:sz="0" w:space="0" w:color="auto"/>
        <w:right w:val="none" w:sz="0" w:space="0" w:color="auto"/>
      </w:divBdr>
    </w:div>
    <w:div w:id="421729054">
      <w:bodyDiv w:val="1"/>
      <w:marLeft w:val="0"/>
      <w:marRight w:val="0"/>
      <w:marTop w:val="0"/>
      <w:marBottom w:val="0"/>
      <w:divBdr>
        <w:top w:val="none" w:sz="0" w:space="0" w:color="auto"/>
        <w:left w:val="none" w:sz="0" w:space="0" w:color="auto"/>
        <w:bottom w:val="none" w:sz="0" w:space="0" w:color="auto"/>
        <w:right w:val="none" w:sz="0" w:space="0" w:color="auto"/>
      </w:divBdr>
    </w:div>
    <w:div w:id="423767011">
      <w:bodyDiv w:val="1"/>
      <w:marLeft w:val="0"/>
      <w:marRight w:val="0"/>
      <w:marTop w:val="0"/>
      <w:marBottom w:val="0"/>
      <w:divBdr>
        <w:top w:val="none" w:sz="0" w:space="0" w:color="auto"/>
        <w:left w:val="none" w:sz="0" w:space="0" w:color="auto"/>
        <w:bottom w:val="none" w:sz="0" w:space="0" w:color="auto"/>
        <w:right w:val="none" w:sz="0" w:space="0" w:color="auto"/>
      </w:divBdr>
    </w:div>
    <w:div w:id="433860864">
      <w:bodyDiv w:val="1"/>
      <w:marLeft w:val="0"/>
      <w:marRight w:val="0"/>
      <w:marTop w:val="0"/>
      <w:marBottom w:val="0"/>
      <w:divBdr>
        <w:top w:val="none" w:sz="0" w:space="0" w:color="auto"/>
        <w:left w:val="none" w:sz="0" w:space="0" w:color="auto"/>
        <w:bottom w:val="none" w:sz="0" w:space="0" w:color="auto"/>
        <w:right w:val="none" w:sz="0" w:space="0" w:color="auto"/>
      </w:divBdr>
    </w:div>
    <w:div w:id="445121684">
      <w:bodyDiv w:val="1"/>
      <w:marLeft w:val="0"/>
      <w:marRight w:val="0"/>
      <w:marTop w:val="0"/>
      <w:marBottom w:val="0"/>
      <w:divBdr>
        <w:top w:val="none" w:sz="0" w:space="0" w:color="auto"/>
        <w:left w:val="none" w:sz="0" w:space="0" w:color="auto"/>
        <w:bottom w:val="none" w:sz="0" w:space="0" w:color="auto"/>
        <w:right w:val="none" w:sz="0" w:space="0" w:color="auto"/>
      </w:divBdr>
    </w:div>
    <w:div w:id="453645423">
      <w:bodyDiv w:val="1"/>
      <w:marLeft w:val="0"/>
      <w:marRight w:val="0"/>
      <w:marTop w:val="0"/>
      <w:marBottom w:val="0"/>
      <w:divBdr>
        <w:top w:val="none" w:sz="0" w:space="0" w:color="auto"/>
        <w:left w:val="none" w:sz="0" w:space="0" w:color="auto"/>
        <w:bottom w:val="none" w:sz="0" w:space="0" w:color="auto"/>
        <w:right w:val="none" w:sz="0" w:space="0" w:color="auto"/>
      </w:divBdr>
    </w:div>
    <w:div w:id="468480245">
      <w:bodyDiv w:val="1"/>
      <w:marLeft w:val="0"/>
      <w:marRight w:val="0"/>
      <w:marTop w:val="0"/>
      <w:marBottom w:val="0"/>
      <w:divBdr>
        <w:top w:val="none" w:sz="0" w:space="0" w:color="auto"/>
        <w:left w:val="none" w:sz="0" w:space="0" w:color="auto"/>
        <w:bottom w:val="none" w:sz="0" w:space="0" w:color="auto"/>
        <w:right w:val="none" w:sz="0" w:space="0" w:color="auto"/>
      </w:divBdr>
    </w:div>
    <w:div w:id="472603066">
      <w:bodyDiv w:val="1"/>
      <w:marLeft w:val="0"/>
      <w:marRight w:val="0"/>
      <w:marTop w:val="0"/>
      <w:marBottom w:val="0"/>
      <w:divBdr>
        <w:top w:val="none" w:sz="0" w:space="0" w:color="auto"/>
        <w:left w:val="none" w:sz="0" w:space="0" w:color="auto"/>
        <w:bottom w:val="none" w:sz="0" w:space="0" w:color="auto"/>
        <w:right w:val="none" w:sz="0" w:space="0" w:color="auto"/>
      </w:divBdr>
    </w:div>
    <w:div w:id="490367121">
      <w:bodyDiv w:val="1"/>
      <w:marLeft w:val="0"/>
      <w:marRight w:val="0"/>
      <w:marTop w:val="0"/>
      <w:marBottom w:val="0"/>
      <w:divBdr>
        <w:top w:val="none" w:sz="0" w:space="0" w:color="auto"/>
        <w:left w:val="none" w:sz="0" w:space="0" w:color="auto"/>
        <w:bottom w:val="none" w:sz="0" w:space="0" w:color="auto"/>
        <w:right w:val="none" w:sz="0" w:space="0" w:color="auto"/>
      </w:divBdr>
    </w:div>
    <w:div w:id="493758874">
      <w:bodyDiv w:val="1"/>
      <w:marLeft w:val="0"/>
      <w:marRight w:val="0"/>
      <w:marTop w:val="0"/>
      <w:marBottom w:val="0"/>
      <w:divBdr>
        <w:top w:val="none" w:sz="0" w:space="0" w:color="auto"/>
        <w:left w:val="none" w:sz="0" w:space="0" w:color="auto"/>
        <w:bottom w:val="none" w:sz="0" w:space="0" w:color="auto"/>
        <w:right w:val="none" w:sz="0" w:space="0" w:color="auto"/>
      </w:divBdr>
    </w:div>
    <w:div w:id="496461608">
      <w:bodyDiv w:val="1"/>
      <w:marLeft w:val="0"/>
      <w:marRight w:val="0"/>
      <w:marTop w:val="0"/>
      <w:marBottom w:val="0"/>
      <w:divBdr>
        <w:top w:val="none" w:sz="0" w:space="0" w:color="auto"/>
        <w:left w:val="none" w:sz="0" w:space="0" w:color="auto"/>
        <w:bottom w:val="none" w:sz="0" w:space="0" w:color="auto"/>
        <w:right w:val="none" w:sz="0" w:space="0" w:color="auto"/>
      </w:divBdr>
    </w:div>
    <w:div w:id="501166238">
      <w:bodyDiv w:val="1"/>
      <w:marLeft w:val="0"/>
      <w:marRight w:val="0"/>
      <w:marTop w:val="0"/>
      <w:marBottom w:val="0"/>
      <w:divBdr>
        <w:top w:val="none" w:sz="0" w:space="0" w:color="auto"/>
        <w:left w:val="none" w:sz="0" w:space="0" w:color="auto"/>
        <w:bottom w:val="none" w:sz="0" w:space="0" w:color="auto"/>
        <w:right w:val="none" w:sz="0" w:space="0" w:color="auto"/>
      </w:divBdr>
    </w:div>
    <w:div w:id="511729270">
      <w:bodyDiv w:val="1"/>
      <w:marLeft w:val="0"/>
      <w:marRight w:val="0"/>
      <w:marTop w:val="0"/>
      <w:marBottom w:val="0"/>
      <w:divBdr>
        <w:top w:val="none" w:sz="0" w:space="0" w:color="auto"/>
        <w:left w:val="none" w:sz="0" w:space="0" w:color="auto"/>
        <w:bottom w:val="none" w:sz="0" w:space="0" w:color="auto"/>
        <w:right w:val="none" w:sz="0" w:space="0" w:color="auto"/>
      </w:divBdr>
    </w:div>
    <w:div w:id="525757051">
      <w:bodyDiv w:val="1"/>
      <w:marLeft w:val="0"/>
      <w:marRight w:val="0"/>
      <w:marTop w:val="0"/>
      <w:marBottom w:val="0"/>
      <w:divBdr>
        <w:top w:val="none" w:sz="0" w:space="0" w:color="auto"/>
        <w:left w:val="none" w:sz="0" w:space="0" w:color="auto"/>
        <w:bottom w:val="none" w:sz="0" w:space="0" w:color="auto"/>
        <w:right w:val="none" w:sz="0" w:space="0" w:color="auto"/>
      </w:divBdr>
    </w:div>
    <w:div w:id="526526622">
      <w:bodyDiv w:val="1"/>
      <w:marLeft w:val="0"/>
      <w:marRight w:val="0"/>
      <w:marTop w:val="0"/>
      <w:marBottom w:val="0"/>
      <w:divBdr>
        <w:top w:val="none" w:sz="0" w:space="0" w:color="auto"/>
        <w:left w:val="none" w:sz="0" w:space="0" w:color="auto"/>
        <w:bottom w:val="none" w:sz="0" w:space="0" w:color="auto"/>
        <w:right w:val="none" w:sz="0" w:space="0" w:color="auto"/>
      </w:divBdr>
    </w:div>
    <w:div w:id="534392056">
      <w:bodyDiv w:val="1"/>
      <w:marLeft w:val="0"/>
      <w:marRight w:val="0"/>
      <w:marTop w:val="0"/>
      <w:marBottom w:val="0"/>
      <w:divBdr>
        <w:top w:val="none" w:sz="0" w:space="0" w:color="auto"/>
        <w:left w:val="none" w:sz="0" w:space="0" w:color="auto"/>
        <w:bottom w:val="none" w:sz="0" w:space="0" w:color="auto"/>
        <w:right w:val="none" w:sz="0" w:space="0" w:color="auto"/>
      </w:divBdr>
    </w:div>
    <w:div w:id="534806331">
      <w:bodyDiv w:val="1"/>
      <w:marLeft w:val="0"/>
      <w:marRight w:val="0"/>
      <w:marTop w:val="0"/>
      <w:marBottom w:val="0"/>
      <w:divBdr>
        <w:top w:val="none" w:sz="0" w:space="0" w:color="auto"/>
        <w:left w:val="none" w:sz="0" w:space="0" w:color="auto"/>
        <w:bottom w:val="none" w:sz="0" w:space="0" w:color="auto"/>
        <w:right w:val="none" w:sz="0" w:space="0" w:color="auto"/>
      </w:divBdr>
    </w:div>
    <w:div w:id="535656720">
      <w:bodyDiv w:val="1"/>
      <w:marLeft w:val="0"/>
      <w:marRight w:val="0"/>
      <w:marTop w:val="0"/>
      <w:marBottom w:val="0"/>
      <w:divBdr>
        <w:top w:val="none" w:sz="0" w:space="0" w:color="auto"/>
        <w:left w:val="none" w:sz="0" w:space="0" w:color="auto"/>
        <w:bottom w:val="none" w:sz="0" w:space="0" w:color="auto"/>
        <w:right w:val="none" w:sz="0" w:space="0" w:color="auto"/>
      </w:divBdr>
    </w:div>
    <w:div w:id="542181563">
      <w:bodyDiv w:val="1"/>
      <w:marLeft w:val="0"/>
      <w:marRight w:val="0"/>
      <w:marTop w:val="0"/>
      <w:marBottom w:val="0"/>
      <w:divBdr>
        <w:top w:val="none" w:sz="0" w:space="0" w:color="auto"/>
        <w:left w:val="none" w:sz="0" w:space="0" w:color="auto"/>
        <w:bottom w:val="none" w:sz="0" w:space="0" w:color="auto"/>
        <w:right w:val="none" w:sz="0" w:space="0" w:color="auto"/>
      </w:divBdr>
    </w:div>
    <w:div w:id="544409347">
      <w:bodyDiv w:val="1"/>
      <w:marLeft w:val="0"/>
      <w:marRight w:val="0"/>
      <w:marTop w:val="0"/>
      <w:marBottom w:val="0"/>
      <w:divBdr>
        <w:top w:val="none" w:sz="0" w:space="0" w:color="auto"/>
        <w:left w:val="none" w:sz="0" w:space="0" w:color="auto"/>
        <w:bottom w:val="none" w:sz="0" w:space="0" w:color="auto"/>
        <w:right w:val="none" w:sz="0" w:space="0" w:color="auto"/>
      </w:divBdr>
    </w:div>
    <w:div w:id="555896345">
      <w:bodyDiv w:val="1"/>
      <w:marLeft w:val="0"/>
      <w:marRight w:val="0"/>
      <w:marTop w:val="0"/>
      <w:marBottom w:val="0"/>
      <w:divBdr>
        <w:top w:val="none" w:sz="0" w:space="0" w:color="auto"/>
        <w:left w:val="none" w:sz="0" w:space="0" w:color="auto"/>
        <w:bottom w:val="none" w:sz="0" w:space="0" w:color="auto"/>
        <w:right w:val="none" w:sz="0" w:space="0" w:color="auto"/>
      </w:divBdr>
    </w:div>
    <w:div w:id="561908252">
      <w:bodyDiv w:val="1"/>
      <w:marLeft w:val="0"/>
      <w:marRight w:val="0"/>
      <w:marTop w:val="0"/>
      <w:marBottom w:val="0"/>
      <w:divBdr>
        <w:top w:val="none" w:sz="0" w:space="0" w:color="auto"/>
        <w:left w:val="none" w:sz="0" w:space="0" w:color="auto"/>
        <w:bottom w:val="none" w:sz="0" w:space="0" w:color="auto"/>
        <w:right w:val="none" w:sz="0" w:space="0" w:color="auto"/>
      </w:divBdr>
    </w:div>
    <w:div w:id="569971547">
      <w:bodyDiv w:val="1"/>
      <w:marLeft w:val="0"/>
      <w:marRight w:val="0"/>
      <w:marTop w:val="0"/>
      <w:marBottom w:val="0"/>
      <w:divBdr>
        <w:top w:val="none" w:sz="0" w:space="0" w:color="auto"/>
        <w:left w:val="none" w:sz="0" w:space="0" w:color="auto"/>
        <w:bottom w:val="none" w:sz="0" w:space="0" w:color="auto"/>
        <w:right w:val="none" w:sz="0" w:space="0" w:color="auto"/>
      </w:divBdr>
      <w:divsChild>
        <w:div w:id="1966160694">
          <w:marLeft w:val="0"/>
          <w:marRight w:val="0"/>
          <w:marTop w:val="0"/>
          <w:marBottom w:val="0"/>
          <w:divBdr>
            <w:top w:val="none" w:sz="0" w:space="0" w:color="auto"/>
            <w:left w:val="none" w:sz="0" w:space="0" w:color="auto"/>
            <w:bottom w:val="none" w:sz="0" w:space="0" w:color="auto"/>
            <w:right w:val="none" w:sz="0" w:space="0" w:color="auto"/>
          </w:divBdr>
        </w:div>
      </w:divsChild>
    </w:div>
    <w:div w:id="574322012">
      <w:bodyDiv w:val="1"/>
      <w:marLeft w:val="0"/>
      <w:marRight w:val="0"/>
      <w:marTop w:val="0"/>
      <w:marBottom w:val="0"/>
      <w:divBdr>
        <w:top w:val="none" w:sz="0" w:space="0" w:color="auto"/>
        <w:left w:val="none" w:sz="0" w:space="0" w:color="auto"/>
        <w:bottom w:val="none" w:sz="0" w:space="0" w:color="auto"/>
        <w:right w:val="none" w:sz="0" w:space="0" w:color="auto"/>
      </w:divBdr>
    </w:div>
    <w:div w:id="575282449">
      <w:bodyDiv w:val="1"/>
      <w:marLeft w:val="0"/>
      <w:marRight w:val="0"/>
      <w:marTop w:val="0"/>
      <w:marBottom w:val="0"/>
      <w:divBdr>
        <w:top w:val="none" w:sz="0" w:space="0" w:color="auto"/>
        <w:left w:val="none" w:sz="0" w:space="0" w:color="auto"/>
        <w:bottom w:val="none" w:sz="0" w:space="0" w:color="auto"/>
        <w:right w:val="none" w:sz="0" w:space="0" w:color="auto"/>
      </w:divBdr>
    </w:div>
    <w:div w:id="585915843">
      <w:bodyDiv w:val="1"/>
      <w:marLeft w:val="0"/>
      <w:marRight w:val="0"/>
      <w:marTop w:val="0"/>
      <w:marBottom w:val="0"/>
      <w:divBdr>
        <w:top w:val="none" w:sz="0" w:space="0" w:color="auto"/>
        <w:left w:val="none" w:sz="0" w:space="0" w:color="auto"/>
        <w:bottom w:val="none" w:sz="0" w:space="0" w:color="auto"/>
        <w:right w:val="none" w:sz="0" w:space="0" w:color="auto"/>
      </w:divBdr>
    </w:div>
    <w:div w:id="586615983">
      <w:bodyDiv w:val="1"/>
      <w:marLeft w:val="0"/>
      <w:marRight w:val="0"/>
      <w:marTop w:val="0"/>
      <w:marBottom w:val="0"/>
      <w:divBdr>
        <w:top w:val="none" w:sz="0" w:space="0" w:color="auto"/>
        <w:left w:val="none" w:sz="0" w:space="0" w:color="auto"/>
        <w:bottom w:val="none" w:sz="0" w:space="0" w:color="auto"/>
        <w:right w:val="none" w:sz="0" w:space="0" w:color="auto"/>
      </w:divBdr>
    </w:div>
    <w:div w:id="598678928">
      <w:bodyDiv w:val="1"/>
      <w:marLeft w:val="0"/>
      <w:marRight w:val="0"/>
      <w:marTop w:val="0"/>
      <w:marBottom w:val="0"/>
      <w:divBdr>
        <w:top w:val="none" w:sz="0" w:space="0" w:color="auto"/>
        <w:left w:val="none" w:sz="0" w:space="0" w:color="auto"/>
        <w:bottom w:val="none" w:sz="0" w:space="0" w:color="auto"/>
        <w:right w:val="none" w:sz="0" w:space="0" w:color="auto"/>
      </w:divBdr>
    </w:div>
    <w:div w:id="603809533">
      <w:bodyDiv w:val="1"/>
      <w:marLeft w:val="0"/>
      <w:marRight w:val="0"/>
      <w:marTop w:val="0"/>
      <w:marBottom w:val="0"/>
      <w:divBdr>
        <w:top w:val="none" w:sz="0" w:space="0" w:color="auto"/>
        <w:left w:val="none" w:sz="0" w:space="0" w:color="auto"/>
        <w:bottom w:val="none" w:sz="0" w:space="0" w:color="auto"/>
        <w:right w:val="none" w:sz="0" w:space="0" w:color="auto"/>
      </w:divBdr>
    </w:div>
    <w:div w:id="604076603">
      <w:bodyDiv w:val="1"/>
      <w:marLeft w:val="0"/>
      <w:marRight w:val="0"/>
      <w:marTop w:val="0"/>
      <w:marBottom w:val="0"/>
      <w:divBdr>
        <w:top w:val="none" w:sz="0" w:space="0" w:color="auto"/>
        <w:left w:val="none" w:sz="0" w:space="0" w:color="auto"/>
        <w:bottom w:val="none" w:sz="0" w:space="0" w:color="auto"/>
        <w:right w:val="none" w:sz="0" w:space="0" w:color="auto"/>
      </w:divBdr>
    </w:div>
    <w:div w:id="605507593">
      <w:bodyDiv w:val="1"/>
      <w:marLeft w:val="0"/>
      <w:marRight w:val="0"/>
      <w:marTop w:val="0"/>
      <w:marBottom w:val="0"/>
      <w:divBdr>
        <w:top w:val="none" w:sz="0" w:space="0" w:color="auto"/>
        <w:left w:val="none" w:sz="0" w:space="0" w:color="auto"/>
        <w:bottom w:val="none" w:sz="0" w:space="0" w:color="auto"/>
        <w:right w:val="none" w:sz="0" w:space="0" w:color="auto"/>
      </w:divBdr>
    </w:div>
    <w:div w:id="614025013">
      <w:bodyDiv w:val="1"/>
      <w:marLeft w:val="0"/>
      <w:marRight w:val="0"/>
      <w:marTop w:val="0"/>
      <w:marBottom w:val="0"/>
      <w:divBdr>
        <w:top w:val="none" w:sz="0" w:space="0" w:color="auto"/>
        <w:left w:val="none" w:sz="0" w:space="0" w:color="auto"/>
        <w:bottom w:val="none" w:sz="0" w:space="0" w:color="auto"/>
        <w:right w:val="none" w:sz="0" w:space="0" w:color="auto"/>
      </w:divBdr>
    </w:div>
    <w:div w:id="616564615">
      <w:bodyDiv w:val="1"/>
      <w:marLeft w:val="0"/>
      <w:marRight w:val="0"/>
      <w:marTop w:val="0"/>
      <w:marBottom w:val="0"/>
      <w:divBdr>
        <w:top w:val="none" w:sz="0" w:space="0" w:color="auto"/>
        <w:left w:val="none" w:sz="0" w:space="0" w:color="auto"/>
        <w:bottom w:val="none" w:sz="0" w:space="0" w:color="auto"/>
        <w:right w:val="none" w:sz="0" w:space="0" w:color="auto"/>
      </w:divBdr>
    </w:div>
    <w:div w:id="618099483">
      <w:bodyDiv w:val="1"/>
      <w:marLeft w:val="0"/>
      <w:marRight w:val="0"/>
      <w:marTop w:val="0"/>
      <w:marBottom w:val="0"/>
      <w:divBdr>
        <w:top w:val="none" w:sz="0" w:space="0" w:color="auto"/>
        <w:left w:val="none" w:sz="0" w:space="0" w:color="auto"/>
        <w:bottom w:val="none" w:sz="0" w:space="0" w:color="auto"/>
        <w:right w:val="none" w:sz="0" w:space="0" w:color="auto"/>
      </w:divBdr>
    </w:div>
    <w:div w:id="621302819">
      <w:bodyDiv w:val="1"/>
      <w:marLeft w:val="0"/>
      <w:marRight w:val="0"/>
      <w:marTop w:val="0"/>
      <w:marBottom w:val="0"/>
      <w:divBdr>
        <w:top w:val="none" w:sz="0" w:space="0" w:color="auto"/>
        <w:left w:val="none" w:sz="0" w:space="0" w:color="auto"/>
        <w:bottom w:val="none" w:sz="0" w:space="0" w:color="auto"/>
        <w:right w:val="none" w:sz="0" w:space="0" w:color="auto"/>
      </w:divBdr>
      <w:divsChild>
        <w:div w:id="1515723055">
          <w:marLeft w:val="0"/>
          <w:marRight w:val="0"/>
          <w:marTop w:val="0"/>
          <w:marBottom w:val="0"/>
          <w:divBdr>
            <w:top w:val="none" w:sz="0" w:space="0" w:color="auto"/>
            <w:left w:val="none" w:sz="0" w:space="0" w:color="auto"/>
            <w:bottom w:val="none" w:sz="0" w:space="0" w:color="auto"/>
            <w:right w:val="none" w:sz="0" w:space="0" w:color="auto"/>
          </w:divBdr>
        </w:div>
        <w:div w:id="564461653">
          <w:marLeft w:val="0"/>
          <w:marRight w:val="0"/>
          <w:marTop w:val="0"/>
          <w:marBottom w:val="0"/>
          <w:divBdr>
            <w:top w:val="none" w:sz="0" w:space="0" w:color="auto"/>
            <w:left w:val="none" w:sz="0" w:space="0" w:color="auto"/>
            <w:bottom w:val="none" w:sz="0" w:space="0" w:color="auto"/>
            <w:right w:val="none" w:sz="0" w:space="0" w:color="auto"/>
          </w:divBdr>
        </w:div>
        <w:div w:id="957417500">
          <w:marLeft w:val="0"/>
          <w:marRight w:val="0"/>
          <w:marTop w:val="0"/>
          <w:marBottom w:val="0"/>
          <w:divBdr>
            <w:top w:val="none" w:sz="0" w:space="0" w:color="auto"/>
            <w:left w:val="none" w:sz="0" w:space="0" w:color="auto"/>
            <w:bottom w:val="none" w:sz="0" w:space="0" w:color="auto"/>
            <w:right w:val="none" w:sz="0" w:space="0" w:color="auto"/>
          </w:divBdr>
        </w:div>
        <w:div w:id="556672898">
          <w:marLeft w:val="0"/>
          <w:marRight w:val="0"/>
          <w:marTop w:val="0"/>
          <w:marBottom w:val="0"/>
          <w:divBdr>
            <w:top w:val="none" w:sz="0" w:space="0" w:color="auto"/>
            <w:left w:val="none" w:sz="0" w:space="0" w:color="auto"/>
            <w:bottom w:val="none" w:sz="0" w:space="0" w:color="auto"/>
            <w:right w:val="none" w:sz="0" w:space="0" w:color="auto"/>
          </w:divBdr>
        </w:div>
        <w:div w:id="1269965225">
          <w:marLeft w:val="0"/>
          <w:marRight w:val="0"/>
          <w:marTop w:val="0"/>
          <w:marBottom w:val="0"/>
          <w:divBdr>
            <w:top w:val="none" w:sz="0" w:space="0" w:color="auto"/>
            <w:left w:val="none" w:sz="0" w:space="0" w:color="auto"/>
            <w:bottom w:val="none" w:sz="0" w:space="0" w:color="auto"/>
            <w:right w:val="none" w:sz="0" w:space="0" w:color="auto"/>
          </w:divBdr>
        </w:div>
        <w:div w:id="1430009376">
          <w:marLeft w:val="0"/>
          <w:marRight w:val="0"/>
          <w:marTop w:val="0"/>
          <w:marBottom w:val="0"/>
          <w:divBdr>
            <w:top w:val="none" w:sz="0" w:space="0" w:color="auto"/>
            <w:left w:val="none" w:sz="0" w:space="0" w:color="auto"/>
            <w:bottom w:val="none" w:sz="0" w:space="0" w:color="auto"/>
            <w:right w:val="none" w:sz="0" w:space="0" w:color="auto"/>
          </w:divBdr>
        </w:div>
        <w:div w:id="20712266">
          <w:marLeft w:val="0"/>
          <w:marRight w:val="0"/>
          <w:marTop w:val="0"/>
          <w:marBottom w:val="0"/>
          <w:divBdr>
            <w:top w:val="none" w:sz="0" w:space="0" w:color="auto"/>
            <w:left w:val="none" w:sz="0" w:space="0" w:color="auto"/>
            <w:bottom w:val="none" w:sz="0" w:space="0" w:color="auto"/>
            <w:right w:val="none" w:sz="0" w:space="0" w:color="auto"/>
          </w:divBdr>
        </w:div>
        <w:div w:id="820970040">
          <w:marLeft w:val="0"/>
          <w:marRight w:val="0"/>
          <w:marTop w:val="0"/>
          <w:marBottom w:val="0"/>
          <w:divBdr>
            <w:top w:val="none" w:sz="0" w:space="0" w:color="auto"/>
            <w:left w:val="none" w:sz="0" w:space="0" w:color="auto"/>
            <w:bottom w:val="none" w:sz="0" w:space="0" w:color="auto"/>
            <w:right w:val="none" w:sz="0" w:space="0" w:color="auto"/>
          </w:divBdr>
        </w:div>
        <w:div w:id="597832242">
          <w:marLeft w:val="0"/>
          <w:marRight w:val="0"/>
          <w:marTop w:val="0"/>
          <w:marBottom w:val="0"/>
          <w:divBdr>
            <w:top w:val="none" w:sz="0" w:space="0" w:color="auto"/>
            <w:left w:val="none" w:sz="0" w:space="0" w:color="auto"/>
            <w:bottom w:val="none" w:sz="0" w:space="0" w:color="auto"/>
            <w:right w:val="none" w:sz="0" w:space="0" w:color="auto"/>
          </w:divBdr>
        </w:div>
        <w:div w:id="1325430260">
          <w:marLeft w:val="0"/>
          <w:marRight w:val="0"/>
          <w:marTop w:val="0"/>
          <w:marBottom w:val="0"/>
          <w:divBdr>
            <w:top w:val="none" w:sz="0" w:space="0" w:color="auto"/>
            <w:left w:val="none" w:sz="0" w:space="0" w:color="auto"/>
            <w:bottom w:val="none" w:sz="0" w:space="0" w:color="auto"/>
            <w:right w:val="none" w:sz="0" w:space="0" w:color="auto"/>
          </w:divBdr>
        </w:div>
        <w:div w:id="1185561343">
          <w:marLeft w:val="0"/>
          <w:marRight w:val="0"/>
          <w:marTop w:val="0"/>
          <w:marBottom w:val="0"/>
          <w:divBdr>
            <w:top w:val="none" w:sz="0" w:space="0" w:color="auto"/>
            <w:left w:val="none" w:sz="0" w:space="0" w:color="auto"/>
            <w:bottom w:val="none" w:sz="0" w:space="0" w:color="auto"/>
            <w:right w:val="none" w:sz="0" w:space="0" w:color="auto"/>
          </w:divBdr>
        </w:div>
        <w:div w:id="1554732458">
          <w:marLeft w:val="0"/>
          <w:marRight w:val="0"/>
          <w:marTop w:val="0"/>
          <w:marBottom w:val="0"/>
          <w:divBdr>
            <w:top w:val="none" w:sz="0" w:space="0" w:color="auto"/>
            <w:left w:val="none" w:sz="0" w:space="0" w:color="auto"/>
            <w:bottom w:val="none" w:sz="0" w:space="0" w:color="auto"/>
            <w:right w:val="none" w:sz="0" w:space="0" w:color="auto"/>
          </w:divBdr>
        </w:div>
        <w:div w:id="1821842829">
          <w:marLeft w:val="0"/>
          <w:marRight w:val="0"/>
          <w:marTop w:val="0"/>
          <w:marBottom w:val="0"/>
          <w:divBdr>
            <w:top w:val="none" w:sz="0" w:space="0" w:color="auto"/>
            <w:left w:val="none" w:sz="0" w:space="0" w:color="auto"/>
            <w:bottom w:val="none" w:sz="0" w:space="0" w:color="auto"/>
            <w:right w:val="none" w:sz="0" w:space="0" w:color="auto"/>
          </w:divBdr>
        </w:div>
        <w:div w:id="932519044">
          <w:marLeft w:val="0"/>
          <w:marRight w:val="0"/>
          <w:marTop w:val="0"/>
          <w:marBottom w:val="0"/>
          <w:divBdr>
            <w:top w:val="none" w:sz="0" w:space="0" w:color="auto"/>
            <w:left w:val="none" w:sz="0" w:space="0" w:color="auto"/>
            <w:bottom w:val="none" w:sz="0" w:space="0" w:color="auto"/>
            <w:right w:val="none" w:sz="0" w:space="0" w:color="auto"/>
          </w:divBdr>
        </w:div>
        <w:div w:id="227149594">
          <w:marLeft w:val="0"/>
          <w:marRight w:val="0"/>
          <w:marTop w:val="0"/>
          <w:marBottom w:val="0"/>
          <w:divBdr>
            <w:top w:val="none" w:sz="0" w:space="0" w:color="auto"/>
            <w:left w:val="none" w:sz="0" w:space="0" w:color="auto"/>
            <w:bottom w:val="none" w:sz="0" w:space="0" w:color="auto"/>
            <w:right w:val="none" w:sz="0" w:space="0" w:color="auto"/>
          </w:divBdr>
        </w:div>
        <w:div w:id="1947686977">
          <w:marLeft w:val="0"/>
          <w:marRight w:val="0"/>
          <w:marTop w:val="0"/>
          <w:marBottom w:val="0"/>
          <w:divBdr>
            <w:top w:val="none" w:sz="0" w:space="0" w:color="auto"/>
            <w:left w:val="none" w:sz="0" w:space="0" w:color="auto"/>
            <w:bottom w:val="none" w:sz="0" w:space="0" w:color="auto"/>
            <w:right w:val="none" w:sz="0" w:space="0" w:color="auto"/>
          </w:divBdr>
        </w:div>
        <w:div w:id="1693720183">
          <w:marLeft w:val="0"/>
          <w:marRight w:val="0"/>
          <w:marTop w:val="0"/>
          <w:marBottom w:val="0"/>
          <w:divBdr>
            <w:top w:val="none" w:sz="0" w:space="0" w:color="auto"/>
            <w:left w:val="none" w:sz="0" w:space="0" w:color="auto"/>
            <w:bottom w:val="none" w:sz="0" w:space="0" w:color="auto"/>
            <w:right w:val="none" w:sz="0" w:space="0" w:color="auto"/>
          </w:divBdr>
        </w:div>
        <w:div w:id="1066994919">
          <w:marLeft w:val="0"/>
          <w:marRight w:val="0"/>
          <w:marTop w:val="0"/>
          <w:marBottom w:val="0"/>
          <w:divBdr>
            <w:top w:val="none" w:sz="0" w:space="0" w:color="auto"/>
            <w:left w:val="none" w:sz="0" w:space="0" w:color="auto"/>
            <w:bottom w:val="none" w:sz="0" w:space="0" w:color="auto"/>
            <w:right w:val="none" w:sz="0" w:space="0" w:color="auto"/>
          </w:divBdr>
        </w:div>
        <w:div w:id="172182993">
          <w:marLeft w:val="0"/>
          <w:marRight w:val="0"/>
          <w:marTop w:val="0"/>
          <w:marBottom w:val="0"/>
          <w:divBdr>
            <w:top w:val="none" w:sz="0" w:space="0" w:color="auto"/>
            <w:left w:val="none" w:sz="0" w:space="0" w:color="auto"/>
            <w:bottom w:val="none" w:sz="0" w:space="0" w:color="auto"/>
            <w:right w:val="none" w:sz="0" w:space="0" w:color="auto"/>
          </w:divBdr>
        </w:div>
        <w:div w:id="1567297007">
          <w:marLeft w:val="0"/>
          <w:marRight w:val="0"/>
          <w:marTop w:val="0"/>
          <w:marBottom w:val="0"/>
          <w:divBdr>
            <w:top w:val="none" w:sz="0" w:space="0" w:color="auto"/>
            <w:left w:val="none" w:sz="0" w:space="0" w:color="auto"/>
            <w:bottom w:val="none" w:sz="0" w:space="0" w:color="auto"/>
            <w:right w:val="none" w:sz="0" w:space="0" w:color="auto"/>
          </w:divBdr>
        </w:div>
        <w:div w:id="640117059">
          <w:marLeft w:val="0"/>
          <w:marRight w:val="0"/>
          <w:marTop w:val="0"/>
          <w:marBottom w:val="0"/>
          <w:divBdr>
            <w:top w:val="none" w:sz="0" w:space="0" w:color="auto"/>
            <w:left w:val="none" w:sz="0" w:space="0" w:color="auto"/>
            <w:bottom w:val="none" w:sz="0" w:space="0" w:color="auto"/>
            <w:right w:val="none" w:sz="0" w:space="0" w:color="auto"/>
          </w:divBdr>
        </w:div>
        <w:div w:id="1512377425">
          <w:marLeft w:val="0"/>
          <w:marRight w:val="0"/>
          <w:marTop w:val="0"/>
          <w:marBottom w:val="0"/>
          <w:divBdr>
            <w:top w:val="none" w:sz="0" w:space="0" w:color="auto"/>
            <w:left w:val="none" w:sz="0" w:space="0" w:color="auto"/>
            <w:bottom w:val="none" w:sz="0" w:space="0" w:color="auto"/>
            <w:right w:val="none" w:sz="0" w:space="0" w:color="auto"/>
          </w:divBdr>
        </w:div>
        <w:div w:id="503477765">
          <w:marLeft w:val="0"/>
          <w:marRight w:val="0"/>
          <w:marTop w:val="0"/>
          <w:marBottom w:val="0"/>
          <w:divBdr>
            <w:top w:val="none" w:sz="0" w:space="0" w:color="auto"/>
            <w:left w:val="none" w:sz="0" w:space="0" w:color="auto"/>
            <w:bottom w:val="none" w:sz="0" w:space="0" w:color="auto"/>
            <w:right w:val="none" w:sz="0" w:space="0" w:color="auto"/>
          </w:divBdr>
        </w:div>
        <w:div w:id="955714330">
          <w:marLeft w:val="0"/>
          <w:marRight w:val="0"/>
          <w:marTop w:val="0"/>
          <w:marBottom w:val="0"/>
          <w:divBdr>
            <w:top w:val="none" w:sz="0" w:space="0" w:color="auto"/>
            <w:left w:val="none" w:sz="0" w:space="0" w:color="auto"/>
            <w:bottom w:val="none" w:sz="0" w:space="0" w:color="auto"/>
            <w:right w:val="none" w:sz="0" w:space="0" w:color="auto"/>
          </w:divBdr>
        </w:div>
        <w:div w:id="2009669268">
          <w:marLeft w:val="0"/>
          <w:marRight w:val="0"/>
          <w:marTop w:val="0"/>
          <w:marBottom w:val="0"/>
          <w:divBdr>
            <w:top w:val="none" w:sz="0" w:space="0" w:color="auto"/>
            <w:left w:val="none" w:sz="0" w:space="0" w:color="auto"/>
            <w:bottom w:val="none" w:sz="0" w:space="0" w:color="auto"/>
            <w:right w:val="none" w:sz="0" w:space="0" w:color="auto"/>
          </w:divBdr>
        </w:div>
        <w:div w:id="936718996">
          <w:marLeft w:val="0"/>
          <w:marRight w:val="0"/>
          <w:marTop w:val="0"/>
          <w:marBottom w:val="0"/>
          <w:divBdr>
            <w:top w:val="none" w:sz="0" w:space="0" w:color="auto"/>
            <w:left w:val="none" w:sz="0" w:space="0" w:color="auto"/>
            <w:bottom w:val="none" w:sz="0" w:space="0" w:color="auto"/>
            <w:right w:val="none" w:sz="0" w:space="0" w:color="auto"/>
          </w:divBdr>
        </w:div>
        <w:div w:id="1800413542">
          <w:marLeft w:val="0"/>
          <w:marRight w:val="0"/>
          <w:marTop w:val="0"/>
          <w:marBottom w:val="0"/>
          <w:divBdr>
            <w:top w:val="none" w:sz="0" w:space="0" w:color="auto"/>
            <w:left w:val="none" w:sz="0" w:space="0" w:color="auto"/>
            <w:bottom w:val="none" w:sz="0" w:space="0" w:color="auto"/>
            <w:right w:val="none" w:sz="0" w:space="0" w:color="auto"/>
          </w:divBdr>
        </w:div>
        <w:div w:id="1691830903">
          <w:marLeft w:val="0"/>
          <w:marRight w:val="0"/>
          <w:marTop w:val="0"/>
          <w:marBottom w:val="0"/>
          <w:divBdr>
            <w:top w:val="none" w:sz="0" w:space="0" w:color="auto"/>
            <w:left w:val="none" w:sz="0" w:space="0" w:color="auto"/>
            <w:bottom w:val="none" w:sz="0" w:space="0" w:color="auto"/>
            <w:right w:val="none" w:sz="0" w:space="0" w:color="auto"/>
          </w:divBdr>
        </w:div>
        <w:div w:id="1684630145">
          <w:marLeft w:val="0"/>
          <w:marRight w:val="0"/>
          <w:marTop w:val="0"/>
          <w:marBottom w:val="0"/>
          <w:divBdr>
            <w:top w:val="none" w:sz="0" w:space="0" w:color="auto"/>
            <w:left w:val="none" w:sz="0" w:space="0" w:color="auto"/>
            <w:bottom w:val="none" w:sz="0" w:space="0" w:color="auto"/>
            <w:right w:val="none" w:sz="0" w:space="0" w:color="auto"/>
          </w:divBdr>
        </w:div>
        <w:div w:id="195041529">
          <w:marLeft w:val="0"/>
          <w:marRight w:val="0"/>
          <w:marTop w:val="0"/>
          <w:marBottom w:val="0"/>
          <w:divBdr>
            <w:top w:val="none" w:sz="0" w:space="0" w:color="auto"/>
            <w:left w:val="none" w:sz="0" w:space="0" w:color="auto"/>
            <w:bottom w:val="none" w:sz="0" w:space="0" w:color="auto"/>
            <w:right w:val="none" w:sz="0" w:space="0" w:color="auto"/>
          </w:divBdr>
        </w:div>
        <w:div w:id="528687613">
          <w:marLeft w:val="0"/>
          <w:marRight w:val="0"/>
          <w:marTop w:val="0"/>
          <w:marBottom w:val="0"/>
          <w:divBdr>
            <w:top w:val="none" w:sz="0" w:space="0" w:color="auto"/>
            <w:left w:val="none" w:sz="0" w:space="0" w:color="auto"/>
            <w:bottom w:val="none" w:sz="0" w:space="0" w:color="auto"/>
            <w:right w:val="none" w:sz="0" w:space="0" w:color="auto"/>
          </w:divBdr>
        </w:div>
        <w:div w:id="1865511468">
          <w:marLeft w:val="0"/>
          <w:marRight w:val="0"/>
          <w:marTop w:val="0"/>
          <w:marBottom w:val="0"/>
          <w:divBdr>
            <w:top w:val="none" w:sz="0" w:space="0" w:color="auto"/>
            <w:left w:val="none" w:sz="0" w:space="0" w:color="auto"/>
            <w:bottom w:val="none" w:sz="0" w:space="0" w:color="auto"/>
            <w:right w:val="none" w:sz="0" w:space="0" w:color="auto"/>
          </w:divBdr>
        </w:div>
        <w:div w:id="825822496">
          <w:marLeft w:val="0"/>
          <w:marRight w:val="0"/>
          <w:marTop w:val="0"/>
          <w:marBottom w:val="0"/>
          <w:divBdr>
            <w:top w:val="none" w:sz="0" w:space="0" w:color="auto"/>
            <w:left w:val="none" w:sz="0" w:space="0" w:color="auto"/>
            <w:bottom w:val="none" w:sz="0" w:space="0" w:color="auto"/>
            <w:right w:val="none" w:sz="0" w:space="0" w:color="auto"/>
          </w:divBdr>
        </w:div>
        <w:div w:id="198783863">
          <w:marLeft w:val="0"/>
          <w:marRight w:val="0"/>
          <w:marTop w:val="0"/>
          <w:marBottom w:val="0"/>
          <w:divBdr>
            <w:top w:val="none" w:sz="0" w:space="0" w:color="auto"/>
            <w:left w:val="none" w:sz="0" w:space="0" w:color="auto"/>
            <w:bottom w:val="none" w:sz="0" w:space="0" w:color="auto"/>
            <w:right w:val="none" w:sz="0" w:space="0" w:color="auto"/>
          </w:divBdr>
        </w:div>
        <w:div w:id="1978028829">
          <w:marLeft w:val="0"/>
          <w:marRight w:val="0"/>
          <w:marTop w:val="0"/>
          <w:marBottom w:val="0"/>
          <w:divBdr>
            <w:top w:val="none" w:sz="0" w:space="0" w:color="auto"/>
            <w:left w:val="none" w:sz="0" w:space="0" w:color="auto"/>
            <w:bottom w:val="none" w:sz="0" w:space="0" w:color="auto"/>
            <w:right w:val="none" w:sz="0" w:space="0" w:color="auto"/>
          </w:divBdr>
        </w:div>
        <w:div w:id="853306988">
          <w:marLeft w:val="0"/>
          <w:marRight w:val="0"/>
          <w:marTop w:val="0"/>
          <w:marBottom w:val="0"/>
          <w:divBdr>
            <w:top w:val="none" w:sz="0" w:space="0" w:color="auto"/>
            <w:left w:val="none" w:sz="0" w:space="0" w:color="auto"/>
            <w:bottom w:val="none" w:sz="0" w:space="0" w:color="auto"/>
            <w:right w:val="none" w:sz="0" w:space="0" w:color="auto"/>
          </w:divBdr>
        </w:div>
        <w:div w:id="1434476693">
          <w:marLeft w:val="0"/>
          <w:marRight w:val="0"/>
          <w:marTop w:val="0"/>
          <w:marBottom w:val="0"/>
          <w:divBdr>
            <w:top w:val="none" w:sz="0" w:space="0" w:color="auto"/>
            <w:left w:val="none" w:sz="0" w:space="0" w:color="auto"/>
            <w:bottom w:val="none" w:sz="0" w:space="0" w:color="auto"/>
            <w:right w:val="none" w:sz="0" w:space="0" w:color="auto"/>
          </w:divBdr>
        </w:div>
        <w:div w:id="1683360173">
          <w:marLeft w:val="0"/>
          <w:marRight w:val="0"/>
          <w:marTop w:val="0"/>
          <w:marBottom w:val="0"/>
          <w:divBdr>
            <w:top w:val="none" w:sz="0" w:space="0" w:color="auto"/>
            <w:left w:val="none" w:sz="0" w:space="0" w:color="auto"/>
            <w:bottom w:val="none" w:sz="0" w:space="0" w:color="auto"/>
            <w:right w:val="none" w:sz="0" w:space="0" w:color="auto"/>
          </w:divBdr>
        </w:div>
        <w:div w:id="971905377">
          <w:marLeft w:val="0"/>
          <w:marRight w:val="0"/>
          <w:marTop w:val="0"/>
          <w:marBottom w:val="0"/>
          <w:divBdr>
            <w:top w:val="none" w:sz="0" w:space="0" w:color="auto"/>
            <w:left w:val="none" w:sz="0" w:space="0" w:color="auto"/>
            <w:bottom w:val="none" w:sz="0" w:space="0" w:color="auto"/>
            <w:right w:val="none" w:sz="0" w:space="0" w:color="auto"/>
          </w:divBdr>
        </w:div>
        <w:div w:id="821115096">
          <w:marLeft w:val="0"/>
          <w:marRight w:val="0"/>
          <w:marTop w:val="0"/>
          <w:marBottom w:val="0"/>
          <w:divBdr>
            <w:top w:val="none" w:sz="0" w:space="0" w:color="auto"/>
            <w:left w:val="none" w:sz="0" w:space="0" w:color="auto"/>
            <w:bottom w:val="none" w:sz="0" w:space="0" w:color="auto"/>
            <w:right w:val="none" w:sz="0" w:space="0" w:color="auto"/>
          </w:divBdr>
        </w:div>
        <w:div w:id="1502163917">
          <w:marLeft w:val="0"/>
          <w:marRight w:val="0"/>
          <w:marTop w:val="0"/>
          <w:marBottom w:val="0"/>
          <w:divBdr>
            <w:top w:val="none" w:sz="0" w:space="0" w:color="auto"/>
            <w:left w:val="none" w:sz="0" w:space="0" w:color="auto"/>
            <w:bottom w:val="none" w:sz="0" w:space="0" w:color="auto"/>
            <w:right w:val="none" w:sz="0" w:space="0" w:color="auto"/>
          </w:divBdr>
        </w:div>
        <w:div w:id="1387991928">
          <w:marLeft w:val="0"/>
          <w:marRight w:val="0"/>
          <w:marTop w:val="0"/>
          <w:marBottom w:val="0"/>
          <w:divBdr>
            <w:top w:val="none" w:sz="0" w:space="0" w:color="auto"/>
            <w:left w:val="none" w:sz="0" w:space="0" w:color="auto"/>
            <w:bottom w:val="none" w:sz="0" w:space="0" w:color="auto"/>
            <w:right w:val="none" w:sz="0" w:space="0" w:color="auto"/>
          </w:divBdr>
        </w:div>
        <w:div w:id="1803577929">
          <w:marLeft w:val="0"/>
          <w:marRight w:val="0"/>
          <w:marTop w:val="0"/>
          <w:marBottom w:val="0"/>
          <w:divBdr>
            <w:top w:val="none" w:sz="0" w:space="0" w:color="auto"/>
            <w:left w:val="none" w:sz="0" w:space="0" w:color="auto"/>
            <w:bottom w:val="none" w:sz="0" w:space="0" w:color="auto"/>
            <w:right w:val="none" w:sz="0" w:space="0" w:color="auto"/>
          </w:divBdr>
        </w:div>
        <w:div w:id="246115968">
          <w:marLeft w:val="0"/>
          <w:marRight w:val="0"/>
          <w:marTop w:val="0"/>
          <w:marBottom w:val="0"/>
          <w:divBdr>
            <w:top w:val="none" w:sz="0" w:space="0" w:color="auto"/>
            <w:left w:val="none" w:sz="0" w:space="0" w:color="auto"/>
            <w:bottom w:val="none" w:sz="0" w:space="0" w:color="auto"/>
            <w:right w:val="none" w:sz="0" w:space="0" w:color="auto"/>
          </w:divBdr>
        </w:div>
        <w:div w:id="1091049218">
          <w:marLeft w:val="0"/>
          <w:marRight w:val="0"/>
          <w:marTop w:val="0"/>
          <w:marBottom w:val="0"/>
          <w:divBdr>
            <w:top w:val="none" w:sz="0" w:space="0" w:color="auto"/>
            <w:left w:val="none" w:sz="0" w:space="0" w:color="auto"/>
            <w:bottom w:val="none" w:sz="0" w:space="0" w:color="auto"/>
            <w:right w:val="none" w:sz="0" w:space="0" w:color="auto"/>
          </w:divBdr>
        </w:div>
        <w:div w:id="1106845573">
          <w:marLeft w:val="0"/>
          <w:marRight w:val="0"/>
          <w:marTop w:val="0"/>
          <w:marBottom w:val="0"/>
          <w:divBdr>
            <w:top w:val="none" w:sz="0" w:space="0" w:color="auto"/>
            <w:left w:val="none" w:sz="0" w:space="0" w:color="auto"/>
            <w:bottom w:val="none" w:sz="0" w:space="0" w:color="auto"/>
            <w:right w:val="none" w:sz="0" w:space="0" w:color="auto"/>
          </w:divBdr>
        </w:div>
        <w:div w:id="1125196389">
          <w:marLeft w:val="0"/>
          <w:marRight w:val="0"/>
          <w:marTop w:val="0"/>
          <w:marBottom w:val="0"/>
          <w:divBdr>
            <w:top w:val="none" w:sz="0" w:space="0" w:color="auto"/>
            <w:left w:val="none" w:sz="0" w:space="0" w:color="auto"/>
            <w:bottom w:val="none" w:sz="0" w:space="0" w:color="auto"/>
            <w:right w:val="none" w:sz="0" w:space="0" w:color="auto"/>
          </w:divBdr>
        </w:div>
        <w:div w:id="369719796">
          <w:marLeft w:val="0"/>
          <w:marRight w:val="0"/>
          <w:marTop w:val="0"/>
          <w:marBottom w:val="0"/>
          <w:divBdr>
            <w:top w:val="none" w:sz="0" w:space="0" w:color="auto"/>
            <w:left w:val="none" w:sz="0" w:space="0" w:color="auto"/>
            <w:bottom w:val="none" w:sz="0" w:space="0" w:color="auto"/>
            <w:right w:val="none" w:sz="0" w:space="0" w:color="auto"/>
          </w:divBdr>
        </w:div>
        <w:div w:id="969556254">
          <w:marLeft w:val="0"/>
          <w:marRight w:val="0"/>
          <w:marTop w:val="0"/>
          <w:marBottom w:val="0"/>
          <w:divBdr>
            <w:top w:val="none" w:sz="0" w:space="0" w:color="auto"/>
            <w:left w:val="none" w:sz="0" w:space="0" w:color="auto"/>
            <w:bottom w:val="none" w:sz="0" w:space="0" w:color="auto"/>
            <w:right w:val="none" w:sz="0" w:space="0" w:color="auto"/>
          </w:divBdr>
        </w:div>
        <w:div w:id="923533621">
          <w:marLeft w:val="0"/>
          <w:marRight w:val="0"/>
          <w:marTop w:val="0"/>
          <w:marBottom w:val="0"/>
          <w:divBdr>
            <w:top w:val="none" w:sz="0" w:space="0" w:color="auto"/>
            <w:left w:val="none" w:sz="0" w:space="0" w:color="auto"/>
            <w:bottom w:val="none" w:sz="0" w:space="0" w:color="auto"/>
            <w:right w:val="none" w:sz="0" w:space="0" w:color="auto"/>
          </w:divBdr>
        </w:div>
        <w:div w:id="1575162839">
          <w:marLeft w:val="0"/>
          <w:marRight w:val="0"/>
          <w:marTop w:val="0"/>
          <w:marBottom w:val="0"/>
          <w:divBdr>
            <w:top w:val="none" w:sz="0" w:space="0" w:color="auto"/>
            <w:left w:val="none" w:sz="0" w:space="0" w:color="auto"/>
            <w:bottom w:val="none" w:sz="0" w:space="0" w:color="auto"/>
            <w:right w:val="none" w:sz="0" w:space="0" w:color="auto"/>
          </w:divBdr>
        </w:div>
        <w:div w:id="1054814155">
          <w:marLeft w:val="0"/>
          <w:marRight w:val="0"/>
          <w:marTop w:val="0"/>
          <w:marBottom w:val="0"/>
          <w:divBdr>
            <w:top w:val="none" w:sz="0" w:space="0" w:color="auto"/>
            <w:left w:val="none" w:sz="0" w:space="0" w:color="auto"/>
            <w:bottom w:val="none" w:sz="0" w:space="0" w:color="auto"/>
            <w:right w:val="none" w:sz="0" w:space="0" w:color="auto"/>
          </w:divBdr>
        </w:div>
        <w:div w:id="258375291">
          <w:marLeft w:val="0"/>
          <w:marRight w:val="0"/>
          <w:marTop w:val="0"/>
          <w:marBottom w:val="0"/>
          <w:divBdr>
            <w:top w:val="none" w:sz="0" w:space="0" w:color="auto"/>
            <w:left w:val="none" w:sz="0" w:space="0" w:color="auto"/>
            <w:bottom w:val="none" w:sz="0" w:space="0" w:color="auto"/>
            <w:right w:val="none" w:sz="0" w:space="0" w:color="auto"/>
          </w:divBdr>
        </w:div>
        <w:div w:id="1460496163">
          <w:marLeft w:val="0"/>
          <w:marRight w:val="0"/>
          <w:marTop w:val="0"/>
          <w:marBottom w:val="0"/>
          <w:divBdr>
            <w:top w:val="none" w:sz="0" w:space="0" w:color="auto"/>
            <w:left w:val="none" w:sz="0" w:space="0" w:color="auto"/>
            <w:bottom w:val="none" w:sz="0" w:space="0" w:color="auto"/>
            <w:right w:val="none" w:sz="0" w:space="0" w:color="auto"/>
          </w:divBdr>
        </w:div>
        <w:div w:id="1487089263">
          <w:marLeft w:val="0"/>
          <w:marRight w:val="0"/>
          <w:marTop w:val="0"/>
          <w:marBottom w:val="0"/>
          <w:divBdr>
            <w:top w:val="none" w:sz="0" w:space="0" w:color="auto"/>
            <w:left w:val="none" w:sz="0" w:space="0" w:color="auto"/>
            <w:bottom w:val="none" w:sz="0" w:space="0" w:color="auto"/>
            <w:right w:val="none" w:sz="0" w:space="0" w:color="auto"/>
          </w:divBdr>
        </w:div>
        <w:div w:id="1950089559">
          <w:marLeft w:val="0"/>
          <w:marRight w:val="0"/>
          <w:marTop w:val="0"/>
          <w:marBottom w:val="0"/>
          <w:divBdr>
            <w:top w:val="none" w:sz="0" w:space="0" w:color="auto"/>
            <w:left w:val="none" w:sz="0" w:space="0" w:color="auto"/>
            <w:bottom w:val="none" w:sz="0" w:space="0" w:color="auto"/>
            <w:right w:val="none" w:sz="0" w:space="0" w:color="auto"/>
          </w:divBdr>
        </w:div>
        <w:div w:id="1652321573">
          <w:marLeft w:val="0"/>
          <w:marRight w:val="0"/>
          <w:marTop w:val="0"/>
          <w:marBottom w:val="0"/>
          <w:divBdr>
            <w:top w:val="none" w:sz="0" w:space="0" w:color="auto"/>
            <w:left w:val="none" w:sz="0" w:space="0" w:color="auto"/>
            <w:bottom w:val="none" w:sz="0" w:space="0" w:color="auto"/>
            <w:right w:val="none" w:sz="0" w:space="0" w:color="auto"/>
          </w:divBdr>
        </w:div>
        <w:div w:id="1373262580">
          <w:marLeft w:val="0"/>
          <w:marRight w:val="0"/>
          <w:marTop w:val="0"/>
          <w:marBottom w:val="0"/>
          <w:divBdr>
            <w:top w:val="none" w:sz="0" w:space="0" w:color="auto"/>
            <w:left w:val="none" w:sz="0" w:space="0" w:color="auto"/>
            <w:bottom w:val="none" w:sz="0" w:space="0" w:color="auto"/>
            <w:right w:val="none" w:sz="0" w:space="0" w:color="auto"/>
          </w:divBdr>
        </w:div>
        <w:div w:id="235012656">
          <w:marLeft w:val="0"/>
          <w:marRight w:val="0"/>
          <w:marTop w:val="0"/>
          <w:marBottom w:val="0"/>
          <w:divBdr>
            <w:top w:val="none" w:sz="0" w:space="0" w:color="auto"/>
            <w:left w:val="none" w:sz="0" w:space="0" w:color="auto"/>
            <w:bottom w:val="none" w:sz="0" w:space="0" w:color="auto"/>
            <w:right w:val="none" w:sz="0" w:space="0" w:color="auto"/>
          </w:divBdr>
        </w:div>
        <w:div w:id="1753432214">
          <w:marLeft w:val="0"/>
          <w:marRight w:val="0"/>
          <w:marTop w:val="0"/>
          <w:marBottom w:val="0"/>
          <w:divBdr>
            <w:top w:val="none" w:sz="0" w:space="0" w:color="auto"/>
            <w:left w:val="none" w:sz="0" w:space="0" w:color="auto"/>
            <w:bottom w:val="none" w:sz="0" w:space="0" w:color="auto"/>
            <w:right w:val="none" w:sz="0" w:space="0" w:color="auto"/>
          </w:divBdr>
        </w:div>
        <w:div w:id="1485899024">
          <w:marLeft w:val="0"/>
          <w:marRight w:val="0"/>
          <w:marTop w:val="0"/>
          <w:marBottom w:val="0"/>
          <w:divBdr>
            <w:top w:val="none" w:sz="0" w:space="0" w:color="auto"/>
            <w:left w:val="none" w:sz="0" w:space="0" w:color="auto"/>
            <w:bottom w:val="none" w:sz="0" w:space="0" w:color="auto"/>
            <w:right w:val="none" w:sz="0" w:space="0" w:color="auto"/>
          </w:divBdr>
        </w:div>
        <w:div w:id="1021320733">
          <w:marLeft w:val="0"/>
          <w:marRight w:val="0"/>
          <w:marTop w:val="0"/>
          <w:marBottom w:val="0"/>
          <w:divBdr>
            <w:top w:val="none" w:sz="0" w:space="0" w:color="auto"/>
            <w:left w:val="none" w:sz="0" w:space="0" w:color="auto"/>
            <w:bottom w:val="none" w:sz="0" w:space="0" w:color="auto"/>
            <w:right w:val="none" w:sz="0" w:space="0" w:color="auto"/>
          </w:divBdr>
        </w:div>
        <w:div w:id="1303541060">
          <w:marLeft w:val="0"/>
          <w:marRight w:val="0"/>
          <w:marTop w:val="0"/>
          <w:marBottom w:val="0"/>
          <w:divBdr>
            <w:top w:val="none" w:sz="0" w:space="0" w:color="auto"/>
            <w:left w:val="none" w:sz="0" w:space="0" w:color="auto"/>
            <w:bottom w:val="none" w:sz="0" w:space="0" w:color="auto"/>
            <w:right w:val="none" w:sz="0" w:space="0" w:color="auto"/>
          </w:divBdr>
        </w:div>
        <w:div w:id="1241525963">
          <w:marLeft w:val="0"/>
          <w:marRight w:val="0"/>
          <w:marTop w:val="0"/>
          <w:marBottom w:val="0"/>
          <w:divBdr>
            <w:top w:val="none" w:sz="0" w:space="0" w:color="auto"/>
            <w:left w:val="none" w:sz="0" w:space="0" w:color="auto"/>
            <w:bottom w:val="none" w:sz="0" w:space="0" w:color="auto"/>
            <w:right w:val="none" w:sz="0" w:space="0" w:color="auto"/>
          </w:divBdr>
        </w:div>
        <w:div w:id="828138356">
          <w:marLeft w:val="0"/>
          <w:marRight w:val="0"/>
          <w:marTop w:val="0"/>
          <w:marBottom w:val="0"/>
          <w:divBdr>
            <w:top w:val="none" w:sz="0" w:space="0" w:color="auto"/>
            <w:left w:val="none" w:sz="0" w:space="0" w:color="auto"/>
            <w:bottom w:val="none" w:sz="0" w:space="0" w:color="auto"/>
            <w:right w:val="none" w:sz="0" w:space="0" w:color="auto"/>
          </w:divBdr>
        </w:div>
        <w:div w:id="254561763">
          <w:marLeft w:val="0"/>
          <w:marRight w:val="0"/>
          <w:marTop w:val="0"/>
          <w:marBottom w:val="0"/>
          <w:divBdr>
            <w:top w:val="none" w:sz="0" w:space="0" w:color="auto"/>
            <w:left w:val="none" w:sz="0" w:space="0" w:color="auto"/>
            <w:bottom w:val="none" w:sz="0" w:space="0" w:color="auto"/>
            <w:right w:val="none" w:sz="0" w:space="0" w:color="auto"/>
          </w:divBdr>
        </w:div>
        <w:div w:id="247352947">
          <w:marLeft w:val="0"/>
          <w:marRight w:val="0"/>
          <w:marTop w:val="0"/>
          <w:marBottom w:val="0"/>
          <w:divBdr>
            <w:top w:val="none" w:sz="0" w:space="0" w:color="auto"/>
            <w:left w:val="none" w:sz="0" w:space="0" w:color="auto"/>
            <w:bottom w:val="none" w:sz="0" w:space="0" w:color="auto"/>
            <w:right w:val="none" w:sz="0" w:space="0" w:color="auto"/>
          </w:divBdr>
        </w:div>
        <w:div w:id="1100570019">
          <w:marLeft w:val="0"/>
          <w:marRight w:val="0"/>
          <w:marTop w:val="0"/>
          <w:marBottom w:val="0"/>
          <w:divBdr>
            <w:top w:val="none" w:sz="0" w:space="0" w:color="auto"/>
            <w:left w:val="none" w:sz="0" w:space="0" w:color="auto"/>
            <w:bottom w:val="none" w:sz="0" w:space="0" w:color="auto"/>
            <w:right w:val="none" w:sz="0" w:space="0" w:color="auto"/>
          </w:divBdr>
        </w:div>
        <w:div w:id="1267543087">
          <w:marLeft w:val="0"/>
          <w:marRight w:val="0"/>
          <w:marTop w:val="0"/>
          <w:marBottom w:val="0"/>
          <w:divBdr>
            <w:top w:val="none" w:sz="0" w:space="0" w:color="auto"/>
            <w:left w:val="none" w:sz="0" w:space="0" w:color="auto"/>
            <w:bottom w:val="none" w:sz="0" w:space="0" w:color="auto"/>
            <w:right w:val="none" w:sz="0" w:space="0" w:color="auto"/>
          </w:divBdr>
        </w:div>
        <w:div w:id="680935292">
          <w:marLeft w:val="0"/>
          <w:marRight w:val="0"/>
          <w:marTop w:val="0"/>
          <w:marBottom w:val="0"/>
          <w:divBdr>
            <w:top w:val="none" w:sz="0" w:space="0" w:color="auto"/>
            <w:left w:val="none" w:sz="0" w:space="0" w:color="auto"/>
            <w:bottom w:val="none" w:sz="0" w:space="0" w:color="auto"/>
            <w:right w:val="none" w:sz="0" w:space="0" w:color="auto"/>
          </w:divBdr>
        </w:div>
        <w:div w:id="104543327">
          <w:marLeft w:val="0"/>
          <w:marRight w:val="0"/>
          <w:marTop w:val="0"/>
          <w:marBottom w:val="0"/>
          <w:divBdr>
            <w:top w:val="none" w:sz="0" w:space="0" w:color="auto"/>
            <w:left w:val="none" w:sz="0" w:space="0" w:color="auto"/>
            <w:bottom w:val="none" w:sz="0" w:space="0" w:color="auto"/>
            <w:right w:val="none" w:sz="0" w:space="0" w:color="auto"/>
          </w:divBdr>
        </w:div>
        <w:div w:id="1174109463">
          <w:marLeft w:val="0"/>
          <w:marRight w:val="0"/>
          <w:marTop w:val="0"/>
          <w:marBottom w:val="0"/>
          <w:divBdr>
            <w:top w:val="none" w:sz="0" w:space="0" w:color="auto"/>
            <w:left w:val="none" w:sz="0" w:space="0" w:color="auto"/>
            <w:bottom w:val="none" w:sz="0" w:space="0" w:color="auto"/>
            <w:right w:val="none" w:sz="0" w:space="0" w:color="auto"/>
          </w:divBdr>
        </w:div>
        <w:div w:id="434518024">
          <w:marLeft w:val="0"/>
          <w:marRight w:val="0"/>
          <w:marTop w:val="0"/>
          <w:marBottom w:val="0"/>
          <w:divBdr>
            <w:top w:val="none" w:sz="0" w:space="0" w:color="auto"/>
            <w:left w:val="none" w:sz="0" w:space="0" w:color="auto"/>
            <w:bottom w:val="none" w:sz="0" w:space="0" w:color="auto"/>
            <w:right w:val="none" w:sz="0" w:space="0" w:color="auto"/>
          </w:divBdr>
        </w:div>
        <w:div w:id="704989138">
          <w:marLeft w:val="0"/>
          <w:marRight w:val="0"/>
          <w:marTop w:val="0"/>
          <w:marBottom w:val="0"/>
          <w:divBdr>
            <w:top w:val="none" w:sz="0" w:space="0" w:color="auto"/>
            <w:left w:val="none" w:sz="0" w:space="0" w:color="auto"/>
            <w:bottom w:val="none" w:sz="0" w:space="0" w:color="auto"/>
            <w:right w:val="none" w:sz="0" w:space="0" w:color="auto"/>
          </w:divBdr>
        </w:div>
        <w:div w:id="1434861398">
          <w:marLeft w:val="0"/>
          <w:marRight w:val="0"/>
          <w:marTop w:val="0"/>
          <w:marBottom w:val="0"/>
          <w:divBdr>
            <w:top w:val="none" w:sz="0" w:space="0" w:color="auto"/>
            <w:left w:val="none" w:sz="0" w:space="0" w:color="auto"/>
            <w:bottom w:val="none" w:sz="0" w:space="0" w:color="auto"/>
            <w:right w:val="none" w:sz="0" w:space="0" w:color="auto"/>
          </w:divBdr>
        </w:div>
        <w:div w:id="1608149245">
          <w:marLeft w:val="0"/>
          <w:marRight w:val="0"/>
          <w:marTop w:val="0"/>
          <w:marBottom w:val="0"/>
          <w:divBdr>
            <w:top w:val="none" w:sz="0" w:space="0" w:color="auto"/>
            <w:left w:val="none" w:sz="0" w:space="0" w:color="auto"/>
            <w:bottom w:val="none" w:sz="0" w:space="0" w:color="auto"/>
            <w:right w:val="none" w:sz="0" w:space="0" w:color="auto"/>
          </w:divBdr>
        </w:div>
        <w:div w:id="1742874083">
          <w:marLeft w:val="0"/>
          <w:marRight w:val="0"/>
          <w:marTop w:val="0"/>
          <w:marBottom w:val="0"/>
          <w:divBdr>
            <w:top w:val="none" w:sz="0" w:space="0" w:color="auto"/>
            <w:left w:val="none" w:sz="0" w:space="0" w:color="auto"/>
            <w:bottom w:val="none" w:sz="0" w:space="0" w:color="auto"/>
            <w:right w:val="none" w:sz="0" w:space="0" w:color="auto"/>
          </w:divBdr>
        </w:div>
        <w:div w:id="2083939366">
          <w:marLeft w:val="0"/>
          <w:marRight w:val="0"/>
          <w:marTop w:val="0"/>
          <w:marBottom w:val="0"/>
          <w:divBdr>
            <w:top w:val="none" w:sz="0" w:space="0" w:color="auto"/>
            <w:left w:val="none" w:sz="0" w:space="0" w:color="auto"/>
            <w:bottom w:val="none" w:sz="0" w:space="0" w:color="auto"/>
            <w:right w:val="none" w:sz="0" w:space="0" w:color="auto"/>
          </w:divBdr>
        </w:div>
        <w:div w:id="1050106095">
          <w:marLeft w:val="0"/>
          <w:marRight w:val="0"/>
          <w:marTop w:val="0"/>
          <w:marBottom w:val="0"/>
          <w:divBdr>
            <w:top w:val="none" w:sz="0" w:space="0" w:color="auto"/>
            <w:left w:val="none" w:sz="0" w:space="0" w:color="auto"/>
            <w:bottom w:val="none" w:sz="0" w:space="0" w:color="auto"/>
            <w:right w:val="none" w:sz="0" w:space="0" w:color="auto"/>
          </w:divBdr>
        </w:div>
        <w:div w:id="1708096943">
          <w:marLeft w:val="0"/>
          <w:marRight w:val="0"/>
          <w:marTop w:val="0"/>
          <w:marBottom w:val="0"/>
          <w:divBdr>
            <w:top w:val="none" w:sz="0" w:space="0" w:color="auto"/>
            <w:left w:val="none" w:sz="0" w:space="0" w:color="auto"/>
            <w:bottom w:val="none" w:sz="0" w:space="0" w:color="auto"/>
            <w:right w:val="none" w:sz="0" w:space="0" w:color="auto"/>
          </w:divBdr>
        </w:div>
        <w:div w:id="1513955662">
          <w:marLeft w:val="0"/>
          <w:marRight w:val="0"/>
          <w:marTop w:val="0"/>
          <w:marBottom w:val="0"/>
          <w:divBdr>
            <w:top w:val="none" w:sz="0" w:space="0" w:color="auto"/>
            <w:left w:val="none" w:sz="0" w:space="0" w:color="auto"/>
            <w:bottom w:val="none" w:sz="0" w:space="0" w:color="auto"/>
            <w:right w:val="none" w:sz="0" w:space="0" w:color="auto"/>
          </w:divBdr>
        </w:div>
        <w:div w:id="1075206199">
          <w:marLeft w:val="0"/>
          <w:marRight w:val="0"/>
          <w:marTop w:val="0"/>
          <w:marBottom w:val="0"/>
          <w:divBdr>
            <w:top w:val="none" w:sz="0" w:space="0" w:color="auto"/>
            <w:left w:val="none" w:sz="0" w:space="0" w:color="auto"/>
            <w:bottom w:val="none" w:sz="0" w:space="0" w:color="auto"/>
            <w:right w:val="none" w:sz="0" w:space="0" w:color="auto"/>
          </w:divBdr>
        </w:div>
        <w:div w:id="1691222878">
          <w:marLeft w:val="0"/>
          <w:marRight w:val="0"/>
          <w:marTop w:val="0"/>
          <w:marBottom w:val="0"/>
          <w:divBdr>
            <w:top w:val="none" w:sz="0" w:space="0" w:color="auto"/>
            <w:left w:val="none" w:sz="0" w:space="0" w:color="auto"/>
            <w:bottom w:val="none" w:sz="0" w:space="0" w:color="auto"/>
            <w:right w:val="none" w:sz="0" w:space="0" w:color="auto"/>
          </w:divBdr>
        </w:div>
        <w:div w:id="788813470">
          <w:marLeft w:val="0"/>
          <w:marRight w:val="0"/>
          <w:marTop w:val="0"/>
          <w:marBottom w:val="0"/>
          <w:divBdr>
            <w:top w:val="none" w:sz="0" w:space="0" w:color="auto"/>
            <w:left w:val="none" w:sz="0" w:space="0" w:color="auto"/>
            <w:bottom w:val="none" w:sz="0" w:space="0" w:color="auto"/>
            <w:right w:val="none" w:sz="0" w:space="0" w:color="auto"/>
          </w:divBdr>
        </w:div>
        <w:div w:id="301077606">
          <w:marLeft w:val="0"/>
          <w:marRight w:val="0"/>
          <w:marTop w:val="0"/>
          <w:marBottom w:val="0"/>
          <w:divBdr>
            <w:top w:val="none" w:sz="0" w:space="0" w:color="auto"/>
            <w:left w:val="none" w:sz="0" w:space="0" w:color="auto"/>
            <w:bottom w:val="none" w:sz="0" w:space="0" w:color="auto"/>
            <w:right w:val="none" w:sz="0" w:space="0" w:color="auto"/>
          </w:divBdr>
        </w:div>
        <w:div w:id="192958776">
          <w:marLeft w:val="0"/>
          <w:marRight w:val="0"/>
          <w:marTop w:val="0"/>
          <w:marBottom w:val="0"/>
          <w:divBdr>
            <w:top w:val="none" w:sz="0" w:space="0" w:color="auto"/>
            <w:left w:val="none" w:sz="0" w:space="0" w:color="auto"/>
            <w:bottom w:val="none" w:sz="0" w:space="0" w:color="auto"/>
            <w:right w:val="none" w:sz="0" w:space="0" w:color="auto"/>
          </w:divBdr>
        </w:div>
        <w:div w:id="1858151529">
          <w:marLeft w:val="0"/>
          <w:marRight w:val="0"/>
          <w:marTop w:val="0"/>
          <w:marBottom w:val="0"/>
          <w:divBdr>
            <w:top w:val="none" w:sz="0" w:space="0" w:color="auto"/>
            <w:left w:val="none" w:sz="0" w:space="0" w:color="auto"/>
            <w:bottom w:val="none" w:sz="0" w:space="0" w:color="auto"/>
            <w:right w:val="none" w:sz="0" w:space="0" w:color="auto"/>
          </w:divBdr>
        </w:div>
        <w:div w:id="1457983966">
          <w:marLeft w:val="0"/>
          <w:marRight w:val="0"/>
          <w:marTop w:val="0"/>
          <w:marBottom w:val="0"/>
          <w:divBdr>
            <w:top w:val="none" w:sz="0" w:space="0" w:color="auto"/>
            <w:left w:val="none" w:sz="0" w:space="0" w:color="auto"/>
            <w:bottom w:val="none" w:sz="0" w:space="0" w:color="auto"/>
            <w:right w:val="none" w:sz="0" w:space="0" w:color="auto"/>
          </w:divBdr>
        </w:div>
        <w:div w:id="18970042">
          <w:marLeft w:val="0"/>
          <w:marRight w:val="0"/>
          <w:marTop w:val="0"/>
          <w:marBottom w:val="0"/>
          <w:divBdr>
            <w:top w:val="none" w:sz="0" w:space="0" w:color="auto"/>
            <w:left w:val="none" w:sz="0" w:space="0" w:color="auto"/>
            <w:bottom w:val="none" w:sz="0" w:space="0" w:color="auto"/>
            <w:right w:val="none" w:sz="0" w:space="0" w:color="auto"/>
          </w:divBdr>
        </w:div>
        <w:div w:id="2064405308">
          <w:marLeft w:val="0"/>
          <w:marRight w:val="0"/>
          <w:marTop w:val="0"/>
          <w:marBottom w:val="0"/>
          <w:divBdr>
            <w:top w:val="none" w:sz="0" w:space="0" w:color="auto"/>
            <w:left w:val="none" w:sz="0" w:space="0" w:color="auto"/>
            <w:bottom w:val="none" w:sz="0" w:space="0" w:color="auto"/>
            <w:right w:val="none" w:sz="0" w:space="0" w:color="auto"/>
          </w:divBdr>
        </w:div>
        <w:div w:id="1002316470">
          <w:marLeft w:val="0"/>
          <w:marRight w:val="0"/>
          <w:marTop w:val="0"/>
          <w:marBottom w:val="0"/>
          <w:divBdr>
            <w:top w:val="none" w:sz="0" w:space="0" w:color="auto"/>
            <w:left w:val="none" w:sz="0" w:space="0" w:color="auto"/>
            <w:bottom w:val="none" w:sz="0" w:space="0" w:color="auto"/>
            <w:right w:val="none" w:sz="0" w:space="0" w:color="auto"/>
          </w:divBdr>
        </w:div>
        <w:div w:id="1128162409">
          <w:marLeft w:val="0"/>
          <w:marRight w:val="0"/>
          <w:marTop w:val="0"/>
          <w:marBottom w:val="0"/>
          <w:divBdr>
            <w:top w:val="none" w:sz="0" w:space="0" w:color="auto"/>
            <w:left w:val="none" w:sz="0" w:space="0" w:color="auto"/>
            <w:bottom w:val="none" w:sz="0" w:space="0" w:color="auto"/>
            <w:right w:val="none" w:sz="0" w:space="0" w:color="auto"/>
          </w:divBdr>
        </w:div>
        <w:div w:id="685012783">
          <w:marLeft w:val="0"/>
          <w:marRight w:val="0"/>
          <w:marTop w:val="0"/>
          <w:marBottom w:val="0"/>
          <w:divBdr>
            <w:top w:val="none" w:sz="0" w:space="0" w:color="auto"/>
            <w:left w:val="none" w:sz="0" w:space="0" w:color="auto"/>
            <w:bottom w:val="none" w:sz="0" w:space="0" w:color="auto"/>
            <w:right w:val="none" w:sz="0" w:space="0" w:color="auto"/>
          </w:divBdr>
        </w:div>
        <w:div w:id="1877738543">
          <w:marLeft w:val="0"/>
          <w:marRight w:val="0"/>
          <w:marTop w:val="0"/>
          <w:marBottom w:val="0"/>
          <w:divBdr>
            <w:top w:val="none" w:sz="0" w:space="0" w:color="auto"/>
            <w:left w:val="none" w:sz="0" w:space="0" w:color="auto"/>
            <w:bottom w:val="none" w:sz="0" w:space="0" w:color="auto"/>
            <w:right w:val="none" w:sz="0" w:space="0" w:color="auto"/>
          </w:divBdr>
        </w:div>
        <w:div w:id="2106612387">
          <w:marLeft w:val="0"/>
          <w:marRight w:val="0"/>
          <w:marTop w:val="0"/>
          <w:marBottom w:val="0"/>
          <w:divBdr>
            <w:top w:val="none" w:sz="0" w:space="0" w:color="auto"/>
            <w:left w:val="none" w:sz="0" w:space="0" w:color="auto"/>
            <w:bottom w:val="none" w:sz="0" w:space="0" w:color="auto"/>
            <w:right w:val="none" w:sz="0" w:space="0" w:color="auto"/>
          </w:divBdr>
        </w:div>
        <w:div w:id="1208487476">
          <w:marLeft w:val="0"/>
          <w:marRight w:val="0"/>
          <w:marTop w:val="0"/>
          <w:marBottom w:val="0"/>
          <w:divBdr>
            <w:top w:val="none" w:sz="0" w:space="0" w:color="auto"/>
            <w:left w:val="none" w:sz="0" w:space="0" w:color="auto"/>
            <w:bottom w:val="none" w:sz="0" w:space="0" w:color="auto"/>
            <w:right w:val="none" w:sz="0" w:space="0" w:color="auto"/>
          </w:divBdr>
        </w:div>
        <w:div w:id="1509522061">
          <w:marLeft w:val="0"/>
          <w:marRight w:val="0"/>
          <w:marTop w:val="0"/>
          <w:marBottom w:val="0"/>
          <w:divBdr>
            <w:top w:val="none" w:sz="0" w:space="0" w:color="auto"/>
            <w:left w:val="none" w:sz="0" w:space="0" w:color="auto"/>
            <w:bottom w:val="none" w:sz="0" w:space="0" w:color="auto"/>
            <w:right w:val="none" w:sz="0" w:space="0" w:color="auto"/>
          </w:divBdr>
        </w:div>
        <w:div w:id="243802690">
          <w:marLeft w:val="0"/>
          <w:marRight w:val="0"/>
          <w:marTop w:val="0"/>
          <w:marBottom w:val="0"/>
          <w:divBdr>
            <w:top w:val="none" w:sz="0" w:space="0" w:color="auto"/>
            <w:left w:val="none" w:sz="0" w:space="0" w:color="auto"/>
            <w:bottom w:val="none" w:sz="0" w:space="0" w:color="auto"/>
            <w:right w:val="none" w:sz="0" w:space="0" w:color="auto"/>
          </w:divBdr>
        </w:div>
        <w:div w:id="1163200885">
          <w:marLeft w:val="0"/>
          <w:marRight w:val="0"/>
          <w:marTop w:val="0"/>
          <w:marBottom w:val="0"/>
          <w:divBdr>
            <w:top w:val="none" w:sz="0" w:space="0" w:color="auto"/>
            <w:left w:val="none" w:sz="0" w:space="0" w:color="auto"/>
            <w:bottom w:val="none" w:sz="0" w:space="0" w:color="auto"/>
            <w:right w:val="none" w:sz="0" w:space="0" w:color="auto"/>
          </w:divBdr>
        </w:div>
        <w:div w:id="1266812775">
          <w:marLeft w:val="0"/>
          <w:marRight w:val="0"/>
          <w:marTop w:val="0"/>
          <w:marBottom w:val="0"/>
          <w:divBdr>
            <w:top w:val="none" w:sz="0" w:space="0" w:color="auto"/>
            <w:left w:val="none" w:sz="0" w:space="0" w:color="auto"/>
            <w:bottom w:val="none" w:sz="0" w:space="0" w:color="auto"/>
            <w:right w:val="none" w:sz="0" w:space="0" w:color="auto"/>
          </w:divBdr>
        </w:div>
        <w:div w:id="2014603889">
          <w:marLeft w:val="0"/>
          <w:marRight w:val="0"/>
          <w:marTop w:val="0"/>
          <w:marBottom w:val="0"/>
          <w:divBdr>
            <w:top w:val="none" w:sz="0" w:space="0" w:color="auto"/>
            <w:left w:val="none" w:sz="0" w:space="0" w:color="auto"/>
            <w:bottom w:val="none" w:sz="0" w:space="0" w:color="auto"/>
            <w:right w:val="none" w:sz="0" w:space="0" w:color="auto"/>
          </w:divBdr>
        </w:div>
        <w:div w:id="590087636">
          <w:marLeft w:val="0"/>
          <w:marRight w:val="0"/>
          <w:marTop w:val="0"/>
          <w:marBottom w:val="0"/>
          <w:divBdr>
            <w:top w:val="none" w:sz="0" w:space="0" w:color="auto"/>
            <w:left w:val="none" w:sz="0" w:space="0" w:color="auto"/>
            <w:bottom w:val="none" w:sz="0" w:space="0" w:color="auto"/>
            <w:right w:val="none" w:sz="0" w:space="0" w:color="auto"/>
          </w:divBdr>
        </w:div>
        <w:div w:id="426849764">
          <w:marLeft w:val="0"/>
          <w:marRight w:val="0"/>
          <w:marTop w:val="0"/>
          <w:marBottom w:val="0"/>
          <w:divBdr>
            <w:top w:val="none" w:sz="0" w:space="0" w:color="auto"/>
            <w:left w:val="none" w:sz="0" w:space="0" w:color="auto"/>
            <w:bottom w:val="none" w:sz="0" w:space="0" w:color="auto"/>
            <w:right w:val="none" w:sz="0" w:space="0" w:color="auto"/>
          </w:divBdr>
        </w:div>
        <w:div w:id="55708869">
          <w:marLeft w:val="0"/>
          <w:marRight w:val="0"/>
          <w:marTop w:val="0"/>
          <w:marBottom w:val="0"/>
          <w:divBdr>
            <w:top w:val="none" w:sz="0" w:space="0" w:color="auto"/>
            <w:left w:val="none" w:sz="0" w:space="0" w:color="auto"/>
            <w:bottom w:val="none" w:sz="0" w:space="0" w:color="auto"/>
            <w:right w:val="none" w:sz="0" w:space="0" w:color="auto"/>
          </w:divBdr>
        </w:div>
        <w:div w:id="1757970141">
          <w:marLeft w:val="0"/>
          <w:marRight w:val="0"/>
          <w:marTop w:val="0"/>
          <w:marBottom w:val="0"/>
          <w:divBdr>
            <w:top w:val="none" w:sz="0" w:space="0" w:color="auto"/>
            <w:left w:val="none" w:sz="0" w:space="0" w:color="auto"/>
            <w:bottom w:val="none" w:sz="0" w:space="0" w:color="auto"/>
            <w:right w:val="none" w:sz="0" w:space="0" w:color="auto"/>
          </w:divBdr>
        </w:div>
        <w:div w:id="455560576">
          <w:marLeft w:val="0"/>
          <w:marRight w:val="0"/>
          <w:marTop w:val="0"/>
          <w:marBottom w:val="0"/>
          <w:divBdr>
            <w:top w:val="none" w:sz="0" w:space="0" w:color="auto"/>
            <w:left w:val="none" w:sz="0" w:space="0" w:color="auto"/>
            <w:bottom w:val="none" w:sz="0" w:space="0" w:color="auto"/>
            <w:right w:val="none" w:sz="0" w:space="0" w:color="auto"/>
          </w:divBdr>
        </w:div>
        <w:div w:id="902642520">
          <w:marLeft w:val="0"/>
          <w:marRight w:val="0"/>
          <w:marTop w:val="0"/>
          <w:marBottom w:val="0"/>
          <w:divBdr>
            <w:top w:val="none" w:sz="0" w:space="0" w:color="auto"/>
            <w:left w:val="none" w:sz="0" w:space="0" w:color="auto"/>
            <w:bottom w:val="none" w:sz="0" w:space="0" w:color="auto"/>
            <w:right w:val="none" w:sz="0" w:space="0" w:color="auto"/>
          </w:divBdr>
        </w:div>
        <w:div w:id="741753724">
          <w:marLeft w:val="0"/>
          <w:marRight w:val="0"/>
          <w:marTop w:val="0"/>
          <w:marBottom w:val="0"/>
          <w:divBdr>
            <w:top w:val="none" w:sz="0" w:space="0" w:color="auto"/>
            <w:left w:val="none" w:sz="0" w:space="0" w:color="auto"/>
            <w:bottom w:val="none" w:sz="0" w:space="0" w:color="auto"/>
            <w:right w:val="none" w:sz="0" w:space="0" w:color="auto"/>
          </w:divBdr>
        </w:div>
        <w:div w:id="83503001">
          <w:marLeft w:val="0"/>
          <w:marRight w:val="0"/>
          <w:marTop w:val="0"/>
          <w:marBottom w:val="0"/>
          <w:divBdr>
            <w:top w:val="none" w:sz="0" w:space="0" w:color="auto"/>
            <w:left w:val="none" w:sz="0" w:space="0" w:color="auto"/>
            <w:bottom w:val="none" w:sz="0" w:space="0" w:color="auto"/>
            <w:right w:val="none" w:sz="0" w:space="0" w:color="auto"/>
          </w:divBdr>
        </w:div>
        <w:div w:id="824979255">
          <w:marLeft w:val="0"/>
          <w:marRight w:val="0"/>
          <w:marTop w:val="0"/>
          <w:marBottom w:val="0"/>
          <w:divBdr>
            <w:top w:val="none" w:sz="0" w:space="0" w:color="auto"/>
            <w:left w:val="none" w:sz="0" w:space="0" w:color="auto"/>
            <w:bottom w:val="none" w:sz="0" w:space="0" w:color="auto"/>
            <w:right w:val="none" w:sz="0" w:space="0" w:color="auto"/>
          </w:divBdr>
        </w:div>
        <w:div w:id="1968312560">
          <w:marLeft w:val="0"/>
          <w:marRight w:val="0"/>
          <w:marTop w:val="0"/>
          <w:marBottom w:val="0"/>
          <w:divBdr>
            <w:top w:val="none" w:sz="0" w:space="0" w:color="auto"/>
            <w:left w:val="none" w:sz="0" w:space="0" w:color="auto"/>
            <w:bottom w:val="none" w:sz="0" w:space="0" w:color="auto"/>
            <w:right w:val="none" w:sz="0" w:space="0" w:color="auto"/>
          </w:divBdr>
        </w:div>
        <w:div w:id="1250428343">
          <w:marLeft w:val="0"/>
          <w:marRight w:val="0"/>
          <w:marTop w:val="0"/>
          <w:marBottom w:val="0"/>
          <w:divBdr>
            <w:top w:val="none" w:sz="0" w:space="0" w:color="auto"/>
            <w:left w:val="none" w:sz="0" w:space="0" w:color="auto"/>
            <w:bottom w:val="none" w:sz="0" w:space="0" w:color="auto"/>
            <w:right w:val="none" w:sz="0" w:space="0" w:color="auto"/>
          </w:divBdr>
        </w:div>
        <w:div w:id="1267887525">
          <w:marLeft w:val="0"/>
          <w:marRight w:val="0"/>
          <w:marTop w:val="0"/>
          <w:marBottom w:val="0"/>
          <w:divBdr>
            <w:top w:val="none" w:sz="0" w:space="0" w:color="auto"/>
            <w:left w:val="none" w:sz="0" w:space="0" w:color="auto"/>
            <w:bottom w:val="none" w:sz="0" w:space="0" w:color="auto"/>
            <w:right w:val="none" w:sz="0" w:space="0" w:color="auto"/>
          </w:divBdr>
        </w:div>
        <w:div w:id="142432733">
          <w:marLeft w:val="0"/>
          <w:marRight w:val="0"/>
          <w:marTop w:val="0"/>
          <w:marBottom w:val="0"/>
          <w:divBdr>
            <w:top w:val="none" w:sz="0" w:space="0" w:color="auto"/>
            <w:left w:val="none" w:sz="0" w:space="0" w:color="auto"/>
            <w:bottom w:val="none" w:sz="0" w:space="0" w:color="auto"/>
            <w:right w:val="none" w:sz="0" w:space="0" w:color="auto"/>
          </w:divBdr>
        </w:div>
        <w:div w:id="371812914">
          <w:marLeft w:val="0"/>
          <w:marRight w:val="0"/>
          <w:marTop w:val="0"/>
          <w:marBottom w:val="0"/>
          <w:divBdr>
            <w:top w:val="none" w:sz="0" w:space="0" w:color="auto"/>
            <w:left w:val="none" w:sz="0" w:space="0" w:color="auto"/>
            <w:bottom w:val="none" w:sz="0" w:space="0" w:color="auto"/>
            <w:right w:val="none" w:sz="0" w:space="0" w:color="auto"/>
          </w:divBdr>
        </w:div>
        <w:div w:id="989670989">
          <w:marLeft w:val="0"/>
          <w:marRight w:val="0"/>
          <w:marTop w:val="0"/>
          <w:marBottom w:val="0"/>
          <w:divBdr>
            <w:top w:val="none" w:sz="0" w:space="0" w:color="auto"/>
            <w:left w:val="none" w:sz="0" w:space="0" w:color="auto"/>
            <w:bottom w:val="none" w:sz="0" w:space="0" w:color="auto"/>
            <w:right w:val="none" w:sz="0" w:space="0" w:color="auto"/>
          </w:divBdr>
        </w:div>
        <w:div w:id="1167939994">
          <w:marLeft w:val="0"/>
          <w:marRight w:val="0"/>
          <w:marTop w:val="0"/>
          <w:marBottom w:val="0"/>
          <w:divBdr>
            <w:top w:val="none" w:sz="0" w:space="0" w:color="auto"/>
            <w:left w:val="none" w:sz="0" w:space="0" w:color="auto"/>
            <w:bottom w:val="none" w:sz="0" w:space="0" w:color="auto"/>
            <w:right w:val="none" w:sz="0" w:space="0" w:color="auto"/>
          </w:divBdr>
        </w:div>
        <w:div w:id="25448385">
          <w:marLeft w:val="0"/>
          <w:marRight w:val="0"/>
          <w:marTop w:val="0"/>
          <w:marBottom w:val="0"/>
          <w:divBdr>
            <w:top w:val="none" w:sz="0" w:space="0" w:color="auto"/>
            <w:left w:val="none" w:sz="0" w:space="0" w:color="auto"/>
            <w:bottom w:val="none" w:sz="0" w:space="0" w:color="auto"/>
            <w:right w:val="none" w:sz="0" w:space="0" w:color="auto"/>
          </w:divBdr>
        </w:div>
        <w:div w:id="1320887796">
          <w:marLeft w:val="0"/>
          <w:marRight w:val="0"/>
          <w:marTop w:val="0"/>
          <w:marBottom w:val="0"/>
          <w:divBdr>
            <w:top w:val="none" w:sz="0" w:space="0" w:color="auto"/>
            <w:left w:val="none" w:sz="0" w:space="0" w:color="auto"/>
            <w:bottom w:val="none" w:sz="0" w:space="0" w:color="auto"/>
            <w:right w:val="none" w:sz="0" w:space="0" w:color="auto"/>
          </w:divBdr>
        </w:div>
        <w:div w:id="194464218">
          <w:marLeft w:val="0"/>
          <w:marRight w:val="0"/>
          <w:marTop w:val="0"/>
          <w:marBottom w:val="0"/>
          <w:divBdr>
            <w:top w:val="none" w:sz="0" w:space="0" w:color="auto"/>
            <w:left w:val="none" w:sz="0" w:space="0" w:color="auto"/>
            <w:bottom w:val="none" w:sz="0" w:space="0" w:color="auto"/>
            <w:right w:val="none" w:sz="0" w:space="0" w:color="auto"/>
          </w:divBdr>
        </w:div>
        <w:div w:id="1164516271">
          <w:marLeft w:val="0"/>
          <w:marRight w:val="0"/>
          <w:marTop w:val="0"/>
          <w:marBottom w:val="0"/>
          <w:divBdr>
            <w:top w:val="none" w:sz="0" w:space="0" w:color="auto"/>
            <w:left w:val="none" w:sz="0" w:space="0" w:color="auto"/>
            <w:bottom w:val="none" w:sz="0" w:space="0" w:color="auto"/>
            <w:right w:val="none" w:sz="0" w:space="0" w:color="auto"/>
          </w:divBdr>
        </w:div>
        <w:div w:id="715663825">
          <w:marLeft w:val="0"/>
          <w:marRight w:val="0"/>
          <w:marTop w:val="0"/>
          <w:marBottom w:val="0"/>
          <w:divBdr>
            <w:top w:val="none" w:sz="0" w:space="0" w:color="auto"/>
            <w:left w:val="none" w:sz="0" w:space="0" w:color="auto"/>
            <w:bottom w:val="none" w:sz="0" w:space="0" w:color="auto"/>
            <w:right w:val="none" w:sz="0" w:space="0" w:color="auto"/>
          </w:divBdr>
        </w:div>
        <w:div w:id="985015547">
          <w:marLeft w:val="0"/>
          <w:marRight w:val="0"/>
          <w:marTop w:val="0"/>
          <w:marBottom w:val="0"/>
          <w:divBdr>
            <w:top w:val="none" w:sz="0" w:space="0" w:color="auto"/>
            <w:left w:val="none" w:sz="0" w:space="0" w:color="auto"/>
            <w:bottom w:val="none" w:sz="0" w:space="0" w:color="auto"/>
            <w:right w:val="none" w:sz="0" w:space="0" w:color="auto"/>
          </w:divBdr>
        </w:div>
        <w:div w:id="1375421784">
          <w:marLeft w:val="0"/>
          <w:marRight w:val="0"/>
          <w:marTop w:val="0"/>
          <w:marBottom w:val="0"/>
          <w:divBdr>
            <w:top w:val="none" w:sz="0" w:space="0" w:color="auto"/>
            <w:left w:val="none" w:sz="0" w:space="0" w:color="auto"/>
            <w:bottom w:val="none" w:sz="0" w:space="0" w:color="auto"/>
            <w:right w:val="none" w:sz="0" w:space="0" w:color="auto"/>
          </w:divBdr>
        </w:div>
        <w:div w:id="1369455778">
          <w:marLeft w:val="0"/>
          <w:marRight w:val="0"/>
          <w:marTop w:val="0"/>
          <w:marBottom w:val="0"/>
          <w:divBdr>
            <w:top w:val="none" w:sz="0" w:space="0" w:color="auto"/>
            <w:left w:val="none" w:sz="0" w:space="0" w:color="auto"/>
            <w:bottom w:val="none" w:sz="0" w:space="0" w:color="auto"/>
            <w:right w:val="none" w:sz="0" w:space="0" w:color="auto"/>
          </w:divBdr>
        </w:div>
        <w:div w:id="838542164">
          <w:marLeft w:val="0"/>
          <w:marRight w:val="0"/>
          <w:marTop w:val="0"/>
          <w:marBottom w:val="0"/>
          <w:divBdr>
            <w:top w:val="none" w:sz="0" w:space="0" w:color="auto"/>
            <w:left w:val="none" w:sz="0" w:space="0" w:color="auto"/>
            <w:bottom w:val="none" w:sz="0" w:space="0" w:color="auto"/>
            <w:right w:val="none" w:sz="0" w:space="0" w:color="auto"/>
          </w:divBdr>
        </w:div>
        <w:div w:id="1316570767">
          <w:marLeft w:val="0"/>
          <w:marRight w:val="0"/>
          <w:marTop w:val="0"/>
          <w:marBottom w:val="0"/>
          <w:divBdr>
            <w:top w:val="none" w:sz="0" w:space="0" w:color="auto"/>
            <w:left w:val="none" w:sz="0" w:space="0" w:color="auto"/>
            <w:bottom w:val="none" w:sz="0" w:space="0" w:color="auto"/>
            <w:right w:val="none" w:sz="0" w:space="0" w:color="auto"/>
          </w:divBdr>
        </w:div>
        <w:div w:id="1798376870">
          <w:marLeft w:val="0"/>
          <w:marRight w:val="0"/>
          <w:marTop w:val="0"/>
          <w:marBottom w:val="0"/>
          <w:divBdr>
            <w:top w:val="none" w:sz="0" w:space="0" w:color="auto"/>
            <w:left w:val="none" w:sz="0" w:space="0" w:color="auto"/>
            <w:bottom w:val="none" w:sz="0" w:space="0" w:color="auto"/>
            <w:right w:val="none" w:sz="0" w:space="0" w:color="auto"/>
          </w:divBdr>
        </w:div>
        <w:div w:id="946814067">
          <w:marLeft w:val="0"/>
          <w:marRight w:val="0"/>
          <w:marTop w:val="0"/>
          <w:marBottom w:val="0"/>
          <w:divBdr>
            <w:top w:val="none" w:sz="0" w:space="0" w:color="auto"/>
            <w:left w:val="none" w:sz="0" w:space="0" w:color="auto"/>
            <w:bottom w:val="none" w:sz="0" w:space="0" w:color="auto"/>
            <w:right w:val="none" w:sz="0" w:space="0" w:color="auto"/>
          </w:divBdr>
        </w:div>
        <w:div w:id="530142541">
          <w:marLeft w:val="0"/>
          <w:marRight w:val="0"/>
          <w:marTop w:val="0"/>
          <w:marBottom w:val="0"/>
          <w:divBdr>
            <w:top w:val="none" w:sz="0" w:space="0" w:color="auto"/>
            <w:left w:val="none" w:sz="0" w:space="0" w:color="auto"/>
            <w:bottom w:val="none" w:sz="0" w:space="0" w:color="auto"/>
            <w:right w:val="none" w:sz="0" w:space="0" w:color="auto"/>
          </w:divBdr>
        </w:div>
        <w:div w:id="310867611">
          <w:marLeft w:val="0"/>
          <w:marRight w:val="0"/>
          <w:marTop w:val="0"/>
          <w:marBottom w:val="0"/>
          <w:divBdr>
            <w:top w:val="none" w:sz="0" w:space="0" w:color="auto"/>
            <w:left w:val="none" w:sz="0" w:space="0" w:color="auto"/>
            <w:bottom w:val="none" w:sz="0" w:space="0" w:color="auto"/>
            <w:right w:val="none" w:sz="0" w:space="0" w:color="auto"/>
          </w:divBdr>
        </w:div>
        <w:div w:id="983310574">
          <w:marLeft w:val="0"/>
          <w:marRight w:val="0"/>
          <w:marTop w:val="0"/>
          <w:marBottom w:val="0"/>
          <w:divBdr>
            <w:top w:val="none" w:sz="0" w:space="0" w:color="auto"/>
            <w:left w:val="none" w:sz="0" w:space="0" w:color="auto"/>
            <w:bottom w:val="none" w:sz="0" w:space="0" w:color="auto"/>
            <w:right w:val="none" w:sz="0" w:space="0" w:color="auto"/>
          </w:divBdr>
        </w:div>
        <w:div w:id="1414550142">
          <w:marLeft w:val="0"/>
          <w:marRight w:val="0"/>
          <w:marTop w:val="0"/>
          <w:marBottom w:val="0"/>
          <w:divBdr>
            <w:top w:val="none" w:sz="0" w:space="0" w:color="auto"/>
            <w:left w:val="none" w:sz="0" w:space="0" w:color="auto"/>
            <w:bottom w:val="none" w:sz="0" w:space="0" w:color="auto"/>
            <w:right w:val="none" w:sz="0" w:space="0" w:color="auto"/>
          </w:divBdr>
        </w:div>
        <w:div w:id="1251699609">
          <w:marLeft w:val="0"/>
          <w:marRight w:val="0"/>
          <w:marTop w:val="0"/>
          <w:marBottom w:val="0"/>
          <w:divBdr>
            <w:top w:val="none" w:sz="0" w:space="0" w:color="auto"/>
            <w:left w:val="none" w:sz="0" w:space="0" w:color="auto"/>
            <w:bottom w:val="none" w:sz="0" w:space="0" w:color="auto"/>
            <w:right w:val="none" w:sz="0" w:space="0" w:color="auto"/>
          </w:divBdr>
        </w:div>
        <w:div w:id="2140292963">
          <w:marLeft w:val="0"/>
          <w:marRight w:val="0"/>
          <w:marTop w:val="0"/>
          <w:marBottom w:val="0"/>
          <w:divBdr>
            <w:top w:val="none" w:sz="0" w:space="0" w:color="auto"/>
            <w:left w:val="none" w:sz="0" w:space="0" w:color="auto"/>
            <w:bottom w:val="none" w:sz="0" w:space="0" w:color="auto"/>
            <w:right w:val="none" w:sz="0" w:space="0" w:color="auto"/>
          </w:divBdr>
        </w:div>
        <w:div w:id="862474267">
          <w:marLeft w:val="0"/>
          <w:marRight w:val="0"/>
          <w:marTop w:val="0"/>
          <w:marBottom w:val="0"/>
          <w:divBdr>
            <w:top w:val="none" w:sz="0" w:space="0" w:color="auto"/>
            <w:left w:val="none" w:sz="0" w:space="0" w:color="auto"/>
            <w:bottom w:val="none" w:sz="0" w:space="0" w:color="auto"/>
            <w:right w:val="none" w:sz="0" w:space="0" w:color="auto"/>
          </w:divBdr>
        </w:div>
        <w:div w:id="993995055">
          <w:marLeft w:val="0"/>
          <w:marRight w:val="0"/>
          <w:marTop w:val="0"/>
          <w:marBottom w:val="0"/>
          <w:divBdr>
            <w:top w:val="none" w:sz="0" w:space="0" w:color="auto"/>
            <w:left w:val="none" w:sz="0" w:space="0" w:color="auto"/>
            <w:bottom w:val="none" w:sz="0" w:space="0" w:color="auto"/>
            <w:right w:val="none" w:sz="0" w:space="0" w:color="auto"/>
          </w:divBdr>
        </w:div>
        <w:div w:id="2005546612">
          <w:marLeft w:val="0"/>
          <w:marRight w:val="0"/>
          <w:marTop w:val="0"/>
          <w:marBottom w:val="0"/>
          <w:divBdr>
            <w:top w:val="none" w:sz="0" w:space="0" w:color="auto"/>
            <w:left w:val="none" w:sz="0" w:space="0" w:color="auto"/>
            <w:bottom w:val="none" w:sz="0" w:space="0" w:color="auto"/>
            <w:right w:val="none" w:sz="0" w:space="0" w:color="auto"/>
          </w:divBdr>
        </w:div>
        <w:div w:id="129129863">
          <w:marLeft w:val="0"/>
          <w:marRight w:val="0"/>
          <w:marTop w:val="0"/>
          <w:marBottom w:val="0"/>
          <w:divBdr>
            <w:top w:val="none" w:sz="0" w:space="0" w:color="auto"/>
            <w:left w:val="none" w:sz="0" w:space="0" w:color="auto"/>
            <w:bottom w:val="none" w:sz="0" w:space="0" w:color="auto"/>
            <w:right w:val="none" w:sz="0" w:space="0" w:color="auto"/>
          </w:divBdr>
        </w:div>
        <w:div w:id="566039429">
          <w:marLeft w:val="0"/>
          <w:marRight w:val="0"/>
          <w:marTop w:val="0"/>
          <w:marBottom w:val="0"/>
          <w:divBdr>
            <w:top w:val="none" w:sz="0" w:space="0" w:color="auto"/>
            <w:left w:val="none" w:sz="0" w:space="0" w:color="auto"/>
            <w:bottom w:val="none" w:sz="0" w:space="0" w:color="auto"/>
            <w:right w:val="none" w:sz="0" w:space="0" w:color="auto"/>
          </w:divBdr>
        </w:div>
        <w:div w:id="1581476660">
          <w:marLeft w:val="0"/>
          <w:marRight w:val="0"/>
          <w:marTop w:val="0"/>
          <w:marBottom w:val="0"/>
          <w:divBdr>
            <w:top w:val="none" w:sz="0" w:space="0" w:color="auto"/>
            <w:left w:val="none" w:sz="0" w:space="0" w:color="auto"/>
            <w:bottom w:val="none" w:sz="0" w:space="0" w:color="auto"/>
            <w:right w:val="none" w:sz="0" w:space="0" w:color="auto"/>
          </w:divBdr>
        </w:div>
        <w:div w:id="1265922915">
          <w:marLeft w:val="0"/>
          <w:marRight w:val="0"/>
          <w:marTop w:val="0"/>
          <w:marBottom w:val="0"/>
          <w:divBdr>
            <w:top w:val="none" w:sz="0" w:space="0" w:color="auto"/>
            <w:left w:val="none" w:sz="0" w:space="0" w:color="auto"/>
            <w:bottom w:val="none" w:sz="0" w:space="0" w:color="auto"/>
            <w:right w:val="none" w:sz="0" w:space="0" w:color="auto"/>
          </w:divBdr>
        </w:div>
        <w:div w:id="1355232355">
          <w:marLeft w:val="0"/>
          <w:marRight w:val="0"/>
          <w:marTop w:val="0"/>
          <w:marBottom w:val="0"/>
          <w:divBdr>
            <w:top w:val="none" w:sz="0" w:space="0" w:color="auto"/>
            <w:left w:val="none" w:sz="0" w:space="0" w:color="auto"/>
            <w:bottom w:val="none" w:sz="0" w:space="0" w:color="auto"/>
            <w:right w:val="none" w:sz="0" w:space="0" w:color="auto"/>
          </w:divBdr>
        </w:div>
        <w:div w:id="1379427770">
          <w:marLeft w:val="0"/>
          <w:marRight w:val="0"/>
          <w:marTop w:val="0"/>
          <w:marBottom w:val="0"/>
          <w:divBdr>
            <w:top w:val="none" w:sz="0" w:space="0" w:color="auto"/>
            <w:left w:val="none" w:sz="0" w:space="0" w:color="auto"/>
            <w:bottom w:val="none" w:sz="0" w:space="0" w:color="auto"/>
            <w:right w:val="none" w:sz="0" w:space="0" w:color="auto"/>
          </w:divBdr>
        </w:div>
        <w:div w:id="1231042526">
          <w:marLeft w:val="0"/>
          <w:marRight w:val="0"/>
          <w:marTop w:val="0"/>
          <w:marBottom w:val="0"/>
          <w:divBdr>
            <w:top w:val="none" w:sz="0" w:space="0" w:color="auto"/>
            <w:left w:val="none" w:sz="0" w:space="0" w:color="auto"/>
            <w:bottom w:val="none" w:sz="0" w:space="0" w:color="auto"/>
            <w:right w:val="none" w:sz="0" w:space="0" w:color="auto"/>
          </w:divBdr>
        </w:div>
        <w:div w:id="1328364306">
          <w:marLeft w:val="0"/>
          <w:marRight w:val="0"/>
          <w:marTop w:val="0"/>
          <w:marBottom w:val="0"/>
          <w:divBdr>
            <w:top w:val="none" w:sz="0" w:space="0" w:color="auto"/>
            <w:left w:val="none" w:sz="0" w:space="0" w:color="auto"/>
            <w:bottom w:val="none" w:sz="0" w:space="0" w:color="auto"/>
            <w:right w:val="none" w:sz="0" w:space="0" w:color="auto"/>
          </w:divBdr>
        </w:div>
        <w:div w:id="1225142493">
          <w:marLeft w:val="0"/>
          <w:marRight w:val="0"/>
          <w:marTop w:val="0"/>
          <w:marBottom w:val="0"/>
          <w:divBdr>
            <w:top w:val="none" w:sz="0" w:space="0" w:color="auto"/>
            <w:left w:val="none" w:sz="0" w:space="0" w:color="auto"/>
            <w:bottom w:val="none" w:sz="0" w:space="0" w:color="auto"/>
            <w:right w:val="none" w:sz="0" w:space="0" w:color="auto"/>
          </w:divBdr>
        </w:div>
        <w:div w:id="517620269">
          <w:marLeft w:val="0"/>
          <w:marRight w:val="0"/>
          <w:marTop w:val="0"/>
          <w:marBottom w:val="0"/>
          <w:divBdr>
            <w:top w:val="none" w:sz="0" w:space="0" w:color="auto"/>
            <w:left w:val="none" w:sz="0" w:space="0" w:color="auto"/>
            <w:bottom w:val="none" w:sz="0" w:space="0" w:color="auto"/>
            <w:right w:val="none" w:sz="0" w:space="0" w:color="auto"/>
          </w:divBdr>
        </w:div>
        <w:div w:id="1285038590">
          <w:marLeft w:val="0"/>
          <w:marRight w:val="0"/>
          <w:marTop w:val="0"/>
          <w:marBottom w:val="0"/>
          <w:divBdr>
            <w:top w:val="none" w:sz="0" w:space="0" w:color="auto"/>
            <w:left w:val="none" w:sz="0" w:space="0" w:color="auto"/>
            <w:bottom w:val="none" w:sz="0" w:space="0" w:color="auto"/>
            <w:right w:val="none" w:sz="0" w:space="0" w:color="auto"/>
          </w:divBdr>
        </w:div>
        <w:div w:id="718015710">
          <w:marLeft w:val="0"/>
          <w:marRight w:val="0"/>
          <w:marTop w:val="0"/>
          <w:marBottom w:val="0"/>
          <w:divBdr>
            <w:top w:val="none" w:sz="0" w:space="0" w:color="auto"/>
            <w:left w:val="none" w:sz="0" w:space="0" w:color="auto"/>
            <w:bottom w:val="none" w:sz="0" w:space="0" w:color="auto"/>
            <w:right w:val="none" w:sz="0" w:space="0" w:color="auto"/>
          </w:divBdr>
        </w:div>
        <w:div w:id="902641752">
          <w:marLeft w:val="0"/>
          <w:marRight w:val="0"/>
          <w:marTop w:val="0"/>
          <w:marBottom w:val="0"/>
          <w:divBdr>
            <w:top w:val="none" w:sz="0" w:space="0" w:color="auto"/>
            <w:left w:val="none" w:sz="0" w:space="0" w:color="auto"/>
            <w:bottom w:val="none" w:sz="0" w:space="0" w:color="auto"/>
            <w:right w:val="none" w:sz="0" w:space="0" w:color="auto"/>
          </w:divBdr>
        </w:div>
        <w:div w:id="670645597">
          <w:marLeft w:val="0"/>
          <w:marRight w:val="0"/>
          <w:marTop w:val="0"/>
          <w:marBottom w:val="0"/>
          <w:divBdr>
            <w:top w:val="none" w:sz="0" w:space="0" w:color="auto"/>
            <w:left w:val="none" w:sz="0" w:space="0" w:color="auto"/>
            <w:bottom w:val="none" w:sz="0" w:space="0" w:color="auto"/>
            <w:right w:val="none" w:sz="0" w:space="0" w:color="auto"/>
          </w:divBdr>
        </w:div>
        <w:div w:id="823086677">
          <w:marLeft w:val="0"/>
          <w:marRight w:val="0"/>
          <w:marTop w:val="0"/>
          <w:marBottom w:val="0"/>
          <w:divBdr>
            <w:top w:val="none" w:sz="0" w:space="0" w:color="auto"/>
            <w:left w:val="none" w:sz="0" w:space="0" w:color="auto"/>
            <w:bottom w:val="none" w:sz="0" w:space="0" w:color="auto"/>
            <w:right w:val="none" w:sz="0" w:space="0" w:color="auto"/>
          </w:divBdr>
        </w:div>
        <w:div w:id="1043022621">
          <w:marLeft w:val="0"/>
          <w:marRight w:val="0"/>
          <w:marTop w:val="0"/>
          <w:marBottom w:val="0"/>
          <w:divBdr>
            <w:top w:val="none" w:sz="0" w:space="0" w:color="auto"/>
            <w:left w:val="none" w:sz="0" w:space="0" w:color="auto"/>
            <w:bottom w:val="none" w:sz="0" w:space="0" w:color="auto"/>
            <w:right w:val="none" w:sz="0" w:space="0" w:color="auto"/>
          </w:divBdr>
        </w:div>
        <w:div w:id="991324397">
          <w:marLeft w:val="0"/>
          <w:marRight w:val="0"/>
          <w:marTop w:val="0"/>
          <w:marBottom w:val="0"/>
          <w:divBdr>
            <w:top w:val="none" w:sz="0" w:space="0" w:color="auto"/>
            <w:left w:val="none" w:sz="0" w:space="0" w:color="auto"/>
            <w:bottom w:val="none" w:sz="0" w:space="0" w:color="auto"/>
            <w:right w:val="none" w:sz="0" w:space="0" w:color="auto"/>
          </w:divBdr>
        </w:div>
        <w:div w:id="1979992927">
          <w:marLeft w:val="0"/>
          <w:marRight w:val="0"/>
          <w:marTop w:val="0"/>
          <w:marBottom w:val="0"/>
          <w:divBdr>
            <w:top w:val="none" w:sz="0" w:space="0" w:color="auto"/>
            <w:left w:val="none" w:sz="0" w:space="0" w:color="auto"/>
            <w:bottom w:val="none" w:sz="0" w:space="0" w:color="auto"/>
            <w:right w:val="none" w:sz="0" w:space="0" w:color="auto"/>
          </w:divBdr>
        </w:div>
        <w:div w:id="726799048">
          <w:marLeft w:val="0"/>
          <w:marRight w:val="0"/>
          <w:marTop w:val="0"/>
          <w:marBottom w:val="0"/>
          <w:divBdr>
            <w:top w:val="none" w:sz="0" w:space="0" w:color="auto"/>
            <w:left w:val="none" w:sz="0" w:space="0" w:color="auto"/>
            <w:bottom w:val="none" w:sz="0" w:space="0" w:color="auto"/>
            <w:right w:val="none" w:sz="0" w:space="0" w:color="auto"/>
          </w:divBdr>
        </w:div>
        <w:div w:id="16740914">
          <w:marLeft w:val="0"/>
          <w:marRight w:val="0"/>
          <w:marTop w:val="0"/>
          <w:marBottom w:val="0"/>
          <w:divBdr>
            <w:top w:val="none" w:sz="0" w:space="0" w:color="auto"/>
            <w:left w:val="none" w:sz="0" w:space="0" w:color="auto"/>
            <w:bottom w:val="none" w:sz="0" w:space="0" w:color="auto"/>
            <w:right w:val="none" w:sz="0" w:space="0" w:color="auto"/>
          </w:divBdr>
        </w:div>
        <w:div w:id="192882499">
          <w:marLeft w:val="0"/>
          <w:marRight w:val="0"/>
          <w:marTop w:val="0"/>
          <w:marBottom w:val="0"/>
          <w:divBdr>
            <w:top w:val="none" w:sz="0" w:space="0" w:color="auto"/>
            <w:left w:val="none" w:sz="0" w:space="0" w:color="auto"/>
            <w:bottom w:val="none" w:sz="0" w:space="0" w:color="auto"/>
            <w:right w:val="none" w:sz="0" w:space="0" w:color="auto"/>
          </w:divBdr>
        </w:div>
        <w:div w:id="1393624287">
          <w:marLeft w:val="0"/>
          <w:marRight w:val="0"/>
          <w:marTop w:val="0"/>
          <w:marBottom w:val="0"/>
          <w:divBdr>
            <w:top w:val="none" w:sz="0" w:space="0" w:color="auto"/>
            <w:left w:val="none" w:sz="0" w:space="0" w:color="auto"/>
            <w:bottom w:val="none" w:sz="0" w:space="0" w:color="auto"/>
            <w:right w:val="none" w:sz="0" w:space="0" w:color="auto"/>
          </w:divBdr>
        </w:div>
        <w:div w:id="1708409825">
          <w:marLeft w:val="0"/>
          <w:marRight w:val="0"/>
          <w:marTop w:val="0"/>
          <w:marBottom w:val="0"/>
          <w:divBdr>
            <w:top w:val="none" w:sz="0" w:space="0" w:color="auto"/>
            <w:left w:val="none" w:sz="0" w:space="0" w:color="auto"/>
            <w:bottom w:val="none" w:sz="0" w:space="0" w:color="auto"/>
            <w:right w:val="none" w:sz="0" w:space="0" w:color="auto"/>
          </w:divBdr>
        </w:div>
        <w:div w:id="931160391">
          <w:marLeft w:val="0"/>
          <w:marRight w:val="0"/>
          <w:marTop w:val="0"/>
          <w:marBottom w:val="0"/>
          <w:divBdr>
            <w:top w:val="none" w:sz="0" w:space="0" w:color="auto"/>
            <w:left w:val="none" w:sz="0" w:space="0" w:color="auto"/>
            <w:bottom w:val="none" w:sz="0" w:space="0" w:color="auto"/>
            <w:right w:val="none" w:sz="0" w:space="0" w:color="auto"/>
          </w:divBdr>
        </w:div>
        <w:div w:id="60178803">
          <w:marLeft w:val="0"/>
          <w:marRight w:val="0"/>
          <w:marTop w:val="0"/>
          <w:marBottom w:val="0"/>
          <w:divBdr>
            <w:top w:val="none" w:sz="0" w:space="0" w:color="auto"/>
            <w:left w:val="none" w:sz="0" w:space="0" w:color="auto"/>
            <w:bottom w:val="none" w:sz="0" w:space="0" w:color="auto"/>
            <w:right w:val="none" w:sz="0" w:space="0" w:color="auto"/>
          </w:divBdr>
        </w:div>
        <w:div w:id="1701592525">
          <w:marLeft w:val="0"/>
          <w:marRight w:val="0"/>
          <w:marTop w:val="0"/>
          <w:marBottom w:val="0"/>
          <w:divBdr>
            <w:top w:val="none" w:sz="0" w:space="0" w:color="auto"/>
            <w:left w:val="none" w:sz="0" w:space="0" w:color="auto"/>
            <w:bottom w:val="none" w:sz="0" w:space="0" w:color="auto"/>
            <w:right w:val="none" w:sz="0" w:space="0" w:color="auto"/>
          </w:divBdr>
        </w:div>
        <w:div w:id="1906335676">
          <w:marLeft w:val="0"/>
          <w:marRight w:val="0"/>
          <w:marTop w:val="0"/>
          <w:marBottom w:val="0"/>
          <w:divBdr>
            <w:top w:val="none" w:sz="0" w:space="0" w:color="auto"/>
            <w:left w:val="none" w:sz="0" w:space="0" w:color="auto"/>
            <w:bottom w:val="none" w:sz="0" w:space="0" w:color="auto"/>
            <w:right w:val="none" w:sz="0" w:space="0" w:color="auto"/>
          </w:divBdr>
        </w:div>
        <w:div w:id="1726903493">
          <w:marLeft w:val="0"/>
          <w:marRight w:val="0"/>
          <w:marTop w:val="0"/>
          <w:marBottom w:val="0"/>
          <w:divBdr>
            <w:top w:val="none" w:sz="0" w:space="0" w:color="auto"/>
            <w:left w:val="none" w:sz="0" w:space="0" w:color="auto"/>
            <w:bottom w:val="none" w:sz="0" w:space="0" w:color="auto"/>
            <w:right w:val="none" w:sz="0" w:space="0" w:color="auto"/>
          </w:divBdr>
        </w:div>
        <w:div w:id="1156843989">
          <w:marLeft w:val="0"/>
          <w:marRight w:val="0"/>
          <w:marTop w:val="0"/>
          <w:marBottom w:val="0"/>
          <w:divBdr>
            <w:top w:val="none" w:sz="0" w:space="0" w:color="auto"/>
            <w:left w:val="none" w:sz="0" w:space="0" w:color="auto"/>
            <w:bottom w:val="none" w:sz="0" w:space="0" w:color="auto"/>
            <w:right w:val="none" w:sz="0" w:space="0" w:color="auto"/>
          </w:divBdr>
        </w:div>
        <w:div w:id="1285842995">
          <w:marLeft w:val="0"/>
          <w:marRight w:val="0"/>
          <w:marTop w:val="0"/>
          <w:marBottom w:val="0"/>
          <w:divBdr>
            <w:top w:val="none" w:sz="0" w:space="0" w:color="auto"/>
            <w:left w:val="none" w:sz="0" w:space="0" w:color="auto"/>
            <w:bottom w:val="none" w:sz="0" w:space="0" w:color="auto"/>
            <w:right w:val="none" w:sz="0" w:space="0" w:color="auto"/>
          </w:divBdr>
        </w:div>
        <w:div w:id="190803914">
          <w:marLeft w:val="0"/>
          <w:marRight w:val="0"/>
          <w:marTop w:val="0"/>
          <w:marBottom w:val="0"/>
          <w:divBdr>
            <w:top w:val="none" w:sz="0" w:space="0" w:color="auto"/>
            <w:left w:val="none" w:sz="0" w:space="0" w:color="auto"/>
            <w:bottom w:val="none" w:sz="0" w:space="0" w:color="auto"/>
            <w:right w:val="none" w:sz="0" w:space="0" w:color="auto"/>
          </w:divBdr>
        </w:div>
        <w:div w:id="966812017">
          <w:marLeft w:val="0"/>
          <w:marRight w:val="0"/>
          <w:marTop w:val="0"/>
          <w:marBottom w:val="0"/>
          <w:divBdr>
            <w:top w:val="none" w:sz="0" w:space="0" w:color="auto"/>
            <w:left w:val="none" w:sz="0" w:space="0" w:color="auto"/>
            <w:bottom w:val="none" w:sz="0" w:space="0" w:color="auto"/>
            <w:right w:val="none" w:sz="0" w:space="0" w:color="auto"/>
          </w:divBdr>
        </w:div>
        <w:div w:id="1346395167">
          <w:marLeft w:val="0"/>
          <w:marRight w:val="0"/>
          <w:marTop w:val="0"/>
          <w:marBottom w:val="0"/>
          <w:divBdr>
            <w:top w:val="none" w:sz="0" w:space="0" w:color="auto"/>
            <w:left w:val="none" w:sz="0" w:space="0" w:color="auto"/>
            <w:bottom w:val="none" w:sz="0" w:space="0" w:color="auto"/>
            <w:right w:val="none" w:sz="0" w:space="0" w:color="auto"/>
          </w:divBdr>
        </w:div>
        <w:div w:id="933392645">
          <w:marLeft w:val="0"/>
          <w:marRight w:val="0"/>
          <w:marTop w:val="0"/>
          <w:marBottom w:val="0"/>
          <w:divBdr>
            <w:top w:val="none" w:sz="0" w:space="0" w:color="auto"/>
            <w:left w:val="none" w:sz="0" w:space="0" w:color="auto"/>
            <w:bottom w:val="none" w:sz="0" w:space="0" w:color="auto"/>
            <w:right w:val="none" w:sz="0" w:space="0" w:color="auto"/>
          </w:divBdr>
        </w:div>
        <w:div w:id="12345103">
          <w:marLeft w:val="0"/>
          <w:marRight w:val="0"/>
          <w:marTop w:val="0"/>
          <w:marBottom w:val="0"/>
          <w:divBdr>
            <w:top w:val="none" w:sz="0" w:space="0" w:color="auto"/>
            <w:left w:val="none" w:sz="0" w:space="0" w:color="auto"/>
            <w:bottom w:val="none" w:sz="0" w:space="0" w:color="auto"/>
            <w:right w:val="none" w:sz="0" w:space="0" w:color="auto"/>
          </w:divBdr>
        </w:div>
        <w:div w:id="1881015005">
          <w:marLeft w:val="0"/>
          <w:marRight w:val="0"/>
          <w:marTop w:val="0"/>
          <w:marBottom w:val="0"/>
          <w:divBdr>
            <w:top w:val="none" w:sz="0" w:space="0" w:color="auto"/>
            <w:left w:val="none" w:sz="0" w:space="0" w:color="auto"/>
            <w:bottom w:val="none" w:sz="0" w:space="0" w:color="auto"/>
            <w:right w:val="none" w:sz="0" w:space="0" w:color="auto"/>
          </w:divBdr>
        </w:div>
        <w:div w:id="1374042317">
          <w:marLeft w:val="0"/>
          <w:marRight w:val="0"/>
          <w:marTop w:val="0"/>
          <w:marBottom w:val="0"/>
          <w:divBdr>
            <w:top w:val="none" w:sz="0" w:space="0" w:color="auto"/>
            <w:left w:val="none" w:sz="0" w:space="0" w:color="auto"/>
            <w:bottom w:val="none" w:sz="0" w:space="0" w:color="auto"/>
            <w:right w:val="none" w:sz="0" w:space="0" w:color="auto"/>
          </w:divBdr>
        </w:div>
        <w:div w:id="446705667">
          <w:marLeft w:val="0"/>
          <w:marRight w:val="0"/>
          <w:marTop w:val="0"/>
          <w:marBottom w:val="0"/>
          <w:divBdr>
            <w:top w:val="none" w:sz="0" w:space="0" w:color="auto"/>
            <w:left w:val="none" w:sz="0" w:space="0" w:color="auto"/>
            <w:bottom w:val="none" w:sz="0" w:space="0" w:color="auto"/>
            <w:right w:val="none" w:sz="0" w:space="0" w:color="auto"/>
          </w:divBdr>
        </w:div>
        <w:div w:id="1991598435">
          <w:marLeft w:val="0"/>
          <w:marRight w:val="0"/>
          <w:marTop w:val="0"/>
          <w:marBottom w:val="0"/>
          <w:divBdr>
            <w:top w:val="none" w:sz="0" w:space="0" w:color="auto"/>
            <w:left w:val="none" w:sz="0" w:space="0" w:color="auto"/>
            <w:bottom w:val="none" w:sz="0" w:space="0" w:color="auto"/>
            <w:right w:val="none" w:sz="0" w:space="0" w:color="auto"/>
          </w:divBdr>
        </w:div>
        <w:div w:id="798649125">
          <w:marLeft w:val="0"/>
          <w:marRight w:val="0"/>
          <w:marTop w:val="0"/>
          <w:marBottom w:val="0"/>
          <w:divBdr>
            <w:top w:val="none" w:sz="0" w:space="0" w:color="auto"/>
            <w:left w:val="none" w:sz="0" w:space="0" w:color="auto"/>
            <w:bottom w:val="none" w:sz="0" w:space="0" w:color="auto"/>
            <w:right w:val="none" w:sz="0" w:space="0" w:color="auto"/>
          </w:divBdr>
        </w:div>
        <w:div w:id="579563949">
          <w:marLeft w:val="0"/>
          <w:marRight w:val="0"/>
          <w:marTop w:val="0"/>
          <w:marBottom w:val="0"/>
          <w:divBdr>
            <w:top w:val="none" w:sz="0" w:space="0" w:color="auto"/>
            <w:left w:val="none" w:sz="0" w:space="0" w:color="auto"/>
            <w:bottom w:val="none" w:sz="0" w:space="0" w:color="auto"/>
            <w:right w:val="none" w:sz="0" w:space="0" w:color="auto"/>
          </w:divBdr>
        </w:div>
        <w:div w:id="402484323">
          <w:marLeft w:val="0"/>
          <w:marRight w:val="0"/>
          <w:marTop w:val="0"/>
          <w:marBottom w:val="0"/>
          <w:divBdr>
            <w:top w:val="none" w:sz="0" w:space="0" w:color="auto"/>
            <w:left w:val="none" w:sz="0" w:space="0" w:color="auto"/>
            <w:bottom w:val="none" w:sz="0" w:space="0" w:color="auto"/>
            <w:right w:val="none" w:sz="0" w:space="0" w:color="auto"/>
          </w:divBdr>
        </w:div>
        <w:div w:id="1023630740">
          <w:marLeft w:val="0"/>
          <w:marRight w:val="0"/>
          <w:marTop w:val="0"/>
          <w:marBottom w:val="0"/>
          <w:divBdr>
            <w:top w:val="none" w:sz="0" w:space="0" w:color="auto"/>
            <w:left w:val="none" w:sz="0" w:space="0" w:color="auto"/>
            <w:bottom w:val="none" w:sz="0" w:space="0" w:color="auto"/>
            <w:right w:val="none" w:sz="0" w:space="0" w:color="auto"/>
          </w:divBdr>
        </w:div>
        <w:div w:id="336424276">
          <w:marLeft w:val="0"/>
          <w:marRight w:val="0"/>
          <w:marTop w:val="0"/>
          <w:marBottom w:val="0"/>
          <w:divBdr>
            <w:top w:val="none" w:sz="0" w:space="0" w:color="auto"/>
            <w:left w:val="none" w:sz="0" w:space="0" w:color="auto"/>
            <w:bottom w:val="none" w:sz="0" w:space="0" w:color="auto"/>
            <w:right w:val="none" w:sz="0" w:space="0" w:color="auto"/>
          </w:divBdr>
        </w:div>
        <w:div w:id="1720007476">
          <w:marLeft w:val="0"/>
          <w:marRight w:val="0"/>
          <w:marTop w:val="0"/>
          <w:marBottom w:val="0"/>
          <w:divBdr>
            <w:top w:val="none" w:sz="0" w:space="0" w:color="auto"/>
            <w:left w:val="none" w:sz="0" w:space="0" w:color="auto"/>
            <w:bottom w:val="none" w:sz="0" w:space="0" w:color="auto"/>
            <w:right w:val="none" w:sz="0" w:space="0" w:color="auto"/>
          </w:divBdr>
        </w:div>
        <w:div w:id="1523519076">
          <w:marLeft w:val="0"/>
          <w:marRight w:val="0"/>
          <w:marTop w:val="0"/>
          <w:marBottom w:val="0"/>
          <w:divBdr>
            <w:top w:val="none" w:sz="0" w:space="0" w:color="auto"/>
            <w:left w:val="none" w:sz="0" w:space="0" w:color="auto"/>
            <w:bottom w:val="none" w:sz="0" w:space="0" w:color="auto"/>
            <w:right w:val="none" w:sz="0" w:space="0" w:color="auto"/>
          </w:divBdr>
        </w:div>
        <w:div w:id="495615579">
          <w:marLeft w:val="0"/>
          <w:marRight w:val="0"/>
          <w:marTop w:val="0"/>
          <w:marBottom w:val="0"/>
          <w:divBdr>
            <w:top w:val="none" w:sz="0" w:space="0" w:color="auto"/>
            <w:left w:val="none" w:sz="0" w:space="0" w:color="auto"/>
            <w:bottom w:val="none" w:sz="0" w:space="0" w:color="auto"/>
            <w:right w:val="none" w:sz="0" w:space="0" w:color="auto"/>
          </w:divBdr>
        </w:div>
        <w:div w:id="333799572">
          <w:marLeft w:val="0"/>
          <w:marRight w:val="0"/>
          <w:marTop w:val="0"/>
          <w:marBottom w:val="0"/>
          <w:divBdr>
            <w:top w:val="none" w:sz="0" w:space="0" w:color="auto"/>
            <w:left w:val="none" w:sz="0" w:space="0" w:color="auto"/>
            <w:bottom w:val="none" w:sz="0" w:space="0" w:color="auto"/>
            <w:right w:val="none" w:sz="0" w:space="0" w:color="auto"/>
          </w:divBdr>
        </w:div>
        <w:div w:id="614870071">
          <w:marLeft w:val="0"/>
          <w:marRight w:val="0"/>
          <w:marTop w:val="0"/>
          <w:marBottom w:val="0"/>
          <w:divBdr>
            <w:top w:val="none" w:sz="0" w:space="0" w:color="auto"/>
            <w:left w:val="none" w:sz="0" w:space="0" w:color="auto"/>
            <w:bottom w:val="none" w:sz="0" w:space="0" w:color="auto"/>
            <w:right w:val="none" w:sz="0" w:space="0" w:color="auto"/>
          </w:divBdr>
        </w:div>
        <w:div w:id="1475755201">
          <w:marLeft w:val="0"/>
          <w:marRight w:val="0"/>
          <w:marTop w:val="0"/>
          <w:marBottom w:val="0"/>
          <w:divBdr>
            <w:top w:val="none" w:sz="0" w:space="0" w:color="auto"/>
            <w:left w:val="none" w:sz="0" w:space="0" w:color="auto"/>
            <w:bottom w:val="none" w:sz="0" w:space="0" w:color="auto"/>
            <w:right w:val="none" w:sz="0" w:space="0" w:color="auto"/>
          </w:divBdr>
        </w:div>
        <w:div w:id="1479953746">
          <w:marLeft w:val="0"/>
          <w:marRight w:val="0"/>
          <w:marTop w:val="0"/>
          <w:marBottom w:val="0"/>
          <w:divBdr>
            <w:top w:val="none" w:sz="0" w:space="0" w:color="auto"/>
            <w:left w:val="none" w:sz="0" w:space="0" w:color="auto"/>
            <w:bottom w:val="none" w:sz="0" w:space="0" w:color="auto"/>
            <w:right w:val="none" w:sz="0" w:space="0" w:color="auto"/>
          </w:divBdr>
        </w:div>
        <w:div w:id="1376664339">
          <w:marLeft w:val="0"/>
          <w:marRight w:val="0"/>
          <w:marTop w:val="0"/>
          <w:marBottom w:val="0"/>
          <w:divBdr>
            <w:top w:val="none" w:sz="0" w:space="0" w:color="auto"/>
            <w:left w:val="none" w:sz="0" w:space="0" w:color="auto"/>
            <w:bottom w:val="none" w:sz="0" w:space="0" w:color="auto"/>
            <w:right w:val="none" w:sz="0" w:space="0" w:color="auto"/>
          </w:divBdr>
        </w:div>
        <w:div w:id="1386028739">
          <w:marLeft w:val="0"/>
          <w:marRight w:val="0"/>
          <w:marTop w:val="0"/>
          <w:marBottom w:val="0"/>
          <w:divBdr>
            <w:top w:val="none" w:sz="0" w:space="0" w:color="auto"/>
            <w:left w:val="none" w:sz="0" w:space="0" w:color="auto"/>
            <w:bottom w:val="none" w:sz="0" w:space="0" w:color="auto"/>
            <w:right w:val="none" w:sz="0" w:space="0" w:color="auto"/>
          </w:divBdr>
        </w:div>
        <w:div w:id="518395134">
          <w:marLeft w:val="0"/>
          <w:marRight w:val="0"/>
          <w:marTop w:val="0"/>
          <w:marBottom w:val="0"/>
          <w:divBdr>
            <w:top w:val="none" w:sz="0" w:space="0" w:color="auto"/>
            <w:left w:val="none" w:sz="0" w:space="0" w:color="auto"/>
            <w:bottom w:val="none" w:sz="0" w:space="0" w:color="auto"/>
            <w:right w:val="none" w:sz="0" w:space="0" w:color="auto"/>
          </w:divBdr>
        </w:div>
        <w:div w:id="1763643109">
          <w:marLeft w:val="0"/>
          <w:marRight w:val="0"/>
          <w:marTop w:val="0"/>
          <w:marBottom w:val="0"/>
          <w:divBdr>
            <w:top w:val="none" w:sz="0" w:space="0" w:color="auto"/>
            <w:left w:val="none" w:sz="0" w:space="0" w:color="auto"/>
            <w:bottom w:val="none" w:sz="0" w:space="0" w:color="auto"/>
            <w:right w:val="none" w:sz="0" w:space="0" w:color="auto"/>
          </w:divBdr>
        </w:div>
        <w:div w:id="1700859027">
          <w:marLeft w:val="0"/>
          <w:marRight w:val="0"/>
          <w:marTop w:val="0"/>
          <w:marBottom w:val="0"/>
          <w:divBdr>
            <w:top w:val="none" w:sz="0" w:space="0" w:color="auto"/>
            <w:left w:val="none" w:sz="0" w:space="0" w:color="auto"/>
            <w:bottom w:val="none" w:sz="0" w:space="0" w:color="auto"/>
            <w:right w:val="none" w:sz="0" w:space="0" w:color="auto"/>
          </w:divBdr>
        </w:div>
        <w:div w:id="2044207286">
          <w:marLeft w:val="0"/>
          <w:marRight w:val="0"/>
          <w:marTop w:val="0"/>
          <w:marBottom w:val="0"/>
          <w:divBdr>
            <w:top w:val="none" w:sz="0" w:space="0" w:color="auto"/>
            <w:left w:val="none" w:sz="0" w:space="0" w:color="auto"/>
            <w:bottom w:val="none" w:sz="0" w:space="0" w:color="auto"/>
            <w:right w:val="none" w:sz="0" w:space="0" w:color="auto"/>
          </w:divBdr>
        </w:div>
        <w:div w:id="118838924">
          <w:marLeft w:val="0"/>
          <w:marRight w:val="0"/>
          <w:marTop w:val="0"/>
          <w:marBottom w:val="0"/>
          <w:divBdr>
            <w:top w:val="none" w:sz="0" w:space="0" w:color="auto"/>
            <w:left w:val="none" w:sz="0" w:space="0" w:color="auto"/>
            <w:bottom w:val="none" w:sz="0" w:space="0" w:color="auto"/>
            <w:right w:val="none" w:sz="0" w:space="0" w:color="auto"/>
          </w:divBdr>
        </w:div>
        <w:div w:id="1225676335">
          <w:marLeft w:val="0"/>
          <w:marRight w:val="0"/>
          <w:marTop w:val="0"/>
          <w:marBottom w:val="0"/>
          <w:divBdr>
            <w:top w:val="none" w:sz="0" w:space="0" w:color="auto"/>
            <w:left w:val="none" w:sz="0" w:space="0" w:color="auto"/>
            <w:bottom w:val="none" w:sz="0" w:space="0" w:color="auto"/>
            <w:right w:val="none" w:sz="0" w:space="0" w:color="auto"/>
          </w:divBdr>
        </w:div>
        <w:div w:id="1903059672">
          <w:marLeft w:val="0"/>
          <w:marRight w:val="0"/>
          <w:marTop w:val="0"/>
          <w:marBottom w:val="0"/>
          <w:divBdr>
            <w:top w:val="none" w:sz="0" w:space="0" w:color="auto"/>
            <w:left w:val="none" w:sz="0" w:space="0" w:color="auto"/>
            <w:bottom w:val="none" w:sz="0" w:space="0" w:color="auto"/>
            <w:right w:val="none" w:sz="0" w:space="0" w:color="auto"/>
          </w:divBdr>
        </w:div>
        <w:div w:id="517962035">
          <w:marLeft w:val="0"/>
          <w:marRight w:val="0"/>
          <w:marTop w:val="0"/>
          <w:marBottom w:val="0"/>
          <w:divBdr>
            <w:top w:val="none" w:sz="0" w:space="0" w:color="auto"/>
            <w:left w:val="none" w:sz="0" w:space="0" w:color="auto"/>
            <w:bottom w:val="none" w:sz="0" w:space="0" w:color="auto"/>
            <w:right w:val="none" w:sz="0" w:space="0" w:color="auto"/>
          </w:divBdr>
        </w:div>
        <w:div w:id="1061907100">
          <w:marLeft w:val="0"/>
          <w:marRight w:val="0"/>
          <w:marTop w:val="0"/>
          <w:marBottom w:val="0"/>
          <w:divBdr>
            <w:top w:val="none" w:sz="0" w:space="0" w:color="auto"/>
            <w:left w:val="none" w:sz="0" w:space="0" w:color="auto"/>
            <w:bottom w:val="none" w:sz="0" w:space="0" w:color="auto"/>
            <w:right w:val="none" w:sz="0" w:space="0" w:color="auto"/>
          </w:divBdr>
        </w:div>
        <w:div w:id="495465110">
          <w:marLeft w:val="0"/>
          <w:marRight w:val="0"/>
          <w:marTop w:val="0"/>
          <w:marBottom w:val="0"/>
          <w:divBdr>
            <w:top w:val="none" w:sz="0" w:space="0" w:color="auto"/>
            <w:left w:val="none" w:sz="0" w:space="0" w:color="auto"/>
            <w:bottom w:val="none" w:sz="0" w:space="0" w:color="auto"/>
            <w:right w:val="none" w:sz="0" w:space="0" w:color="auto"/>
          </w:divBdr>
        </w:div>
        <w:div w:id="858619133">
          <w:marLeft w:val="0"/>
          <w:marRight w:val="0"/>
          <w:marTop w:val="0"/>
          <w:marBottom w:val="0"/>
          <w:divBdr>
            <w:top w:val="none" w:sz="0" w:space="0" w:color="auto"/>
            <w:left w:val="none" w:sz="0" w:space="0" w:color="auto"/>
            <w:bottom w:val="none" w:sz="0" w:space="0" w:color="auto"/>
            <w:right w:val="none" w:sz="0" w:space="0" w:color="auto"/>
          </w:divBdr>
        </w:div>
        <w:div w:id="575868008">
          <w:marLeft w:val="0"/>
          <w:marRight w:val="0"/>
          <w:marTop w:val="0"/>
          <w:marBottom w:val="0"/>
          <w:divBdr>
            <w:top w:val="none" w:sz="0" w:space="0" w:color="auto"/>
            <w:left w:val="none" w:sz="0" w:space="0" w:color="auto"/>
            <w:bottom w:val="none" w:sz="0" w:space="0" w:color="auto"/>
            <w:right w:val="none" w:sz="0" w:space="0" w:color="auto"/>
          </w:divBdr>
        </w:div>
        <w:div w:id="1831751757">
          <w:marLeft w:val="0"/>
          <w:marRight w:val="0"/>
          <w:marTop w:val="0"/>
          <w:marBottom w:val="0"/>
          <w:divBdr>
            <w:top w:val="none" w:sz="0" w:space="0" w:color="auto"/>
            <w:left w:val="none" w:sz="0" w:space="0" w:color="auto"/>
            <w:bottom w:val="none" w:sz="0" w:space="0" w:color="auto"/>
            <w:right w:val="none" w:sz="0" w:space="0" w:color="auto"/>
          </w:divBdr>
        </w:div>
        <w:div w:id="876160134">
          <w:marLeft w:val="0"/>
          <w:marRight w:val="0"/>
          <w:marTop w:val="0"/>
          <w:marBottom w:val="0"/>
          <w:divBdr>
            <w:top w:val="none" w:sz="0" w:space="0" w:color="auto"/>
            <w:left w:val="none" w:sz="0" w:space="0" w:color="auto"/>
            <w:bottom w:val="none" w:sz="0" w:space="0" w:color="auto"/>
            <w:right w:val="none" w:sz="0" w:space="0" w:color="auto"/>
          </w:divBdr>
        </w:div>
        <w:div w:id="1128360139">
          <w:marLeft w:val="0"/>
          <w:marRight w:val="0"/>
          <w:marTop w:val="0"/>
          <w:marBottom w:val="0"/>
          <w:divBdr>
            <w:top w:val="none" w:sz="0" w:space="0" w:color="auto"/>
            <w:left w:val="none" w:sz="0" w:space="0" w:color="auto"/>
            <w:bottom w:val="none" w:sz="0" w:space="0" w:color="auto"/>
            <w:right w:val="none" w:sz="0" w:space="0" w:color="auto"/>
          </w:divBdr>
        </w:div>
        <w:div w:id="1395348646">
          <w:marLeft w:val="0"/>
          <w:marRight w:val="0"/>
          <w:marTop w:val="0"/>
          <w:marBottom w:val="0"/>
          <w:divBdr>
            <w:top w:val="none" w:sz="0" w:space="0" w:color="auto"/>
            <w:left w:val="none" w:sz="0" w:space="0" w:color="auto"/>
            <w:bottom w:val="none" w:sz="0" w:space="0" w:color="auto"/>
            <w:right w:val="none" w:sz="0" w:space="0" w:color="auto"/>
          </w:divBdr>
        </w:div>
        <w:div w:id="2130469879">
          <w:marLeft w:val="0"/>
          <w:marRight w:val="0"/>
          <w:marTop w:val="0"/>
          <w:marBottom w:val="0"/>
          <w:divBdr>
            <w:top w:val="none" w:sz="0" w:space="0" w:color="auto"/>
            <w:left w:val="none" w:sz="0" w:space="0" w:color="auto"/>
            <w:bottom w:val="none" w:sz="0" w:space="0" w:color="auto"/>
            <w:right w:val="none" w:sz="0" w:space="0" w:color="auto"/>
          </w:divBdr>
        </w:div>
        <w:div w:id="836115343">
          <w:marLeft w:val="0"/>
          <w:marRight w:val="0"/>
          <w:marTop w:val="0"/>
          <w:marBottom w:val="0"/>
          <w:divBdr>
            <w:top w:val="none" w:sz="0" w:space="0" w:color="auto"/>
            <w:left w:val="none" w:sz="0" w:space="0" w:color="auto"/>
            <w:bottom w:val="none" w:sz="0" w:space="0" w:color="auto"/>
            <w:right w:val="none" w:sz="0" w:space="0" w:color="auto"/>
          </w:divBdr>
        </w:div>
        <w:div w:id="1151601927">
          <w:marLeft w:val="0"/>
          <w:marRight w:val="0"/>
          <w:marTop w:val="0"/>
          <w:marBottom w:val="0"/>
          <w:divBdr>
            <w:top w:val="none" w:sz="0" w:space="0" w:color="auto"/>
            <w:left w:val="none" w:sz="0" w:space="0" w:color="auto"/>
            <w:bottom w:val="none" w:sz="0" w:space="0" w:color="auto"/>
            <w:right w:val="none" w:sz="0" w:space="0" w:color="auto"/>
          </w:divBdr>
        </w:div>
        <w:div w:id="1612861200">
          <w:marLeft w:val="0"/>
          <w:marRight w:val="0"/>
          <w:marTop w:val="0"/>
          <w:marBottom w:val="0"/>
          <w:divBdr>
            <w:top w:val="none" w:sz="0" w:space="0" w:color="auto"/>
            <w:left w:val="none" w:sz="0" w:space="0" w:color="auto"/>
            <w:bottom w:val="none" w:sz="0" w:space="0" w:color="auto"/>
            <w:right w:val="none" w:sz="0" w:space="0" w:color="auto"/>
          </w:divBdr>
        </w:div>
        <w:div w:id="1253705256">
          <w:marLeft w:val="0"/>
          <w:marRight w:val="0"/>
          <w:marTop w:val="0"/>
          <w:marBottom w:val="0"/>
          <w:divBdr>
            <w:top w:val="none" w:sz="0" w:space="0" w:color="auto"/>
            <w:left w:val="none" w:sz="0" w:space="0" w:color="auto"/>
            <w:bottom w:val="none" w:sz="0" w:space="0" w:color="auto"/>
            <w:right w:val="none" w:sz="0" w:space="0" w:color="auto"/>
          </w:divBdr>
        </w:div>
        <w:div w:id="714159576">
          <w:marLeft w:val="0"/>
          <w:marRight w:val="0"/>
          <w:marTop w:val="0"/>
          <w:marBottom w:val="0"/>
          <w:divBdr>
            <w:top w:val="none" w:sz="0" w:space="0" w:color="auto"/>
            <w:left w:val="none" w:sz="0" w:space="0" w:color="auto"/>
            <w:bottom w:val="none" w:sz="0" w:space="0" w:color="auto"/>
            <w:right w:val="none" w:sz="0" w:space="0" w:color="auto"/>
          </w:divBdr>
        </w:div>
        <w:div w:id="628517709">
          <w:marLeft w:val="0"/>
          <w:marRight w:val="0"/>
          <w:marTop w:val="0"/>
          <w:marBottom w:val="0"/>
          <w:divBdr>
            <w:top w:val="none" w:sz="0" w:space="0" w:color="auto"/>
            <w:left w:val="none" w:sz="0" w:space="0" w:color="auto"/>
            <w:bottom w:val="none" w:sz="0" w:space="0" w:color="auto"/>
            <w:right w:val="none" w:sz="0" w:space="0" w:color="auto"/>
          </w:divBdr>
        </w:div>
        <w:div w:id="406534619">
          <w:marLeft w:val="0"/>
          <w:marRight w:val="0"/>
          <w:marTop w:val="0"/>
          <w:marBottom w:val="0"/>
          <w:divBdr>
            <w:top w:val="none" w:sz="0" w:space="0" w:color="auto"/>
            <w:left w:val="none" w:sz="0" w:space="0" w:color="auto"/>
            <w:bottom w:val="none" w:sz="0" w:space="0" w:color="auto"/>
            <w:right w:val="none" w:sz="0" w:space="0" w:color="auto"/>
          </w:divBdr>
        </w:div>
        <w:div w:id="787699453">
          <w:marLeft w:val="0"/>
          <w:marRight w:val="0"/>
          <w:marTop w:val="0"/>
          <w:marBottom w:val="0"/>
          <w:divBdr>
            <w:top w:val="none" w:sz="0" w:space="0" w:color="auto"/>
            <w:left w:val="none" w:sz="0" w:space="0" w:color="auto"/>
            <w:bottom w:val="none" w:sz="0" w:space="0" w:color="auto"/>
            <w:right w:val="none" w:sz="0" w:space="0" w:color="auto"/>
          </w:divBdr>
        </w:div>
        <w:div w:id="1264605239">
          <w:marLeft w:val="0"/>
          <w:marRight w:val="0"/>
          <w:marTop w:val="0"/>
          <w:marBottom w:val="0"/>
          <w:divBdr>
            <w:top w:val="none" w:sz="0" w:space="0" w:color="auto"/>
            <w:left w:val="none" w:sz="0" w:space="0" w:color="auto"/>
            <w:bottom w:val="none" w:sz="0" w:space="0" w:color="auto"/>
            <w:right w:val="none" w:sz="0" w:space="0" w:color="auto"/>
          </w:divBdr>
        </w:div>
        <w:div w:id="1659455041">
          <w:marLeft w:val="0"/>
          <w:marRight w:val="0"/>
          <w:marTop w:val="0"/>
          <w:marBottom w:val="0"/>
          <w:divBdr>
            <w:top w:val="none" w:sz="0" w:space="0" w:color="auto"/>
            <w:left w:val="none" w:sz="0" w:space="0" w:color="auto"/>
            <w:bottom w:val="none" w:sz="0" w:space="0" w:color="auto"/>
            <w:right w:val="none" w:sz="0" w:space="0" w:color="auto"/>
          </w:divBdr>
        </w:div>
        <w:div w:id="942610825">
          <w:marLeft w:val="0"/>
          <w:marRight w:val="0"/>
          <w:marTop w:val="0"/>
          <w:marBottom w:val="0"/>
          <w:divBdr>
            <w:top w:val="none" w:sz="0" w:space="0" w:color="auto"/>
            <w:left w:val="none" w:sz="0" w:space="0" w:color="auto"/>
            <w:bottom w:val="none" w:sz="0" w:space="0" w:color="auto"/>
            <w:right w:val="none" w:sz="0" w:space="0" w:color="auto"/>
          </w:divBdr>
        </w:div>
        <w:div w:id="948928142">
          <w:marLeft w:val="0"/>
          <w:marRight w:val="0"/>
          <w:marTop w:val="0"/>
          <w:marBottom w:val="0"/>
          <w:divBdr>
            <w:top w:val="none" w:sz="0" w:space="0" w:color="auto"/>
            <w:left w:val="none" w:sz="0" w:space="0" w:color="auto"/>
            <w:bottom w:val="none" w:sz="0" w:space="0" w:color="auto"/>
            <w:right w:val="none" w:sz="0" w:space="0" w:color="auto"/>
          </w:divBdr>
        </w:div>
        <w:div w:id="807281336">
          <w:marLeft w:val="0"/>
          <w:marRight w:val="0"/>
          <w:marTop w:val="0"/>
          <w:marBottom w:val="0"/>
          <w:divBdr>
            <w:top w:val="none" w:sz="0" w:space="0" w:color="auto"/>
            <w:left w:val="none" w:sz="0" w:space="0" w:color="auto"/>
            <w:bottom w:val="none" w:sz="0" w:space="0" w:color="auto"/>
            <w:right w:val="none" w:sz="0" w:space="0" w:color="auto"/>
          </w:divBdr>
        </w:div>
        <w:div w:id="191890924">
          <w:marLeft w:val="0"/>
          <w:marRight w:val="0"/>
          <w:marTop w:val="0"/>
          <w:marBottom w:val="0"/>
          <w:divBdr>
            <w:top w:val="none" w:sz="0" w:space="0" w:color="auto"/>
            <w:left w:val="none" w:sz="0" w:space="0" w:color="auto"/>
            <w:bottom w:val="none" w:sz="0" w:space="0" w:color="auto"/>
            <w:right w:val="none" w:sz="0" w:space="0" w:color="auto"/>
          </w:divBdr>
        </w:div>
        <w:div w:id="708379715">
          <w:marLeft w:val="0"/>
          <w:marRight w:val="0"/>
          <w:marTop w:val="0"/>
          <w:marBottom w:val="0"/>
          <w:divBdr>
            <w:top w:val="none" w:sz="0" w:space="0" w:color="auto"/>
            <w:left w:val="none" w:sz="0" w:space="0" w:color="auto"/>
            <w:bottom w:val="none" w:sz="0" w:space="0" w:color="auto"/>
            <w:right w:val="none" w:sz="0" w:space="0" w:color="auto"/>
          </w:divBdr>
        </w:div>
        <w:div w:id="263541416">
          <w:marLeft w:val="0"/>
          <w:marRight w:val="0"/>
          <w:marTop w:val="0"/>
          <w:marBottom w:val="0"/>
          <w:divBdr>
            <w:top w:val="none" w:sz="0" w:space="0" w:color="auto"/>
            <w:left w:val="none" w:sz="0" w:space="0" w:color="auto"/>
            <w:bottom w:val="none" w:sz="0" w:space="0" w:color="auto"/>
            <w:right w:val="none" w:sz="0" w:space="0" w:color="auto"/>
          </w:divBdr>
        </w:div>
        <w:div w:id="189026235">
          <w:marLeft w:val="0"/>
          <w:marRight w:val="0"/>
          <w:marTop w:val="0"/>
          <w:marBottom w:val="0"/>
          <w:divBdr>
            <w:top w:val="none" w:sz="0" w:space="0" w:color="auto"/>
            <w:left w:val="none" w:sz="0" w:space="0" w:color="auto"/>
            <w:bottom w:val="none" w:sz="0" w:space="0" w:color="auto"/>
            <w:right w:val="none" w:sz="0" w:space="0" w:color="auto"/>
          </w:divBdr>
        </w:div>
        <w:div w:id="1489906324">
          <w:marLeft w:val="0"/>
          <w:marRight w:val="0"/>
          <w:marTop w:val="0"/>
          <w:marBottom w:val="0"/>
          <w:divBdr>
            <w:top w:val="none" w:sz="0" w:space="0" w:color="auto"/>
            <w:left w:val="none" w:sz="0" w:space="0" w:color="auto"/>
            <w:bottom w:val="none" w:sz="0" w:space="0" w:color="auto"/>
            <w:right w:val="none" w:sz="0" w:space="0" w:color="auto"/>
          </w:divBdr>
        </w:div>
        <w:div w:id="58597425">
          <w:marLeft w:val="0"/>
          <w:marRight w:val="0"/>
          <w:marTop w:val="0"/>
          <w:marBottom w:val="0"/>
          <w:divBdr>
            <w:top w:val="none" w:sz="0" w:space="0" w:color="auto"/>
            <w:left w:val="none" w:sz="0" w:space="0" w:color="auto"/>
            <w:bottom w:val="none" w:sz="0" w:space="0" w:color="auto"/>
            <w:right w:val="none" w:sz="0" w:space="0" w:color="auto"/>
          </w:divBdr>
        </w:div>
        <w:div w:id="105657199">
          <w:marLeft w:val="0"/>
          <w:marRight w:val="0"/>
          <w:marTop w:val="0"/>
          <w:marBottom w:val="0"/>
          <w:divBdr>
            <w:top w:val="none" w:sz="0" w:space="0" w:color="auto"/>
            <w:left w:val="none" w:sz="0" w:space="0" w:color="auto"/>
            <w:bottom w:val="none" w:sz="0" w:space="0" w:color="auto"/>
            <w:right w:val="none" w:sz="0" w:space="0" w:color="auto"/>
          </w:divBdr>
        </w:div>
        <w:div w:id="1006833263">
          <w:marLeft w:val="0"/>
          <w:marRight w:val="0"/>
          <w:marTop w:val="0"/>
          <w:marBottom w:val="0"/>
          <w:divBdr>
            <w:top w:val="none" w:sz="0" w:space="0" w:color="auto"/>
            <w:left w:val="none" w:sz="0" w:space="0" w:color="auto"/>
            <w:bottom w:val="none" w:sz="0" w:space="0" w:color="auto"/>
            <w:right w:val="none" w:sz="0" w:space="0" w:color="auto"/>
          </w:divBdr>
        </w:div>
        <w:div w:id="1071343183">
          <w:marLeft w:val="0"/>
          <w:marRight w:val="0"/>
          <w:marTop w:val="0"/>
          <w:marBottom w:val="0"/>
          <w:divBdr>
            <w:top w:val="none" w:sz="0" w:space="0" w:color="auto"/>
            <w:left w:val="none" w:sz="0" w:space="0" w:color="auto"/>
            <w:bottom w:val="none" w:sz="0" w:space="0" w:color="auto"/>
            <w:right w:val="none" w:sz="0" w:space="0" w:color="auto"/>
          </w:divBdr>
        </w:div>
        <w:div w:id="5598744">
          <w:marLeft w:val="0"/>
          <w:marRight w:val="0"/>
          <w:marTop w:val="0"/>
          <w:marBottom w:val="0"/>
          <w:divBdr>
            <w:top w:val="none" w:sz="0" w:space="0" w:color="auto"/>
            <w:left w:val="none" w:sz="0" w:space="0" w:color="auto"/>
            <w:bottom w:val="none" w:sz="0" w:space="0" w:color="auto"/>
            <w:right w:val="none" w:sz="0" w:space="0" w:color="auto"/>
          </w:divBdr>
        </w:div>
        <w:div w:id="1226724568">
          <w:marLeft w:val="0"/>
          <w:marRight w:val="0"/>
          <w:marTop w:val="0"/>
          <w:marBottom w:val="0"/>
          <w:divBdr>
            <w:top w:val="none" w:sz="0" w:space="0" w:color="auto"/>
            <w:left w:val="none" w:sz="0" w:space="0" w:color="auto"/>
            <w:bottom w:val="none" w:sz="0" w:space="0" w:color="auto"/>
            <w:right w:val="none" w:sz="0" w:space="0" w:color="auto"/>
          </w:divBdr>
        </w:div>
        <w:div w:id="123667364">
          <w:marLeft w:val="0"/>
          <w:marRight w:val="0"/>
          <w:marTop w:val="0"/>
          <w:marBottom w:val="0"/>
          <w:divBdr>
            <w:top w:val="none" w:sz="0" w:space="0" w:color="auto"/>
            <w:left w:val="none" w:sz="0" w:space="0" w:color="auto"/>
            <w:bottom w:val="none" w:sz="0" w:space="0" w:color="auto"/>
            <w:right w:val="none" w:sz="0" w:space="0" w:color="auto"/>
          </w:divBdr>
        </w:div>
        <w:div w:id="550072030">
          <w:marLeft w:val="0"/>
          <w:marRight w:val="0"/>
          <w:marTop w:val="0"/>
          <w:marBottom w:val="0"/>
          <w:divBdr>
            <w:top w:val="none" w:sz="0" w:space="0" w:color="auto"/>
            <w:left w:val="none" w:sz="0" w:space="0" w:color="auto"/>
            <w:bottom w:val="none" w:sz="0" w:space="0" w:color="auto"/>
            <w:right w:val="none" w:sz="0" w:space="0" w:color="auto"/>
          </w:divBdr>
        </w:div>
        <w:div w:id="1366950989">
          <w:marLeft w:val="0"/>
          <w:marRight w:val="0"/>
          <w:marTop w:val="0"/>
          <w:marBottom w:val="0"/>
          <w:divBdr>
            <w:top w:val="none" w:sz="0" w:space="0" w:color="auto"/>
            <w:left w:val="none" w:sz="0" w:space="0" w:color="auto"/>
            <w:bottom w:val="none" w:sz="0" w:space="0" w:color="auto"/>
            <w:right w:val="none" w:sz="0" w:space="0" w:color="auto"/>
          </w:divBdr>
        </w:div>
        <w:div w:id="67463373">
          <w:marLeft w:val="0"/>
          <w:marRight w:val="0"/>
          <w:marTop w:val="0"/>
          <w:marBottom w:val="0"/>
          <w:divBdr>
            <w:top w:val="none" w:sz="0" w:space="0" w:color="auto"/>
            <w:left w:val="none" w:sz="0" w:space="0" w:color="auto"/>
            <w:bottom w:val="none" w:sz="0" w:space="0" w:color="auto"/>
            <w:right w:val="none" w:sz="0" w:space="0" w:color="auto"/>
          </w:divBdr>
        </w:div>
      </w:divsChild>
    </w:div>
    <w:div w:id="632905648">
      <w:bodyDiv w:val="1"/>
      <w:marLeft w:val="0"/>
      <w:marRight w:val="0"/>
      <w:marTop w:val="0"/>
      <w:marBottom w:val="0"/>
      <w:divBdr>
        <w:top w:val="none" w:sz="0" w:space="0" w:color="auto"/>
        <w:left w:val="none" w:sz="0" w:space="0" w:color="auto"/>
        <w:bottom w:val="none" w:sz="0" w:space="0" w:color="auto"/>
        <w:right w:val="none" w:sz="0" w:space="0" w:color="auto"/>
      </w:divBdr>
    </w:div>
    <w:div w:id="634599582">
      <w:bodyDiv w:val="1"/>
      <w:marLeft w:val="0"/>
      <w:marRight w:val="0"/>
      <w:marTop w:val="0"/>
      <w:marBottom w:val="0"/>
      <w:divBdr>
        <w:top w:val="none" w:sz="0" w:space="0" w:color="auto"/>
        <w:left w:val="none" w:sz="0" w:space="0" w:color="auto"/>
        <w:bottom w:val="none" w:sz="0" w:space="0" w:color="auto"/>
        <w:right w:val="none" w:sz="0" w:space="0" w:color="auto"/>
      </w:divBdr>
    </w:div>
    <w:div w:id="653603016">
      <w:bodyDiv w:val="1"/>
      <w:marLeft w:val="0"/>
      <w:marRight w:val="0"/>
      <w:marTop w:val="0"/>
      <w:marBottom w:val="0"/>
      <w:divBdr>
        <w:top w:val="none" w:sz="0" w:space="0" w:color="auto"/>
        <w:left w:val="none" w:sz="0" w:space="0" w:color="auto"/>
        <w:bottom w:val="none" w:sz="0" w:space="0" w:color="auto"/>
        <w:right w:val="none" w:sz="0" w:space="0" w:color="auto"/>
      </w:divBdr>
    </w:div>
    <w:div w:id="659038023">
      <w:bodyDiv w:val="1"/>
      <w:marLeft w:val="0"/>
      <w:marRight w:val="0"/>
      <w:marTop w:val="0"/>
      <w:marBottom w:val="0"/>
      <w:divBdr>
        <w:top w:val="none" w:sz="0" w:space="0" w:color="auto"/>
        <w:left w:val="none" w:sz="0" w:space="0" w:color="auto"/>
        <w:bottom w:val="none" w:sz="0" w:space="0" w:color="auto"/>
        <w:right w:val="none" w:sz="0" w:space="0" w:color="auto"/>
      </w:divBdr>
    </w:div>
    <w:div w:id="659692523">
      <w:bodyDiv w:val="1"/>
      <w:marLeft w:val="0"/>
      <w:marRight w:val="0"/>
      <w:marTop w:val="0"/>
      <w:marBottom w:val="0"/>
      <w:divBdr>
        <w:top w:val="none" w:sz="0" w:space="0" w:color="auto"/>
        <w:left w:val="none" w:sz="0" w:space="0" w:color="auto"/>
        <w:bottom w:val="none" w:sz="0" w:space="0" w:color="auto"/>
        <w:right w:val="none" w:sz="0" w:space="0" w:color="auto"/>
      </w:divBdr>
    </w:div>
    <w:div w:id="663316285">
      <w:bodyDiv w:val="1"/>
      <w:marLeft w:val="0"/>
      <w:marRight w:val="0"/>
      <w:marTop w:val="0"/>
      <w:marBottom w:val="0"/>
      <w:divBdr>
        <w:top w:val="none" w:sz="0" w:space="0" w:color="auto"/>
        <w:left w:val="none" w:sz="0" w:space="0" w:color="auto"/>
        <w:bottom w:val="none" w:sz="0" w:space="0" w:color="auto"/>
        <w:right w:val="none" w:sz="0" w:space="0" w:color="auto"/>
      </w:divBdr>
    </w:div>
    <w:div w:id="667950179">
      <w:bodyDiv w:val="1"/>
      <w:marLeft w:val="0"/>
      <w:marRight w:val="0"/>
      <w:marTop w:val="0"/>
      <w:marBottom w:val="0"/>
      <w:divBdr>
        <w:top w:val="none" w:sz="0" w:space="0" w:color="auto"/>
        <w:left w:val="none" w:sz="0" w:space="0" w:color="auto"/>
        <w:bottom w:val="none" w:sz="0" w:space="0" w:color="auto"/>
        <w:right w:val="none" w:sz="0" w:space="0" w:color="auto"/>
      </w:divBdr>
    </w:div>
    <w:div w:id="668026818">
      <w:bodyDiv w:val="1"/>
      <w:marLeft w:val="0"/>
      <w:marRight w:val="0"/>
      <w:marTop w:val="0"/>
      <w:marBottom w:val="0"/>
      <w:divBdr>
        <w:top w:val="none" w:sz="0" w:space="0" w:color="auto"/>
        <w:left w:val="none" w:sz="0" w:space="0" w:color="auto"/>
        <w:bottom w:val="none" w:sz="0" w:space="0" w:color="auto"/>
        <w:right w:val="none" w:sz="0" w:space="0" w:color="auto"/>
      </w:divBdr>
    </w:div>
    <w:div w:id="669018774">
      <w:bodyDiv w:val="1"/>
      <w:marLeft w:val="0"/>
      <w:marRight w:val="0"/>
      <w:marTop w:val="0"/>
      <w:marBottom w:val="0"/>
      <w:divBdr>
        <w:top w:val="none" w:sz="0" w:space="0" w:color="auto"/>
        <w:left w:val="none" w:sz="0" w:space="0" w:color="auto"/>
        <w:bottom w:val="none" w:sz="0" w:space="0" w:color="auto"/>
        <w:right w:val="none" w:sz="0" w:space="0" w:color="auto"/>
      </w:divBdr>
    </w:div>
    <w:div w:id="675352857">
      <w:bodyDiv w:val="1"/>
      <w:marLeft w:val="0"/>
      <w:marRight w:val="0"/>
      <w:marTop w:val="0"/>
      <w:marBottom w:val="0"/>
      <w:divBdr>
        <w:top w:val="none" w:sz="0" w:space="0" w:color="auto"/>
        <w:left w:val="none" w:sz="0" w:space="0" w:color="auto"/>
        <w:bottom w:val="none" w:sz="0" w:space="0" w:color="auto"/>
        <w:right w:val="none" w:sz="0" w:space="0" w:color="auto"/>
      </w:divBdr>
      <w:divsChild>
        <w:div w:id="962274578">
          <w:marLeft w:val="547"/>
          <w:marRight w:val="0"/>
          <w:marTop w:val="0"/>
          <w:marBottom w:val="0"/>
          <w:divBdr>
            <w:top w:val="none" w:sz="0" w:space="0" w:color="auto"/>
            <w:left w:val="none" w:sz="0" w:space="0" w:color="auto"/>
            <w:bottom w:val="none" w:sz="0" w:space="0" w:color="auto"/>
            <w:right w:val="none" w:sz="0" w:space="0" w:color="auto"/>
          </w:divBdr>
        </w:div>
      </w:divsChild>
    </w:div>
    <w:div w:id="677851806">
      <w:bodyDiv w:val="1"/>
      <w:marLeft w:val="0"/>
      <w:marRight w:val="0"/>
      <w:marTop w:val="0"/>
      <w:marBottom w:val="0"/>
      <w:divBdr>
        <w:top w:val="none" w:sz="0" w:space="0" w:color="auto"/>
        <w:left w:val="none" w:sz="0" w:space="0" w:color="auto"/>
        <w:bottom w:val="none" w:sz="0" w:space="0" w:color="auto"/>
        <w:right w:val="none" w:sz="0" w:space="0" w:color="auto"/>
      </w:divBdr>
    </w:div>
    <w:div w:id="681586529">
      <w:bodyDiv w:val="1"/>
      <w:marLeft w:val="0"/>
      <w:marRight w:val="0"/>
      <w:marTop w:val="0"/>
      <w:marBottom w:val="0"/>
      <w:divBdr>
        <w:top w:val="none" w:sz="0" w:space="0" w:color="auto"/>
        <w:left w:val="none" w:sz="0" w:space="0" w:color="auto"/>
        <w:bottom w:val="none" w:sz="0" w:space="0" w:color="auto"/>
        <w:right w:val="none" w:sz="0" w:space="0" w:color="auto"/>
      </w:divBdr>
    </w:div>
    <w:div w:id="691804615">
      <w:bodyDiv w:val="1"/>
      <w:marLeft w:val="0"/>
      <w:marRight w:val="0"/>
      <w:marTop w:val="0"/>
      <w:marBottom w:val="0"/>
      <w:divBdr>
        <w:top w:val="none" w:sz="0" w:space="0" w:color="auto"/>
        <w:left w:val="none" w:sz="0" w:space="0" w:color="auto"/>
        <w:bottom w:val="none" w:sz="0" w:space="0" w:color="auto"/>
        <w:right w:val="none" w:sz="0" w:space="0" w:color="auto"/>
      </w:divBdr>
    </w:div>
    <w:div w:id="692847123">
      <w:bodyDiv w:val="1"/>
      <w:marLeft w:val="0"/>
      <w:marRight w:val="0"/>
      <w:marTop w:val="0"/>
      <w:marBottom w:val="0"/>
      <w:divBdr>
        <w:top w:val="none" w:sz="0" w:space="0" w:color="auto"/>
        <w:left w:val="none" w:sz="0" w:space="0" w:color="auto"/>
        <w:bottom w:val="none" w:sz="0" w:space="0" w:color="auto"/>
        <w:right w:val="none" w:sz="0" w:space="0" w:color="auto"/>
      </w:divBdr>
    </w:div>
    <w:div w:id="696665190">
      <w:bodyDiv w:val="1"/>
      <w:marLeft w:val="0"/>
      <w:marRight w:val="0"/>
      <w:marTop w:val="0"/>
      <w:marBottom w:val="0"/>
      <w:divBdr>
        <w:top w:val="none" w:sz="0" w:space="0" w:color="auto"/>
        <w:left w:val="none" w:sz="0" w:space="0" w:color="auto"/>
        <w:bottom w:val="none" w:sz="0" w:space="0" w:color="auto"/>
        <w:right w:val="none" w:sz="0" w:space="0" w:color="auto"/>
      </w:divBdr>
    </w:div>
    <w:div w:id="703673566">
      <w:bodyDiv w:val="1"/>
      <w:marLeft w:val="0"/>
      <w:marRight w:val="0"/>
      <w:marTop w:val="0"/>
      <w:marBottom w:val="0"/>
      <w:divBdr>
        <w:top w:val="none" w:sz="0" w:space="0" w:color="auto"/>
        <w:left w:val="none" w:sz="0" w:space="0" w:color="auto"/>
        <w:bottom w:val="none" w:sz="0" w:space="0" w:color="auto"/>
        <w:right w:val="none" w:sz="0" w:space="0" w:color="auto"/>
      </w:divBdr>
    </w:div>
    <w:div w:id="712000600">
      <w:bodyDiv w:val="1"/>
      <w:marLeft w:val="0"/>
      <w:marRight w:val="0"/>
      <w:marTop w:val="0"/>
      <w:marBottom w:val="0"/>
      <w:divBdr>
        <w:top w:val="none" w:sz="0" w:space="0" w:color="auto"/>
        <w:left w:val="none" w:sz="0" w:space="0" w:color="auto"/>
        <w:bottom w:val="none" w:sz="0" w:space="0" w:color="auto"/>
        <w:right w:val="none" w:sz="0" w:space="0" w:color="auto"/>
      </w:divBdr>
    </w:div>
    <w:div w:id="712536233">
      <w:bodyDiv w:val="1"/>
      <w:marLeft w:val="0"/>
      <w:marRight w:val="0"/>
      <w:marTop w:val="0"/>
      <w:marBottom w:val="0"/>
      <w:divBdr>
        <w:top w:val="none" w:sz="0" w:space="0" w:color="auto"/>
        <w:left w:val="none" w:sz="0" w:space="0" w:color="auto"/>
        <w:bottom w:val="none" w:sz="0" w:space="0" w:color="auto"/>
        <w:right w:val="none" w:sz="0" w:space="0" w:color="auto"/>
      </w:divBdr>
    </w:div>
    <w:div w:id="722993647">
      <w:bodyDiv w:val="1"/>
      <w:marLeft w:val="0"/>
      <w:marRight w:val="0"/>
      <w:marTop w:val="0"/>
      <w:marBottom w:val="0"/>
      <w:divBdr>
        <w:top w:val="none" w:sz="0" w:space="0" w:color="auto"/>
        <w:left w:val="none" w:sz="0" w:space="0" w:color="auto"/>
        <w:bottom w:val="none" w:sz="0" w:space="0" w:color="auto"/>
        <w:right w:val="none" w:sz="0" w:space="0" w:color="auto"/>
      </w:divBdr>
    </w:div>
    <w:div w:id="728307104">
      <w:bodyDiv w:val="1"/>
      <w:marLeft w:val="0"/>
      <w:marRight w:val="0"/>
      <w:marTop w:val="0"/>
      <w:marBottom w:val="0"/>
      <w:divBdr>
        <w:top w:val="none" w:sz="0" w:space="0" w:color="auto"/>
        <w:left w:val="none" w:sz="0" w:space="0" w:color="auto"/>
        <w:bottom w:val="none" w:sz="0" w:space="0" w:color="auto"/>
        <w:right w:val="none" w:sz="0" w:space="0" w:color="auto"/>
      </w:divBdr>
    </w:div>
    <w:div w:id="741416386">
      <w:bodyDiv w:val="1"/>
      <w:marLeft w:val="0"/>
      <w:marRight w:val="0"/>
      <w:marTop w:val="0"/>
      <w:marBottom w:val="0"/>
      <w:divBdr>
        <w:top w:val="none" w:sz="0" w:space="0" w:color="auto"/>
        <w:left w:val="none" w:sz="0" w:space="0" w:color="auto"/>
        <w:bottom w:val="none" w:sz="0" w:space="0" w:color="auto"/>
        <w:right w:val="none" w:sz="0" w:space="0" w:color="auto"/>
      </w:divBdr>
    </w:div>
    <w:div w:id="744104361">
      <w:bodyDiv w:val="1"/>
      <w:marLeft w:val="0"/>
      <w:marRight w:val="0"/>
      <w:marTop w:val="0"/>
      <w:marBottom w:val="0"/>
      <w:divBdr>
        <w:top w:val="none" w:sz="0" w:space="0" w:color="auto"/>
        <w:left w:val="none" w:sz="0" w:space="0" w:color="auto"/>
        <w:bottom w:val="none" w:sz="0" w:space="0" w:color="auto"/>
        <w:right w:val="none" w:sz="0" w:space="0" w:color="auto"/>
      </w:divBdr>
    </w:div>
    <w:div w:id="758527972">
      <w:bodyDiv w:val="1"/>
      <w:marLeft w:val="0"/>
      <w:marRight w:val="0"/>
      <w:marTop w:val="0"/>
      <w:marBottom w:val="0"/>
      <w:divBdr>
        <w:top w:val="none" w:sz="0" w:space="0" w:color="auto"/>
        <w:left w:val="none" w:sz="0" w:space="0" w:color="auto"/>
        <w:bottom w:val="none" w:sz="0" w:space="0" w:color="auto"/>
        <w:right w:val="none" w:sz="0" w:space="0" w:color="auto"/>
      </w:divBdr>
    </w:div>
    <w:div w:id="768355578">
      <w:bodyDiv w:val="1"/>
      <w:marLeft w:val="0"/>
      <w:marRight w:val="0"/>
      <w:marTop w:val="0"/>
      <w:marBottom w:val="0"/>
      <w:divBdr>
        <w:top w:val="none" w:sz="0" w:space="0" w:color="auto"/>
        <w:left w:val="none" w:sz="0" w:space="0" w:color="auto"/>
        <w:bottom w:val="none" w:sz="0" w:space="0" w:color="auto"/>
        <w:right w:val="none" w:sz="0" w:space="0" w:color="auto"/>
      </w:divBdr>
    </w:div>
    <w:div w:id="773937049">
      <w:bodyDiv w:val="1"/>
      <w:marLeft w:val="0"/>
      <w:marRight w:val="0"/>
      <w:marTop w:val="0"/>
      <w:marBottom w:val="0"/>
      <w:divBdr>
        <w:top w:val="none" w:sz="0" w:space="0" w:color="auto"/>
        <w:left w:val="none" w:sz="0" w:space="0" w:color="auto"/>
        <w:bottom w:val="none" w:sz="0" w:space="0" w:color="auto"/>
        <w:right w:val="none" w:sz="0" w:space="0" w:color="auto"/>
      </w:divBdr>
    </w:div>
    <w:div w:id="776486423">
      <w:bodyDiv w:val="1"/>
      <w:marLeft w:val="0"/>
      <w:marRight w:val="0"/>
      <w:marTop w:val="0"/>
      <w:marBottom w:val="0"/>
      <w:divBdr>
        <w:top w:val="none" w:sz="0" w:space="0" w:color="auto"/>
        <w:left w:val="none" w:sz="0" w:space="0" w:color="auto"/>
        <w:bottom w:val="none" w:sz="0" w:space="0" w:color="auto"/>
        <w:right w:val="none" w:sz="0" w:space="0" w:color="auto"/>
      </w:divBdr>
    </w:div>
    <w:div w:id="777990262">
      <w:bodyDiv w:val="1"/>
      <w:marLeft w:val="0"/>
      <w:marRight w:val="0"/>
      <w:marTop w:val="0"/>
      <w:marBottom w:val="0"/>
      <w:divBdr>
        <w:top w:val="none" w:sz="0" w:space="0" w:color="auto"/>
        <w:left w:val="none" w:sz="0" w:space="0" w:color="auto"/>
        <w:bottom w:val="none" w:sz="0" w:space="0" w:color="auto"/>
        <w:right w:val="none" w:sz="0" w:space="0" w:color="auto"/>
      </w:divBdr>
    </w:div>
    <w:div w:id="783620717">
      <w:bodyDiv w:val="1"/>
      <w:marLeft w:val="0"/>
      <w:marRight w:val="0"/>
      <w:marTop w:val="0"/>
      <w:marBottom w:val="0"/>
      <w:divBdr>
        <w:top w:val="none" w:sz="0" w:space="0" w:color="auto"/>
        <w:left w:val="none" w:sz="0" w:space="0" w:color="auto"/>
        <w:bottom w:val="none" w:sz="0" w:space="0" w:color="auto"/>
        <w:right w:val="none" w:sz="0" w:space="0" w:color="auto"/>
      </w:divBdr>
    </w:div>
    <w:div w:id="784345186">
      <w:bodyDiv w:val="1"/>
      <w:marLeft w:val="0"/>
      <w:marRight w:val="0"/>
      <w:marTop w:val="0"/>
      <w:marBottom w:val="0"/>
      <w:divBdr>
        <w:top w:val="none" w:sz="0" w:space="0" w:color="auto"/>
        <w:left w:val="none" w:sz="0" w:space="0" w:color="auto"/>
        <w:bottom w:val="none" w:sz="0" w:space="0" w:color="auto"/>
        <w:right w:val="none" w:sz="0" w:space="0" w:color="auto"/>
      </w:divBdr>
    </w:div>
    <w:div w:id="786235782">
      <w:bodyDiv w:val="1"/>
      <w:marLeft w:val="0"/>
      <w:marRight w:val="0"/>
      <w:marTop w:val="0"/>
      <w:marBottom w:val="0"/>
      <w:divBdr>
        <w:top w:val="none" w:sz="0" w:space="0" w:color="auto"/>
        <w:left w:val="none" w:sz="0" w:space="0" w:color="auto"/>
        <w:bottom w:val="none" w:sz="0" w:space="0" w:color="auto"/>
        <w:right w:val="none" w:sz="0" w:space="0" w:color="auto"/>
      </w:divBdr>
    </w:div>
    <w:div w:id="790788180">
      <w:bodyDiv w:val="1"/>
      <w:marLeft w:val="0"/>
      <w:marRight w:val="0"/>
      <w:marTop w:val="0"/>
      <w:marBottom w:val="0"/>
      <w:divBdr>
        <w:top w:val="none" w:sz="0" w:space="0" w:color="auto"/>
        <w:left w:val="none" w:sz="0" w:space="0" w:color="auto"/>
        <w:bottom w:val="none" w:sz="0" w:space="0" w:color="auto"/>
        <w:right w:val="none" w:sz="0" w:space="0" w:color="auto"/>
      </w:divBdr>
    </w:div>
    <w:div w:id="791944193">
      <w:bodyDiv w:val="1"/>
      <w:marLeft w:val="0"/>
      <w:marRight w:val="0"/>
      <w:marTop w:val="0"/>
      <w:marBottom w:val="0"/>
      <w:divBdr>
        <w:top w:val="none" w:sz="0" w:space="0" w:color="auto"/>
        <w:left w:val="none" w:sz="0" w:space="0" w:color="auto"/>
        <w:bottom w:val="none" w:sz="0" w:space="0" w:color="auto"/>
        <w:right w:val="none" w:sz="0" w:space="0" w:color="auto"/>
      </w:divBdr>
    </w:div>
    <w:div w:id="796264409">
      <w:bodyDiv w:val="1"/>
      <w:marLeft w:val="0"/>
      <w:marRight w:val="0"/>
      <w:marTop w:val="0"/>
      <w:marBottom w:val="0"/>
      <w:divBdr>
        <w:top w:val="none" w:sz="0" w:space="0" w:color="auto"/>
        <w:left w:val="none" w:sz="0" w:space="0" w:color="auto"/>
        <w:bottom w:val="none" w:sz="0" w:space="0" w:color="auto"/>
        <w:right w:val="none" w:sz="0" w:space="0" w:color="auto"/>
      </w:divBdr>
    </w:div>
    <w:div w:id="797575382">
      <w:bodyDiv w:val="1"/>
      <w:marLeft w:val="0"/>
      <w:marRight w:val="0"/>
      <w:marTop w:val="0"/>
      <w:marBottom w:val="0"/>
      <w:divBdr>
        <w:top w:val="none" w:sz="0" w:space="0" w:color="auto"/>
        <w:left w:val="none" w:sz="0" w:space="0" w:color="auto"/>
        <w:bottom w:val="none" w:sz="0" w:space="0" w:color="auto"/>
        <w:right w:val="none" w:sz="0" w:space="0" w:color="auto"/>
      </w:divBdr>
    </w:div>
    <w:div w:id="806972959">
      <w:bodyDiv w:val="1"/>
      <w:marLeft w:val="0"/>
      <w:marRight w:val="0"/>
      <w:marTop w:val="0"/>
      <w:marBottom w:val="0"/>
      <w:divBdr>
        <w:top w:val="none" w:sz="0" w:space="0" w:color="auto"/>
        <w:left w:val="none" w:sz="0" w:space="0" w:color="auto"/>
        <w:bottom w:val="none" w:sz="0" w:space="0" w:color="auto"/>
        <w:right w:val="none" w:sz="0" w:space="0" w:color="auto"/>
      </w:divBdr>
    </w:div>
    <w:div w:id="810756146">
      <w:bodyDiv w:val="1"/>
      <w:marLeft w:val="0"/>
      <w:marRight w:val="0"/>
      <w:marTop w:val="0"/>
      <w:marBottom w:val="0"/>
      <w:divBdr>
        <w:top w:val="none" w:sz="0" w:space="0" w:color="auto"/>
        <w:left w:val="none" w:sz="0" w:space="0" w:color="auto"/>
        <w:bottom w:val="none" w:sz="0" w:space="0" w:color="auto"/>
        <w:right w:val="none" w:sz="0" w:space="0" w:color="auto"/>
      </w:divBdr>
    </w:div>
    <w:div w:id="816262968">
      <w:bodyDiv w:val="1"/>
      <w:marLeft w:val="0"/>
      <w:marRight w:val="0"/>
      <w:marTop w:val="0"/>
      <w:marBottom w:val="0"/>
      <w:divBdr>
        <w:top w:val="none" w:sz="0" w:space="0" w:color="auto"/>
        <w:left w:val="none" w:sz="0" w:space="0" w:color="auto"/>
        <w:bottom w:val="none" w:sz="0" w:space="0" w:color="auto"/>
        <w:right w:val="none" w:sz="0" w:space="0" w:color="auto"/>
      </w:divBdr>
    </w:div>
    <w:div w:id="821847682">
      <w:bodyDiv w:val="1"/>
      <w:marLeft w:val="0"/>
      <w:marRight w:val="0"/>
      <w:marTop w:val="0"/>
      <w:marBottom w:val="0"/>
      <w:divBdr>
        <w:top w:val="none" w:sz="0" w:space="0" w:color="auto"/>
        <w:left w:val="none" w:sz="0" w:space="0" w:color="auto"/>
        <w:bottom w:val="none" w:sz="0" w:space="0" w:color="auto"/>
        <w:right w:val="none" w:sz="0" w:space="0" w:color="auto"/>
      </w:divBdr>
    </w:div>
    <w:div w:id="825360866">
      <w:bodyDiv w:val="1"/>
      <w:marLeft w:val="0"/>
      <w:marRight w:val="0"/>
      <w:marTop w:val="0"/>
      <w:marBottom w:val="0"/>
      <w:divBdr>
        <w:top w:val="none" w:sz="0" w:space="0" w:color="auto"/>
        <w:left w:val="none" w:sz="0" w:space="0" w:color="auto"/>
        <w:bottom w:val="none" w:sz="0" w:space="0" w:color="auto"/>
        <w:right w:val="none" w:sz="0" w:space="0" w:color="auto"/>
      </w:divBdr>
    </w:div>
    <w:div w:id="847907417">
      <w:bodyDiv w:val="1"/>
      <w:marLeft w:val="0"/>
      <w:marRight w:val="0"/>
      <w:marTop w:val="0"/>
      <w:marBottom w:val="0"/>
      <w:divBdr>
        <w:top w:val="none" w:sz="0" w:space="0" w:color="auto"/>
        <w:left w:val="none" w:sz="0" w:space="0" w:color="auto"/>
        <w:bottom w:val="none" w:sz="0" w:space="0" w:color="auto"/>
        <w:right w:val="none" w:sz="0" w:space="0" w:color="auto"/>
      </w:divBdr>
    </w:div>
    <w:div w:id="851720530">
      <w:bodyDiv w:val="1"/>
      <w:marLeft w:val="0"/>
      <w:marRight w:val="0"/>
      <w:marTop w:val="0"/>
      <w:marBottom w:val="0"/>
      <w:divBdr>
        <w:top w:val="none" w:sz="0" w:space="0" w:color="auto"/>
        <w:left w:val="none" w:sz="0" w:space="0" w:color="auto"/>
        <w:bottom w:val="none" w:sz="0" w:space="0" w:color="auto"/>
        <w:right w:val="none" w:sz="0" w:space="0" w:color="auto"/>
      </w:divBdr>
    </w:div>
    <w:div w:id="855777882">
      <w:bodyDiv w:val="1"/>
      <w:marLeft w:val="0"/>
      <w:marRight w:val="0"/>
      <w:marTop w:val="0"/>
      <w:marBottom w:val="0"/>
      <w:divBdr>
        <w:top w:val="none" w:sz="0" w:space="0" w:color="auto"/>
        <w:left w:val="none" w:sz="0" w:space="0" w:color="auto"/>
        <w:bottom w:val="none" w:sz="0" w:space="0" w:color="auto"/>
        <w:right w:val="none" w:sz="0" w:space="0" w:color="auto"/>
      </w:divBdr>
    </w:div>
    <w:div w:id="878008135">
      <w:bodyDiv w:val="1"/>
      <w:marLeft w:val="0"/>
      <w:marRight w:val="0"/>
      <w:marTop w:val="0"/>
      <w:marBottom w:val="0"/>
      <w:divBdr>
        <w:top w:val="none" w:sz="0" w:space="0" w:color="auto"/>
        <w:left w:val="none" w:sz="0" w:space="0" w:color="auto"/>
        <w:bottom w:val="none" w:sz="0" w:space="0" w:color="auto"/>
        <w:right w:val="none" w:sz="0" w:space="0" w:color="auto"/>
      </w:divBdr>
    </w:div>
    <w:div w:id="884559718">
      <w:bodyDiv w:val="1"/>
      <w:marLeft w:val="0"/>
      <w:marRight w:val="0"/>
      <w:marTop w:val="0"/>
      <w:marBottom w:val="0"/>
      <w:divBdr>
        <w:top w:val="none" w:sz="0" w:space="0" w:color="auto"/>
        <w:left w:val="none" w:sz="0" w:space="0" w:color="auto"/>
        <w:bottom w:val="none" w:sz="0" w:space="0" w:color="auto"/>
        <w:right w:val="none" w:sz="0" w:space="0" w:color="auto"/>
      </w:divBdr>
    </w:div>
    <w:div w:id="887761319">
      <w:bodyDiv w:val="1"/>
      <w:marLeft w:val="0"/>
      <w:marRight w:val="0"/>
      <w:marTop w:val="0"/>
      <w:marBottom w:val="0"/>
      <w:divBdr>
        <w:top w:val="none" w:sz="0" w:space="0" w:color="auto"/>
        <w:left w:val="none" w:sz="0" w:space="0" w:color="auto"/>
        <w:bottom w:val="none" w:sz="0" w:space="0" w:color="auto"/>
        <w:right w:val="none" w:sz="0" w:space="0" w:color="auto"/>
      </w:divBdr>
    </w:div>
    <w:div w:id="898201347">
      <w:bodyDiv w:val="1"/>
      <w:marLeft w:val="0"/>
      <w:marRight w:val="0"/>
      <w:marTop w:val="0"/>
      <w:marBottom w:val="0"/>
      <w:divBdr>
        <w:top w:val="none" w:sz="0" w:space="0" w:color="auto"/>
        <w:left w:val="none" w:sz="0" w:space="0" w:color="auto"/>
        <w:bottom w:val="none" w:sz="0" w:space="0" w:color="auto"/>
        <w:right w:val="none" w:sz="0" w:space="0" w:color="auto"/>
      </w:divBdr>
    </w:div>
    <w:div w:id="915943760">
      <w:bodyDiv w:val="1"/>
      <w:marLeft w:val="0"/>
      <w:marRight w:val="0"/>
      <w:marTop w:val="0"/>
      <w:marBottom w:val="0"/>
      <w:divBdr>
        <w:top w:val="none" w:sz="0" w:space="0" w:color="auto"/>
        <w:left w:val="none" w:sz="0" w:space="0" w:color="auto"/>
        <w:bottom w:val="none" w:sz="0" w:space="0" w:color="auto"/>
        <w:right w:val="none" w:sz="0" w:space="0" w:color="auto"/>
      </w:divBdr>
    </w:div>
    <w:div w:id="943534729">
      <w:bodyDiv w:val="1"/>
      <w:marLeft w:val="0"/>
      <w:marRight w:val="0"/>
      <w:marTop w:val="0"/>
      <w:marBottom w:val="0"/>
      <w:divBdr>
        <w:top w:val="none" w:sz="0" w:space="0" w:color="auto"/>
        <w:left w:val="none" w:sz="0" w:space="0" w:color="auto"/>
        <w:bottom w:val="none" w:sz="0" w:space="0" w:color="auto"/>
        <w:right w:val="none" w:sz="0" w:space="0" w:color="auto"/>
      </w:divBdr>
    </w:div>
    <w:div w:id="947276411">
      <w:bodyDiv w:val="1"/>
      <w:marLeft w:val="0"/>
      <w:marRight w:val="0"/>
      <w:marTop w:val="0"/>
      <w:marBottom w:val="0"/>
      <w:divBdr>
        <w:top w:val="none" w:sz="0" w:space="0" w:color="auto"/>
        <w:left w:val="none" w:sz="0" w:space="0" w:color="auto"/>
        <w:bottom w:val="none" w:sz="0" w:space="0" w:color="auto"/>
        <w:right w:val="none" w:sz="0" w:space="0" w:color="auto"/>
      </w:divBdr>
    </w:div>
    <w:div w:id="950668603">
      <w:bodyDiv w:val="1"/>
      <w:marLeft w:val="0"/>
      <w:marRight w:val="0"/>
      <w:marTop w:val="0"/>
      <w:marBottom w:val="0"/>
      <w:divBdr>
        <w:top w:val="none" w:sz="0" w:space="0" w:color="auto"/>
        <w:left w:val="none" w:sz="0" w:space="0" w:color="auto"/>
        <w:bottom w:val="none" w:sz="0" w:space="0" w:color="auto"/>
        <w:right w:val="none" w:sz="0" w:space="0" w:color="auto"/>
      </w:divBdr>
    </w:div>
    <w:div w:id="959805617">
      <w:bodyDiv w:val="1"/>
      <w:marLeft w:val="0"/>
      <w:marRight w:val="0"/>
      <w:marTop w:val="0"/>
      <w:marBottom w:val="0"/>
      <w:divBdr>
        <w:top w:val="none" w:sz="0" w:space="0" w:color="auto"/>
        <w:left w:val="none" w:sz="0" w:space="0" w:color="auto"/>
        <w:bottom w:val="none" w:sz="0" w:space="0" w:color="auto"/>
        <w:right w:val="none" w:sz="0" w:space="0" w:color="auto"/>
      </w:divBdr>
    </w:div>
    <w:div w:id="964969313">
      <w:bodyDiv w:val="1"/>
      <w:marLeft w:val="0"/>
      <w:marRight w:val="0"/>
      <w:marTop w:val="0"/>
      <w:marBottom w:val="0"/>
      <w:divBdr>
        <w:top w:val="none" w:sz="0" w:space="0" w:color="auto"/>
        <w:left w:val="none" w:sz="0" w:space="0" w:color="auto"/>
        <w:bottom w:val="none" w:sz="0" w:space="0" w:color="auto"/>
        <w:right w:val="none" w:sz="0" w:space="0" w:color="auto"/>
      </w:divBdr>
    </w:div>
    <w:div w:id="972564433">
      <w:bodyDiv w:val="1"/>
      <w:marLeft w:val="0"/>
      <w:marRight w:val="0"/>
      <w:marTop w:val="0"/>
      <w:marBottom w:val="0"/>
      <w:divBdr>
        <w:top w:val="none" w:sz="0" w:space="0" w:color="auto"/>
        <w:left w:val="none" w:sz="0" w:space="0" w:color="auto"/>
        <w:bottom w:val="none" w:sz="0" w:space="0" w:color="auto"/>
        <w:right w:val="none" w:sz="0" w:space="0" w:color="auto"/>
      </w:divBdr>
    </w:div>
    <w:div w:id="977413800">
      <w:bodyDiv w:val="1"/>
      <w:marLeft w:val="0"/>
      <w:marRight w:val="0"/>
      <w:marTop w:val="0"/>
      <w:marBottom w:val="0"/>
      <w:divBdr>
        <w:top w:val="none" w:sz="0" w:space="0" w:color="auto"/>
        <w:left w:val="none" w:sz="0" w:space="0" w:color="auto"/>
        <w:bottom w:val="none" w:sz="0" w:space="0" w:color="auto"/>
        <w:right w:val="none" w:sz="0" w:space="0" w:color="auto"/>
      </w:divBdr>
    </w:div>
    <w:div w:id="979649284">
      <w:bodyDiv w:val="1"/>
      <w:marLeft w:val="0"/>
      <w:marRight w:val="0"/>
      <w:marTop w:val="0"/>
      <w:marBottom w:val="0"/>
      <w:divBdr>
        <w:top w:val="none" w:sz="0" w:space="0" w:color="auto"/>
        <w:left w:val="none" w:sz="0" w:space="0" w:color="auto"/>
        <w:bottom w:val="none" w:sz="0" w:space="0" w:color="auto"/>
        <w:right w:val="none" w:sz="0" w:space="0" w:color="auto"/>
      </w:divBdr>
    </w:div>
    <w:div w:id="982546334">
      <w:bodyDiv w:val="1"/>
      <w:marLeft w:val="0"/>
      <w:marRight w:val="0"/>
      <w:marTop w:val="0"/>
      <w:marBottom w:val="0"/>
      <w:divBdr>
        <w:top w:val="none" w:sz="0" w:space="0" w:color="auto"/>
        <w:left w:val="none" w:sz="0" w:space="0" w:color="auto"/>
        <w:bottom w:val="none" w:sz="0" w:space="0" w:color="auto"/>
        <w:right w:val="none" w:sz="0" w:space="0" w:color="auto"/>
      </w:divBdr>
    </w:div>
    <w:div w:id="983463770">
      <w:bodyDiv w:val="1"/>
      <w:marLeft w:val="0"/>
      <w:marRight w:val="0"/>
      <w:marTop w:val="0"/>
      <w:marBottom w:val="0"/>
      <w:divBdr>
        <w:top w:val="none" w:sz="0" w:space="0" w:color="auto"/>
        <w:left w:val="none" w:sz="0" w:space="0" w:color="auto"/>
        <w:bottom w:val="none" w:sz="0" w:space="0" w:color="auto"/>
        <w:right w:val="none" w:sz="0" w:space="0" w:color="auto"/>
      </w:divBdr>
    </w:div>
    <w:div w:id="983507945">
      <w:bodyDiv w:val="1"/>
      <w:marLeft w:val="0"/>
      <w:marRight w:val="0"/>
      <w:marTop w:val="0"/>
      <w:marBottom w:val="0"/>
      <w:divBdr>
        <w:top w:val="none" w:sz="0" w:space="0" w:color="auto"/>
        <w:left w:val="none" w:sz="0" w:space="0" w:color="auto"/>
        <w:bottom w:val="none" w:sz="0" w:space="0" w:color="auto"/>
        <w:right w:val="none" w:sz="0" w:space="0" w:color="auto"/>
      </w:divBdr>
    </w:div>
    <w:div w:id="988360643">
      <w:bodyDiv w:val="1"/>
      <w:marLeft w:val="0"/>
      <w:marRight w:val="0"/>
      <w:marTop w:val="0"/>
      <w:marBottom w:val="0"/>
      <w:divBdr>
        <w:top w:val="none" w:sz="0" w:space="0" w:color="auto"/>
        <w:left w:val="none" w:sz="0" w:space="0" w:color="auto"/>
        <w:bottom w:val="none" w:sz="0" w:space="0" w:color="auto"/>
        <w:right w:val="none" w:sz="0" w:space="0" w:color="auto"/>
      </w:divBdr>
    </w:div>
    <w:div w:id="992415353">
      <w:bodyDiv w:val="1"/>
      <w:marLeft w:val="0"/>
      <w:marRight w:val="0"/>
      <w:marTop w:val="0"/>
      <w:marBottom w:val="0"/>
      <w:divBdr>
        <w:top w:val="none" w:sz="0" w:space="0" w:color="auto"/>
        <w:left w:val="none" w:sz="0" w:space="0" w:color="auto"/>
        <w:bottom w:val="none" w:sz="0" w:space="0" w:color="auto"/>
        <w:right w:val="none" w:sz="0" w:space="0" w:color="auto"/>
      </w:divBdr>
    </w:div>
    <w:div w:id="998777430">
      <w:bodyDiv w:val="1"/>
      <w:marLeft w:val="0"/>
      <w:marRight w:val="0"/>
      <w:marTop w:val="0"/>
      <w:marBottom w:val="0"/>
      <w:divBdr>
        <w:top w:val="none" w:sz="0" w:space="0" w:color="auto"/>
        <w:left w:val="none" w:sz="0" w:space="0" w:color="auto"/>
        <w:bottom w:val="none" w:sz="0" w:space="0" w:color="auto"/>
        <w:right w:val="none" w:sz="0" w:space="0" w:color="auto"/>
      </w:divBdr>
    </w:div>
    <w:div w:id="1011448943">
      <w:bodyDiv w:val="1"/>
      <w:marLeft w:val="0"/>
      <w:marRight w:val="0"/>
      <w:marTop w:val="0"/>
      <w:marBottom w:val="0"/>
      <w:divBdr>
        <w:top w:val="none" w:sz="0" w:space="0" w:color="auto"/>
        <w:left w:val="none" w:sz="0" w:space="0" w:color="auto"/>
        <w:bottom w:val="none" w:sz="0" w:space="0" w:color="auto"/>
        <w:right w:val="none" w:sz="0" w:space="0" w:color="auto"/>
      </w:divBdr>
    </w:div>
    <w:div w:id="1014117596">
      <w:bodyDiv w:val="1"/>
      <w:marLeft w:val="0"/>
      <w:marRight w:val="0"/>
      <w:marTop w:val="0"/>
      <w:marBottom w:val="0"/>
      <w:divBdr>
        <w:top w:val="none" w:sz="0" w:space="0" w:color="auto"/>
        <w:left w:val="none" w:sz="0" w:space="0" w:color="auto"/>
        <w:bottom w:val="none" w:sz="0" w:space="0" w:color="auto"/>
        <w:right w:val="none" w:sz="0" w:space="0" w:color="auto"/>
      </w:divBdr>
    </w:div>
    <w:div w:id="1024282619">
      <w:bodyDiv w:val="1"/>
      <w:marLeft w:val="0"/>
      <w:marRight w:val="0"/>
      <w:marTop w:val="0"/>
      <w:marBottom w:val="0"/>
      <w:divBdr>
        <w:top w:val="none" w:sz="0" w:space="0" w:color="auto"/>
        <w:left w:val="none" w:sz="0" w:space="0" w:color="auto"/>
        <w:bottom w:val="none" w:sz="0" w:space="0" w:color="auto"/>
        <w:right w:val="none" w:sz="0" w:space="0" w:color="auto"/>
      </w:divBdr>
    </w:div>
    <w:div w:id="1026754462">
      <w:bodyDiv w:val="1"/>
      <w:marLeft w:val="0"/>
      <w:marRight w:val="0"/>
      <w:marTop w:val="0"/>
      <w:marBottom w:val="0"/>
      <w:divBdr>
        <w:top w:val="none" w:sz="0" w:space="0" w:color="auto"/>
        <w:left w:val="none" w:sz="0" w:space="0" w:color="auto"/>
        <w:bottom w:val="none" w:sz="0" w:space="0" w:color="auto"/>
        <w:right w:val="none" w:sz="0" w:space="0" w:color="auto"/>
      </w:divBdr>
    </w:div>
    <w:div w:id="1029186136">
      <w:bodyDiv w:val="1"/>
      <w:marLeft w:val="0"/>
      <w:marRight w:val="0"/>
      <w:marTop w:val="0"/>
      <w:marBottom w:val="0"/>
      <w:divBdr>
        <w:top w:val="none" w:sz="0" w:space="0" w:color="auto"/>
        <w:left w:val="none" w:sz="0" w:space="0" w:color="auto"/>
        <w:bottom w:val="none" w:sz="0" w:space="0" w:color="auto"/>
        <w:right w:val="none" w:sz="0" w:space="0" w:color="auto"/>
      </w:divBdr>
    </w:div>
    <w:div w:id="1033386936">
      <w:bodyDiv w:val="1"/>
      <w:marLeft w:val="0"/>
      <w:marRight w:val="0"/>
      <w:marTop w:val="0"/>
      <w:marBottom w:val="0"/>
      <w:divBdr>
        <w:top w:val="none" w:sz="0" w:space="0" w:color="auto"/>
        <w:left w:val="none" w:sz="0" w:space="0" w:color="auto"/>
        <w:bottom w:val="none" w:sz="0" w:space="0" w:color="auto"/>
        <w:right w:val="none" w:sz="0" w:space="0" w:color="auto"/>
      </w:divBdr>
    </w:div>
    <w:div w:id="1034421680">
      <w:bodyDiv w:val="1"/>
      <w:marLeft w:val="0"/>
      <w:marRight w:val="0"/>
      <w:marTop w:val="0"/>
      <w:marBottom w:val="0"/>
      <w:divBdr>
        <w:top w:val="none" w:sz="0" w:space="0" w:color="auto"/>
        <w:left w:val="none" w:sz="0" w:space="0" w:color="auto"/>
        <w:bottom w:val="none" w:sz="0" w:space="0" w:color="auto"/>
        <w:right w:val="none" w:sz="0" w:space="0" w:color="auto"/>
      </w:divBdr>
    </w:div>
    <w:div w:id="1034580501">
      <w:bodyDiv w:val="1"/>
      <w:marLeft w:val="0"/>
      <w:marRight w:val="0"/>
      <w:marTop w:val="0"/>
      <w:marBottom w:val="0"/>
      <w:divBdr>
        <w:top w:val="none" w:sz="0" w:space="0" w:color="auto"/>
        <w:left w:val="none" w:sz="0" w:space="0" w:color="auto"/>
        <w:bottom w:val="none" w:sz="0" w:space="0" w:color="auto"/>
        <w:right w:val="none" w:sz="0" w:space="0" w:color="auto"/>
      </w:divBdr>
    </w:div>
    <w:div w:id="1050180530">
      <w:bodyDiv w:val="1"/>
      <w:marLeft w:val="0"/>
      <w:marRight w:val="0"/>
      <w:marTop w:val="0"/>
      <w:marBottom w:val="0"/>
      <w:divBdr>
        <w:top w:val="none" w:sz="0" w:space="0" w:color="auto"/>
        <w:left w:val="none" w:sz="0" w:space="0" w:color="auto"/>
        <w:bottom w:val="none" w:sz="0" w:space="0" w:color="auto"/>
        <w:right w:val="none" w:sz="0" w:space="0" w:color="auto"/>
      </w:divBdr>
    </w:div>
    <w:div w:id="1051418267">
      <w:bodyDiv w:val="1"/>
      <w:marLeft w:val="0"/>
      <w:marRight w:val="0"/>
      <w:marTop w:val="0"/>
      <w:marBottom w:val="0"/>
      <w:divBdr>
        <w:top w:val="none" w:sz="0" w:space="0" w:color="auto"/>
        <w:left w:val="none" w:sz="0" w:space="0" w:color="auto"/>
        <w:bottom w:val="none" w:sz="0" w:space="0" w:color="auto"/>
        <w:right w:val="none" w:sz="0" w:space="0" w:color="auto"/>
      </w:divBdr>
    </w:div>
    <w:div w:id="1051805422">
      <w:bodyDiv w:val="1"/>
      <w:marLeft w:val="0"/>
      <w:marRight w:val="0"/>
      <w:marTop w:val="0"/>
      <w:marBottom w:val="0"/>
      <w:divBdr>
        <w:top w:val="none" w:sz="0" w:space="0" w:color="auto"/>
        <w:left w:val="none" w:sz="0" w:space="0" w:color="auto"/>
        <w:bottom w:val="none" w:sz="0" w:space="0" w:color="auto"/>
        <w:right w:val="none" w:sz="0" w:space="0" w:color="auto"/>
      </w:divBdr>
    </w:div>
    <w:div w:id="1056978098">
      <w:bodyDiv w:val="1"/>
      <w:marLeft w:val="0"/>
      <w:marRight w:val="0"/>
      <w:marTop w:val="0"/>
      <w:marBottom w:val="0"/>
      <w:divBdr>
        <w:top w:val="none" w:sz="0" w:space="0" w:color="auto"/>
        <w:left w:val="none" w:sz="0" w:space="0" w:color="auto"/>
        <w:bottom w:val="none" w:sz="0" w:space="0" w:color="auto"/>
        <w:right w:val="none" w:sz="0" w:space="0" w:color="auto"/>
      </w:divBdr>
    </w:div>
    <w:div w:id="1059285606">
      <w:bodyDiv w:val="1"/>
      <w:marLeft w:val="0"/>
      <w:marRight w:val="0"/>
      <w:marTop w:val="0"/>
      <w:marBottom w:val="0"/>
      <w:divBdr>
        <w:top w:val="none" w:sz="0" w:space="0" w:color="auto"/>
        <w:left w:val="none" w:sz="0" w:space="0" w:color="auto"/>
        <w:bottom w:val="none" w:sz="0" w:space="0" w:color="auto"/>
        <w:right w:val="none" w:sz="0" w:space="0" w:color="auto"/>
      </w:divBdr>
    </w:div>
    <w:div w:id="1060133737">
      <w:bodyDiv w:val="1"/>
      <w:marLeft w:val="0"/>
      <w:marRight w:val="0"/>
      <w:marTop w:val="0"/>
      <w:marBottom w:val="0"/>
      <w:divBdr>
        <w:top w:val="none" w:sz="0" w:space="0" w:color="auto"/>
        <w:left w:val="none" w:sz="0" w:space="0" w:color="auto"/>
        <w:bottom w:val="none" w:sz="0" w:space="0" w:color="auto"/>
        <w:right w:val="none" w:sz="0" w:space="0" w:color="auto"/>
      </w:divBdr>
    </w:div>
    <w:div w:id="1062948593">
      <w:bodyDiv w:val="1"/>
      <w:marLeft w:val="0"/>
      <w:marRight w:val="0"/>
      <w:marTop w:val="0"/>
      <w:marBottom w:val="0"/>
      <w:divBdr>
        <w:top w:val="none" w:sz="0" w:space="0" w:color="auto"/>
        <w:left w:val="none" w:sz="0" w:space="0" w:color="auto"/>
        <w:bottom w:val="none" w:sz="0" w:space="0" w:color="auto"/>
        <w:right w:val="none" w:sz="0" w:space="0" w:color="auto"/>
      </w:divBdr>
    </w:div>
    <w:div w:id="1063135395">
      <w:bodyDiv w:val="1"/>
      <w:marLeft w:val="0"/>
      <w:marRight w:val="0"/>
      <w:marTop w:val="0"/>
      <w:marBottom w:val="0"/>
      <w:divBdr>
        <w:top w:val="none" w:sz="0" w:space="0" w:color="auto"/>
        <w:left w:val="none" w:sz="0" w:space="0" w:color="auto"/>
        <w:bottom w:val="none" w:sz="0" w:space="0" w:color="auto"/>
        <w:right w:val="none" w:sz="0" w:space="0" w:color="auto"/>
      </w:divBdr>
    </w:div>
    <w:div w:id="1066950501">
      <w:bodyDiv w:val="1"/>
      <w:marLeft w:val="0"/>
      <w:marRight w:val="0"/>
      <w:marTop w:val="0"/>
      <w:marBottom w:val="0"/>
      <w:divBdr>
        <w:top w:val="none" w:sz="0" w:space="0" w:color="auto"/>
        <w:left w:val="none" w:sz="0" w:space="0" w:color="auto"/>
        <w:bottom w:val="none" w:sz="0" w:space="0" w:color="auto"/>
        <w:right w:val="none" w:sz="0" w:space="0" w:color="auto"/>
      </w:divBdr>
    </w:div>
    <w:div w:id="1069495463">
      <w:bodyDiv w:val="1"/>
      <w:marLeft w:val="0"/>
      <w:marRight w:val="0"/>
      <w:marTop w:val="0"/>
      <w:marBottom w:val="0"/>
      <w:divBdr>
        <w:top w:val="none" w:sz="0" w:space="0" w:color="auto"/>
        <w:left w:val="none" w:sz="0" w:space="0" w:color="auto"/>
        <w:bottom w:val="none" w:sz="0" w:space="0" w:color="auto"/>
        <w:right w:val="none" w:sz="0" w:space="0" w:color="auto"/>
      </w:divBdr>
    </w:div>
    <w:div w:id="1069810567">
      <w:bodyDiv w:val="1"/>
      <w:marLeft w:val="0"/>
      <w:marRight w:val="0"/>
      <w:marTop w:val="0"/>
      <w:marBottom w:val="0"/>
      <w:divBdr>
        <w:top w:val="none" w:sz="0" w:space="0" w:color="auto"/>
        <w:left w:val="none" w:sz="0" w:space="0" w:color="auto"/>
        <w:bottom w:val="none" w:sz="0" w:space="0" w:color="auto"/>
        <w:right w:val="none" w:sz="0" w:space="0" w:color="auto"/>
      </w:divBdr>
    </w:div>
    <w:div w:id="1070151868">
      <w:bodyDiv w:val="1"/>
      <w:marLeft w:val="0"/>
      <w:marRight w:val="0"/>
      <w:marTop w:val="0"/>
      <w:marBottom w:val="0"/>
      <w:divBdr>
        <w:top w:val="none" w:sz="0" w:space="0" w:color="auto"/>
        <w:left w:val="none" w:sz="0" w:space="0" w:color="auto"/>
        <w:bottom w:val="none" w:sz="0" w:space="0" w:color="auto"/>
        <w:right w:val="none" w:sz="0" w:space="0" w:color="auto"/>
      </w:divBdr>
    </w:div>
    <w:div w:id="1071082477">
      <w:bodyDiv w:val="1"/>
      <w:marLeft w:val="0"/>
      <w:marRight w:val="0"/>
      <w:marTop w:val="0"/>
      <w:marBottom w:val="0"/>
      <w:divBdr>
        <w:top w:val="none" w:sz="0" w:space="0" w:color="auto"/>
        <w:left w:val="none" w:sz="0" w:space="0" w:color="auto"/>
        <w:bottom w:val="none" w:sz="0" w:space="0" w:color="auto"/>
        <w:right w:val="none" w:sz="0" w:space="0" w:color="auto"/>
      </w:divBdr>
    </w:div>
    <w:div w:id="1074812574">
      <w:bodyDiv w:val="1"/>
      <w:marLeft w:val="0"/>
      <w:marRight w:val="0"/>
      <w:marTop w:val="0"/>
      <w:marBottom w:val="0"/>
      <w:divBdr>
        <w:top w:val="none" w:sz="0" w:space="0" w:color="auto"/>
        <w:left w:val="none" w:sz="0" w:space="0" w:color="auto"/>
        <w:bottom w:val="none" w:sz="0" w:space="0" w:color="auto"/>
        <w:right w:val="none" w:sz="0" w:space="0" w:color="auto"/>
      </w:divBdr>
    </w:div>
    <w:div w:id="1082798767">
      <w:bodyDiv w:val="1"/>
      <w:marLeft w:val="0"/>
      <w:marRight w:val="0"/>
      <w:marTop w:val="0"/>
      <w:marBottom w:val="0"/>
      <w:divBdr>
        <w:top w:val="none" w:sz="0" w:space="0" w:color="auto"/>
        <w:left w:val="none" w:sz="0" w:space="0" w:color="auto"/>
        <w:bottom w:val="none" w:sz="0" w:space="0" w:color="auto"/>
        <w:right w:val="none" w:sz="0" w:space="0" w:color="auto"/>
      </w:divBdr>
    </w:div>
    <w:div w:id="1089693824">
      <w:bodyDiv w:val="1"/>
      <w:marLeft w:val="0"/>
      <w:marRight w:val="0"/>
      <w:marTop w:val="0"/>
      <w:marBottom w:val="0"/>
      <w:divBdr>
        <w:top w:val="none" w:sz="0" w:space="0" w:color="auto"/>
        <w:left w:val="none" w:sz="0" w:space="0" w:color="auto"/>
        <w:bottom w:val="none" w:sz="0" w:space="0" w:color="auto"/>
        <w:right w:val="none" w:sz="0" w:space="0" w:color="auto"/>
      </w:divBdr>
    </w:div>
    <w:div w:id="1103842996">
      <w:bodyDiv w:val="1"/>
      <w:marLeft w:val="0"/>
      <w:marRight w:val="0"/>
      <w:marTop w:val="0"/>
      <w:marBottom w:val="0"/>
      <w:divBdr>
        <w:top w:val="none" w:sz="0" w:space="0" w:color="auto"/>
        <w:left w:val="none" w:sz="0" w:space="0" w:color="auto"/>
        <w:bottom w:val="none" w:sz="0" w:space="0" w:color="auto"/>
        <w:right w:val="none" w:sz="0" w:space="0" w:color="auto"/>
      </w:divBdr>
    </w:div>
    <w:div w:id="1113397598">
      <w:bodyDiv w:val="1"/>
      <w:marLeft w:val="0"/>
      <w:marRight w:val="0"/>
      <w:marTop w:val="0"/>
      <w:marBottom w:val="0"/>
      <w:divBdr>
        <w:top w:val="none" w:sz="0" w:space="0" w:color="auto"/>
        <w:left w:val="none" w:sz="0" w:space="0" w:color="auto"/>
        <w:bottom w:val="none" w:sz="0" w:space="0" w:color="auto"/>
        <w:right w:val="none" w:sz="0" w:space="0" w:color="auto"/>
      </w:divBdr>
    </w:div>
    <w:div w:id="1118521985">
      <w:bodyDiv w:val="1"/>
      <w:marLeft w:val="0"/>
      <w:marRight w:val="0"/>
      <w:marTop w:val="0"/>
      <w:marBottom w:val="0"/>
      <w:divBdr>
        <w:top w:val="none" w:sz="0" w:space="0" w:color="auto"/>
        <w:left w:val="none" w:sz="0" w:space="0" w:color="auto"/>
        <w:bottom w:val="none" w:sz="0" w:space="0" w:color="auto"/>
        <w:right w:val="none" w:sz="0" w:space="0" w:color="auto"/>
      </w:divBdr>
    </w:div>
    <w:div w:id="1128161788">
      <w:bodyDiv w:val="1"/>
      <w:marLeft w:val="0"/>
      <w:marRight w:val="0"/>
      <w:marTop w:val="0"/>
      <w:marBottom w:val="0"/>
      <w:divBdr>
        <w:top w:val="none" w:sz="0" w:space="0" w:color="auto"/>
        <w:left w:val="none" w:sz="0" w:space="0" w:color="auto"/>
        <w:bottom w:val="none" w:sz="0" w:space="0" w:color="auto"/>
        <w:right w:val="none" w:sz="0" w:space="0" w:color="auto"/>
      </w:divBdr>
    </w:div>
    <w:div w:id="1131363267">
      <w:bodyDiv w:val="1"/>
      <w:marLeft w:val="0"/>
      <w:marRight w:val="0"/>
      <w:marTop w:val="0"/>
      <w:marBottom w:val="0"/>
      <w:divBdr>
        <w:top w:val="none" w:sz="0" w:space="0" w:color="auto"/>
        <w:left w:val="none" w:sz="0" w:space="0" w:color="auto"/>
        <w:bottom w:val="none" w:sz="0" w:space="0" w:color="auto"/>
        <w:right w:val="none" w:sz="0" w:space="0" w:color="auto"/>
      </w:divBdr>
    </w:div>
    <w:div w:id="1135873190">
      <w:bodyDiv w:val="1"/>
      <w:marLeft w:val="0"/>
      <w:marRight w:val="0"/>
      <w:marTop w:val="0"/>
      <w:marBottom w:val="0"/>
      <w:divBdr>
        <w:top w:val="none" w:sz="0" w:space="0" w:color="auto"/>
        <w:left w:val="none" w:sz="0" w:space="0" w:color="auto"/>
        <w:bottom w:val="none" w:sz="0" w:space="0" w:color="auto"/>
        <w:right w:val="none" w:sz="0" w:space="0" w:color="auto"/>
      </w:divBdr>
    </w:div>
    <w:div w:id="1137449682">
      <w:bodyDiv w:val="1"/>
      <w:marLeft w:val="0"/>
      <w:marRight w:val="0"/>
      <w:marTop w:val="0"/>
      <w:marBottom w:val="0"/>
      <w:divBdr>
        <w:top w:val="none" w:sz="0" w:space="0" w:color="auto"/>
        <w:left w:val="none" w:sz="0" w:space="0" w:color="auto"/>
        <w:bottom w:val="none" w:sz="0" w:space="0" w:color="auto"/>
        <w:right w:val="none" w:sz="0" w:space="0" w:color="auto"/>
      </w:divBdr>
    </w:div>
    <w:div w:id="1137912812">
      <w:bodyDiv w:val="1"/>
      <w:marLeft w:val="0"/>
      <w:marRight w:val="0"/>
      <w:marTop w:val="0"/>
      <w:marBottom w:val="0"/>
      <w:divBdr>
        <w:top w:val="none" w:sz="0" w:space="0" w:color="auto"/>
        <w:left w:val="none" w:sz="0" w:space="0" w:color="auto"/>
        <w:bottom w:val="none" w:sz="0" w:space="0" w:color="auto"/>
        <w:right w:val="none" w:sz="0" w:space="0" w:color="auto"/>
      </w:divBdr>
      <w:divsChild>
        <w:div w:id="1763605096">
          <w:marLeft w:val="0"/>
          <w:marRight w:val="0"/>
          <w:marTop w:val="0"/>
          <w:marBottom w:val="0"/>
          <w:divBdr>
            <w:top w:val="none" w:sz="0" w:space="0" w:color="auto"/>
            <w:left w:val="none" w:sz="0" w:space="0" w:color="auto"/>
            <w:bottom w:val="none" w:sz="0" w:space="0" w:color="auto"/>
            <w:right w:val="none" w:sz="0" w:space="0" w:color="auto"/>
          </w:divBdr>
        </w:div>
        <w:div w:id="104733599">
          <w:marLeft w:val="0"/>
          <w:marRight w:val="0"/>
          <w:marTop w:val="0"/>
          <w:marBottom w:val="0"/>
          <w:divBdr>
            <w:top w:val="none" w:sz="0" w:space="0" w:color="auto"/>
            <w:left w:val="none" w:sz="0" w:space="0" w:color="auto"/>
            <w:bottom w:val="none" w:sz="0" w:space="0" w:color="auto"/>
            <w:right w:val="none" w:sz="0" w:space="0" w:color="auto"/>
          </w:divBdr>
        </w:div>
        <w:div w:id="848569695">
          <w:marLeft w:val="0"/>
          <w:marRight w:val="0"/>
          <w:marTop w:val="0"/>
          <w:marBottom w:val="0"/>
          <w:divBdr>
            <w:top w:val="none" w:sz="0" w:space="0" w:color="auto"/>
            <w:left w:val="none" w:sz="0" w:space="0" w:color="auto"/>
            <w:bottom w:val="none" w:sz="0" w:space="0" w:color="auto"/>
            <w:right w:val="none" w:sz="0" w:space="0" w:color="auto"/>
          </w:divBdr>
        </w:div>
        <w:div w:id="1008826699">
          <w:marLeft w:val="0"/>
          <w:marRight w:val="0"/>
          <w:marTop w:val="0"/>
          <w:marBottom w:val="0"/>
          <w:divBdr>
            <w:top w:val="none" w:sz="0" w:space="0" w:color="auto"/>
            <w:left w:val="none" w:sz="0" w:space="0" w:color="auto"/>
            <w:bottom w:val="none" w:sz="0" w:space="0" w:color="auto"/>
            <w:right w:val="none" w:sz="0" w:space="0" w:color="auto"/>
          </w:divBdr>
        </w:div>
        <w:div w:id="1380322434">
          <w:marLeft w:val="0"/>
          <w:marRight w:val="0"/>
          <w:marTop w:val="0"/>
          <w:marBottom w:val="0"/>
          <w:divBdr>
            <w:top w:val="none" w:sz="0" w:space="0" w:color="auto"/>
            <w:left w:val="none" w:sz="0" w:space="0" w:color="auto"/>
            <w:bottom w:val="none" w:sz="0" w:space="0" w:color="auto"/>
            <w:right w:val="none" w:sz="0" w:space="0" w:color="auto"/>
          </w:divBdr>
        </w:div>
        <w:div w:id="1710642895">
          <w:marLeft w:val="0"/>
          <w:marRight w:val="0"/>
          <w:marTop w:val="0"/>
          <w:marBottom w:val="0"/>
          <w:divBdr>
            <w:top w:val="none" w:sz="0" w:space="0" w:color="auto"/>
            <w:left w:val="none" w:sz="0" w:space="0" w:color="auto"/>
            <w:bottom w:val="none" w:sz="0" w:space="0" w:color="auto"/>
            <w:right w:val="none" w:sz="0" w:space="0" w:color="auto"/>
          </w:divBdr>
        </w:div>
        <w:div w:id="1747871843">
          <w:marLeft w:val="0"/>
          <w:marRight w:val="0"/>
          <w:marTop w:val="0"/>
          <w:marBottom w:val="0"/>
          <w:divBdr>
            <w:top w:val="none" w:sz="0" w:space="0" w:color="auto"/>
            <w:left w:val="none" w:sz="0" w:space="0" w:color="auto"/>
            <w:bottom w:val="none" w:sz="0" w:space="0" w:color="auto"/>
            <w:right w:val="none" w:sz="0" w:space="0" w:color="auto"/>
          </w:divBdr>
        </w:div>
        <w:div w:id="982269000">
          <w:marLeft w:val="0"/>
          <w:marRight w:val="0"/>
          <w:marTop w:val="0"/>
          <w:marBottom w:val="0"/>
          <w:divBdr>
            <w:top w:val="none" w:sz="0" w:space="0" w:color="auto"/>
            <w:left w:val="none" w:sz="0" w:space="0" w:color="auto"/>
            <w:bottom w:val="none" w:sz="0" w:space="0" w:color="auto"/>
            <w:right w:val="none" w:sz="0" w:space="0" w:color="auto"/>
          </w:divBdr>
        </w:div>
        <w:div w:id="974263612">
          <w:marLeft w:val="0"/>
          <w:marRight w:val="0"/>
          <w:marTop w:val="0"/>
          <w:marBottom w:val="0"/>
          <w:divBdr>
            <w:top w:val="none" w:sz="0" w:space="0" w:color="auto"/>
            <w:left w:val="none" w:sz="0" w:space="0" w:color="auto"/>
            <w:bottom w:val="none" w:sz="0" w:space="0" w:color="auto"/>
            <w:right w:val="none" w:sz="0" w:space="0" w:color="auto"/>
          </w:divBdr>
        </w:div>
        <w:div w:id="835997394">
          <w:marLeft w:val="0"/>
          <w:marRight w:val="0"/>
          <w:marTop w:val="0"/>
          <w:marBottom w:val="0"/>
          <w:divBdr>
            <w:top w:val="none" w:sz="0" w:space="0" w:color="auto"/>
            <w:left w:val="none" w:sz="0" w:space="0" w:color="auto"/>
            <w:bottom w:val="none" w:sz="0" w:space="0" w:color="auto"/>
            <w:right w:val="none" w:sz="0" w:space="0" w:color="auto"/>
          </w:divBdr>
        </w:div>
        <w:div w:id="1887989297">
          <w:marLeft w:val="0"/>
          <w:marRight w:val="0"/>
          <w:marTop w:val="0"/>
          <w:marBottom w:val="0"/>
          <w:divBdr>
            <w:top w:val="none" w:sz="0" w:space="0" w:color="auto"/>
            <w:left w:val="none" w:sz="0" w:space="0" w:color="auto"/>
            <w:bottom w:val="none" w:sz="0" w:space="0" w:color="auto"/>
            <w:right w:val="none" w:sz="0" w:space="0" w:color="auto"/>
          </w:divBdr>
        </w:div>
        <w:div w:id="2063478064">
          <w:marLeft w:val="0"/>
          <w:marRight w:val="0"/>
          <w:marTop w:val="0"/>
          <w:marBottom w:val="0"/>
          <w:divBdr>
            <w:top w:val="none" w:sz="0" w:space="0" w:color="auto"/>
            <w:left w:val="none" w:sz="0" w:space="0" w:color="auto"/>
            <w:bottom w:val="none" w:sz="0" w:space="0" w:color="auto"/>
            <w:right w:val="none" w:sz="0" w:space="0" w:color="auto"/>
          </w:divBdr>
        </w:div>
        <w:div w:id="588733296">
          <w:marLeft w:val="0"/>
          <w:marRight w:val="0"/>
          <w:marTop w:val="0"/>
          <w:marBottom w:val="0"/>
          <w:divBdr>
            <w:top w:val="none" w:sz="0" w:space="0" w:color="auto"/>
            <w:left w:val="none" w:sz="0" w:space="0" w:color="auto"/>
            <w:bottom w:val="none" w:sz="0" w:space="0" w:color="auto"/>
            <w:right w:val="none" w:sz="0" w:space="0" w:color="auto"/>
          </w:divBdr>
        </w:div>
        <w:div w:id="2142335455">
          <w:marLeft w:val="0"/>
          <w:marRight w:val="0"/>
          <w:marTop w:val="0"/>
          <w:marBottom w:val="0"/>
          <w:divBdr>
            <w:top w:val="none" w:sz="0" w:space="0" w:color="auto"/>
            <w:left w:val="none" w:sz="0" w:space="0" w:color="auto"/>
            <w:bottom w:val="none" w:sz="0" w:space="0" w:color="auto"/>
            <w:right w:val="none" w:sz="0" w:space="0" w:color="auto"/>
          </w:divBdr>
        </w:div>
        <w:div w:id="264702722">
          <w:marLeft w:val="0"/>
          <w:marRight w:val="0"/>
          <w:marTop w:val="0"/>
          <w:marBottom w:val="0"/>
          <w:divBdr>
            <w:top w:val="none" w:sz="0" w:space="0" w:color="auto"/>
            <w:left w:val="none" w:sz="0" w:space="0" w:color="auto"/>
            <w:bottom w:val="none" w:sz="0" w:space="0" w:color="auto"/>
            <w:right w:val="none" w:sz="0" w:space="0" w:color="auto"/>
          </w:divBdr>
        </w:div>
        <w:div w:id="1567036725">
          <w:marLeft w:val="0"/>
          <w:marRight w:val="0"/>
          <w:marTop w:val="0"/>
          <w:marBottom w:val="0"/>
          <w:divBdr>
            <w:top w:val="none" w:sz="0" w:space="0" w:color="auto"/>
            <w:left w:val="none" w:sz="0" w:space="0" w:color="auto"/>
            <w:bottom w:val="none" w:sz="0" w:space="0" w:color="auto"/>
            <w:right w:val="none" w:sz="0" w:space="0" w:color="auto"/>
          </w:divBdr>
        </w:div>
        <w:div w:id="547037649">
          <w:marLeft w:val="0"/>
          <w:marRight w:val="0"/>
          <w:marTop w:val="0"/>
          <w:marBottom w:val="0"/>
          <w:divBdr>
            <w:top w:val="none" w:sz="0" w:space="0" w:color="auto"/>
            <w:left w:val="none" w:sz="0" w:space="0" w:color="auto"/>
            <w:bottom w:val="none" w:sz="0" w:space="0" w:color="auto"/>
            <w:right w:val="none" w:sz="0" w:space="0" w:color="auto"/>
          </w:divBdr>
        </w:div>
        <w:div w:id="1905676609">
          <w:marLeft w:val="0"/>
          <w:marRight w:val="0"/>
          <w:marTop w:val="0"/>
          <w:marBottom w:val="0"/>
          <w:divBdr>
            <w:top w:val="none" w:sz="0" w:space="0" w:color="auto"/>
            <w:left w:val="none" w:sz="0" w:space="0" w:color="auto"/>
            <w:bottom w:val="none" w:sz="0" w:space="0" w:color="auto"/>
            <w:right w:val="none" w:sz="0" w:space="0" w:color="auto"/>
          </w:divBdr>
        </w:div>
        <w:div w:id="1424523048">
          <w:marLeft w:val="0"/>
          <w:marRight w:val="0"/>
          <w:marTop w:val="0"/>
          <w:marBottom w:val="0"/>
          <w:divBdr>
            <w:top w:val="none" w:sz="0" w:space="0" w:color="auto"/>
            <w:left w:val="none" w:sz="0" w:space="0" w:color="auto"/>
            <w:bottom w:val="none" w:sz="0" w:space="0" w:color="auto"/>
            <w:right w:val="none" w:sz="0" w:space="0" w:color="auto"/>
          </w:divBdr>
        </w:div>
        <w:div w:id="1194808264">
          <w:marLeft w:val="0"/>
          <w:marRight w:val="0"/>
          <w:marTop w:val="0"/>
          <w:marBottom w:val="0"/>
          <w:divBdr>
            <w:top w:val="none" w:sz="0" w:space="0" w:color="auto"/>
            <w:left w:val="none" w:sz="0" w:space="0" w:color="auto"/>
            <w:bottom w:val="none" w:sz="0" w:space="0" w:color="auto"/>
            <w:right w:val="none" w:sz="0" w:space="0" w:color="auto"/>
          </w:divBdr>
        </w:div>
        <w:div w:id="859785200">
          <w:marLeft w:val="0"/>
          <w:marRight w:val="0"/>
          <w:marTop w:val="0"/>
          <w:marBottom w:val="0"/>
          <w:divBdr>
            <w:top w:val="none" w:sz="0" w:space="0" w:color="auto"/>
            <w:left w:val="none" w:sz="0" w:space="0" w:color="auto"/>
            <w:bottom w:val="none" w:sz="0" w:space="0" w:color="auto"/>
            <w:right w:val="none" w:sz="0" w:space="0" w:color="auto"/>
          </w:divBdr>
        </w:div>
        <w:div w:id="1888832705">
          <w:marLeft w:val="0"/>
          <w:marRight w:val="0"/>
          <w:marTop w:val="0"/>
          <w:marBottom w:val="0"/>
          <w:divBdr>
            <w:top w:val="none" w:sz="0" w:space="0" w:color="auto"/>
            <w:left w:val="none" w:sz="0" w:space="0" w:color="auto"/>
            <w:bottom w:val="none" w:sz="0" w:space="0" w:color="auto"/>
            <w:right w:val="none" w:sz="0" w:space="0" w:color="auto"/>
          </w:divBdr>
        </w:div>
        <w:div w:id="466817671">
          <w:marLeft w:val="0"/>
          <w:marRight w:val="0"/>
          <w:marTop w:val="0"/>
          <w:marBottom w:val="0"/>
          <w:divBdr>
            <w:top w:val="none" w:sz="0" w:space="0" w:color="auto"/>
            <w:left w:val="none" w:sz="0" w:space="0" w:color="auto"/>
            <w:bottom w:val="none" w:sz="0" w:space="0" w:color="auto"/>
            <w:right w:val="none" w:sz="0" w:space="0" w:color="auto"/>
          </w:divBdr>
        </w:div>
        <w:div w:id="1171994799">
          <w:marLeft w:val="0"/>
          <w:marRight w:val="0"/>
          <w:marTop w:val="0"/>
          <w:marBottom w:val="0"/>
          <w:divBdr>
            <w:top w:val="none" w:sz="0" w:space="0" w:color="auto"/>
            <w:left w:val="none" w:sz="0" w:space="0" w:color="auto"/>
            <w:bottom w:val="none" w:sz="0" w:space="0" w:color="auto"/>
            <w:right w:val="none" w:sz="0" w:space="0" w:color="auto"/>
          </w:divBdr>
        </w:div>
        <w:div w:id="887381798">
          <w:marLeft w:val="0"/>
          <w:marRight w:val="0"/>
          <w:marTop w:val="0"/>
          <w:marBottom w:val="0"/>
          <w:divBdr>
            <w:top w:val="none" w:sz="0" w:space="0" w:color="auto"/>
            <w:left w:val="none" w:sz="0" w:space="0" w:color="auto"/>
            <w:bottom w:val="none" w:sz="0" w:space="0" w:color="auto"/>
            <w:right w:val="none" w:sz="0" w:space="0" w:color="auto"/>
          </w:divBdr>
        </w:div>
        <w:div w:id="1667977960">
          <w:marLeft w:val="0"/>
          <w:marRight w:val="0"/>
          <w:marTop w:val="0"/>
          <w:marBottom w:val="0"/>
          <w:divBdr>
            <w:top w:val="none" w:sz="0" w:space="0" w:color="auto"/>
            <w:left w:val="none" w:sz="0" w:space="0" w:color="auto"/>
            <w:bottom w:val="none" w:sz="0" w:space="0" w:color="auto"/>
            <w:right w:val="none" w:sz="0" w:space="0" w:color="auto"/>
          </w:divBdr>
        </w:div>
        <w:div w:id="1053499950">
          <w:marLeft w:val="0"/>
          <w:marRight w:val="0"/>
          <w:marTop w:val="0"/>
          <w:marBottom w:val="0"/>
          <w:divBdr>
            <w:top w:val="none" w:sz="0" w:space="0" w:color="auto"/>
            <w:left w:val="none" w:sz="0" w:space="0" w:color="auto"/>
            <w:bottom w:val="none" w:sz="0" w:space="0" w:color="auto"/>
            <w:right w:val="none" w:sz="0" w:space="0" w:color="auto"/>
          </w:divBdr>
        </w:div>
        <w:div w:id="1526866006">
          <w:marLeft w:val="0"/>
          <w:marRight w:val="0"/>
          <w:marTop w:val="0"/>
          <w:marBottom w:val="0"/>
          <w:divBdr>
            <w:top w:val="none" w:sz="0" w:space="0" w:color="auto"/>
            <w:left w:val="none" w:sz="0" w:space="0" w:color="auto"/>
            <w:bottom w:val="none" w:sz="0" w:space="0" w:color="auto"/>
            <w:right w:val="none" w:sz="0" w:space="0" w:color="auto"/>
          </w:divBdr>
        </w:div>
        <w:div w:id="444270352">
          <w:marLeft w:val="0"/>
          <w:marRight w:val="0"/>
          <w:marTop w:val="0"/>
          <w:marBottom w:val="0"/>
          <w:divBdr>
            <w:top w:val="none" w:sz="0" w:space="0" w:color="auto"/>
            <w:left w:val="none" w:sz="0" w:space="0" w:color="auto"/>
            <w:bottom w:val="none" w:sz="0" w:space="0" w:color="auto"/>
            <w:right w:val="none" w:sz="0" w:space="0" w:color="auto"/>
          </w:divBdr>
        </w:div>
        <w:div w:id="1815297972">
          <w:marLeft w:val="0"/>
          <w:marRight w:val="0"/>
          <w:marTop w:val="0"/>
          <w:marBottom w:val="0"/>
          <w:divBdr>
            <w:top w:val="none" w:sz="0" w:space="0" w:color="auto"/>
            <w:left w:val="none" w:sz="0" w:space="0" w:color="auto"/>
            <w:bottom w:val="none" w:sz="0" w:space="0" w:color="auto"/>
            <w:right w:val="none" w:sz="0" w:space="0" w:color="auto"/>
          </w:divBdr>
        </w:div>
        <w:div w:id="1821000531">
          <w:marLeft w:val="0"/>
          <w:marRight w:val="0"/>
          <w:marTop w:val="0"/>
          <w:marBottom w:val="0"/>
          <w:divBdr>
            <w:top w:val="none" w:sz="0" w:space="0" w:color="auto"/>
            <w:left w:val="none" w:sz="0" w:space="0" w:color="auto"/>
            <w:bottom w:val="none" w:sz="0" w:space="0" w:color="auto"/>
            <w:right w:val="none" w:sz="0" w:space="0" w:color="auto"/>
          </w:divBdr>
        </w:div>
        <w:div w:id="1692604741">
          <w:marLeft w:val="0"/>
          <w:marRight w:val="0"/>
          <w:marTop w:val="0"/>
          <w:marBottom w:val="0"/>
          <w:divBdr>
            <w:top w:val="none" w:sz="0" w:space="0" w:color="auto"/>
            <w:left w:val="none" w:sz="0" w:space="0" w:color="auto"/>
            <w:bottom w:val="none" w:sz="0" w:space="0" w:color="auto"/>
            <w:right w:val="none" w:sz="0" w:space="0" w:color="auto"/>
          </w:divBdr>
        </w:div>
        <w:div w:id="2045133955">
          <w:marLeft w:val="0"/>
          <w:marRight w:val="0"/>
          <w:marTop w:val="0"/>
          <w:marBottom w:val="0"/>
          <w:divBdr>
            <w:top w:val="none" w:sz="0" w:space="0" w:color="auto"/>
            <w:left w:val="none" w:sz="0" w:space="0" w:color="auto"/>
            <w:bottom w:val="none" w:sz="0" w:space="0" w:color="auto"/>
            <w:right w:val="none" w:sz="0" w:space="0" w:color="auto"/>
          </w:divBdr>
        </w:div>
        <w:div w:id="1819490190">
          <w:marLeft w:val="0"/>
          <w:marRight w:val="0"/>
          <w:marTop w:val="0"/>
          <w:marBottom w:val="0"/>
          <w:divBdr>
            <w:top w:val="none" w:sz="0" w:space="0" w:color="auto"/>
            <w:left w:val="none" w:sz="0" w:space="0" w:color="auto"/>
            <w:bottom w:val="none" w:sz="0" w:space="0" w:color="auto"/>
            <w:right w:val="none" w:sz="0" w:space="0" w:color="auto"/>
          </w:divBdr>
        </w:div>
        <w:div w:id="1540974807">
          <w:marLeft w:val="0"/>
          <w:marRight w:val="0"/>
          <w:marTop w:val="0"/>
          <w:marBottom w:val="0"/>
          <w:divBdr>
            <w:top w:val="none" w:sz="0" w:space="0" w:color="auto"/>
            <w:left w:val="none" w:sz="0" w:space="0" w:color="auto"/>
            <w:bottom w:val="none" w:sz="0" w:space="0" w:color="auto"/>
            <w:right w:val="none" w:sz="0" w:space="0" w:color="auto"/>
          </w:divBdr>
        </w:div>
        <w:div w:id="462776672">
          <w:marLeft w:val="0"/>
          <w:marRight w:val="0"/>
          <w:marTop w:val="0"/>
          <w:marBottom w:val="0"/>
          <w:divBdr>
            <w:top w:val="none" w:sz="0" w:space="0" w:color="auto"/>
            <w:left w:val="none" w:sz="0" w:space="0" w:color="auto"/>
            <w:bottom w:val="none" w:sz="0" w:space="0" w:color="auto"/>
            <w:right w:val="none" w:sz="0" w:space="0" w:color="auto"/>
          </w:divBdr>
        </w:div>
        <w:div w:id="1091703768">
          <w:marLeft w:val="0"/>
          <w:marRight w:val="0"/>
          <w:marTop w:val="0"/>
          <w:marBottom w:val="0"/>
          <w:divBdr>
            <w:top w:val="none" w:sz="0" w:space="0" w:color="auto"/>
            <w:left w:val="none" w:sz="0" w:space="0" w:color="auto"/>
            <w:bottom w:val="none" w:sz="0" w:space="0" w:color="auto"/>
            <w:right w:val="none" w:sz="0" w:space="0" w:color="auto"/>
          </w:divBdr>
        </w:div>
        <w:div w:id="1137263286">
          <w:marLeft w:val="0"/>
          <w:marRight w:val="0"/>
          <w:marTop w:val="0"/>
          <w:marBottom w:val="0"/>
          <w:divBdr>
            <w:top w:val="none" w:sz="0" w:space="0" w:color="auto"/>
            <w:left w:val="none" w:sz="0" w:space="0" w:color="auto"/>
            <w:bottom w:val="none" w:sz="0" w:space="0" w:color="auto"/>
            <w:right w:val="none" w:sz="0" w:space="0" w:color="auto"/>
          </w:divBdr>
        </w:div>
        <w:div w:id="1240597299">
          <w:marLeft w:val="0"/>
          <w:marRight w:val="0"/>
          <w:marTop w:val="0"/>
          <w:marBottom w:val="0"/>
          <w:divBdr>
            <w:top w:val="none" w:sz="0" w:space="0" w:color="auto"/>
            <w:left w:val="none" w:sz="0" w:space="0" w:color="auto"/>
            <w:bottom w:val="none" w:sz="0" w:space="0" w:color="auto"/>
            <w:right w:val="none" w:sz="0" w:space="0" w:color="auto"/>
          </w:divBdr>
        </w:div>
        <w:div w:id="1208569721">
          <w:marLeft w:val="0"/>
          <w:marRight w:val="0"/>
          <w:marTop w:val="0"/>
          <w:marBottom w:val="0"/>
          <w:divBdr>
            <w:top w:val="none" w:sz="0" w:space="0" w:color="auto"/>
            <w:left w:val="none" w:sz="0" w:space="0" w:color="auto"/>
            <w:bottom w:val="none" w:sz="0" w:space="0" w:color="auto"/>
            <w:right w:val="none" w:sz="0" w:space="0" w:color="auto"/>
          </w:divBdr>
        </w:div>
        <w:div w:id="16128815">
          <w:marLeft w:val="0"/>
          <w:marRight w:val="0"/>
          <w:marTop w:val="0"/>
          <w:marBottom w:val="0"/>
          <w:divBdr>
            <w:top w:val="none" w:sz="0" w:space="0" w:color="auto"/>
            <w:left w:val="none" w:sz="0" w:space="0" w:color="auto"/>
            <w:bottom w:val="none" w:sz="0" w:space="0" w:color="auto"/>
            <w:right w:val="none" w:sz="0" w:space="0" w:color="auto"/>
          </w:divBdr>
        </w:div>
        <w:div w:id="1871065838">
          <w:marLeft w:val="0"/>
          <w:marRight w:val="0"/>
          <w:marTop w:val="0"/>
          <w:marBottom w:val="0"/>
          <w:divBdr>
            <w:top w:val="none" w:sz="0" w:space="0" w:color="auto"/>
            <w:left w:val="none" w:sz="0" w:space="0" w:color="auto"/>
            <w:bottom w:val="none" w:sz="0" w:space="0" w:color="auto"/>
            <w:right w:val="none" w:sz="0" w:space="0" w:color="auto"/>
          </w:divBdr>
        </w:div>
        <w:div w:id="1833180458">
          <w:marLeft w:val="0"/>
          <w:marRight w:val="0"/>
          <w:marTop w:val="0"/>
          <w:marBottom w:val="0"/>
          <w:divBdr>
            <w:top w:val="none" w:sz="0" w:space="0" w:color="auto"/>
            <w:left w:val="none" w:sz="0" w:space="0" w:color="auto"/>
            <w:bottom w:val="none" w:sz="0" w:space="0" w:color="auto"/>
            <w:right w:val="none" w:sz="0" w:space="0" w:color="auto"/>
          </w:divBdr>
        </w:div>
        <w:div w:id="1881671432">
          <w:marLeft w:val="0"/>
          <w:marRight w:val="0"/>
          <w:marTop w:val="0"/>
          <w:marBottom w:val="0"/>
          <w:divBdr>
            <w:top w:val="none" w:sz="0" w:space="0" w:color="auto"/>
            <w:left w:val="none" w:sz="0" w:space="0" w:color="auto"/>
            <w:bottom w:val="none" w:sz="0" w:space="0" w:color="auto"/>
            <w:right w:val="none" w:sz="0" w:space="0" w:color="auto"/>
          </w:divBdr>
        </w:div>
        <w:div w:id="1046638439">
          <w:marLeft w:val="0"/>
          <w:marRight w:val="0"/>
          <w:marTop w:val="0"/>
          <w:marBottom w:val="0"/>
          <w:divBdr>
            <w:top w:val="none" w:sz="0" w:space="0" w:color="auto"/>
            <w:left w:val="none" w:sz="0" w:space="0" w:color="auto"/>
            <w:bottom w:val="none" w:sz="0" w:space="0" w:color="auto"/>
            <w:right w:val="none" w:sz="0" w:space="0" w:color="auto"/>
          </w:divBdr>
        </w:div>
        <w:div w:id="2002809827">
          <w:marLeft w:val="0"/>
          <w:marRight w:val="0"/>
          <w:marTop w:val="0"/>
          <w:marBottom w:val="0"/>
          <w:divBdr>
            <w:top w:val="none" w:sz="0" w:space="0" w:color="auto"/>
            <w:left w:val="none" w:sz="0" w:space="0" w:color="auto"/>
            <w:bottom w:val="none" w:sz="0" w:space="0" w:color="auto"/>
            <w:right w:val="none" w:sz="0" w:space="0" w:color="auto"/>
          </w:divBdr>
        </w:div>
        <w:div w:id="1983387211">
          <w:marLeft w:val="0"/>
          <w:marRight w:val="0"/>
          <w:marTop w:val="0"/>
          <w:marBottom w:val="0"/>
          <w:divBdr>
            <w:top w:val="none" w:sz="0" w:space="0" w:color="auto"/>
            <w:left w:val="none" w:sz="0" w:space="0" w:color="auto"/>
            <w:bottom w:val="none" w:sz="0" w:space="0" w:color="auto"/>
            <w:right w:val="none" w:sz="0" w:space="0" w:color="auto"/>
          </w:divBdr>
        </w:div>
        <w:div w:id="1320422225">
          <w:marLeft w:val="0"/>
          <w:marRight w:val="0"/>
          <w:marTop w:val="0"/>
          <w:marBottom w:val="0"/>
          <w:divBdr>
            <w:top w:val="none" w:sz="0" w:space="0" w:color="auto"/>
            <w:left w:val="none" w:sz="0" w:space="0" w:color="auto"/>
            <w:bottom w:val="none" w:sz="0" w:space="0" w:color="auto"/>
            <w:right w:val="none" w:sz="0" w:space="0" w:color="auto"/>
          </w:divBdr>
        </w:div>
        <w:div w:id="850339037">
          <w:marLeft w:val="0"/>
          <w:marRight w:val="0"/>
          <w:marTop w:val="0"/>
          <w:marBottom w:val="0"/>
          <w:divBdr>
            <w:top w:val="none" w:sz="0" w:space="0" w:color="auto"/>
            <w:left w:val="none" w:sz="0" w:space="0" w:color="auto"/>
            <w:bottom w:val="none" w:sz="0" w:space="0" w:color="auto"/>
            <w:right w:val="none" w:sz="0" w:space="0" w:color="auto"/>
          </w:divBdr>
        </w:div>
        <w:div w:id="1180043876">
          <w:marLeft w:val="0"/>
          <w:marRight w:val="0"/>
          <w:marTop w:val="0"/>
          <w:marBottom w:val="0"/>
          <w:divBdr>
            <w:top w:val="none" w:sz="0" w:space="0" w:color="auto"/>
            <w:left w:val="none" w:sz="0" w:space="0" w:color="auto"/>
            <w:bottom w:val="none" w:sz="0" w:space="0" w:color="auto"/>
            <w:right w:val="none" w:sz="0" w:space="0" w:color="auto"/>
          </w:divBdr>
        </w:div>
        <w:div w:id="957686781">
          <w:marLeft w:val="0"/>
          <w:marRight w:val="0"/>
          <w:marTop w:val="0"/>
          <w:marBottom w:val="0"/>
          <w:divBdr>
            <w:top w:val="none" w:sz="0" w:space="0" w:color="auto"/>
            <w:left w:val="none" w:sz="0" w:space="0" w:color="auto"/>
            <w:bottom w:val="none" w:sz="0" w:space="0" w:color="auto"/>
            <w:right w:val="none" w:sz="0" w:space="0" w:color="auto"/>
          </w:divBdr>
        </w:div>
      </w:divsChild>
    </w:div>
    <w:div w:id="1140617001">
      <w:bodyDiv w:val="1"/>
      <w:marLeft w:val="0"/>
      <w:marRight w:val="0"/>
      <w:marTop w:val="0"/>
      <w:marBottom w:val="0"/>
      <w:divBdr>
        <w:top w:val="none" w:sz="0" w:space="0" w:color="auto"/>
        <w:left w:val="none" w:sz="0" w:space="0" w:color="auto"/>
        <w:bottom w:val="none" w:sz="0" w:space="0" w:color="auto"/>
        <w:right w:val="none" w:sz="0" w:space="0" w:color="auto"/>
      </w:divBdr>
    </w:div>
    <w:div w:id="1143499600">
      <w:bodyDiv w:val="1"/>
      <w:marLeft w:val="0"/>
      <w:marRight w:val="0"/>
      <w:marTop w:val="0"/>
      <w:marBottom w:val="0"/>
      <w:divBdr>
        <w:top w:val="none" w:sz="0" w:space="0" w:color="auto"/>
        <w:left w:val="none" w:sz="0" w:space="0" w:color="auto"/>
        <w:bottom w:val="none" w:sz="0" w:space="0" w:color="auto"/>
        <w:right w:val="none" w:sz="0" w:space="0" w:color="auto"/>
      </w:divBdr>
    </w:div>
    <w:div w:id="1150444581">
      <w:bodyDiv w:val="1"/>
      <w:marLeft w:val="0"/>
      <w:marRight w:val="0"/>
      <w:marTop w:val="0"/>
      <w:marBottom w:val="0"/>
      <w:divBdr>
        <w:top w:val="none" w:sz="0" w:space="0" w:color="auto"/>
        <w:left w:val="none" w:sz="0" w:space="0" w:color="auto"/>
        <w:bottom w:val="none" w:sz="0" w:space="0" w:color="auto"/>
        <w:right w:val="none" w:sz="0" w:space="0" w:color="auto"/>
      </w:divBdr>
    </w:div>
    <w:div w:id="1153062040">
      <w:bodyDiv w:val="1"/>
      <w:marLeft w:val="0"/>
      <w:marRight w:val="0"/>
      <w:marTop w:val="0"/>
      <w:marBottom w:val="0"/>
      <w:divBdr>
        <w:top w:val="none" w:sz="0" w:space="0" w:color="auto"/>
        <w:left w:val="none" w:sz="0" w:space="0" w:color="auto"/>
        <w:bottom w:val="none" w:sz="0" w:space="0" w:color="auto"/>
        <w:right w:val="none" w:sz="0" w:space="0" w:color="auto"/>
      </w:divBdr>
    </w:div>
    <w:div w:id="1162502499">
      <w:bodyDiv w:val="1"/>
      <w:marLeft w:val="0"/>
      <w:marRight w:val="0"/>
      <w:marTop w:val="0"/>
      <w:marBottom w:val="0"/>
      <w:divBdr>
        <w:top w:val="none" w:sz="0" w:space="0" w:color="auto"/>
        <w:left w:val="none" w:sz="0" w:space="0" w:color="auto"/>
        <w:bottom w:val="none" w:sz="0" w:space="0" w:color="auto"/>
        <w:right w:val="none" w:sz="0" w:space="0" w:color="auto"/>
      </w:divBdr>
    </w:div>
    <w:div w:id="1176069353">
      <w:bodyDiv w:val="1"/>
      <w:marLeft w:val="0"/>
      <w:marRight w:val="0"/>
      <w:marTop w:val="0"/>
      <w:marBottom w:val="0"/>
      <w:divBdr>
        <w:top w:val="none" w:sz="0" w:space="0" w:color="auto"/>
        <w:left w:val="none" w:sz="0" w:space="0" w:color="auto"/>
        <w:bottom w:val="none" w:sz="0" w:space="0" w:color="auto"/>
        <w:right w:val="none" w:sz="0" w:space="0" w:color="auto"/>
      </w:divBdr>
    </w:div>
    <w:div w:id="1181159527">
      <w:bodyDiv w:val="1"/>
      <w:marLeft w:val="0"/>
      <w:marRight w:val="0"/>
      <w:marTop w:val="0"/>
      <w:marBottom w:val="0"/>
      <w:divBdr>
        <w:top w:val="none" w:sz="0" w:space="0" w:color="auto"/>
        <w:left w:val="none" w:sz="0" w:space="0" w:color="auto"/>
        <w:bottom w:val="none" w:sz="0" w:space="0" w:color="auto"/>
        <w:right w:val="none" w:sz="0" w:space="0" w:color="auto"/>
      </w:divBdr>
    </w:div>
    <w:div w:id="1202934331">
      <w:bodyDiv w:val="1"/>
      <w:marLeft w:val="0"/>
      <w:marRight w:val="0"/>
      <w:marTop w:val="0"/>
      <w:marBottom w:val="0"/>
      <w:divBdr>
        <w:top w:val="none" w:sz="0" w:space="0" w:color="auto"/>
        <w:left w:val="none" w:sz="0" w:space="0" w:color="auto"/>
        <w:bottom w:val="none" w:sz="0" w:space="0" w:color="auto"/>
        <w:right w:val="none" w:sz="0" w:space="0" w:color="auto"/>
      </w:divBdr>
    </w:div>
    <w:div w:id="1217009698">
      <w:bodyDiv w:val="1"/>
      <w:marLeft w:val="0"/>
      <w:marRight w:val="0"/>
      <w:marTop w:val="0"/>
      <w:marBottom w:val="0"/>
      <w:divBdr>
        <w:top w:val="none" w:sz="0" w:space="0" w:color="auto"/>
        <w:left w:val="none" w:sz="0" w:space="0" w:color="auto"/>
        <w:bottom w:val="none" w:sz="0" w:space="0" w:color="auto"/>
        <w:right w:val="none" w:sz="0" w:space="0" w:color="auto"/>
      </w:divBdr>
    </w:div>
    <w:div w:id="1221669629">
      <w:bodyDiv w:val="1"/>
      <w:marLeft w:val="0"/>
      <w:marRight w:val="0"/>
      <w:marTop w:val="0"/>
      <w:marBottom w:val="0"/>
      <w:divBdr>
        <w:top w:val="none" w:sz="0" w:space="0" w:color="auto"/>
        <w:left w:val="none" w:sz="0" w:space="0" w:color="auto"/>
        <w:bottom w:val="none" w:sz="0" w:space="0" w:color="auto"/>
        <w:right w:val="none" w:sz="0" w:space="0" w:color="auto"/>
      </w:divBdr>
    </w:div>
    <w:div w:id="1231110101">
      <w:bodyDiv w:val="1"/>
      <w:marLeft w:val="0"/>
      <w:marRight w:val="0"/>
      <w:marTop w:val="0"/>
      <w:marBottom w:val="0"/>
      <w:divBdr>
        <w:top w:val="none" w:sz="0" w:space="0" w:color="auto"/>
        <w:left w:val="none" w:sz="0" w:space="0" w:color="auto"/>
        <w:bottom w:val="none" w:sz="0" w:space="0" w:color="auto"/>
        <w:right w:val="none" w:sz="0" w:space="0" w:color="auto"/>
      </w:divBdr>
    </w:div>
    <w:div w:id="1233002052">
      <w:bodyDiv w:val="1"/>
      <w:marLeft w:val="0"/>
      <w:marRight w:val="0"/>
      <w:marTop w:val="0"/>
      <w:marBottom w:val="0"/>
      <w:divBdr>
        <w:top w:val="none" w:sz="0" w:space="0" w:color="auto"/>
        <w:left w:val="none" w:sz="0" w:space="0" w:color="auto"/>
        <w:bottom w:val="none" w:sz="0" w:space="0" w:color="auto"/>
        <w:right w:val="none" w:sz="0" w:space="0" w:color="auto"/>
      </w:divBdr>
    </w:div>
    <w:div w:id="1236284302">
      <w:bodyDiv w:val="1"/>
      <w:marLeft w:val="0"/>
      <w:marRight w:val="0"/>
      <w:marTop w:val="0"/>
      <w:marBottom w:val="0"/>
      <w:divBdr>
        <w:top w:val="none" w:sz="0" w:space="0" w:color="auto"/>
        <w:left w:val="none" w:sz="0" w:space="0" w:color="auto"/>
        <w:bottom w:val="none" w:sz="0" w:space="0" w:color="auto"/>
        <w:right w:val="none" w:sz="0" w:space="0" w:color="auto"/>
      </w:divBdr>
    </w:div>
    <w:div w:id="1244071077">
      <w:bodyDiv w:val="1"/>
      <w:marLeft w:val="0"/>
      <w:marRight w:val="0"/>
      <w:marTop w:val="0"/>
      <w:marBottom w:val="0"/>
      <w:divBdr>
        <w:top w:val="none" w:sz="0" w:space="0" w:color="auto"/>
        <w:left w:val="none" w:sz="0" w:space="0" w:color="auto"/>
        <w:bottom w:val="none" w:sz="0" w:space="0" w:color="auto"/>
        <w:right w:val="none" w:sz="0" w:space="0" w:color="auto"/>
      </w:divBdr>
    </w:div>
    <w:div w:id="1246768647">
      <w:bodyDiv w:val="1"/>
      <w:marLeft w:val="0"/>
      <w:marRight w:val="0"/>
      <w:marTop w:val="0"/>
      <w:marBottom w:val="0"/>
      <w:divBdr>
        <w:top w:val="none" w:sz="0" w:space="0" w:color="auto"/>
        <w:left w:val="none" w:sz="0" w:space="0" w:color="auto"/>
        <w:bottom w:val="none" w:sz="0" w:space="0" w:color="auto"/>
        <w:right w:val="none" w:sz="0" w:space="0" w:color="auto"/>
      </w:divBdr>
    </w:div>
    <w:div w:id="1248536544">
      <w:bodyDiv w:val="1"/>
      <w:marLeft w:val="0"/>
      <w:marRight w:val="0"/>
      <w:marTop w:val="0"/>
      <w:marBottom w:val="0"/>
      <w:divBdr>
        <w:top w:val="none" w:sz="0" w:space="0" w:color="auto"/>
        <w:left w:val="none" w:sz="0" w:space="0" w:color="auto"/>
        <w:bottom w:val="none" w:sz="0" w:space="0" w:color="auto"/>
        <w:right w:val="none" w:sz="0" w:space="0" w:color="auto"/>
      </w:divBdr>
    </w:div>
    <w:div w:id="1285961279">
      <w:bodyDiv w:val="1"/>
      <w:marLeft w:val="0"/>
      <w:marRight w:val="0"/>
      <w:marTop w:val="0"/>
      <w:marBottom w:val="0"/>
      <w:divBdr>
        <w:top w:val="none" w:sz="0" w:space="0" w:color="auto"/>
        <w:left w:val="none" w:sz="0" w:space="0" w:color="auto"/>
        <w:bottom w:val="none" w:sz="0" w:space="0" w:color="auto"/>
        <w:right w:val="none" w:sz="0" w:space="0" w:color="auto"/>
      </w:divBdr>
    </w:div>
    <w:div w:id="1308515497">
      <w:bodyDiv w:val="1"/>
      <w:marLeft w:val="0"/>
      <w:marRight w:val="0"/>
      <w:marTop w:val="0"/>
      <w:marBottom w:val="0"/>
      <w:divBdr>
        <w:top w:val="none" w:sz="0" w:space="0" w:color="auto"/>
        <w:left w:val="none" w:sz="0" w:space="0" w:color="auto"/>
        <w:bottom w:val="none" w:sz="0" w:space="0" w:color="auto"/>
        <w:right w:val="none" w:sz="0" w:space="0" w:color="auto"/>
      </w:divBdr>
      <w:divsChild>
        <w:div w:id="1368142516">
          <w:marLeft w:val="0"/>
          <w:marRight w:val="0"/>
          <w:marTop w:val="0"/>
          <w:marBottom w:val="0"/>
          <w:divBdr>
            <w:top w:val="none" w:sz="0" w:space="0" w:color="auto"/>
            <w:left w:val="none" w:sz="0" w:space="0" w:color="auto"/>
            <w:bottom w:val="none" w:sz="0" w:space="0" w:color="auto"/>
            <w:right w:val="none" w:sz="0" w:space="0" w:color="auto"/>
          </w:divBdr>
        </w:div>
        <w:div w:id="776944719">
          <w:marLeft w:val="0"/>
          <w:marRight w:val="0"/>
          <w:marTop w:val="0"/>
          <w:marBottom w:val="0"/>
          <w:divBdr>
            <w:top w:val="none" w:sz="0" w:space="0" w:color="auto"/>
            <w:left w:val="none" w:sz="0" w:space="0" w:color="auto"/>
            <w:bottom w:val="none" w:sz="0" w:space="0" w:color="auto"/>
            <w:right w:val="none" w:sz="0" w:space="0" w:color="auto"/>
          </w:divBdr>
        </w:div>
      </w:divsChild>
    </w:div>
    <w:div w:id="1314335880">
      <w:bodyDiv w:val="1"/>
      <w:marLeft w:val="0"/>
      <w:marRight w:val="0"/>
      <w:marTop w:val="0"/>
      <w:marBottom w:val="0"/>
      <w:divBdr>
        <w:top w:val="none" w:sz="0" w:space="0" w:color="auto"/>
        <w:left w:val="none" w:sz="0" w:space="0" w:color="auto"/>
        <w:bottom w:val="none" w:sz="0" w:space="0" w:color="auto"/>
        <w:right w:val="none" w:sz="0" w:space="0" w:color="auto"/>
      </w:divBdr>
    </w:div>
    <w:div w:id="1315061058">
      <w:bodyDiv w:val="1"/>
      <w:marLeft w:val="0"/>
      <w:marRight w:val="0"/>
      <w:marTop w:val="0"/>
      <w:marBottom w:val="0"/>
      <w:divBdr>
        <w:top w:val="none" w:sz="0" w:space="0" w:color="auto"/>
        <w:left w:val="none" w:sz="0" w:space="0" w:color="auto"/>
        <w:bottom w:val="none" w:sz="0" w:space="0" w:color="auto"/>
        <w:right w:val="none" w:sz="0" w:space="0" w:color="auto"/>
      </w:divBdr>
    </w:div>
    <w:div w:id="1320308392">
      <w:bodyDiv w:val="1"/>
      <w:marLeft w:val="0"/>
      <w:marRight w:val="0"/>
      <w:marTop w:val="0"/>
      <w:marBottom w:val="0"/>
      <w:divBdr>
        <w:top w:val="none" w:sz="0" w:space="0" w:color="auto"/>
        <w:left w:val="none" w:sz="0" w:space="0" w:color="auto"/>
        <w:bottom w:val="none" w:sz="0" w:space="0" w:color="auto"/>
        <w:right w:val="none" w:sz="0" w:space="0" w:color="auto"/>
      </w:divBdr>
    </w:div>
    <w:div w:id="1325937178">
      <w:bodyDiv w:val="1"/>
      <w:marLeft w:val="0"/>
      <w:marRight w:val="0"/>
      <w:marTop w:val="0"/>
      <w:marBottom w:val="0"/>
      <w:divBdr>
        <w:top w:val="none" w:sz="0" w:space="0" w:color="auto"/>
        <w:left w:val="none" w:sz="0" w:space="0" w:color="auto"/>
        <w:bottom w:val="none" w:sz="0" w:space="0" w:color="auto"/>
        <w:right w:val="none" w:sz="0" w:space="0" w:color="auto"/>
      </w:divBdr>
    </w:div>
    <w:div w:id="1328094998">
      <w:bodyDiv w:val="1"/>
      <w:marLeft w:val="0"/>
      <w:marRight w:val="0"/>
      <w:marTop w:val="0"/>
      <w:marBottom w:val="0"/>
      <w:divBdr>
        <w:top w:val="none" w:sz="0" w:space="0" w:color="auto"/>
        <w:left w:val="none" w:sz="0" w:space="0" w:color="auto"/>
        <w:bottom w:val="none" w:sz="0" w:space="0" w:color="auto"/>
        <w:right w:val="none" w:sz="0" w:space="0" w:color="auto"/>
      </w:divBdr>
    </w:div>
    <w:div w:id="1331789115">
      <w:bodyDiv w:val="1"/>
      <w:marLeft w:val="0"/>
      <w:marRight w:val="0"/>
      <w:marTop w:val="0"/>
      <w:marBottom w:val="0"/>
      <w:divBdr>
        <w:top w:val="none" w:sz="0" w:space="0" w:color="auto"/>
        <w:left w:val="none" w:sz="0" w:space="0" w:color="auto"/>
        <w:bottom w:val="none" w:sz="0" w:space="0" w:color="auto"/>
        <w:right w:val="none" w:sz="0" w:space="0" w:color="auto"/>
      </w:divBdr>
    </w:div>
    <w:div w:id="1353998171">
      <w:bodyDiv w:val="1"/>
      <w:marLeft w:val="0"/>
      <w:marRight w:val="0"/>
      <w:marTop w:val="0"/>
      <w:marBottom w:val="0"/>
      <w:divBdr>
        <w:top w:val="none" w:sz="0" w:space="0" w:color="auto"/>
        <w:left w:val="none" w:sz="0" w:space="0" w:color="auto"/>
        <w:bottom w:val="none" w:sz="0" w:space="0" w:color="auto"/>
        <w:right w:val="none" w:sz="0" w:space="0" w:color="auto"/>
      </w:divBdr>
    </w:div>
    <w:div w:id="1361007707">
      <w:bodyDiv w:val="1"/>
      <w:marLeft w:val="0"/>
      <w:marRight w:val="0"/>
      <w:marTop w:val="0"/>
      <w:marBottom w:val="0"/>
      <w:divBdr>
        <w:top w:val="none" w:sz="0" w:space="0" w:color="auto"/>
        <w:left w:val="none" w:sz="0" w:space="0" w:color="auto"/>
        <w:bottom w:val="none" w:sz="0" w:space="0" w:color="auto"/>
        <w:right w:val="none" w:sz="0" w:space="0" w:color="auto"/>
      </w:divBdr>
      <w:divsChild>
        <w:div w:id="1480225842">
          <w:marLeft w:val="547"/>
          <w:marRight w:val="0"/>
          <w:marTop w:val="0"/>
          <w:marBottom w:val="0"/>
          <w:divBdr>
            <w:top w:val="none" w:sz="0" w:space="0" w:color="auto"/>
            <w:left w:val="none" w:sz="0" w:space="0" w:color="auto"/>
            <w:bottom w:val="none" w:sz="0" w:space="0" w:color="auto"/>
            <w:right w:val="none" w:sz="0" w:space="0" w:color="auto"/>
          </w:divBdr>
        </w:div>
      </w:divsChild>
    </w:div>
    <w:div w:id="1365598238">
      <w:bodyDiv w:val="1"/>
      <w:marLeft w:val="0"/>
      <w:marRight w:val="0"/>
      <w:marTop w:val="0"/>
      <w:marBottom w:val="0"/>
      <w:divBdr>
        <w:top w:val="none" w:sz="0" w:space="0" w:color="auto"/>
        <w:left w:val="none" w:sz="0" w:space="0" w:color="auto"/>
        <w:bottom w:val="none" w:sz="0" w:space="0" w:color="auto"/>
        <w:right w:val="none" w:sz="0" w:space="0" w:color="auto"/>
      </w:divBdr>
    </w:div>
    <w:div w:id="1368410732">
      <w:bodyDiv w:val="1"/>
      <w:marLeft w:val="0"/>
      <w:marRight w:val="0"/>
      <w:marTop w:val="0"/>
      <w:marBottom w:val="0"/>
      <w:divBdr>
        <w:top w:val="none" w:sz="0" w:space="0" w:color="auto"/>
        <w:left w:val="none" w:sz="0" w:space="0" w:color="auto"/>
        <w:bottom w:val="none" w:sz="0" w:space="0" w:color="auto"/>
        <w:right w:val="none" w:sz="0" w:space="0" w:color="auto"/>
      </w:divBdr>
    </w:div>
    <w:div w:id="1376390065">
      <w:bodyDiv w:val="1"/>
      <w:marLeft w:val="0"/>
      <w:marRight w:val="0"/>
      <w:marTop w:val="0"/>
      <w:marBottom w:val="0"/>
      <w:divBdr>
        <w:top w:val="none" w:sz="0" w:space="0" w:color="auto"/>
        <w:left w:val="none" w:sz="0" w:space="0" w:color="auto"/>
        <w:bottom w:val="none" w:sz="0" w:space="0" w:color="auto"/>
        <w:right w:val="none" w:sz="0" w:space="0" w:color="auto"/>
      </w:divBdr>
    </w:div>
    <w:div w:id="1380516864">
      <w:bodyDiv w:val="1"/>
      <w:marLeft w:val="0"/>
      <w:marRight w:val="0"/>
      <w:marTop w:val="0"/>
      <w:marBottom w:val="0"/>
      <w:divBdr>
        <w:top w:val="none" w:sz="0" w:space="0" w:color="auto"/>
        <w:left w:val="none" w:sz="0" w:space="0" w:color="auto"/>
        <w:bottom w:val="none" w:sz="0" w:space="0" w:color="auto"/>
        <w:right w:val="none" w:sz="0" w:space="0" w:color="auto"/>
      </w:divBdr>
    </w:div>
    <w:div w:id="1390500170">
      <w:bodyDiv w:val="1"/>
      <w:marLeft w:val="0"/>
      <w:marRight w:val="0"/>
      <w:marTop w:val="0"/>
      <w:marBottom w:val="0"/>
      <w:divBdr>
        <w:top w:val="none" w:sz="0" w:space="0" w:color="auto"/>
        <w:left w:val="none" w:sz="0" w:space="0" w:color="auto"/>
        <w:bottom w:val="none" w:sz="0" w:space="0" w:color="auto"/>
        <w:right w:val="none" w:sz="0" w:space="0" w:color="auto"/>
      </w:divBdr>
    </w:div>
    <w:div w:id="1394545555">
      <w:bodyDiv w:val="1"/>
      <w:marLeft w:val="0"/>
      <w:marRight w:val="0"/>
      <w:marTop w:val="0"/>
      <w:marBottom w:val="0"/>
      <w:divBdr>
        <w:top w:val="none" w:sz="0" w:space="0" w:color="auto"/>
        <w:left w:val="none" w:sz="0" w:space="0" w:color="auto"/>
        <w:bottom w:val="none" w:sz="0" w:space="0" w:color="auto"/>
        <w:right w:val="none" w:sz="0" w:space="0" w:color="auto"/>
      </w:divBdr>
    </w:div>
    <w:div w:id="1398898088">
      <w:bodyDiv w:val="1"/>
      <w:marLeft w:val="0"/>
      <w:marRight w:val="0"/>
      <w:marTop w:val="0"/>
      <w:marBottom w:val="0"/>
      <w:divBdr>
        <w:top w:val="none" w:sz="0" w:space="0" w:color="auto"/>
        <w:left w:val="none" w:sz="0" w:space="0" w:color="auto"/>
        <w:bottom w:val="none" w:sz="0" w:space="0" w:color="auto"/>
        <w:right w:val="none" w:sz="0" w:space="0" w:color="auto"/>
      </w:divBdr>
      <w:divsChild>
        <w:div w:id="973483756">
          <w:marLeft w:val="0"/>
          <w:marRight w:val="0"/>
          <w:marTop w:val="0"/>
          <w:marBottom w:val="0"/>
          <w:divBdr>
            <w:top w:val="none" w:sz="0" w:space="0" w:color="auto"/>
            <w:left w:val="none" w:sz="0" w:space="0" w:color="auto"/>
            <w:bottom w:val="none" w:sz="0" w:space="0" w:color="auto"/>
            <w:right w:val="none" w:sz="0" w:space="0" w:color="auto"/>
          </w:divBdr>
        </w:div>
        <w:div w:id="396786360">
          <w:marLeft w:val="0"/>
          <w:marRight w:val="0"/>
          <w:marTop w:val="0"/>
          <w:marBottom w:val="0"/>
          <w:divBdr>
            <w:top w:val="none" w:sz="0" w:space="0" w:color="auto"/>
            <w:left w:val="none" w:sz="0" w:space="0" w:color="auto"/>
            <w:bottom w:val="none" w:sz="0" w:space="0" w:color="auto"/>
            <w:right w:val="none" w:sz="0" w:space="0" w:color="auto"/>
          </w:divBdr>
        </w:div>
        <w:div w:id="28535886">
          <w:marLeft w:val="0"/>
          <w:marRight w:val="0"/>
          <w:marTop w:val="0"/>
          <w:marBottom w:val="0"/>
          <w:divBdr>
            <w:top w:val="none" w:sz="0" w:space="0" w:color="auto"/>
            <w:left w:val="none" w:sz="0" w:space="0" w:color="auto"/>
            <w:bottom w:val="none" w:sz="0" w:space="0" w:color="auto"/>
            <w:right w:val="none" w:sz="0" w:space="0" w:color="auto"/>
          </w:divBdr>
        </w:div>
        <w:div w:id="418912802">
          <w:marLeft w:val="0"/>
          <w:marRight w:val="0"/>
          <w:marTop w:val="0"/>
          <w:marBottom w:val="0"/>
          <w:divBdr>
            <w:top w:val="none" w:sz="0" w:space="0" w:color="auto"/>
            <w:left w:val="none" w:sz="0" w:space="0" w:color="auto"/>
            <w:bottom w:val="none" w:sz="0" w:space="0" w:color="auto"/>
            <w:right w:val="none" w:sz="0" w:space="0" w:color="auto"/>
          </w:divBdr>
        </w:div>
        <w:div w:id="350104863">
          <w:marLeft w:val="0"/>
          <w:marRight w:val="0"/>
          <w:marTop w:val="0"/>
          <w:marBottom w:val="0"/>
          <w:divBdr>
            <w:top w:val="none" w:sz="0" w:space="0" w:color="auto"/>
            <w:left w:val="none" w:sz="0" w:space="0" w:color="auto"/>
            <w:bottom w:val="none" w:sz="0" w:space="0" w:color="auto"/>
            <w:right w:val="none" w:sz="0" w:space="0" w:color="auto"/>
          </w:divBdr>
        </w:div>
        <w:div w:id="72093135">
          <w:marLeft w:val="0"/>
          <w:marRight w:val="0"/>
          <w:marTop w:val="0"/>
          <w:marBottom w:val="0"/>
          <w:divBdr>
            <w:top w:val="none" w:sz="0" w:space="0" w:color="auto"/>
            <w:left w:val="none" w:sz="0" w:space="0" w:color="auto"/>
            <w:bottom w:val="none" w:sz="0" w:space="0" w:color="auto"/>
            <w:right w:val="none" w:sz="0" w:space="0" w:color="auto"/>
          </w:divBdr>
        </w:div>
        <w:div w:id="931888196">
          <w:marLeft w:val="0"/>
          <w:marRight w:val="0"/>
          <w:marTop w:val="0"/>
          <w:marBottom w:val="0"/>
          <w:divBdr>
            <w:top w:val="none" w:sz="0" w:space="0" w:color="auto"/>
            <w:left w:val="none" w:sz="0" w:space="0" w:color="auto"/>
            <w:bottom w:val="none" w:sz="0" w:space="0" w:color="auto"/>
            <w:right w:val="none" w:sz="0" w:space="0" w:color="auto"/>
          </w:divBdr>
        </w:div>
        <w:div w:id="1507133368">
          <w:marLeft w:val="0"/>
          <w:marRight w:val="0"/>
          <w:marTop w:val="0"/>
          <w:marBottom w:val="0"/>
          <w:divBdr>
            <w:top w:val="none" w:sz="0" w:space="0" w:color="auto"/>
            <w:left w:val="none" w:sz="0" w:space="0" w:color="auto"/>
            <w:bottom w:val="none" w:sz="0" w:space="0" w:color="auto"/>
            <w:right w:val="none" w:sz="0" w:space="0" w:color="auto"/>
          </w:divBdr>
        </w:div>
        <w:div w:id="803741615">
          <w:marLeft w:val="0"/>
          <w:marRight w:val="0"/>
          <w:marTop w:val="0"/>
          <w:marBottom w:val="0"/>
          <w:divBdr>
            <w:top w:val="none" w:sz="0" w:space="0" w:color="auto"/>
            <w:left w:val="none" w:sz="0" w:space="0" w:color="auto"/>
            <w:bottom w:val="none" w:sz="0" w:space="0" w:color="auto"/>
            <w:right w:val="none" w:sz="0" w:space="0" w:color="auto"/>
          </w:divBdr>
        </w:div>
        <w:div w:id="533229871">
          <w:marLeft w:val="0"/>
          <w:marRight w:val="0"/>
          <w:marTop w:val="0"/>
          <w:marBottom w:val="0"/>
          <w:divBdr>
            <w:top w:val="none" w:sz="0" w:space="0" w:color="auto"/>
            <w:left w:val="none" w:sz="0" w:space="0" w:color="auto"/>
            <w:bottom w:val="none" w:sz="0" w:space="0" w:color="auto"/>
            <w:right w:val="none" w:sz="0" w:space="0" w:color="auto"/>
          </w:divBdr>
        </w:div>
        <w:div w:id="1126970374">
          <w:marLeft w:val="0"/>
          <w:marRight w:val="0"/>
          <w:marTop w:val="0"/>
          <w:marBottom w:val="0"/>
          <w:divBdr>
            <w:top w:val="none" w:sz="0" w:space="0" w:color="auto"/>
            <w:left w:val="none" w:sz="0" w:space="0" w:color="auto"/>
            <w:bottom w:val="none" w:sz="0" w:space="0" w:color="auto"/>
            <w:right w:val="none" w:sz="0" w:space="0" w:color="auto"/>
          </w:divBdr>
        </w:div>
        <w:div w:id="1672951407">
          <w:marLeft w:val="0"/>
          <w:marRight w:val="0"/>
          <w:marTop w:val="0"/>
          <w:marBottom w:val="0"/>
          <w:divBdr>
            <w:top w:val="none" w:sz="0" w:space="0" w:color="auto"/>
            <w:left w:val="none" w:sz="0" w:space="0" w:color="auto"/>
            <w:bottom w:val="none" w:sz="0" w:space="0" w:color="auto"/>
            <w:right w:val="none" w:sz="0" w:space="0" w:color="auto"/>
          </w:divBdr>
        </w:div>
        <w:div w:id="1474371507">
          <w:marLeft w:val="0"/>
          <w:marRight w:val="0"/>
          <w:marTop w:val="0"/>
          <w:marBottom w:val="0"/>
          <w:divBdr>
            <w:top w:val="none" w:sz="0" w:space="0" w:color="auto"/>
            <w:left w:val="none" w:sz="0" w:space="0" w:color="auto"/>
            <w:bottom w:val="none" w:sz="0" w:space="0" w:color="auto"/>
            <w:right w:val="none" w:sz="0" w:space="0" w:color="auto"/>
          </w:divBdr>
        </w:div>
        <w:div w:id="828668347">
          <w:marLeft w:val="0"/>
          <w:marRight w:val="0"/>
          <w:marTop w:val="0"/>
          <w:marBottom w:val="0"/>
          <w:divBdr>
            <w:top w:val="none" w:sz="0" w:space="0" w:color="auto"/>
            <w:left w:val="none" w:sz="0" w:space="0" w:color="auto"/>
            <w:bottom w:val="none" w:sz="0" w:space="0" w:color="auto"/>
            <w:right w:val="none" w:sz="0" w:space="0" w:color="auto"/>
          </w:divBdr>
        </w:div>
        <w:div w:id="495998060">
          <w:marLeft w:val="0"/>
          <w:marRight w:val="0"/>
          <w:marTop w:val="0"/>
          <w:marBottom w:val="0"/>
          <w:divBdr>
            <w:top w:val="none" w:sz="0" w:space="0" w:color="auto"/>
            <w:left w:val="none" w:sz="0" w:space="0" w:color="auto"/>
            <w:bottom w:val="none" w:sz="0" w:space="0" w:color="auto"/>
            <w:right w:val="none" w:sz="0" w:space="0" w:color="auto"/>
          </w:divBdr>
        </w:div>
        <w:div w:id="1502962204">
          <w:marLeft w:val="0"/>
          <w:marRight w:val="0"/>
          <w:marTop w:val="0"/>
          <w:marBottom w:val="0"/>
          <w:divBdr>
            <w:top w:val="none" w:sz="0" w:space="0" w:color="auto"/>
            <w:left w:val="none" w:sz="0" w:space="0" w:color="auto"/>
            <w:bottom w:val="none" w:sz="0" w:space="0" w:color="auto"/>
            <w:right w:val="none" w:sz="0" w:space="0" w:color="auto"/>
          </w:divBdr>
        </w:div>
        <w:div w:id="1611282544">
          <w:marLeft w:val="0"/>
          <w:marRight w:val="0"/>
          <w:marTop w:val="0"/>
          <w:marBottom w:val="0"/>
          <w:divBdr>
            <w:top w:val="none" w:sz="0" w:space="0" w:color="auto"/>
            <w:left w:val="none" w:sz="0" w:space="0" w:color="auto"/>
            <w:bottom w:val="none" w:sz="0" w:space="0" w:color="auto"/>
            <w:right w:val="none" w:sz="0" w:space="0" w:color="auto"/>
          </w:divBdr>
        </w:div>
        <w:div w:id="883099151">
          <w:marLeft w:val="0"/>
          <w:marRight w:val="0"/>
          <w:marTop w:val="0"/>
          <w:marBottom w:val="0"/>
          <w:divBdr>
            <w:top w:val="none" w:sz="0" w:space="0" w:color="auto"/>
            <w:left w:val="none" w:sz="0" w:space="0" w:color="auto"/>
            <w:bottom w:val="none" w:sz="0" w:space="0" w:color="auto"/>
            <w:right w:val="none" w:sz="0" w:space="0" w:color="auto"/>
          </w:divBdr>
        </w:div>
        <w:div w:id="101999646">
          <w:marLeft w:val="0"/>
          <w:marRight w:val="0"/>
          <w:marTop w:val="0"/>
          <w:marBottom w:val="0"/>
          <w:divBdr>
            <w:top w:val="none" w:sz="0" w:space="0" w:color="auto"/>
            <w:left w:val="none" w:sz="0" w:space="0" w:color="auto"/>
            <w:bottom w:val="none" w:sz="0" w:space="0" w:color="auto"/>
            <w:right w:val="none" w:sz="0" w:space="0" w:color="auto"/>
          </w:divBdr>
        </w:div>
        <w:div w:id="1750734745">
          <w:marLeft w:val="0"/>
          <w:marRight w:val="0"/>
          <w:marTop w:val="0"/>
          <w:marBottom w:val="0"/>
          <w:divBdr>
            <w:top w:val="none" w:sz="0" w:space="0" w:color="auto"/>
            <w:left w:val="none" w:sz="0" w:space="0" w:color="auto"/>
            <w:bottom w:val="none" w:sz="0" w:space="0" w:color="auto"/>
            <w:right w:val="none" w:sz="0" w:space="0" w:color="auto"/>
          </w:divBdr>
        </w:div>
      </w:divsChild>
    </w:div>
    <w:div w:id="1421683492">
      <w:bodyDiv w:val="1"/>
      <w:marLeft w:val="0"/>
      <w:marRight w:val="0"/>
      <w:marTop w:val="0"/>
      <w:marBottom w:val="0"/>
      <w:divBdr>
        <w:top w:val="none" w:sz="0" w:space="0" w:color="auto"/>
        <w:left w:val="none" w:sz="0" w:space="0" w:color="auto"/>
        <w:bottom w:val="none" w:sz="0" w:space="0" w:color="auto"/>
        <w:right w:val="none" w:sz="0" w:space="0" w:color="auto"/>
      </w:divBdr>
    </w:div>
    <w:div w:id="1434549595">
      <w:bodyDiv w:val="1"/>
      <w:marLeft w:val="0"/>
      <w:marRight w:val="0"/>
      <w:marTop w:val="0"/>
      <w:marBottom w:val="0"/>
      <w:divBdr>
        <w:top w:val="none" w:sz="0" w:space="0" w:color="auto"/>
        <w:left w:val="none" w:sz="0" w:space="0" w:color="auto"/>
        <w:bottom w:val="none" w:sz="0" w:space="0" w:color="auto"/>
        <w:right w:val="none" w:sz="0" w:space="0" w:color="auto"/>
      </w:divBdr>
    </w:div>
    <w:div w:id="1441797211">
      <w:bodyDiv w:val="1"/>
      <w:marLeft w:val="0"/>
      <w:marRight w:val="0"/>
      <w:marTop w:val="0"/>
      <w:marBottom w:val="0"/>
      <w:divBdr>
        <w:top w:val="none" w:sz="0" w:space="0" w:color="auto"/>
        <w:left w:val="none" w:sz="0" w:space="0" w:color="auto"/>
        <w:bottom w:val="none" w:sz="0" w:space="0" w:color="auto"/>
        <w:right w:val="none" w:sz="0" w:space="0" w:color="auto"/>
      </w:divBdr>
    </w:div>
    <w:div w:id="1442526177">
      <w:bodyDiv w:val="1"/>
      <w:marLeft w:val="0"/>
      <w:marRight w:val="0"/>
      <w:marTop w:val="0"/>
      <w:marBottom w:val="0"/>
      <w:divBdr>
        <w:top w:val="none" w:sz="0" w:space="0" w:color="auto"/>
        <w:left w:val="none" w:sz="0" w:space="0" w:color="auto"/>
        <w:bottom w:val="none" w:sz="0" w:space="0" w:color="auto"/>
        <w:right w:val="none" w:sz="0" w:space="0" w:color="auto"/>
      </w:divBdr>
    </w:div>
    <w:div w:id="1464347596">
      <w:bodyDiv w:val="1"/>
      <w:marLeft w:val="0"/>
      <w:marRight w:val="0"/>
      <w:marTop w:val="0"/>
      <w:marBottom w:val="0"/>
      <w:divBdr>
        <w:top w:val="none" w:sz="0" w:space="0" w:color="auto"/>
        <w:left w:val="none" w:sz="0" w:space="0" w:color="auto"/>
        <w:bottom w:val="none" w:sz="0" w:space="0" w:color="auto"/>
        <w:right w:val="none" w:sz="0" w:space="0" w:color="auto"/>
      </w:divBdr>
    </w:div>
    <w:div w:id="1464351409">
      <w:bodyDiv w:val="1"/>
      <w:marLeft w:val="0"/>
      <w:marRight w:val="0"/>
      <w:marTop w:val="0"/>
      <w:marBottom w:val="0"/>
      <w:divBdr>
        <w:top w:val="none" w:sz="0" w:space="0" w:color="auto"/>
        <w:left w:val="none" w:sz="0" w:space="0" w:color="auto"/>
        <w:bottom w:val="none" w:sz="0" w:space="0" w:color="auto"/>
        <w:right w:val="none" w:sz="0" w:space="0" w:color="auto"/>
      </w:divBdr>
    </w:div>
    <w:div w:id="1480342711">
      <w:bodyDiv w:val="1"/>
      <w:marLeft w:val="0"/>
      <w:marRight w:val="0"/>
      <w:marTop w:val="0"/>
      <w:marBottom w:val="0"/>
      <w:divBdr>
        <w:top w:val="none" w:sz="0" w:space="0" w:color="auto"/>
        <w:left w:val="none" w:sz="0" w:space="0" w:color="auto"/>
        <w:bottom w:val="none" w:sz="0" w:space="0" w:color="auto"/>
        <w:right w:val="none" w:sz="0" w:space="0" w:color="auto"/>
      </w:divBdr>
    </w:div>
    <w:div w:id="1480489411">
      <w:bodyDiv w:val="1"/>
      <w:marLeft w:val="0"/>
      <w:marRight w:val="0"/>
      <w:marTop w:val="0"/>
      <w:marBottom w:val="0"/>
      <w:divBdr>
        <w:top w:val="none" w:sz="0" w:space="0" w:color="auto"/>
        <w:left w:val="none" w:sz="0" w:space="0" w:color="auto"/>
        <w:bottom w:val="none" w:sz="0" w:space="0" w:color="auto"/>
        <w:right w:val="none" w:sz="0" w:space="0" w:color="auto"/>
      </w:divBdr>
    </w:div>
    <w:div w:id="1495678977">
      <w:bodyDiv w:val="1"/>
      <w:marLeft w:val="0"/>
      <w:marRight w:val="0"/>
      <w:marTop w:val="0"/>
      <w:marBottom w:val="0"/>
      <w:divBdr>
        <w:top w:val="none" w:sz="0" w:space="0" w:color="auto"/>
        <w:left w:val="none" w:sz="0" w:space="0" w:color="auto"/>
        <w:bottom w:val="none" w:sz="0" w:space="0" w:color="auto"/>
        <w:right w:val="none" w:sz="0" w:space="0" w:color="auto"/>
      </w:divBdr>
    </w:div>
    <w:div w:id="1507480750">
      <w:bodyDiv w:val="1"/>
      <w:marLeft w:val="0"/>
      <w:marRight w:val="0"/>
      <w:marTop w:val="0"/>
      <w:marBottom w:val="0"/>
      <w:divBdr>
        <w:top w:val="none" w:sz="0" w:space="0" w:color="auto"/>
        <w:left w:val="none" w:sz="0" w:space="0" w:color="auto"/>
        <w:bottom w:val="none" w:sz="0" w:space="0" w:color="auto"/>
        <w:right w:val="none" w:sz="0" w:space="0" w:color="auto"/>
      </w:divBdr>
      <w:divsChild>
        <w:div w:id="444929228">
          <w:marLeft w:val="0"/>
          <w:marRight w:val="0"/>
          <w:marTop w:val="0"/>
          <w:marBottom w:val="0"/>
          <w:divBdr>
            <w:top w:val="none" w:sz="0" w:space="0" w:color="auto"/>
            <w:left w:val="none" w:sz="0" w:space="0" w:color="auto"/>
            <w:bottom w:val="none" w:sz="0" w:space="0" w:color="auto"/>
            <w:right w:val="none" w:sz="0" w:space="0" w:color="auto"/>
          </w:divBdr>
        </w:div>
        <w:div w:id="1973704746">
          <w:marLeft w:val="0"/>
          <w:marRight w:val="0"/>
          <w:marTop w:val="0"/>
          <w:marBottom w:val="0"/>
          <w:divBdr>
            <w:top w:val="none" w:sz="0" w:space="0" w:color="auto"/>
            <w:left w:val="none" w:sz="0" w:space="0" w:color="auto"/>
            <w:bottom w:val="none" w:sz="0" w:space="0" w:color="auto"/>
            <w:right w:val="none" w:sz="0" w:space="0" w:color="auto"/>
          </w:divBdr>
        </w:div>
        <w:div w:id="1628855308">
          <w:marLeft w:val="0"/>
          <w:marRight w:val="0"/>
          <w:marTop w:val="0"/>
          <w:marBottom w:val="0"/>
          <w:divBdr>
            <w:top w:val="none" w:sz="0" w:space="0" w:color="auto"/>
            <w:left w:val="none" w:sz="0" w:space="0" w:color="auto"/>
            <w:bottom w:val="none" w:sz="0" w:space="0" w:color="auto"/>
            <w:right w:val="none" w:sz="0" w:space="0" w:color="auto"/>
          </w:divBdr>
        </w:div>
        <w:div w:id="1663508801">
          <w:marLeft w:val="0"/>
          <w:marRight w:val="0"/>
          <w:marTop w:val="0"/>
          <w:marBottom w:val="0"/>
          <w:divBdr>
            <w:top w:val="none" w:sz="0" w:space="0" w:color="auto"/>
            <w:left w:val="none" w:sz="0" w:space="0" w:color="auto"/>
            <w:bottom w:val="none" w:sz="0" w:space="0" w:color="auto"/>
            <w:right w:val="none" w:sz="0" w:space="0" w:color="auto"/>
          </w:divBdr>
        </w:div>
        <w:div w:id="1196305629">
          <w:marLeft w:val="0"/>
          <w:marRight w:val="0"/>
          <w:marTop w:val="0"/>
          <w:marBottom w:val="0"/>
          <w:divBdr>
            <w:top w:val="none" w:sz="0" w:space="0" w:color="auto"/>
            <w:left w:val="none" w:sz="0" w:space="0" w:color="auto"/>
            <w:bottom w:val="none" w:sz="0" w:space="0" w:color="auto"/>
            <w:right w:val="none" w:sz="0" w:space="0" w:color="auto"/>
          </w:divBdr>
        </w:div>
        <w:div w:id="483206279">
          <w:marLeft w:val="0"/>
          <w:marRight w:val="0"/>
          <w:marTop w:val="0"/>
          <w:marBottom w:val="0"/>
          <w:divBdr>
            <w:top w:val="none" w:sz="0" w:space="0" w:color="auto"/>
            <w:left w:val="none" w:sz="0" w:space="0" w:color="auto"/>
            <w:bottom w:val="none" w:sz="0" w:space="0" w:color="auto"/>
            <w:right w:val="none" w:sz="0" w:space="0" w:color="auto"/>
          </w:divBdr>
        </w:div>
        <w:div w:id="1570534040">
          <w:marLeft w:val="0"/>
          <w:marRight w:val="0"/>
          <w:marTop w:val="0"/>
          <w:marBottom w:val="0"/>
          <w:divBdr>
            <w:top w:val="none" w:sz="0" w:space="0" w:color="auto"/>
            <w:left w:val="none" w:sz="0" w:space="0" w:color="auto"/>
            <w:bottom w:val="none" w:sz="0" w:space="0" w:color="auto"/>
            <w:right w:val="none" w:sz="0" w:space="0" w:color="auto"/>
          </w:divBdr>
        </w:div>
        <w:div w:id="1492016230">
          <w:marLeft w:val="0"/>
          <w:marRight w:val="0"/>
          <w:marTop w:val="0"/>
          <w:marBottom w:val="0"/>
          <w:divBdr>
            <w:top w:val="none" w:sz="0" w:space="0" w:color="auto"/>
            <w:left w:val="none" w:sz="0" w:space="0" w:color="auto"/>
            <w:bottom w:val="none" w:sz="0" w:space="0" w:color="auto"/>
            <w:right w:val="none" w:sz="0" w:space="0" w:color="auto"/>
          </w:divBdr>
        </w:div>
        <w:div w:id="1680305712">
          <w:marLeft w:val="0"/>
          <w:marRight w:val="0"/>
          <w:marTop w:val="0"/>
          <w:marBottom w:val="0"/>
          <w:divBdr>
            <w:top w:val="none" w:sz="0" w:space="0" w:color="auto"/>
            <w:left w:val="none" w:sz="0" w:space="0" w:color="auto"/>
            <w:bottom w:val="none" w:sz="0" w:space="0" w:color="auto"/>
            <w:right w:val="none" w:sz="0" w:space="0" w:color="auto"/>
          </w:divBdr>
        </w:div>
        <w:div w:id="1390031040">
          <w:marLeft w:val="0"/>
          <w:marRight w:val="0"/>
          <w:marTop w:val="0"/>
          <w:marBottom w:val="0"/>
          <w:divBdr>
            <w:top w:val="none" w:sz="0" w:space="0" w:color="auto"/>
            <w:left w:val="none" w:sz="0" w:space="0" w:color="auto"/>
            <w:bottom w:val="none" w:sz="0" w:space="0" w:color="auto"/>
            <w:right w:val="none" w:sz="0" w:space="0" w:color="auto"/>
          </w:divBdr>
        </w:div>
        <w:div w:id="1408115893">
          <w:marLeft w:val="0"/>
          <w:marRight w:val="0"/>
          <w:marTop w:val="0"/>
          <w:marBottom w:val="0"/>
          <w:divBdr>
            <w:top w:val="none" w:sz="0" w:space="0" w:color="auto"/>
            <w:left w:val="none" w:sz="0" w:space="0" w:color="auto"/>
            <w:bottom w:val="none" w:sz="0" w:space="0" w:color="auto"/>
            <w:right w:val="none" w:sz="0" w:space="0" w:color="auto"/>
          </w:divBdr>
        </w:div>
        <w:div w:id="1442645856">
          <w:marLeft w:val="0"/>
          <w:marRight w:val="0"/>
          <w:marTop w:val="0"/>
          <w:marBottom w:val="0"/>
          <w:divBdr>
            <w:top w:val="none" w:sz="0" w:space="0" w:color="auto"/>
            <w:left w:val="none" w:sz="0" w:space="0" w:color="auto"/>
            <w:bottom w:val="none" w:sz="0" w:space="0" w:color="auto"/>
            <w:right w:val="none" w:sz="0" w:space="0" w:color="auto"/>
          </w:divBdr>
        </w:div>
        <w:div w:id="1897660766">
          <w:marLeft w:val="0"/>
          <w:marRight w:val="0"/>
          <w:marTop w:val="0"/>
          <w:marBottom w:val="0"/>
          <w:divBdr>
            <w:top w:val="none" w:sz="0" w:space="0" w:color="auto"/>
            <w:left w:val="none" w:sz="0" w:space="0" w:color="auto"/>
            <w:bottom w:val="none" w:sz="0" w:space="0" w:color="auto"/>
            <w:right w:val="none" w:sz="0" w:space="0" w:color="auto"/>
          </w:divBdr>
        </w:div>
        <w:div w:id="1980306815">
          <w:marLeft w:val="0"/>
          <w:marRight w:val="0"/>
          <w:marTop w:val="0"/>
          <w:marBottom w:val="0"/>
          <w:divBdr>
            <w:top w:val="none" w:sz="0" w:space="0" w:color="auto"/>
            <w:left w:val="none" w:sz="0" w:space="0" w:color="auto"/>
            <w:bottom w:val="none" w:sz="0" w:space="0" w:color="auto"/>
            <w:right w:val="none" w:sz="0" w:space="0" w:color="auto"/>
          </w:divBdr>
        </w:div>
        <w:div w:id="724110758">
          <w:marLeft w:val="0"/>
          <w:marRight w:val="0"/>
          <w:marTop w:val="0"/>
          <w:marBottom w:val="0"/>
          <w:divBdr>
            <w:top w:val="none" w:sz="0" w:space="0" w:color="auto"/>
            <w:left w:val="none" w:sz="0" w:space="0" w:color="auto"/>
            <w:bottom w:val="none" w:sz="0" w:space="0" w:color="auto"/>
            <w:right w:val="none" w:sz="0" w:space="0" w:color="auto"/>
          </w:divBdr>
        </w:div>
        <w:div w:id="372314436">
          <w:marLeft w:val="0"/>
          <w:marRight w:val="0"/>
          <w:marTop w:val="0"/>
          <w:marBottom w:val="0"/>
          <w:divBdr>
            <w:top w:val="none" w:sz="0" w:space="0" w:color="auto"/>
            <w:left w:val="none" w:sz="0" w:space="0" w:color="auto"/>
            <w:bottom w:val="none" w:sz="0" w:space="0" w:color="auto"/>
            <w:right w:val="none" w:sz="0" w:space="0" w:color="auto"/>
          </w:divBdr>
        </w:div>
        <w:div w:id="1569223091">
          <w:marLeft w:val="0"/>
          <w:marRight w:val="0"/>
          <w:marTop w:val="0"/>
          <w:marBottom w:val="0"/>
          <w:divBdr>
            <w:top w:val="none" w:sz="0" w:space="0" w:color="auto"/>
            <w:left w:val="none" w:sz="0" w:space="0" w:color="auto"/>
            <w:bottom w:val="none" w:sz="0" w:space="0" w:color="auto"/>
            <w:right w:val="none" w:sz="0" w:space="0" w:color="auto"/>
          </w:divBdr>
        </w:div>
        <w:div w:id="453912235">
          <w:marLeft w:val="0"/>
          <w:marRight w:val="0"/>
          <w:marTop w:val="0"/>
          <w:marBottom w:val="0"/>
          <w:divBdr>
            <w:top w:val="none" w:sz="0" w:space="0" w:color="auto"/>
            <w:left w:val="none" w:sz="0" w:space="0" w:color="auto"/>
            <w:bottom w:val="none" w:sz="0" w:space="0" w:color="auto"/>
            <w:right w:val="none" w:sz="0" w:space="0" w:color="auto"/>
          </w:divBdr>
        </w:div>
        <w:div w:id="1990404878">
          <w:marLeft w:val="0"/>
          <w:marRight w:val="0"/>
          <w:marTop w:val="0"/>
          <w:marBottom w:val="0"/>
          <w:divBdr>
            <w:top w:val="none" w:sz="0" w:space="0" w:color="auto"/>
            <w:left w:val="none" w:sz="0" w:space="0" w:color="auto"/>
            <w:bottom w:val="none" w:sz="0" w:space="0" w:color="auto"/>
            <w:right w:val="none" w:sz="0" w:space="0" w:color="auto"/>
          </w:divBdr>
        </w:div>
        <w:div w:id="1388803272">
          <w:marLeft w:val="0"/>
          <w:marRight w:val="0"/>
          <w:marTop w:val="0"/>
          <w:marBottom w:val="0"/>
          <w:divBdr>
            <w:top w:val="none" w:sz="0" w:space="0" w:color="auto"/>
            <w:left w:val="none" w:sz="0" w:space="0" w:color="auto"/>
            <w:bottom w:val="none" w:sz="0" w:space="0" w:color="auto"/>
            <w:right w:val="none" w:sz="0" w:space="0" w:color="auto"/>
          </w:divBdr>
        </w:div>
      </w:divsChild>
    </w:div>
    <w:div w:id="1510873664">
      <w:bodyDiv w:val="1"/>
      <w:marLeft w:val="0"/>
      <w:marRight w:val="0"/>
      <w:marTop w:val="0"/>
      <w:marBottom w:val="0"/>
      <w:divBdr>
        <w:top w:val="none" w:sz="0" w:space="0" w:color="auto"/>
        <w:left w:val="none" w:sz="0" w:space="0" w:color="auto"/>
        <w:bottom w:val="none" w:sz="0" w:space="0" w:color="auto"/>
        <w:right w:val="none" w:sz="0" w:space="0" w:color="auto"/>
      </w:divBdr>
    </w:div>
    <w:div w:id="1511799838">
      <w:bodyDiv w:val="1"/>
      <w:marLeft w:val="0"/>
      <w:marRight w:val="0"/>
      <w:marTop w:val="0"/>
      <w:marBottom w:val="0"/>
      <w:divBdr>
        <w:top w:val="none" w:sz="0" w:space="0" w:color="auto"/>
        <w:left w:val="none" w:sz="0" w:space="0" w:color="auto"/>
        <w:bottom w:val="none" w:sz="0" w:space="0" w:color="auto"/>
        <w:right w:val="none" w:sz="0" w:space="0" w:color="auto"/>
      </w:divBdr>
      <w:divsChild>
        <w:div w:id="41249667">
          <w:marLeft w:val="0"/>
          <w:marRight w:val="0"/>
          <w:marTop w:val="0"/>
          <w:marBottom w:val="0"/>
          <w:divBdr>
            <w:top w:val="none" w:sz="0" w:space="0" w:color="auto"/>
            <w:left w:val="none" w:sz="0" w:space="0" w:color="auto"/>
            <w:bottom w:val="none" w:sz="0" w:space="0" w:color="auto"/>
            <w:right w:val="none" w:sz="0" w:space="0" w:color="auto"/>
          </w:divBdr>
        </w:div>
        <w:div w:id="812872878">
          <w:marLeft w:val="0"/>
          <w:marRight w:val="0"/>
          <w:marTop w:val="0"/>
          <w:marBottom w:val="0"/>
          <w:divBdr>
            <w:top w:val="none" w:sz="0" w:space="0" w:color="auto"/>
            <w:left w:val="none" w:sz="0" w:space="0" w:color="auto"/>
            <w:bottom w:val="none" w:sz="0" w:space="0" w:color="auto"/>
            <w:right w:val="none" w:sz="0" w:space="0" w:color="auto"/>
          </w:divBdr>
        </w:div>
        <w:div w:id="1629816916">
          <w:marLeft w:val="0"/>
          <w:marRight w:val="0"/>
          <w:marTop w:val="0"/>
          <w:marBottom w:val="0"/>
          <w:divBdr>
            <w:top w:val="none" w:sz="0" w:space="0" w:color="auto"/>
            <w:left w:val="none" w:sz="0" w:space="0" w:color="auto"/>
            <w:bottom w:val="none" w:sz="0" w:space="0" w:color="auto"/>
            <w:right w:val="none" w:sz="0" w:space="0" w:color="auto"/>
          </w:divBdr>
        </w:div>
        <w:div w:id="2118477400">
          <w:marLeft w:val="0"/>
          <w:marRight w:val="0"/>
          <w:marTop w:val="0"/>
          <w:marBottom w:val="0"/>
          <w:divBdr>
            <w:top w:val="none" w:sz="0" w:space="0" w:color="auto"/>
            <w:left w:val="none" w:sz="0" w:space="0" w:color="auto"/>
            <w:bottom w:val="none" w:sz="0" w:space="0" w:color="auto"/>
            <w:right w:val="none" w:sz="0" w:space="0" w:color="auto"/>
          </w:divBdr>
        </w:div>
        <w:div w:id="1437679391">
          <w:marLeft w:val="0"/>
          <w:marRight w:val="0"/>
          <w:marTop w:val="0"/>
          <w:marBottom w:val="0"/>
          <w:divBdr>
            <w:top w:val="none" w:sz="0" w:space="0" w:color="auto"/>
            <w:left w:val="none" w:sz="0" w:space="0" w:color="auto"/>
            <w:bottom w:val="none" w:sz="0" w:space="0" w:color="auto"/>
            <w:right w:val="none" w:sz="0" w:space="0" w:color="auto"/>
          </w:divBdr>
        </w:div>
        <w:div w:id="706216987">
          <w:marLeft w:val="0"/>
          <w:marRight w:val="0"/>
          <w:marTop w:val="0"/>
          <w:marBottom w:val="0"/>
          <w:divBdr>
            <w:top w:val="none" w:sz="0" w:space="0" w:color="auto"/>
            <w:left w:val="none" w:sz="0" w:space="0" w:color="auto"/>
            <w:bottom w:val="none" w:sz="0" w:space="0" w:color="auto"/>
            <w:right w:val="none" w:sz="0" w:space="0" w:color="auto"/>
          </w:divBdr>
        </w:div>
        <w:div w:id="2044598909">
          <w:marLeft w:val="0"/>
          <w:marRight w:val="0"/>
          <w:marTop w:val="0"/>
          <w:marBottom w:val="0"/>
          <w:divBdr>
            <w:top w:val="none" w:sz="0" w:space="0" w:color="auto"/>
            <w:left w:val="none" w:sz="0" w:space="0" w:color="auto"/>
            <w:bottom w:val="none" w:sz="0" w:space="0" w:color="auto"/>
            <w:right w:val="none" w:sz="0" w:space="0" w:color="auto"/>
          </w:divBdr>
        </w:div>
        <w:div w:id="880704958">
          <w:marLeft w:val="0"/>
          <w:marRight w:val="0"/>
          <w:marTop w:val="0"/>
          <w:marBottom w:val="0"/>
          <w:divBdr>
            <w:top w:val="none" w:sz="0" w:space="0" w:color="auto"/>
            <w:left w:val="none" w:sz="0" w:space="0" w:color="auto"/>
            <w:bottom w:val="none" w:sz="0" w:space="0" w:color="auto"/>
            <w:right w:val="none" w:sz="0" w:space="0" w:color="auto"/>
          </w:divBdr>
        </w:div>
        <w:div w:id="336928249">
          <w:marLeft w:val="0"/>
          <w:marRight w:val="0"/>
          <w:marTop w:val="0"/>
          <w:marBottom w:val="0"/>
          <w:divBdr>
            <w:top w:val="none" w:sz="0" w:space="0" w:color="auto"/>
            <w:left w:val="none" w:sz="0" w:space="0" w:color="auto"/>
            <w:bottom w:val="none" w:sz="0" w:space="0" w:color="auto"/>
            <w:right w:val="none" w:sz="0" w:space="0" w:color="auto"/>
          </w:divBdr>
        </w:div>
        <w:div w:id="2027175675">
          <w:marLeft w:val="0"/>
          <w:marRight w:val="0"/>
          <w:marTop w:val="0"/>
          <w:marBottom w:val="0"/>
          <w:divBdr>
            <w:top w:val="none" w:sz="0" w:space="0" w:color="auto"/>
            <w:left w:val="none" w:sz="0" w:space="0" w:color="auto"/>
            <w:bottom w:val="none" w:sz="0" w:space="0" w:color="auto"/>
            <w:right w:val="none" w:sz="0" w:space="0" w:color="auto"/>
          </w:divBdr>
        </w:div>
        <w:div w:id="1267081332">
          <w:marLeft w:val="0"/>
          <w:marRight w:val="0"/>
          <w:marTop w:val="0"/>
          <w:marBottom w:val="0"/>
          <w:divBdr>
            <w:top w:val="none" w:sz="0" w:space="0" w:color="auto"/>
            <w:left w:val="none" w:sz="0" w:space="0" w:color="auto"/>
            <w:bottom w:val="none" w:sz="0" w:space="0" w:color="auto"/>
            <w:right w:val="none" w:sz="0" w:space="0" w:color="auto"/>
          </w:divBdr>
        </w:div>
        <w:div w:id="515342271">
          <w:marLeft w:val="0"/>
          <w:marRight w:val="0"/>
          <w:marTop w:val="0"/>
          <w:marBottom w:val="0"/>
          <w:divBdr>
            <w:top w:val="none" w:sz="0" w:space="0" w:color="auto"/>
            <w:left w:val="none" w:sz="0" w:space="0" w:color="auto"/>
            <w:bottom w:val="none" w:sz="0" w:space="0" w:color="auto"/>
            <w:right w:val="none" w:sz="0" w:space="0" w:color="auto"/>
          </w:divBdr>
        </w:div>
        <w:div w:id="2633976">
          <w:marLeft w:val="0"/>
          <w:marRight w:val="0"/>
          <w:marTop w:val="0"/>
          <w:marBottom w:val="0"/>
          <w:divBdr>
            <w:top w:val="none" w:sz="0" w:space="0" w:color="auto"/>
            <w:left w:val="none" w:sz="0" w:space="0" w:color="auto"/>
            <w:bottom w:val="none" w:sz="0" w:space="0" w:color="auto"/>
            <w:right w:val="none" w:sz="0" w:space="0" w:color="auto"/>
          </w:divBdr>
        </w:div>
        <w:div w:id="836651152">
          <w:marLeft w:val="0"/>
          <w:marRight w:val="0"/>
          <w:marTop w:val="0"/>
          <w:marBottom w:val="0"/>
          <w:divBdr>
            <w:top w:val="none" w:sz="0" w:space="0" w:color="auto"/>
            <w:left w:val="none" w:sz="0" w:space="0" w:color="auto"/>
            <w:bottom w:val="none" w:sz="0" w:space="0" w:color="auto"/>
            <w:right w:val="none" w:sz="0" w:space="0" w:color="auto"/>
          </w:divBdr>
        </w:div>
        <w:div w:id="1240824618">
          <w:marLeft w:val="0"/>
          <w:marRight w:val="0"/>
          <w:marTop w:val="0"/>
          <w:marBottom w:val="0"/>
          <w:divBdr>
            <w:top w:val="none" w:sz="0" w:space="0" w:color="auto"/>
            <w:left w:val="none" w:sz="0" w:space="0" w:color="auto"/>
            <w:bottom w:val="none" w:sz="0" w:space="0" w:color="auto"/>
            <w:right w:val="none" w:sz="0" w:space="0" w:color="auto"/>
          </w:divBdr>
        </w:div>
        <w:div w:id="665862214">
          <w:marLeft w:val="0"/>
          <w:marRight w:val="0"/>
          <w:marTop w:val="0"/>
          <w:marBottom w:val="0"/>
          <w:divBdr>
            <w:top w:val="none" w:sz="0" w:space="0" w:color="auto"/>
            <w:left w:val="none" w:sz="0" w:space="0" w:color="auto"/>
            <w:bottom w:val="none" w:sz="0" w:space="0" w:color="auto"/>
            <w:right w:val="none" w:sz="0" w:space="0" w:color="auto"/>
          </w:divBdr>
        </w:div>
        <w:div w:id="1643926453">
          <w:marLeft w:val="0"/>
          <w:marRight w:val="0"/>
          <w:marTop w:val="0"/>
          <w:marBottom w:val="0"/>
          <w:divBdr>
            <w:top w:val="none" w:sz="0" w:space="0" w:color="auto"/>
            <w:left w:val="none" w:sz="0" w:space="0" w:color="auto"/>
            <w:bottom w:val="none" w:sz="0" w:space="0" w:color="auto"/>
            <w:right w:val="none" w:sz="0" w:space="0" w:color="auto"/>
          </w:divBdr>
        </w:div>
        <w:div w:id="1555191317">
          <w:marLeft w:val="0"/>
          <w:marRight w:val="0"/>
          <w:marTop w:val="0"/>
          <w:marBottom w:val="0"/>
          <w:divBdr>
            <w:top w:val="none" w:sz="0" w:space="0" w:color="auto"/>
            <w:left w:val="none" w:sz="0" w:space="0" w:color="auto"/>
            <w:bottom w:val="none" w:sz="0" w:space="0" w:color="auto"/>
            <w:right w:val="none" w:sz="0" w:space="0" w:color="auto"/>
          </w:divBdr>
        </w:div>
        <w:div w:id="327633719">
          <w:marLeft w:val="0"/>
          <w:marRight w:val="0"/>
          <w:marTop w:val="0"/>
          <w:marBottom w:val="0"/>
          <w:divBdr>
            <w:top w:val="none" w:sz="0" w:space="0" w:color="auto"/>
            <w:left w:val="none" w:sz="0" w:space="0" w:color="auto"/>
            <w:bottom w:val="none" w:sz="0" w:space="0" w:color="auto"/>
            <w:right w:val="none" w:sz="0" w:space="0" w:color="auto"/>
          </w:divBdr>
        </w:div>
        <w:div w:id="380984632">
          <w:marLeft w:val="0"/>
          <w:marRight w:val="0"/>
          <w:marTop w:val="0"/>
          <w:marBottom w:val="0"/>
          <w:divBdr>
            <w:top w:val="none" w:sz="0" w:space="0" w:color="auto"/>
            <w:left w:val="none" w:sz="0" w:space="0" w:color="auto"/>
            <w:bottom w:val="none" w:sz="0" w:space="0" w:color="auto"/>
            <w:right w:val="none" w:sz="0" w:space="0" w:color="auto"/>
          </w:divBdr>
        </w:div>
      </w:divsChild>
    </w:div>
    <w:div w:id="1517618615">
      <w:bodyDiv w:val="1"/>
      <w:marLeft w:val="0"/>
      <w:marRight w:val="0"/>
      <w:marTop w:val="0"/>
      <w:marBottom w:val="0"/>
      <w:divBdr>
        <w:top w:val="none" w:sz="0" w:space="0" w:color="auto"/>
        <w:left w:val="none" w:sz="0" w:space="0" w:color="auto"/>
        <w:bottom w:val="none" w:sz="0" w:space="0" w:color="auto"/>
        <w:right w:val="none" w:sz="0" w:space="0" w:color="auto"/>
      </w:divBdr>
    </w:div>
    <w:div w:id="1521817685">
      <w:bodyDiv w:val="1"/>
      <w:marLeft w:val="0"/>
      <w:marRight w:val="0"/>
      <w:marTop w:val="0"/>
      <w:marBottom w:val="0"/>
      <w:divBdr>
        <w:top w:val="none" w:sz="0" w:space="0" w:color="auto"/>
        <w:left w:val="none" w:sz="0" w:space="0" w:color="auto"/>
        <w:bottom w:val="none" w:sz="0" w:space="0" w:color="auto"/>
        <w:right w:val="none" w:sz="0" w:space="0" w:color="auto"/>
      </w:divBdr>
    </w:div>
    <w:div w:id="1525897313">
      <w:bodyDiv w:val="1"/>
      <w:marLeft w:val="0"/>
      <w:marRight w:val="0"/>
      <w:marTop w:val="0"/>
      <w:marBottom w:val="0"/>
      <w:divBdr>
        <w:top w:val="none" w:sz="0" w:space="0" w:color="auto"/>
        <w:left w:val="none" w:sz="0" w:space="0" w:color="auto"/>
        <w:bottom w:val="none" w:sz="0" w:space="0" w:color="auto"/>
        <w:right w:val="none" w:sz="0" w:space="0" w:color="auto"/>
      </w:divBdr>
      <w:divsChild>
        <w:div w:id="1542472369">
          <w:marLeft w:val="0"/>
          <w:marRight w:val="0"/>
          <w:marTop w:val="0"/>
          <w:marBottom w:val="0"/>
          <w:divBdr>
            <w:top w:val="none" w:sz="0" w:space="0" w:color="auto"/>
            <w:left w:val="none" w:sz="0" w:space="0" w:color="auto"/>
            <w:bottom w:val="none" w:sz="0" w:space="0" w:color="auto"/>
            <w:right w:val="none" w:sz="0" w:space="0" w:color="auto"/>
          </w:divBdr>
        </w:div>
        <w:div w:id="784617353">
          <w:marLeft w:val="0"/>
          <w:marRight w:val="0"/>
          <w:marTop w:val="0"/>
          <w:marBottom w:val="0"/>
          <w:divBdr>
            <w:top w:val="none" w:sz="0" w:space="0" w:color="auto"/>
            <w:left w:val="none" w:sz="0" w:space="0" w:color="auto"/>
            <w:bottom w:val="none" w:sz="0" w:space="0" w:color="auto"/>
            <w:right w:val="none" w:sz="0" w:space="0" w:color="auto"/>
          </w:divBdr>
        </w:div>
      </w:divsChild>
    </w:div>
    <w:div w:id="1527479164">
      <w:bodyDiv w:val="1"/>
      <w:marLeft w:val="0"/>
      <w:marRight w:val="0"/>
      <w:marTop w:val="0"/>
      <w:marBottom w:val="0"/>
      <w:divBdr>
        <w:top w:val="none" w:sz="0" w:space="0" w:color="auto"/>
        <w:left w:val="none" w:sz="0" w:space="0" w:color="auto"/>
        <w:bottom w:val="none" w:sz="0" w:space="0" w:color="auto"/>
        <w:right w:val="none" w:sz="0" w:space="0" w:color="auto"/>
      </w:divBdr>
    </w:div>
    <w:div w:id="1529635717">
      <w:bodyDiv w:val="1"/>
      <w:marLeft w:val="0"/>
      <w:marRight w:val="0"/>
      <w:marTop w:val="0"/>
      <w:marBottom w:val="0"/>
      <w:divBdr>
        <w:top w:val="none" w:sz="0" w:space="0" w:color="auto"/>
        <w:left w:val="none" w:sz="0" w:space="0" w:color="auto"/>
        <w:bottom w:val="none" w:sz="0" w:space="0" w:color="auto"/>
        <w:right w:val="none" w:sz="0" w:space="0" w:color="auto"/>
      </w:divBdr>
    </w:div>
    <w:div w:id="1532260105">
      <w:bodyDiv w:val="1"/>
      <w:marLeft w:val="0"/>
      <w:marRight w:val="0"/>
      <w:marTop w:val="0"/>
      <w:marBottom w:val="0"/>
      <w:divBdr>
        <w:top w:val="none" w:sz="0" w:space="0" w:color="auto"/>
        <w:left w:val="none" w:sz="0" w:space="0" w:color="auto"/>
        <w:bottom w:val="none" w:sz="0" w:space="0" w:color="auto"/>
        <w:right w:val="none" w:sz="0" w:space="0" w:color="auto"/>
      </w:divBdr>
    </w:div>
    <w:div w:id="1533542550">
      <w:bodyDiv w:val="1"/>
      <w:marLeft w:val="0"/>
      <w:marRight w:val="0"/>
      <w:marTop w:val="0"/>
      <w:marBottom w:val="0"/>
      <w:divBdr>
        <w:top w:val="none" w:sz="0" w:space="0" w:color="auto"/>
        <w:left w:val="none" w:sz="0" w:space="0" w:color="auto"/>
        <w:bottom w:val="none" w:sz="0" w:space="0" w:color="auto"/>
        <w:right w:val="none" w:sz="0" w:space="0" w:color="auto"/>
      </w:divBdr>
    </w:div>
    <w:div w:id="1548832022">
      <w:bodyDiv w:val="1"/>
      <w:marLeft w:val="0"/>
      <w:marRight w:val="0"/>
      <w:marTop w:val="0"/>
      <w:marBottom w:val="0"/>
      <w:divBdr>
        <w:top w:val="none" w:sz="0" w:space="0" w:color="auto"/>
        <w:left w:val="none" w:sz="0" w:space="0" w:color="auto"/>
        <w:bottom w:val="none" w:sz="0" w:space="0" w:color="auto"/>
        <w:right w:val="none" w:sz="0" w:space="0" w:color="auto"/>
      </w:divBdr>
    </w:div>
    <w:div w:id="1550919226">
      <w:bodyDiv w:val="1"/>
      <w:marLeft w:val="0"/>
      <w:marRight w:val="0"/>
      <w:marTop w:val="0"/>
      <w:marBottom w:val="0"/>
      <w:divBdr>
        <w:top w:val="none" w:sz="0" w:space="0" w:color="auto"/>
        <w:left w:val="none" w:sz="0" w:space="0" w:color="auto"/>
        <w:bottom w:val="none" w:sz="0" w:space="0" w:color="auto"/>
        <w:right w:val="none" w:sz="0" w:space="0" w:color="auto"/>
      </w:divBdr>
      <w:divsChild>
        <w:div w:id="691152587">
          <w:marLeft w:val="547"/>
          <w:marRight w:val="0"/>
          <w:marTop w:val="0"/>
          <w:marBottom w:val="0"/>
          <w:divBdr>
            <w:top w:val="none" w:sz="0" w:space="0" w:color="auto"/>
            <w:left w:val="none" w:sz="0" w:space="0" w:color="auto"/>
            <w:bottom w:val="none" w:sz="0" w:space="0" w:color="auto"/>
            <w:right w:val="none" w:sz="0" w:space="0" w:color="auto"/>
          </w:divBdr>
        </w:div>
      </w:divsChild>
    </w:div>
    <w:div w:id="1551182827">
      <w:bodyDiv w:val="1"/>
      <w:marLeft w:val="0"/>
      <w:marRight w:val="0"/>
      <w:marTop w:val="0"/>
      <w:marBottom w:val="0"/>
      <w:divBdr>
        <w:top w:val="none" w:sz="0" w:space="0" w:color="auto"/>
        <w:left w:val="none" w:sz="0" w:space="0" w:color="auto"/>
        <w:bottom w:val="none" w:sz="0" w:space="0" w:color="auto"/>
        <w:right w:val="none" w:sz="0" w:space="0" w:color="auto"/>
      </w:divBdr>
    </w:div>
    <w:div w:id="1552690008">
      <w:bodyDiv w:val="1"/>
      <w:marLeft w:val="0"/>
      <w:marRight w:val="0"/>
      <w:marTop w:val="0"/>
      <w:marBottom w:val="0"/>
      <w:divBdr>
        <w:top w:val="none" w:sz="0" w:space="0" w:color="auto"/>
        <w:left w:val="none" w:sz="0" w:space="0" w:color="auto"/>
        <w:bottom w:val="none" w:sz="0" w:space="0" w:color="auto"/>
        <w:right w:val="none" w:sz="0" w:space="0" w:color="auto"/>
      </w:divBdr>
    </w:div>
    <w:div w:id="1553538195">
      <w:bodyDiv w:val="1"/>
      <w:marLeft w:val="0"/>
      <w:marRight w:val="0"/>
      <w:marTop w:val="0"/>
      <w:marBottom w:val="0"/>
      <w:divBdr>
        <w:top w:val="none" w:sz="0" w:space="0" w:color="auto"/>
        <w:left w:val="none" w:sz="0" w:space="0" w:color="auto"/>
        <w:bottom w:val="none" w:sz="0" w:space="0" w:color="auto"/>
        <w:right w:val="none" w:sz="0" w:space="0" w:color="auto"/>
      </w:divBdr>
    </w:div>
    <w:div w:id="1556621668">
      <w:bodyDiv w:val="1"/>
      <w:marLeft w:val="0"/>
      <w:marRight w:val="0"/>
      <w:marTop w:val="0"/>
      <w:marBottom w:val="0"/>
      <w:divBdr>
        <w:top w:val="none" w:sz="0" w:space="0" w:color="auto"/>
        <w:left w:val="none" w:sz="0" w:space="0" w:color="auto"/>
        <w:bottom w:val="none" w:sz="0" w:space="0" w:color="auto"/>
        <w:right w:val="none" w:sz="0" w:space="0" w:color="auto"/>
      </w:divBdr>
    </w:div>
    <w:div w:id="1560171492">
      <w:bodyDiv w:val="1"/>
      <w:marLeft w:val="0"/>
      <w:marRight w:val="0"/>
      <w:marTop w:val="0"/>
      <w:marBottom w:val="0"/>
      <w:divBdr>
        <w:top w:val="none" w:sz="0" w:space="0" w:color="auto"/>
        <w:left w:val="none" w:sz="0" w:space="0" w:color="auto"/>
        <w:bottom w:val="none" w:sz="0" w:space="0" w:color="auto"/>
        <w:right w:val="none" w:sz="0" w:space="0" w:color="auto"/>
      </w:divBdr>
    </w:div>
    <w:div w:id="1564288783">
      <w:bodyDiv w:val="1"/>
      <w:marLeft w:val="0"/>
      <w:marRight w:val="0"/>
      <w:marTop w:val="0"/>
      <w:marBottom w:val="0"/>
      <w:divBdr>
        <w:top w:val="none" w:sz="0" w:space="0" w:color="auto"/>
        <w:left w:val="none" w:sz="0" w:space="0" w:color="auto"/>
        <w:bottom w:val="none" w:sz="0" w:space="0" w:color="auto"/>
        <w:right w:val="none" w:sz="0" w:space="0" w:color="auto"/>
      </w:divBdr>
    </w:div>
    <w:div w:id="1564755341">
      <w:bodyDiv w:val="1"/>
      <w:marLeft w:val="0"/>
      <w:marRight w:val="0"/>
      <w:marTop w:val="0"/>
      <w:marBottom w:val="0"/>
      <w:divBdr>
        <w:top w:val="none" w:sz="0" w:space="0" w:color="auto"/>
        <w:left w:val="none" w:sz="0" w:space="0" w:color="auto"/>
        <w:bottom w:val="none" w:sz="0" w:space="0" w:color="auto"/>
        <w:right w:val="none" w:sz="0" w:space="0" w:color="auto"/>
      </w:divBdr>
    </w:div>
    <w:div w:id="1568415150">
      <w:bodyDiv w:val="1"/>
      <w:marLeft w:val="0"/>
      <w:marRight w:val="0"/>
      <w:marTop w:val="0"/>
      <w:marBottom w:val="0"/>
      <w:divBdr>
        <w:top w:val="none" w:sz="0" w:space="0" w:color="auto"/>
        <w:left w:val="none" w:sz="0" w:space="0" w:color="auto"/>
        <w:bottom w:val="none" w:sz="0" w:space="0" w:color="auto"/>
        <w:right w:val="none" w:sz="0" w:space="0" w:color="auto"/>
      </w:divBdr>
    </w:div>
    <w:div w:id="1589264849">
      <w:bodyDiv w:val="1"/>
      <w:marLeft w:val="0"/>
      <w:marRight w:val="0"/>
      <w:marTop w:val="0"/>
      <w:marBottom w:val="0"/>
      <w:divBdr>
        <w:top w:val="none" w:sz="0" w:space="0" w:color="auto"/>
        <w:left w:val="none" w:sz="0" w:space="0" w:color="auto"/>
        <w:bottom w:val="none" w:sz="0" w:space="0" w:color="auto"/>
        <w:right w:val="none" w:sz="0" w:space="0" w:color="auto"/>
      </w:divBdr>
    </w:div>
    <w:div w:id="1603763546">
      <w:bodyDiv w:val="1"/>
      <w:marLeft w:val="0"/>
      <w:marRight w:val="0"/>
      <w:marTop w:val="0"/>
      <w:marBottom w:val="0"/>
      <w:divBdr>
        <w:top w:val="none" w:sz="0" w:space="0" w:color="auto"/>
        <w:left w:val="none" w:sz="0" w:space="0" w:color="auto"/>
        <w:bottom w:val="none" w:sz="0" w:space="0" w:color="auto"/>
        <w:right w:val="none" w:sz="0" w:space="0" w:color="auto"/>
      </w:divBdr>
      <w:divsChild>
        <w:div w:id="363018960">
          <w:marLeft w:val="547"/>
          <w:marRight w:val="0"/>
          <w:marTop w:val="0"/>
          <w:marBottom w:val="0"/>
          <w:divBdr>
            <w:top w:val="none" w:sz="0" w:space="0" w:color="auto"/>
            <w:left w:val="none" w:sz="0" w:space="0" w:color="auto"/>
            <w:bottom w:val="none" w:sz="0" w:space="0" w:color="auto"/>
            <w:right w:val="none" w:sz="0" w:space="0" w:color="auto"/>
          </w:divBdr>
        </w:div>
      </w:divsChild>
    </w:div>
    <w:div w:id="1607536349">
      <w:bodyDiv w:val="1"/>
      <w:marLeft w:val="0"/>
      <w:marRight w:val="0"/>
      <w:marTop w:val="0"/>
      <w:marBottom w:val="0"/>
      <w:divBdr>
        <w:top w:val="none" w:sz="0" w:space="0" w:color="auto"/>
        <w:left w:val="none" w:sz="0" w:space="0" w:color="auto"/>
        <w:bottom w:val="none" w:sz="0" w:space="0" w:color="auto"/>
        <w:right w:val="none" w:sz="0" w:space="0" w:color="auto"/>
      </w:divBdr>
    </w:div>
    <w:div w:id="1612472657">
      <w:bodyDiv w:val="1"/>
      <w:marLeft w:val="0"/>
      <w:marRight w:val="0"/>
      <w:marTop w:val="0"/>
      <w:marBottom w:val="0"/>
      <w:divBdr>
        <w:top w:val="none" w:sz="0" w:space="0" w:color="auto"/>
        <w:left w:val="none" w:sz="0" w:space="0" w:color="auto"/>
        <w:bottom w:val="none" w:sz="0" w:space="0" w:color="auto"/>
        <w:right w:val="none" w:sz="0" w:space="0" w:color="auto"/>
      </w:divBdr>
    </w:div>
    <w:div w:id="1617371882">
      <w:bodyDiv w:val="1"/>
      <w:marLeft w:val="0"/>
      <w:marRight w:val="0"/>
      <w:marTop w:val="0"/>
      <w:marBottom w:val="0"/>
      <w:divBdr>
        <w:top w:val="none" w:sz="0" w:space="0" w:color="auto"/>
        <w:left w:val="none" w:sz="0" w:space="0" w:color="auto"/>
        <w:bottom w:val="none" w:sz="0" w:space="0" w:color="auto"/>
        <w:right w:val="none" w:sz="0" w:space="0" w:color="auto"/>
      </w:divBdr>
      <w:divsChild>
        <w:div w:id="496043354">
          <w:marLeft w:val="0"/>
          <w:marRight w:val="0"/>
          <w:marTop w:val="0"/>
          <w:marBottom w:val="0"/>
          <w:divBdr>
            <w:top w:val="none" w:sz="0" w:space="0" w:color="auto"/>
            <w:left w:val="none" w:sz="0" w:space="0" w:color="auto"/>
            <w:bottom w:val="none" w:sz="0" w:space="0" w:color="auto"/>
            <w:right w:val="none" w:sz="0" w:space="0" w:color="auto"/>
          </w:divBdr>
          <w:divsChild>
            <w:div w:id="1816409943">
              <w:marLeft w:val="0"/>
              <w:marRight w:val="0"/>
              <w:marTop w:val="0"/>
              <w:marBottom w:val="0"/>
              <w:divBdr>
                <w:top w:val="none" w:sz="0" w:space="0" w:color="auto"/>
                <w:left w:val="none" w:sz="0" w:space="0" w:color="auto"/>
                <w:bottom w:val="none" w:sz="0" w:space="0" w:color="auto"/>
                <w:right w:val="none" w:sz="0" w:space="0" w:color="auto"/>
              </w:divBdr>
              <w:divsChild>
                <w:div w:id="5972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357642">
      <w:bodyDiv w:val="1"/>
      <w:marLeft w:val="0"/>
      <w:marRight w:val="0"/>
      <w:marTop w:val="0"/>
      <w:marBottom w:val="0"/>
      <w:divBdr>
        <w:top w:val="none" w:sz="0" w:space="0" w:color="auto"/>
        <w:left w:val="none" w:sz="0" w:space="0" w:color="auto"/>
        <w:bottom w:val="none" w:sz="0" w:space="0" w:color="auto"/>
        <w:right w:val="none" w:sz="0" w:space="0" w:color="auto"/>
      </w:divBdr>
    </w:div>
    <w:div w:id="1655835355">
      <w:bodyDiv w:val="1"/>
      <w:marLeft w:val="0"/>
      <w:marRight w:val="0"/>
      <w:marTop w:val="0"/>
      <w:marBottom w:val="0"/>
      <w:divBdr>
        <w:top w:val="none" w:sz="0" w:space="0" w:color="auto"/>
        <w:left w:val="none" w:sz="0" w:space="0" w:color="auto"/>
        <w:bottom w:val="none" w:sz="0" w:space="0" w:color="auto"/>
        <w:right w:val="none" w:sz="0" w:space="0" w:color="auto"/>
      </w:divBdr>
    </w:div>
    <w:div w:id="1662736138">
      <w:bodyDiv w:val="1"/>
      <w:marLeft w:val="0"/>
      <w:marRight w:val="0"/>
      <w:marTop w:val="0"/>
      <w:marBottom w:val="0"/>
      <w:divBdr>
        <w:top w:val="none" w:sz="0" w:space="0" w:color="auto"/>
        <w:left w:val="none" w:sz="0" w:space="0" w:color="auto"/>
        <w:bottom w:val="none" w:sz="0" w:space="0" w:color="auto"/>
        <w:right w:val="none" w:sz="0" w:space="0" w:color="auto"/>
      </w:divBdr>
    </w:div>
    <w:div w:id="1670786313">
      <w:bodyDiv w:val="1"/>
      <w:marLeft w:val="0"/>
      <w:marRight w:val="0"/>
      <w:marTop w:val="0"/>
      <w:marBottom w:val="0"/>
      <w:divBdr>
        <w:top w:val="none" w:sz="0" w:space="0" w:color="auto"/>
        <w:left w:val="none" w:sz="0" w:space="0" w:color="auto"/>
        <w:bottom w:val="none" w:sz="0" w:space="0" w:color="auto"/>
        <w:right w:val="none" w:sz="0" w:space="0" w:color="auto"/>
      </w:divBdr>
    </w:div>
    <w:div w:id="1676884507">
      <w:bodyDiv w:val="1"/>
      <w:marLeft w:val="0"/>
      <w:marRight w:val="0"/>
      <w:marTop w:val="0"/>
      <w:marBottom w:val="0"/>
      <w:divBdr>
        <w:top w:val="none" w:sz="0" w:space="0" w:color="auto"/>
        <w:left w:val="none" w:sz="0" w:space="0" w:color="auto"/>
        <w:bottom w:val="none" w:sz="0" w:space="0" w:color="auto"/>
        <w:right w:val="none" w:sz="0" w:space="0" w:color="auto"/>
      </w:divBdr>
    </w:div>
    <w:div w:id="1678848113">
      <w:bodyDiv w:val="1"/>
      <w:marLeft w:val="0"/>
      <w:marRight w:val="0"/>
      <w:marTop w:val="0"/>
      <w:marBottom w:val="0"/>
      <w:divBdr>
        <w:top w:val="none" w:sz="0" w:space="0" w:color="auto"/>
        <w:left w:val="none" w:sz="0" w:space="0" w:color="auto"/>
        <w:bottom w:val="none" w:sz="0" w:space="0" w:color="auto"/>
        <w:right w:val="none" w:sz="0" w:space="0" w:color="auto"/>
      </w:divBdr>
    </w:div>
    <w:div w:id="1689021429">
      <w:bodyDiv w:val="1"/>
      <w:marLeft w:val="0"/>
      <w:marRight w:val="0"/>
      <w:marTop w:val="0"/>
      <w:marBottom w:val="0"/>
      <w:divBdr>
        <w:top w:val="none" w:sz="0" w:space="0" w:color="auto"/>
        <w:left w:val="none" w:sz="0" w:space="0" w:color="auto"/>
        <w:bottom w:val="none" w:sz="0" w:space="0" w:color="auto"/>
        <w:right w:val="none" w:sz="0" w:space="0" w:color="auto"/>
      </w:divBdr>
      <w:divsChild>
        <w:div w:id="554588886">
          <w:marLeft w:val="0"/>
          <w:marRight w:val="0"/>
          <w:marTop w:val="0"/>
          <w:marBottom w:val="0"/>
          <w:divBdr>
            <w:top w:val="none" w:sz="0" w:space="0" w:color="auto"/>
            <w:left w:val="none" w:sz="0" w:space="0" w:color="auto"/>
            <w:bottom w:val="none" w:sz="0" w:space="0" w:color="auto"/>
            <w:right w:val="none" w:sz="0" w:space="0" w:color="auto"/>
          </w:divBdr>
        </w:div>
        <w:div w:id="1801999538">
          <w:marLeft w:val="0"/>
          <w:marRight w:val="0"/>
          <w:marTop w:val="0"/>
          <w:marBottom w:val="0"/>
          <w:divBdr>
            <w:top w:val="none" w:sz="0" w:space="0" w:color="auto"/>
            <w:left w:val="none" w:sz="0" w:space="0" w:color="auto"/>
            <w:bottom w:val="none" w:sz="0" w:space="0" w:color="auto"/>
            <w:right w:val="none" w:sz="0" w:space="0" w:color="auto"/>
          </w:divBdr>
        </w:div>
      </w:divsChild>
    </w:div>
    <w:div w:id="1698462469">
      <w:bodyDiv w:val="1"/>
      <w:marLeft w:val="0"/>
      <w:marRight w:val="0"/>
      <w:marTop w:val="0"/>
      <w:marBottom w:val="0"/>
      <w:divBdr>
        <w:top w:val="none" w:sz="0" w:space="0" w:color="auto"/>
        <w:left w:val="none" w:sz="0" w:space="0" w:color="auto"/>
        <w:bottom w:val="none" w:sz="0" w:space="0" w:color="auto"/>
        <w:right w:val="none" w:sz="0" w:space="0" w:color="auto"/>
      </w:divBdr>
    </w:div>
    <w:div w:id="1704088436">
      <w:bodyDiv w:val="1"/>
      <w:marLeft w:val="0"/>
      <w:marRight w:val="0"/>
      <w:marTop w:val="0"/>
      <w:marBottom w:val="0"/>
      <w:divBdr>
        <w:top w:val="none" w:sz="0" w:space="0" w:color="auto"/>
        <w:left w:val="none" w:sz="0" w:space="0" w:color="auto"/>
        <w:bottom w:val="none" w:sz="0" w:space="0" w:color="auto"/>
        <w:right w:val="none" w:sz="0" w:space="0" w:color="auto"/>
      </w:divBdr>
    </w:div>
    <w:div w:id="1707372363">
      <w:bodyDiv w:val="1"/>
      <w:marLeft w:val="0"/>
      <w:marRight w:val="0"/>
      <w:marTop w:val="0"/>
      <w:marBottom w:val="0"/>
      <w:divBdr>
        <w:top w:val="none" w:sz="0" w:space="0" w:color="auto"/>
        <w:left w:val="none" w:sz="0" w:space="0" w:color="auto"/>
        <w:bottom w:val="none" w:sz="0" w:space="0" w:color="auto"/>
        <w:right w:val="none" w:sz="0" w:space="0" w:color="auto"/>
      </w:divBdr>
    </w:div>
    <w:div w:id="1714034878">
      <w:bodyDiv w:val="1"/>
      <w:marLeft w:val="0"/>
      <w:marRight w:val="0"/>
      <w:marTop w:val="0"/>
      <w:marBottom w:val="0"/>
      <w:divBdr>
        <w:top w:val="none" w:sz="0" w:space="0" w:color="auto"/>
        <w:left w:val="none" w:sz="0" w:space="0" w:color="auto"/>
        <w:bottom w:val="none" w:sz="0" w:space="0" w:color="auto"/>
        <w:right w:val="none" w:sz="0" w:space="0" w:color="auto"/>
      </w:divBdr>
    </w:div>
    <w:div w:id="1719669956">
      <w:bodyDiv w:val="1"/>
      <w:marLeft w:val="0"/>
      <w:marRight w:val="0"/>
      <w:marTop w:val="0"/>
      <w:marBottom w:val="0"/>
      <w:divBdr>
        <w:top w:val="none" w:sz="0" w:space="0" w:color="auto"/>
        <w:left w:val="none" w:sz="0" w:space="0" w:color="auto"/>
        <w:bottom w:val="none" w:sz="0" w:space="0" w:color="auto"/>
        <w:right w:val="none" w:sz="0" w:space="0" w:color="auto"/>
      </w:divBdr>
    </w:div>
    <w:div w:id="1720324339">
      <w:bodyDiv w:val="1"/>
      <w:marLeft w:val="0"/>
      <w:marRight w:val="0"/>
      <w:marTop w:val="0"/>
      <w:marBottom w:val="0"/>
      <w:divBdr>
        <w:top w:val="none" w:sz="0" w:space="0" w:color="auto"/>
        <w:left w:val="none" w:sz="0" w:space="0" w:color="auto"/>
        <w:bottom w:val="none" w:sz="0" w:space="0" w:color="auto"/>
        <w:right w:val="none" w:sz="0" w:space="0" w:color="auto"/>
      </w:divBdr>
      <w:divsChild>
        <w:div w:id="1387608688">
          <w:marLeft w:val="0"/>
          <w:marRight w:val="0"/>
          <w:marTop w:val="0"/>
          <w:marBottom w:val="0"/>
          <w:divBdr>
            <w:top w:val="none" w:sz="0" w:space="0" w:color="auto"/>
            <w:left w:val="none" w:sz="0" w:space="0" w:color="auto"/>
            <w:bottom w:val="none" w:sz="0" w:space="0" w:color="auto"/>
            <w:right w:val="none" w:sz="0" w:space="0" w:color="auto"/>
          </w:divBdr>
        </w:div>
      </w:divsChild>
    </w:div>
    <w:div w:id="1746806176">
      <w:bodyDiv w:val="1"/>
      <w:marLeft w:val="0"/>
      <w:marRight w:val="0"/>
      <w:marTop w:val="0"/>
      <w:marBottom w:val="0"/>
      <w:divBdr>
        <w:top w:val="none" w:sz="0" w:space="0" w:color="auto"/>
        <w:left w:val="none" w:sz="0" w:space="0" w:color="auto"/>
        <w:bottom w:val="none" w:sz="0" w:space="0" w:color="auto"/>
        <w:right w:val="none" w:sz="0" w:space="0" w:color="auto"/>
      </w:divBdr>
    </w:div>
    <w:div w:id="1754660885">
      <w:bodyDiv w:val="1"/>
      <w:marLeft w:val="0"/>
      <w:marRight w:val="0"/>
      <w:marTop w:val="0"/>
      <w:marBottom w:val="0"/>
      <w:divBdr>
        <w:top w:val="none" w:sz="0" w:space="0" w:color="auto"/>
        <w:left w:val="none" w:sz="0" w:space="0" w:color="auto"/>
        <w:bottom w:val="none" w:sz="0" w:space="0" w:color="auto"/>
        <w:right w:val="none" w:sz="0" w:space="0" w:color="auto"/>
      </w:divBdr>
    </w:div>
    <w:div w:id="1764259755">
      <w:bodyDiv w:val="1"/>
      <w:marLeft w:val="0"/>
      <w:marRight w:val="0"/>
      <w:marTop w:val="0"/>
      <w:marBottom w:val="0"/>
      <w:divBdr>
        <w:top w:val="none" w:sz="0" w:space="0" w:color="auto"/>
        <w:left w:val="none" w:sz="0" w:space="0" w:color="auto"/>
        <w:bottom w:val="none" w:sz="0" w:space="0" w:color="auto"/>
        <w:right w:val="none" w:sz="0" w:space="0" w:color="auto"/>
      </w:divBdr>
    </w:div>
    <w:div w:id="1767651517">
      <w:bodyDiv w:val="1"/>
      <w:marLeft w:val="0"/>
      <w:marRight w:val="0"/>
      <w:marTop w:val="0"/>
      <w:marBottom w:val="0"/>
      <w:divBdr>
        <w:top w:val="none" w:sz="0" w:space="0" w:color="auto"/>
        <w:left w:val="none" w:sz="0" w:space="0" w:color="auto"/>
        <w:bottom w:val="none" w:sz="0" w:space="0" w:color="auto"/>
        <w:right w:val="none" w:sz="0" w:space="0" w:color="auto"/>
      </w:divBdr>
    </w:div>
    <w:div w:id="1769153818">
      <w:bodyDiv w:val="1"/>
      <w:marLeft w:val="0"/>
      <w:marRight w:val="0"/>
      <w:marTop w:val="0"/>
      <w:marBottom w:val="0"/>
      <w:divBdr>
        <w:top w:val="none" w:sz="0" w:space="0" w:color="auto"/>
        <w:left w:val="none" w:sz="0" w:space="0" w:color="auto"/>
        <w:bottom w:val="none" w:sz="0" w:space="0" w:color="auto"/>
        <w:right w:val="none" w:sz="0" w:space="0" w:color="auto"/>
      </w:divBdr>
      <w:divsChild>
        <w:div w:id="1437288068">
          <w:marLeft w:val="0"/>
          <w:marRight w:val="0"/>
          <w:marTop w:val="0"/>
          <w:marBottom w:val="0"/>
          <w:divBdr>
            <w:top w:val="none" w:sz="0" w:space="0" w:color="auto"/>
            <w:left w:val="none" w:sz="0" w:space="0" w:color="auto"/>
            <w:bottom w:val="none" w:sz="0" w:space="0" w:color="auto"/>
            <w:right w:val="none" w:sz="0" w:space="0" w:color="auto"/>
          </w:divBdr>
        </w:div>
        <w:div w:id="1708405525">
          <w:marLeft w:val="0"/>
          <w:marRight w:val="0"/>
          <w:marTop w:val="0"/>
          <w:marBottom w:val="0"/>
          <w:divBdr>
            <w:top w:val="none" w:sz="0" w:space="0" w:color="auto"/>
            <w:left w:val="none" w:sz="0" w:space="0" w:color="auto"/>
            <w:bottom w:val="none" w:sz="0" w:space="0" w:color="auto"/>
            <w:right w:val="none" w:sz="0" w:space="0" w:color="auto"/>
          </w:divBdr>
        </w:div>
        <w:div w:id="833423885">
          <w:marLeft w:val="0"/>
          <w:marRight w:val="0"/>
          <w:marTop w:val="0"/>
          <w:marBottom w:val="0"/>
          <w:divBdr>
            <w:top w:val="none" w:sz="0" w:space="0" w:color="auto"/>
            <w:left w:val="none" w:sz="0" w:space="0" w:color="auto"/>
            <w:bottom w:val="none" w:sz="0" w:space="0" w:color="auto"/>
            <w:right w:val="none" w:sz="0" w:space="0" w:color="auto"/>
          </w:divBdr>
        </w:div>
        <w:div w:id="240414182">
          <w:marLeft w:val="0"/>
          <w:marRight w:val="0"/>
          <w:marTop w:val="0"/>
          <w:marBottom w:val="0"/>
          <w:divBdr>
            <w:top w:val="none" w:sz="0" w:space="0" w:color="auto"/>
            <w:left w:val="none" w:sz="0" w:space="0" w:color="auto"/>
            <w:bottom w:val="none" w:sz="0" w:space="0" w:color="auto"/>
            <w:right w:val="none" w:sz="0" w:space="0" w:color="auto"/>
          </w:divBdr>
        </w:div>
        <w:div w:id="722021897">
          <w:marLeft w:val="0"/>
          <w:marRight w:val="0"/>
          <w:marTop w:val="0"/>
          <w:marBottom w:val="0"/>
          <w:divBdr>
            <w:top w:val="none" w:sz="0" w:space="0" w:color="auto"/>
            <w:left w:val="none" w:sz="0" w:space="0" w:color="auto"/>
            <w:bottom w:val="none" w:sz="0" w:space="0" w:color="auto"/>
            <w:right w:val="none" w:sz="0" w:space="0" w:color="auto"/>
          </w:divBdr>
        </w:div>
        <w:div w:id="890966008">
          <w:marLeft w:val="0"/>
          <w:marRight w:val="0"/>
          <w:marTop w:val="0"/>
          <w:marBottom w:val="0"/>
          <w:divBdr>
            <w:top w:val="none" w:sz="0" w:space="0" w:color="auto"/>
            <w:left w:val="none" w:sz="0" w:space="0" w:color="auto"/>
            <w:bottom w:val="none" w:sz="0" w:space="0" w:color="auto"/>
            <w:right w:val="none" w:sz="0" w:space="0" w:color="auto"/>
          </w:divBdr>
        </w:div>
        <w:div w:id="916326764">
          <w:marLeft w:val="0"/>
          <w:marRight w:val="0"/>
          <w:marTop w:val="0"/>
          <w:marBottom w:val="0"/>
          <w:divBdr>
            <w:top w:val="none" w:sz="0" w:space="0" w:color="auto"/>
            <w:left w:val="none" w:sz="0" w:space="0" w:color="auto"/>
            <w:bottom w:val="none" w:sz="0" w:space="0" w:color="auto"/>
            <w:right w:val="none" w:sz="0" w:space="0" w:color="auto"/>
          </w:divBdr>
        </w:div>
        <w:div w:id="1939635481">
          <w:marLeft w:val="0"/>
          <w:marRight w:val="0"/>
          <w:marTop w:val="0"/>
          <w:marBottom w:val="0"/>
          <w:divBdr>
            <w:top w:val="none" w:sz="0" w:space="0" w:color="auto"/>
            <w:left w:val="none" w:sz="0" w:space="0" w:color="auto"/>
            <w:bottom w:val="none" w:sz="0" w:space="0" w:color="auto"/>
            <w:right w:val="none" w:sz="0" w:space="0" w:color="auto"/>
          </w:divBdr>
        </w:div>
        <w:div w:id="1633557846">
          <w:marLeft w:val="0"/>
          <w:marRight w:val="0"/>
          <w:marTop w:val="0"/>
          <w:marBottom w:val="0"/>
          <w:divBdr>
            <w:top w:val="none" w:sz="0" w:space="0" w:color="auto"/>
            <w:left w:val="none" w:sz="0" w:space="0" w:color="auto"/>
            <w:bottom w:val="none" w:sz="0" w:space="0" w:color="auto"/>
            <w:right w:val="none" w:sz="0" w:space="0" w:color="auto"/>
          </w:divBdr>
        </w:div>
        <w:div w:id="147283308">
          <w:marLeft w:val="0"/>
          <w:marRight w:val="0"/>
          <w:marTop w:val="0"/>
          <w:marBottom w:val="0"/>
          <w:divBdr>
            <w:top w:val="none" w:sz="0" w:space="0" w:color="auto"/>
            <w:left w:val="none" w:sz="0" w:space="0" w:color="auto"/>
            <w:bottom w:val="none" w:sz="0" w:space="0" w:color="auto"/>
            <w:right w:val="none" w:sz="0" w:space="0" w:color="auto"/>
          </w:divBdr>
        </w:div>
        <w:div w:id="481969779">
          <w:marLeft w:val="0"/>
          <w:marRight w:val="0"/>
          <w:marTop w:val="0"/>
          <w:marBottom w:val="0"/>
          <w:divBdr>
            <w:top w:val="none" w:sz="0" w:space="0" w:color="auto"/>
            <w:left w:val="none" w:sz="0" w:space="0" w:color="auto"/>
            <w:bottom w:val="none" w:sz="0" w:space="0" w:color="auto"/>
            <w:right w:val="none" w:sz="0" w:space="0" w:color="auto"/>
          </w:divBdr>
        </w:div>
        <w:div w:id="1203129280">
          <w:marLeft w:val="0"/>
          <w:marRight w:val="0"/>
          <w:marTop w:val="0"/>
          <w:marBottom w:val="0"/>
          <w:divBdr>
            <w:top w:val="none" w:sz="0" w:space="0" w:color="auto"/>
            <w:left w:val="none" w:sz="0" w:space="0" w:color="auto"/>
            <w:bottom w:val="none" w:sz="0" w:space="0" w:color="auto"/>
            <w:right w:val="none" w:sz="0" w:space="0" w:color="auto"/>
          </w:divBdr>
        </w:div>
        <w:div w:id="393508736">
          <w:marLeft w:val="0"/>
          <w:marRight w:val="0"/>
          <w:marTop w:val="0"/>
          <w:marBottom w:val="0"/>
          <w:divBdr>
            <w:top w:val="none" w:sz="0" w:space="0" w:color="auto"/>
            <w:left w:val="none" w:sz="0" w:space="0" w:color="auto"/>
            <w:bottom w:val="none" w:sz="0" w:space="0" w:color="auto"/>
            <w:right w:val="none" w:sz="0" w:space="0" w:color="auto"/>
          </w:divBdr>
        </w:div>
        <w:div w:id="579098216">
          <w:marLeft w:val="0"/>
          <w:marRight w:val="0"/>
          <w:marTop w:val="0"/>
          <w:marBottom w:val="0"/>
          <w:divBdr>
            <w:top w:val="none" w:sz="0" w:space="0" w:color="auto"/>
            <w:left w:val="none" w:sz="0" w:space="0" w:color="auto"/>
            <w:bottom w:val="none" w:sz="0" w:space="0" w:color="auto"/>
            <w:right w:val="none" w:sz="0" w:space="0" w:color="auto"/>
          </w:divBdr>
        </w:div>
        <w:div w:id="2010592977">
          <w:marLeft w:val="0"/>
          <w:marRight w:val="0"/>
          <w:marTop w:val="0"/>
          <w:marBottom w:val="0"/>
          <w:divBdr>
            <w:top w:val="none" w:sz="0" w:space="0" w:color="auto"/>
            <w:left w:val="none" w:sz="0" w:space="0" w:color="auto"/>
            <w:bottom w:val="none" w:sz="0" w:space="0" w:color="auto"/>
            <w:right w:val="none" w:sz="0" w:space="0" w:color="auto"/>
          </w:divBdr>
        </w:div>
        <w:div w:id="353582135">
          <w:marLeft w:val="0"/>
          <w:marRight w:val="0"/>
          <w:marTop w:val="0"/>
          <w:marBottom w:val="0"/>
          <w:divBdr>
            <w:top w:val="none" w:sz="0" w:space="0" w:color="auto"/>
            <w:left w:val="none" w:sz="0" w:space="0" w:color="auto"/>
            <w:bottom w:val="none" w:sz="0" w:space="0" w:color="auto"/>
            <w:right w:val="none" w:sz="0" w:space="0" w:color="auto"/>
          </w:divBdr>
        </w:div>
        <w:div w:id="877740538">
          <w:marLeft w:val="0"/>
          <w:marRight w:val="0"/>
          <w:marTop w:val="0"/>
          <w:marBottom w:val="0"/>
          <w:divBdr>
            <w:top w:val="none" w:sz="0" w:space="0" w:color="auto"/>
            <w:left w:val="none" w:sz="0" w:space="0" w:color="auto"/>
            <w:bottom w:val="none" w:sz="0" w:space="0" w:color="auto"/>
            <w:right w:val="none" w:sz="0" w:space="0" w:color="auto"/>
          </w:divBdr>
        </w:div>
        <w:div w:id="1028261771">
          <w:marLeft w:val="0"/>
          <w:marRight w:val="0"/>
          <w:marTop w:val="0"/>
          <w:marBottom w:val="0"/>
          <w:divBdr>
            <w:top w:val="none" w:sz="0" w:space="0" w:color="auto"/>
            <w:left w:val="none" w:sz="0" w:space="0" w:color="auto"/>
            <w:bottom w:val="none" w:sz="0" w:space="0" w:color="auto"/>
            <w:right w:val="none" w:sz="0" w:space="0" w:color="auto"/>
          </w:divBdr>
        </w:div>
        <w:div w:id="1867449128">
          <w:marLeft w:val="0"/>
          <w:marRight w:val="0"/>
          <w:marTop w:val="0"/>
          <w:marBottom w:val="0"/>
          <w:divBdr>
            <w:top w:val="none" w:sz="0" w:space="0" w:color="auto"/>
            <w:left w:val="none" w:sz="0" w:space="0" w:color="auto"/>
            <w:bottom w:val="none" w:sz="0" w:space="0" w:color="auto"/>
            <w:right w:val="none" w:sz="0" w:space="0" w:color="auto"/>
          </w:divBdr>
        </w:div>
        <w:div w:id="810950189">
          <w:marLeft w:val="0"/>
          <w:marRight w:val="0"/>
          <w:marTop w:val="0"/>
          <w:marBottom w:val="0"/>
          <w:divBdr>
            <w:top w:val="none" w:sz="0" w:space="0" w:color="auto"/>
            <w:left w:val="none" w:sz="0" w:space="0" w:color="auto"/>
            <w:bottom w:val="none" w:sz="0" w:space="0" w:color="auto"/>
            <w:right w:val="none" w:sz="0" w:space="0" w:color="auto"/>
          </w:divBdr>
        </w:div>
        <w:div w:id="1189947770">
          <w:marLeft w:val="0"/>
          <w:marRight w:val="0"/>
          <w:marTop w:val="0"/>
          <w:marBottom w:val="0"/>
          <w:divBdr>
            <w:top w:val="none" w:sz="0" w:space="0" w:color="auto"/>
            <w:left w:val="none" w:sz="0" w:space="0" w:color="auto"/>
            <w:bottom w:val="none" w:sz="0" w:space="0" w:color="auto"/>
            <w:right w:val="none" w:sz="0" w:space="0" w:color="auto"/>
          </w:divBdr>
        </w:div>
        <w:div w:id="1034229754">
          <w:marLeft w:val="0"/>
          <w:marRight w:val="0"/>
          <w:marTop w:val="0"/>
          <w:marBottom w:val="0"/>
          <w:divBdr>
            <w:top w:val="none" w:sz="0" w:space="0" w:color="auto"/>
            <w:left w:val="none" w:sz="0" w:space="0" w:color="auto"/>
            <w:bottom w:val="none" w:sz="0" w:space="0" w:color="auto"/>
            <w:right w:val="none" w:sz="0" w:space="0" w:color="auto"/>
          </w:divBdr>
        </w:div>
        <w:div w:id="1924293328">
          <w:marLeft w:val="0"/>
          <w:marRight w:val="0"/>
          <w:marTop w:val="0"/>
          <w:marBottom w:val="0"/>
          <w:divBdr>
            <w:top w:val="none" w:sz="0" w:space="0" w:color="auto"/>
            <w:left w:val="none" w:sz="0" w:space="0" w:color="auto"/>
            <w:bottom w:val="none" w:sz="0" w:space="0" w:color="auto"/>
            <w:right w:val="none" w:sz="0" w:space="0" w:color="auto"/>
          </w:divBdr>
        </w:div>
        <w:div w:id="1504971658">
          <w:marLeft w:val="0"/>
          <w:marRight w:val="0"/>
          <w:marTop w:val="0"/>
          <w:marBottom w:val="0"/>
          <w:divBdr>
            <w:top w:val="none" w:sz="0" w:space="0" w:color="auto"/>
            <w:left w:val="none" w:sz="0" w:space="0" w:color="auto"/>
            <w:bottom w:val="none" w:sz="0" w:space="0" w:color="auto"/>
            <w:right w:val="none" w:sz="0" w:space="0" w:color="auto"/>
          </w:divBdr>
        </w:div>
        <w:div w:id="1123841458">
          <w:marLeft w:val="0"/>
          <w:marRight w:val="0"/>
          <w:marTop w:val="0"/>
          <w:marBottom w:val="0"/>
          <w:divBdr>
            <w:top w:val="none" w:sz="0" w:space="0" w:color="auto"/>
            <w:left w:val="none" w:sz="0" w:space="0" w:color="auto"/>
            <w:bottom w:val="none" w:sz="0" w:space="0" w:color="auto"/>
            <w:right w:val="none" w:sz="0" w:space="0" w:color="auto"/>
          </w:divBdr>
        </w:div>
      </w:divsChild>
    </w:div>
    <w:div w:id="1773738682">
      <w:bodyDiv w:val="1"/>
      <w:marLeft w:val="0"/>
      <w:marRight w:val="0"/>
      <w:marTop w:val="0"/>
      <w:marBottom w:val="0"/>
      <w:divBdr>
        <w:top w:val="none" w:sz="0" w:space="0" w:color="auto"/>
        <w:left w:val="none" w:sz="0" w:space="0" w:color="auto"/>
        <w:bottom w:val="none" w:sz="0" w:space="0" w:color="auto"/>
        <w:right w:val="none" w:sz="0" w:space="0" w:color="auto"/>
      </w:divBdr>
    </w:div>
    <w:div w:id="1785229428">
      <w:bodyDiv w:val="1"/>
      <w:marLeft w:val="0"/>
      <w:marRight w:val="0"/>
      <w:marTop w:val="0"/>
      <w:marBottom w:val="0"/>
      <w:divBdr>
        <w:top w:val="none" w:sz="0" w:space="0" w:color="auto"/>
        <w:left w:val="none" w:sz="0" w:space="0" w:color="auto"/>
        <w:bottom w:val="none" w:sz="0" w:space="0" w:color="auto"/>
        <w:right w:val="none" w:sz="0" w:space="0" w:color="auto"/>
      </w:divBdr>
    </w:div>
    <w:div w:id="1786457966">
      <w:bodyDiv w:val="1"/>
      <w:marLeft w:val="0"/>
      <w:marRight w:val="0"/>
      <w:marTop w:val="0"/>
      <w:marBottom w:val="0"/>
      <w:divBdr>
        <w:top w:val="none" w:sz="0" w:space="0" w:color="auto"/>
        <w:left w:val="none" w:sz="0" w:space="0" w:color="auto"/>
        <w:bottom w:val="none" w:sz="0" w:space="0" w:color="auto"/>
        <w:right w:val="none" w:sz="0" w:space="0" w:color="auto"/>
      </w:divBdr>
    </w:div>
    <w:div w:id="1796019736">
      <w:bodyDiv w:val="1"/>
      <w:marLeft w:val="0"/>
      <w:marRight w:val="0"/>
      <w:marTop w:val="0"/>
      <w:marBottom w:val="0"/>
      <w:divBdr>
        <w:top w:val="none" w:sz="0" w:space="0" w:color="auto"/>
        <w:left w:val="none" w:sz="0" w:space="0" w:color="auto"/>
        <w:bottom w:val="none" w:sz="0" w:space="0" w:color="auto"/>
        <w:right w:val="none" w:sz="0" w:space="0" w:color="auto"/>
      </w:divBdr>
    </w:div>
    <w:div w:id="1805847067">
      <w:bodyDiv w:val="1"/>
      <w:marLeft w:val="0"/>
      <w:marRight w:val="0"/>
      <w:marTop w:val="0"/>
      <w:marBottom w:val="0"/>
      <w:divBdr>
        <w:top w:val="none" w:sz="0" w:space="0" w:color="auto"/>
        <w:left w:val="none" w:sz="0" w:space="0" w:color="auto"/>
        <w:bottom w:val="none" w:sz="0" w:space="0" w:color="auto"/>
        <w:right w:val="none" w:sz="0" w:space="0" w:color="auto"/>
      </w:divBdr>
    </w:div>
    <w:div w:id="1816143790">
      <w:bodyDiv w:val="1"/>
      <w:marLeft w:val="0"/>
      <w:marRight w:val="0"/>
      <w:marTop w:val="0"/>
      <w:marBottom w:val="0"/>
      <w:divBdr>
        <w:top w:val="none" w:sz="0" w:space="0" w:color="auto"/>
        <w:left w:val="none" w:sz="0" w:space="0" w:color="auto"/>
        <w:bottom w:val="none" w:sz="0" w:space="0" w:color="auto"/>
        <w:right w:val="none" w:sz="0" w:space="0" w:color="auto"/>
      </w:divBdr>
    </w:div>
    <w:div w:id="1818647618">
      <w:bodyDiv w:val="1"/>
      <w:marLeft w:val="0"/>
      <w:marRight w:val="0"/>
      <w:marTop w:val="0"/>
      <w:marBottom w:val="0"/>
      <w:divBdr>
        <w:top w:val="none" w:sz="0" w:space="0" w:color="auto"/>
        <w:left w:val="none" w:sz="0" w:space="0" w:color="auto"/>
        <w:bottom w:val="none" w:sz="0" w:space="0" w:color="auto"/>
        <w:right w:val="none" w:sz="0" w:space="0" w:color="auto"/>
      </w:divBdr>
      <w:divsChild>
        <w:div w:id="1684431472">
          <w:marLeft w:val="0"/>
          <w:marRight w:val="0"/>
          <w:marTop w:val="0"/>
          <w:marBottom w:val="0"/>
          <w:divBdr>
            <w:top w:val="none" w:sz="0" w:space="0" w:color="auto"/>
            <w:left w:val="none" w:sz="0" w:space="0" w:color="auto"/>
            <w:bottom w:val="none" w:sz="0" w:space="0" w:color="auto"/>
            <w:right w:val="none" w:sz="0" w:space="0" w:color="auto"/>
          </w:divBdr>
        </w:div>
        <w:div w:id="28844251">
          <w:marLeft w:val="0"/>
          <w:marRight w:val="0"/>
          <w:marTop w:val="0"/>
          <w:marBottom w:val="0"/>
          <w:divBdr>
            <w:top w:val="none" w:sz="0" w:space="0" w:color="auto"/>
            <w:left w:val="none" w:sz="0" w:space="0" w:color="auto"/>
            <w:bottom w:val="none" w:sz="0" w:space="0" w:color="auto"/>
            <w:right w:val="none" w:sz="0" w:space="0" w:color="auto"/>
          </w:divBdr>
        </w:div>
        <w:div w:id="347096782">
          <w:marLeft w:val="0"/>
          <w:marRight w:val="0"/>
          <w:marTop w:val="0"/>
          <w:marBottom w:val="0"/>
          <w:divBdr>
            <w:top w:val="none" w:sz="0" w:space="0" w:color="auto"/>
            <w:left w:val="none" w:sz="0" w:space="0" w:color="auto"/>
            <w:bottom w:val="none" w:sz="0" w:space="0" w:color="auto"/>
            <w:right w:val="none" w:sz="0" w:space="0" w:color="auto"/>
          </w:divBdr>
        </w:div>
      </w:divsChild>
    </w:div>
    <w:div w:id="1818841848">
      <w:bodyDiv w:val="1"/>
      <w:marLeft w:val="0"/>
      <w:marRight w:val="0"/>
      <w:marTop w:val="0"/>
      <w:marBottom w:val="0"/>
      <w:divBdr>
        <w:top w:val="none" w:sz="0" w:space="0" w:color="auto"/>
        <w:left w:val="none" w:sz="0" w:space="0" w:color="auto"/>
        <w:bottom w:val="none" w:sz="0" w:space="0" w:color="auto"/>
        <w:right w:val="none" w:sz="0" w:space="0" w:color="auto"/>
      </w:divBdr>
    </w:div>
    <w:div w:id="1830167423">
      <w:bodyDiv w:val="1"/>
      <w:marLeft w:val="0"/>
      <w:marRight w:val="0"/>
      <w:marTop w:val="0"/>
      <w:marBottom w:val="0"/>
      <w:divBdr>
        <w:top w:val="none" w:sz="0" w:space="0" w:color="auto"/>
        <w:left w:val="none" w:sz="0" w:space="0" w:color="auto"/>
        <w:bottom w:val="none" w:sz="0" w:space="0" w:color="auto"/>
        <w:right w:val="none" w:sz="0" w:space="0" w:color="auto"/>
      </w:divBdr>
    </w:div>
    <w:div w:id="1846050662">
      <w:bodyDiv w:val="1"/>
      <w:marLeft w:val="0"/>
      <w:marRight w:val="0"/>
      <w:marTop w:val="0"/>
      <w:marBottom w:val="0"/>
      <w:divBdr>
        <w:top w:val="none" w:sz="0" w:space="0" w:color="auto"/>
        <w:left w:val="none" w:sz="0" w:space="0" w:color="auto"/>
        <w:bottom w:val="none" w:sz="0" w:space="0" w:color="auto"/>
        <w:right w:val="none" w:sz="0" w:space="0" w:color="auto"/>
      </w:divBdr>
    </w:div>
    <w:div w:id="1854539183">
      <w:bodyDiv w:val="1"/>
      <w:marLeft w:val="0"/>
      <w:marRight w:val="0"/>
      <w:marTop w:val="0"/>
      <w:marBottom w:val="0"/>
      <w:divBdr>
        <w:top w:val="none" w:sz="0" w:space="0" w:color="auto"/>
        <w:left w:val="none" w:sz="0" w:space="0" w:color="auto"/>
        <w:bottom w:val="none" w:sz="0" w:space="0" w:color="auto"/>
        <w:right w:val="none" w:sz="0" w:space="0" w:color="auto"/>
      </w:divBdr>
    </w:div>
    <w:div w:id="1877423827">
      <w:bodyDiv w:val="1"/>
      <w:marLeft w:val="0"/>
      <w:marRight w:val="0"/>
      <w:marTop w:val="0"/>
      <w:marBottom w:val="0"/>
      <w:divBdr>
        <w:top w:val="none" w:sz="0" w:space="0" w:color="auto"/>
        <w:left w:val="none" w:sz="0" w:space="0" w:color="auto"/>
        <w:bottom w:val="none" w:sz="0" w:space="0" w:color="auto"/>
        <w:right w:val="none" w:sz="0" w:space="0" w:color="auto"/>
      </w:divBdr>
    </w:div>
    <w:div w:id="1887984221">
      <w:bodyDiv w:val="1"/>
      <w:marLeft w:val="0"/>
      <w:marRight w:val="0"/>
      <w:marTop w:val="0"/>
      <w:marBottom w:val="0"/>
      <w:divBdr>
        <w:top w:val="none" w:sz="0" w:space="0" w:color="auto"/>
        <w:left w:val="none" w:sz="0" w:space="0" w:color="auto"/>
        <w:bottom w:val="none" w:sz="0" w:space="0" w:color="auto"/>
        <w:right w:val="none" w:sz="0" w:space="0" w:color="auto"/>
      </w:divBdr>
    </w:div>
    <w:div w:id="1894585541">
      <w:bodyDiv w:val="1"/>
      <w:marLeft w:val="0"/>
      <w:marRight w:val="0"/>
      <w:marTop w:val="0"/>
      <w:marBottom w:val="0"/>
      <w:divBdr>
        <w:top w:val="none" w:sz="0" w:space="0" w:color="auto"/>
        <w:left w:val="none" w:sz="0" w:space="0" w:color="auto"/>
        <w:bottom w:val="none" w:sz="0" w:space="0" w:color="auto"/>
        <w:right w:val="none" w:sz="0" w:space="0" w:color="auto"/>
      </w:divBdr>
    </w:div>
    <w:div w:id="1895775513">
      <w:bodyDiv w:val="1"/>
      <w:marLeft w:val="0"/>
      <w:marRight w:val="0"/>
      <w:marTop w:val="0"/>
      <w:marBottom w:val="0"/>
      <w:divBdr>
        <w:top w:val="none" w:sz="0" w:space="0" w:color="auto"/>
        <w:left w:val="none" w:sz="0" w:space="0" w:color="auto"/>
        <w:bottom w:val="none" w:sz="0" w:space="0" w:color="auto"/>
        <w:right w:val="none" w:sz="0" w:space="0" w:color="auto"/>
      </w:divBdr>
    </w:div>
    <w:div w:id="1908761813">
      <w:bodyDiv w:val="1"/>
      <w:marLeft w:val="0"/>
      <w:marRight w:val="0"/>
      <w:marTop w:val="0"/>
      <w:marBottom w:val="0"/>
      <w:divBdr>
        <w:top w:val="none" w:sz="0" w:space="0" w:color="auto"/>
        <w:left w:val="none" w:sz="0" w:space="0" w:color="auto"/>
        <w:bottom w:val="none" w:sz="0" w:space="0" w:color="auto"/>
        <w:right w:val="none" w:sz="0" w:space="0" w:color="auto"/>
      </w:divBdr>
    </w:div>
    <w:div w:id="1915046865">
      <w:bodyDiv w:val="1"/>
      <w:marLeft w:val="0"/>
      <w:marRight w:val="0"/>
      <w:marTop w:val="0"/>
      <w:marBottom w:val="0"/>
      <w:divBdr>
        <w:top w:val="none" w:sz="0" w:space="0" w:color="auto"/>
        <w:left w:val="none" w:sz="0" w:space="0" w:color="auto"/>
        <w:bottom w:val="none" w:sz="0" w:space="0" w:color="auto"/>
        <w:right w:val="none" w:sz="0" w:space="0" w:color="auto"/>
      </w:divBdr>
      <w:divsChild>
        <w:div w:id="1796635466">
          <w:marLeft w:val="547"/>
          <w:marRight w:val="0"/>
          <w:marTop w:val="0"/>
          <w:marBottom w:val="0"/>
          <w:divBdr>
            <w:top w:val="none" w:sz="0" w:space="0" w:color="auto"/>
            <w:left w:val="none" w:sz="0" w:space="0" w:color="auto"/>
            <w:bottom w:val="none" w:sz="0" w:space="0" w:color="auto"/>
            <w:right w:val="none" w:sz="0" w:space="0" w:color="auto"/>
          </w:divBdr>
        </w:div>
      </w:divsChild>
    </w:div>
    <w:div w:id="1940210688">
      <w:bodyDiv w:val="1"/>
      <w:marLeft w:val="0"/>
      <w:marRight w:val="0"/>
      <w:marTop w:val="0"/>
      <w:marBottom w:val="0"/>
      <w:divBdr>
        <w:top w:val="none" w:sz="0" w:space="0" w:color="auto"/>
        <w:left w:val="none" w:sz="0" w:space="0" w:color="auto"/>
        <w:bottom w:val="none" w:sz="0" w:space="0" w:color="auto"/>
        <w:right w:val="none" w:sz="0" w:space="0" w:color="auto"/>
      </w:divBdr>
    </w:div>
    <w:div w:id="1941602022">
      <w:bodyDiv w:val="1"/>
      <w:marLeft w:val="0"/>
      <w:marRight w:val="0"/>
      <w:marTop w:val="0"/>
      <w:marBottom w:val="0"/>
      <w:divBdr>
        <w:top w:val="none" w:sz="0" w:space="0" w:color="auto"/>
        <w:left w:val="none" w:sz="0" w:space="0" w:color="auto"/>
        <w:bottom w:val="none" w:sz="0" w:space="0" w:color="auto"/>
        <w:right w:val="none" w:sz="0" w:space="0" w:color="auto"/>
      </w:divBdr>
    </w:div>
    <w:div w:id="1942103144">
      <w:bodyDiv w:val="1"/>
      <w:marLeft w:val="0"/>
      <w:marRight w:val="0"/>
      <w:marTop w:val="0"/>
      <w:marBottom w:val="0"/>
      <w:divBdr>
        <w:top w:val="none" w:sz="0" w:space="0" w:color="auto"/>
        <w:left w:val="none" w:sz="0" w:space="0" w:color="auto"/>
        <w:bottom w:val="none" w:sz="0" w:space="0" w:color="auto"/>
        <w:right w:val="none" w:sz="0" w:space="0" w:color="auto"/>
      </w:divBdr>
    </w:div>
    <w:div w:id="1952395062">
      <w:bodyDiv w:val="1"/>
      <w:marLeft w:val="0"/>
      <w:marRight w:val="0"/>
      <w:marTop w:val="0"/>
      <w:marBottom w:val="0"/>
      <w:divBdr>
        <w:top w:val="none" w:sz="0" w:space="0" w:color="auto"/>
        <w:left w:val="none" w:sz="0" w:space="0" w:color="auto"/>
        <w:bottom w:val="none" w:sz="0" w:space="0" w:color="auto"/>
        <w:right w:val="none" w:sz="0" w:space="0" w:color="auto"/>
      </w:divBdr>
    </w:div>
    <w:div w:id="1963268218">
      <w:bodyDiv w:val="1"/>
      <w:marLeft w:val="0"/>
      <w:marRight w:val="0"/>
      <w:marTop w:val="0"/>
      <w:marBottom w:val="0"/>
      <w:divBdr>
        <w:top w:val="none" w:sz="0" w:space="0" w:color="auto"/>
        <w:left w:val="none" w:sz="0" w:space="0" w:color="auto"/>
        <w:bottom w:val="none" w:sz="0" w:space="0" w:color="auto"/>
        <w:right w:val="none" w:sz="0" w:space="0" w:color="auto"/>
      </w:divBdr>
      <w:divsChild>
        <w:div w:id="1492911231">
          <w:marLeft w:val="0"/>
          <w:marRight w:val="0"/>
          <w:marTop w:val="0"/>
          <w:marBottom w:val="0"/>
          <w:divBdr>
            <w:top w:val="none" w:sz="0" w:space="0" w:color="auto"/>
            <w:left w:val="none" w:sz="0" w:space="0" w:color="auto"/>
            <w:bottom w:val="none" w:sz="0" w:space="0" w:color="auto"/>
            <w:right w:val="none" w:sz="0" w:space="0" w:color="auto"/>
          </w:divBdr>
          <w:divsChild>
            <w:div w:id="2026397808">
              <w:marLeft w:val="0"/>
              <w:marRight w:val="0"/>
              <w:marTop w:val="0"/>
              <w:marBottom w:val="0"/>
              <w:divBdr>
                <w:top w:val="none" w:sz="0" w:space="0" w:color="auto"/>
                <w:left w:val="none" w:sz="0" w:space="0" w:color="auto"/>
                <w:bottom w:val="none" w:sz="0" w:space="0" w:color="auto"/>
                <w:right w:val="none" w:sz="0" w:space="0" w:color="auto"/>
              </w:divBdr>
              <w:divsChild>
                <w:div w:id="145648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653666">
      <w:bodyDiv w:val="1"/>
      <w:marLeft w:val="0"/>
      <w:marRight w:val="0"/>
      <w:marTop w:val="0"/>
      <w:marBottom w:val="0"/>
      <w:divBdr>
        <w:top w:val="none" w:sz="0" w:space="0" w:color="auto"/>
        <w:left w:val="none" w:sz="0" w:space="0" w:color="auto"/>
        <w:bottom w:val="none" w:sz="0" w:space="0" w:color="auto"/>
        <w:right w:val="none" w:sz="0" w:space="0" w:color="auto"/>
      </w:divBdr>
    </w:div>
    <w:div w:id="1966495890">
      <w:bodyDiv w:val="1"/>
      <w:marLeft w:val="0"/>
      <w:marRight w:val="0"/>
      <w:marTop w:val="0"/>
      <w:marBottom w:val="0"/>
      <w:divBdr>
        <w:top w:val="none" w:sz="0" w:space="0" w:color="auto"/>
        <w:left w:val="none" w:sz="0" w:space="0" w:color="auto"/>
        <w:bottom w:val="none" w:sz="0" w:space="0" w:color="auto"/>
        <w:right w:val="none" w:sz="0" w:space="0" w:color="auto"/>
      </w:divBdr>
    </w:div>
    <w:div w:id="1986466621">
      <w:bodyDiv w:val="1"/>
      <w:marLeft w:val="0"/>
      <w:marRight w:val="0"/>
      <w:marTop w:val="0"/>
      <w:marBottom w:val="0"/>
      <w:divBdr>
        <w:top w:val="none" w:sz="0" w:space="0" w:color="auto"/>
        <w:left w:val="none" w:sz="0" w:space="0" w:color="auto"/>
        <w:bottom w:val="none" w:sz="0" w:space="0" w:color="auto"/>
        <w:right w:val="none" w:sz="0" w:space="0" w:color="auto"/>
      </w:divBdr>
    </w:div>
    <w:div w:id="1994329458">
      <w:bodyDiv w:val="1"/>
      <w:marLeft w:val="0"/>
      <w:marRight w:val="0"/>
      <w:marTop w:val="0"/>
      <w:marBottom w:val="0"/>
      <w:divBdr>
        <w:top w:val="none" w:sz="0" w:space="0" w:color="auto"/>
        <w:left w:val="none" w:sz="0" w:space="0" w:color="auto"/>
        <w:bottom w:val="none" w:sz="0" w:space="0" w:color="auto"/>
        <w:right w:val="none" w:sz="0" w:space="0" w:color="auto"/>
      </w:divBdr>
    </w:div>
    <w:div w:id="1995181517">
      <w:bodyDiv w:val="1"/>
      <w:marLeft w:val="0"/>
      <w:marRight w:val="0"/>
      <w:marTop w:val="0"/>
      <w:marBottom w:val="0"/>
      <w:divBdr>
        <w:top w:val="none" w:sz="0" w:space="0" w:color="auto"/>
        <w:left w:val="none" w:sz="0" w:space="0" w:color="auto"/>
        <w:bottom w:val="none" w:sz="0" w:space="0" w:color="auto"/>
        <w:right w:val="none" w:sz="0" w:space="0" w:color="auto"/>
      </w:divBdr>
    </w:div>
    <w:div w:id="1995331188">
      <w:bodyDiv w:val="1"/>
      <w:marLeft w:val="0"/>
      <w:marRight w:val="0"/>
      <w:marTop w:val="0"/>
      <w:marBottom w:val="0"/>
      <w:divBdr>
        <w:top w:val="none" w:sz="0" w:space="0" w:color="auto"/>
        <w:left w:val="none" w:sz="0" w:space="0" w:color="auto"/>
        <w:bottom w:val="none" w:sz="0" w:space="0" w:color="auto"/>
        <w:right w:val="none" w:sz="0" w:space="0" w:color="auto"/>
      </w:divBdr>
    </w:div>
    <w:div w:id="2005206430">
      <w:bodyDiv w:val="1"/>
      <w:marLeft w:val="0"/>
      <w:marRight w:val="0"/>
      <w:marTop w:val="0"/>
      <w:marBottom w:val="0"/>
      <w:divBdr>
        <w:top w:val="none" w:sz="0" w:space="0" w:color="auto"/>
        <w:left w:val="none" w:sz="0" w:space="0" w:color="auto"/>
        <w:bottom w:val="none" w:sz="0" w:space="0" w:color="auto"/>
        <w:right w:val="none" w:sz="0" w:space="0" w:color="auto"/>
      </w:divBdr>
      <w:divsChild>
        <w:div w:id="106237285">
          <w:marLeft w:val="0"/>
          <w:marRight w:val="0"/>
          <w:marTop w:val="0"/>
          <w:marBottom w:val="0"/>
          <w:divBdr>
            <w:top w:val="none" w:sz="0" w:space="0" w:color="auto"/>
            <w:left w:val="none" w:sz="0" w:space="0" w:color="auto"/>
            <w:bottom w:val="none" w:sz="0" w:space="0" w:color="auto"/>
            <w:right w:val="none" w:sz="0" w:space="0" w:color="auto"/>
          </w:divBdr>
        </w:div>
        <w:div w:id="1492789636">
          <w:marLeft w:val="0"/>
          <w:marRight w:val="0"/>
          <w:marTop w:val="0"/>
          <w:marBottom w:val="0"/>
          <w:divBdr>
            <w:top w:val="none" w:sz="0" w:space="0" w:color="auto"/>
            <w:left w:val="none" w:sz="0" w:space="0" w:color="auto"/>
            <w:bottom w:val="none" w:sz="0" w:space="0" w:color="auto"/>
            <w:right w:val="none" w:sz="0" w:space="0" w:color="auto"/>
          </w:divBdr>
        </w:div>
        <w:div w:id="1303538101">
          <w:marLeft w:val="0"/>
          <w:marRight w:val="0"/>
          <w:marTop w:val="0"/>
          <w:marBottom w:val="0"/>
          <w:divBdr>
            <w:top w:val="none" w:sz="0" w:space="0" w:color="auto"/>
            <w:left w:val="none" w:sz="0" w:space="0" w:color="auto"/>
            <w:bottom w:val="none" w:sz="0" w:space="0" w:color="auto"/>
            <w:right w:val="none" w:sz="0" w:space="0" w:color="auto"/>
          </w:divBdr>
        </w:div>
      </w:divsChild>
    </w:div>
    <w:div w:id="2005887976">
      <w:bodyDiv w:val="1"/>
      <w:marLeft w:val="0"/>
      <w:marRight w:val="0"/>
      <w:marTop w:val="0"/>
      <w:marBottom w:val="0"/>
      <w:divBdr>
        <w:top w:val="none" w:sz="0" w:space="0" w:color="auto"/>
        <w:left w:val="none" w:sz="0" w:space="0" w:color="auto"/>
        <w:bottom w:val="none" w:sz="0" w:space="0" w:color="auto"/>
        <w:right w:val="none" w:sz="0" w:space="0" w:color="auto"/>
      </w:divBdr>
    </w:div>
    <w:div w:id="2008633950">
      <w:bodyDiv w:val="1"/>
      <w:marLeft w:val="0"/>
      <w:marRight w:val="0"/>
      <w:marTop w:val="0"/>
      <w:marBottom w:val="0"/>
      <w:divBdr>
        <w:top w:val="none" w:sz="0" w:space="0" w:color="auto"/>
        <w:left w:val="none" w:sz="0" w:space="0" w:color="auto"/>
        <w:bottom w:val="none" w:sz="0" w:space="0" w:color="auto"/>
        <w:right w:val="none" w:sz="0" w:space="0" w:color="auto"/>
      </w:divBdr>
    </w:div>
    <w:div w:id="2013558597">
      <w:bodyDiv w:val="1"/>
      <w:marLeft w:val="0"/>
      <w:marRight w:val="0"/>
      <w:marTop w:val="0"/>
      <w:marBottom w:val="0"/>
      <w:divBdr>
        <w:top w:val="none" w:sz="0" w:space="0" w:color="auto"/>
        <w:left w:val="none" w:sz="0" w:space="0" w:color="auto"/>
        <w:bottom w:val="none" w:sz="0" w:space="0" w:color="auto"/>
        <w:right w:val="none" w:sz="0" w:space="0" w:color="auto"/>
      </w:divBdr>
    </w:div>
    <w:div w:id="2017610468">
      <w:bodyDiv w:val="1"/>
      <w:marLeft w:val="0"/>
      <w:marRight w:val="0"/>
      <w:marTop w:val="0"/>
      <w:marBottom w:val="0"/>
      <w:divBdr>
        <w:top w:val="none" w:sz="0" w:space="0" w:color="auto"/>
        <w:left w:val="none" w:sz="0" w:space="0" w:color="auto"/>
        <w:bottom w:val="none" w:sz="0" w:space="0" w:color="auto"/>
        <w:right w:val="none" w:sz="0" w:space="0" w:color="auto"/>
      </w:divBdr>
    </w:div>
    <w:div w:id="2022774296">
      <w:bodyDiv w:val="1"/>
      <w:marLeft w:val="0"/>
      <w:marRight w:val="0"/>
      <w:marTop w:val="0"/>
      <w:marBottom w:val="0"/>
      <w:divBdr>
        <w:top w:val="none" w:sz="0" w:space="0" w:color="auto"/>
        <w:left w:val="none" w:sz="0" w:space="0" w:color="auto"/>
        <w:bottom w:val="none" w:sz="0" w:space="0" w:color="auto"/>
        <w:right w:val="none" w:sz="0" w:space="0" w:color="auto"/>
      </w:divBdr>
      <w:divsChild>
        <w:div w:id="3780157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48694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024696824">
      <w:bodyDiv w:val="1"/>
      <w:marLeft w:val="0"/>
      <w:marRight w:val="0"/>
      <w:marTop w:val="0"/>
      <w:marBottom w:val="0"/>
      <w:divBdr>
        <w:top w:val="none" w:sz="0" w:space="0" w:color="auto"/>
        <w:left w:val="none" w:sz="0" w:space="0" w:color="auto"/>
        <w:bottom w:val="none" w:sz="0" w:space="0" w:color="auto"/>
        <w:right w:val="none" w:sz="0" w:space="0" w:color="auto"/>
      </w:divBdr>
    </w:div>
    <w:div w:id="2028561017">
      <w:bodyDiv w:val="1"/>
      <w:marLeft w:val="0"/>
      <w:marRight w:val="0"/>
      <w:marTop w:val="0"/>
      <w:marBottom w:val="0"/>
      <w:divBdr>
        <w:top w:val="none" w:sz="0" w:space="0" w:color="auto"/>
        <w:left w:val="none" w:sz="0" w:space="0" w:color="auto"/>
        <w:bottom w:val="none" w:sz="0" w:space="0" w:color="auto"/>
        <w:right w:val="none" w:sz="0" w:space="0" w:color="auto"/>
      </w:divBdr>
    </w:div>
    <w:div w:id="2073505160">
      <w:bodyDiv w:val="1"/>
      <w:marLeft w:val="0"/>
      <w:marRight w:val="0"/>
      <w:marTop w:val="0"/>
      <w:marBottom w:val="0"/>
      <w:divBdr>
        <w:top w:val="none" w:sz="0" w:space="0" w:color="auto"/>
        <w:left w:val="none" w:sz="0" w:space="0" w:color="auto"/>
        <w:bottom w:val="none" w:sz="0" w:space="0" w:color="auto"/>
        <w:right w:val="none" w:sz="0" w:space="0" w:color="auto"/>
      </w:divBdr>
    </w:div>
    <w:div w:id="2074765988">
      <w:bodyDiv w:val="1"/>
      <w:marLeft w:val="0"/>
      <w:marRight w:val="0"/>
      <w:marTop w:val="0"/>
      <w:marBottom w:val="0"/>
      <w:divBdr>
        <w:top w:val="none" w:sz="0" w:space="0" w:color="auto"/>
        <w:left w:val="none" w:sz="0" w:space="0" w:color="auto"/>
        <w:bottom w:val="none" w:sz="0" w:space="0" w:color="auto"/>
        <w:right w:val="none" w:sz="0" w:space="0" w:color="auto"/>
      </w:divBdr>
    </w:div>
    <w:div w:id="2084985391">
      <w:bodyDiv w:val="1"/>
      <w:marLeft w:val="0"/>
      <w:marRight w:val="0"/>
      <w:marTop w:val="0"/>
      <w:marBottom w:val="0"/>
      <w:divBdr>
        <w:top w:val="none" w:sz="0" w:space="0" w:color="auto"/>
        <w:left w:val="none" w:sz="0" w:space="0" w:color="auto"/>
        <w:bottom w:val="none" w:sz="0" w:space="0" w:color="auto"/>
        <w:right w:val="none" w:sz="0" w:space="0" w:color="auto"/>
      </w:divBdr>
    </w:div>
    <w:div w:id="2090349273">
      <w:bodyDiv w:val="1"/>
      <w:marLeft w:val="0"/>
      <w:marRight w:val="0"/>
      <w:marTop w:val="0"/>
      <w:marBottom w:val="0"/>
      <w:divBdr>
        <w:top w:val="none" w:sz="0" w:space="0" w:color="auto"/>
        <w:left w:val="none" w:sz="0" w:space="0" w:color="auto"/>
        <w:bottom w:val="none" w:sz="0" w:space="0" w:color="auto"/>
        <w:right w:val="none" w:sz="0" w:space="0" w:color="auto"/>
      </w:divBdr>
    </w:div>
    <w:div w:id="2093159558">
      <w:bodyDiv w:val="1"/>
      <w:marLeft w:val="0"/>
      <w:marRight w:val="0"/>
      <w:marTop w:val="0"/>
      <w:marBottom w:val="0"/>
      <w:divBdr>
        <w:top w:val="none" w:sz="0" w:space="0" w:color="auto"/>
        <w:left w:val="none" w:sz="0" w:space="0" w:color="auto"/>
        <w:bottom w:val="none" w:sz="0" w:space="0" w:color="auto"/>
        <w:right w:val="none" w:sz="0" w:space="0" w:color="auto"/>
      </w:divBdr>
      <w:divsChild>
        <w:div w:id="335957282">
          <w:marLeft w:val="0"/>
          <w:marRight w:val="0"/>
          <w:marTop w:val="0"/>
          <w:marBottom w:val="0"/>
          <w:divBdr>
            <w:top w:val="none" w:sz="0" w:space="0" w:color="auto"/>
            <w:left w:val="none" w:sz="0" w:space="0" w:color="auto"/>
            <w:bottom w:val="none" w:sz="0" w:space="0" w:color="auto"/>
            <w:right w:val="none" w:sz="0" w:space="0" w:color="auto"/>
          </w:divBdr>
        </w:div>
        <w:div w:id="922953900">
          <w:marLeft w:val="0"/>
          <w:marRight w:val="0"/>
          <w:marTop w:val="0"/>
          <w:marBottom w:val="0"/>
          <w:divBdr>
            <w:top w:val="none" w:sz="0" w:space="0" w:color="auto"/>
            <w:left w:val="none" w:sz="0" w:space="0" w:color="auto"/>
            <w:bottom w:val="none" w:sz="0" w:space="0" w:color="auto"/>
            <w:right w:val="none" w:sz="0" w:space="0" w:color="auto"/>
          </w:divBdr>
        </w:div>
        <w:div w:id="1700356937">
          <w:marLeft w:val="0"/>
          <w:marRight w:val="0"/>
          <w:marTop w:val="0"/>
          <w:marBottom w:val="0"/>
          <w:divBdr>
            <w:top w:val="none" w:sz="0" w:space="0" w:color="auto"/>
            <w:left w:val="none" w:sz="0" w:space="0" w:color="auto"/>
            <w:bottom w:val="none" w:sz="0" w:space="0" w:color="auto"/>
            <w:right w:val="none" w:sz="0" w:space="0" w:color="auto"/>
          </w:divBdr>
        </w:div>
        <w:div w:id="178128339">
          <w:marLeft w:val="0"/>
          <w:marRight w:val="0"/>
          <w:marTop w:val="0"/>
          <w:marBottom w:val="0"/>
          <w:divBdr>
            <w:top w:val="none" w:sz="0" w:space="0" w:color="auto"/>
            <w:left w:val="none" w:sz="0" w:space="0" w:color="auto"/>
            <w:bottom w:val="none" w:sz="0" w:space="0" w:color="auto"/>
            <w:right w:val="none" w:sz="0" w:space="0" w:color="auto"/>
          </w:divBdr>
        </w:div>
        <w:div w:id="70740474">
          <w:marLeft w:val="0"/>
          <w:marRight w:val="0"/>
          <w:marTop w:val="0"/>
          <w:marBottom w:val="0"/>
          <w:divBdr>
            <w:top w:val="none" w:sz="0" w:space="0" w:color="auto"/>
            <w:left w:val="none" w:sz="0" w:space="0" w:color="auto"/>
            <w:bottom w:val="none" w:sz="0" w:space="0" w:color="auto"/>
            <w:right w:val="none" w:sz="0" w:space="0" w:color="auto"/>
          </w:divBdr>
        </w:div>
        <w:div w:id="881206705">
          <w:marLeft w:val="0"/>
          <w:marRight w:val="0"/>
          <w:marTop w:val="0"/>
          <w:marBottom w:val="0"/>
          <w:divBdr>
            <w:top w:val="none" w:sz="0" w:space="0" w:color="auto"/>
            <w:left w:val="none" w:sz="0" w:space="0" w:color="auto"/>
            <w:bottom w:val="none" w:sz="0" w:space="0" w:color="auto"/>
            <w:right w:val="none" w:sz="0" w:space="0" w:color="auto"/>
          </w:divBdr>
        </w:div>
        <w:div w:id="68501094">
          <w:marLeft w:val="0"/>
          <w:marRight w:val="0"/>
          <w:marTop w:val="0"/>
          <w:marBottom w:val="0"/>
          <w:divBdr>
            <w:top w:val="none" w:sz="0" w:space="0" w:color="auto"/>
            <w:left w:val="none" w:sz="0" w:space="0" w:color="auto"/>
            <w:bottom w:val="none" w:sz="0" w:space="0" w:color="auto"/>
            <w:right w:val="none" w:sz="0" w:space="0" w:color="auto"/>
          </w:divBdr>
        </w:div>
      </w:divsChild>
    </w:div>
    <w:div w:id="2094430379">
      <w:bodyDiv w:val="1"/>
      <w:marLeft w:val="0"/>
      <w:marRight w:val="0"/>
      <w:marTop w:val="0"/>
      <w:marBottom w:val="0"/>
      <w:divBdr>
        <w:top w:val="none" w:sz="0" w:space="0" w:color="auto"/>
        <w:left w:val="none" w:sz="0" w:space="0" w:color="auto"/>
        <w:bottom w:val="none" w:sz="0" w:space="0" w:color="auto"/>
        <w:right w:val="none" w:sz="0" w:space="0" w:color="auto"/>
      </w:divBdr>
    </w:div>
    <w:div w:id="2098625404">
      <w:bodyDiv w:val="1"/>
      <w:marLeft w:val="0"/>
      <w:marRight w:val="0"/>
      <w:marTop w:val="0"/>
      <w:marBottom w:val="0"/>
      <w:divBdr>
        <w:top w:val="none" w:sz="0" w:space="0" w:color="auto"/>
        <w:left w:val="none" w:sz="0" w:space="0" w:color="auto"/>
        <w:bottom w:val="none" w:sz="0" w:space="0" w:color="auto"/>
        <w:right w:val="none" w:sz="0" w:space="0" w:color="auto"/>
      </w:divBdr>
    </w:div>
    <w:div w:id="2100514566">
      <w:bodyDiv w:val="1"/>
      <w:marLeft w:val="0"/>
      <w:marRight w:val="0"/>
      <w:marTop w:val="0"/>
      <w:marBottom w:val="0"/>
      <w:divBdr>
        <w:top w:val="none" w:sz="0" w:space="0" w:color="auto"/>
        <w:left w:val="none" w:sz="0" w:space="0" w:color="auto"/>
        <w:bottom w:val="none" w:sz="0" w:space="0" w:color="auto"/>
        <w:right w:val="none" w:sz="0" w:space="0" w:color="auto"/>
      </w:divBdr>
    </w:div>
    <w:div w:id="2103604569">
      <w:bodyDiv w:val="1"/>
      <w:marLeft w:val="0"/>
      <w:marRight w:val="0"/>
      <w:marTop w:val="0"/>
      <w:marBottom w:val="0"/>
      <w:divBdr>
        <w:top w:val="none" w:sz="0" w:space="0" w:color="auto"/>
        <w:left w:val="none" w:sz="0" w:space="0" w:color="auto"/>
        <w:bottom w:val="none" w:sz="0" w:space="0" w:color="auto"/>
        <w:right w:val="none" w:sz="0" w:space="0" w:color="auto"/>
      </w:divBdr>
    </w:div>
    <w:div w:id="2109153649">
      <w:bodyDiv w:val="1"/>
      <w:marLeft w:val="0"/>
      <w:marRight w:val="0"/>
      <w:marTop w:val="0"/>
      <w:marBottom w:val="0"/>
      <w:divBdr>
        <w:top w:val="none" w:sz="0" w:space="0" w:color="auto"/>
        <w:left w:val="none" w:sz="0" w:space="0" w:color="auto"/>
        <w:bottom w:val="none" w:sz="0" w:space="0" w:color="auto"/>
        <w:right w:val="none" w:sz="0" w:space="0" w:color="auto"/>
      </w:divBdr>
    </w:div>
    <w:div w:id="2118137735">
      <w:bodyDiv w:val="1"/>
      <w:marLeft w:val="0"/>
      <w:marRight w:val="0"/>
      <w:marTop w:val="0"/>
      <w:marBottom w:val="0"/>
      <w:divBdr>
        <w:top w:val="none" w:sz="0" w:space="0" w:color="auto"/>
        <w:left w:val="none" w:sz="0" w:space="0" w:color="auto"/>
        <w:bottom w:val="none" w:sz="0" w:space="0" w:color="auto"/>
        <w:right w:val="none" w:sz="0" w:space="0" w:color="auto"/>
      </w:divBdr>
    </w:div>
    <w:div w:id="2121679563">
      <w:bodyDiv w:val="1"/>
      <w:marLeft w:val="0"/>
      <w:marRight w:val="0"/>
      <w:marTop w:val="0"/>
      <w:marBottom w:val="0"/>
      <w:divBdr>
        <w:top w:val="none" w:sz="0" w:space="0" w:color="auto"/>
        <w:left w:val="none" w:sz="0" w:space="0" w:color="auto"/>
        <w:bottom w:val="none" w:sz="0" w:space="0" w:color="auto"/>
        <w:right w:val="none" w:sz="0" w:space="0" w:color="auto"/>
      </w:divBdr>
    </w:div>
    <w:div w:id="2122920168">
      <w:bodyDiv w:val="1"/>
      <w:marLeft w:val="0"/>
      <w:marRight w:val="0"/>
      <w:marTop w:val="0"/>
      <w:marBottom w:val="0"/>
      <w:divBdr>
        <w:top w:val="none" w:sz="0" w:space="0" w:color="auto"/>
        <w:left w:val="none" w:sz="0" w:space="0" w:color="auto"/>
        <w:bottom w:val="none" w:sz="0" w:space="0" w:color="auto"/>
        <w:right w:val="none" w:sz="0" w:space="0" w:color="auto"/>
      </w:divBdr>
    </w:div>
    <w:div w:id="2123261647">
      <w:bodyDiv w:val="1"/>
      <w:marLeft w:val="0"/>
      <w:marRight w:val="0"/>
      <w:marTop w:val="0"/>
      <w:marBottom w:val="0"/>
      <w:divBdr>
        <w:top w:val="none" w:sz="0" w:space="0" w:color="auto"/>
        <w:left w:val="none" w:sz="0" w:space="0" w:color="auto"/>
        <w:bottom w:val="none" w:sz="0" w:space="0" w:color="auto"/>
        <w:right w:val="none" w:sz="0" w:space="0" w:color="auto"/>
      </w:divBdr>
    </w:div>
    <w:div w:id="2125616470">
      <w:bodyDiv w:val="1"/>
      <w:marLeft w:val="0"/>
      <w:marRight w:val="0"/>
      <w:marTop w:val="0"/>
      <w:marBottom w:val="0"/>
      <w:divBdr>
        <w:top w:val="none" w:sz="0" w:space="0" w:color="auto"/>
        <w:left w:val="none" w:sz="0" w:space="0" w:color="auto"/>
        <w:bottom w:val="none" w:sz="0" w:space="0" w:color="auto"/>
        <w:right w:val="none" w:sz="0" w:space="0" w:color="auto"/>
      </w:divBdr>
    </w:div>
    <w:div w:id="2128114240">
      <w:bodyDiv w:val="1"/>
      <w:marLeft w:val="0"/>
      <w:marRight w:val="0"/>
      <w:marTop w:val="0"/>
      <w:marBottom w:val="0"/>
      <w:divBdr>
        <w:top w:val="none" w:sz="0" w:space="0" w:color="auto"/>
        <w:left w:val="none" w:sz="0" w:space="0" w:color="auto"/>
        <w:bottom w:val="none" w:sz="0" w:space="0" w:color="auto"/>
        <w:right w:val="none" w:sz="0" w:space="0" w:color="auto"/>
      </w:divBdr>
    </w:div>
    <w:div w:id="2128232506">
      <w:bodyDiv w:val="1"/>
      <w:marLeft w:val="0"/>
      <w:marRight w:val="0"/>
      <w:marTop w:val="0"/>
      <w:marBottom w:val="0"/>
      <w:divBdr>
        <w:top w:val="none" w:sz="0" w:space="0" w:color="auto"/>
        <w:left w:val="none" w:sz="0" w:space="0" w:color="auto"/>
        <w:bottom w:val="none" w:sz="0" w:space="0" w:color="auto"/>
        <w:right w:val="none" w:sz="0" w:space="0" w:color="auto"/>
      </w:divBdr>
    </w:div>
    <w:div w:id="2139642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DC35D9-1401-4AD9-A600-05C3CC33A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7479</Words>
  <Characters>42635</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in</dc:creator>
  <cp:lastModifiedBy>Microsoft Office User</cp:lastModifiedBy>
  <cp:revision>3</cp:revision>
  <cp:lastPrinted>2019-09-05T19:54:00Z</cp:lastPrinted>
  <dcterms:created xsi:type="dcterms:W3CDTF">2020-07-08T01:14:00Z</dcterms:created>
  <dcterms:modified xsi:type="dcterms:W3CDTF">2020-07-08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immunology</vt:lpwstr>
  </property>
  <property fmtid="{D5CDD505-2E9C-101B-9397-08002B2CF9AE}" pid="21" name="Mendeley Recent Style Name 9_1">
    <vt:lpwstr>Nature Immunology</vt:lpwstr>
  </property>
  <property fmtid="{D5CDD505-2E9C-101B-9397-08002B2CF9AE}" pid="22" name="Mendeley Document_1">
    <vt:lpwstr>True</vt:lpwstr>
  </property>
  <property fmtid="{D5CDD505-2E9C-101B-9397-08002B2CF9AE}" pid="23" name="Mendeley Unique User Id_1">
    <vt:lpwstr>715b11da-3c5a-395a-9e10-3355e4921b91</vt:lpwstr>
  </property>
  <property fmtid="{D5CDD505-2E9C-101B-9397-08002B2CF9AE}" pid="24" name="Mendeley Citation Style_1">
    <vt:lpwstr>http://www.zotero.org/styles/nature-immunology</vt:lpwstr>
  </property>
  <property fmtid="{D5CDD505-2E9C-101B-9397-08002B2CF9AE}" pid="25" name="ZOTERO_PREF_1">
    <vt:lpwstr>&lt;data data-version="3" zotero-version="5.0.88"&gt;&lt;session id="uKZyW0lj"/&gt;&lt;style id="http://www.zotero.org/styles/immunity" hasBibliography="1" bibliographyStyleHasBeenSet="1"/&gt;&lt;prefs&gt;&lt;pref name="fieldType" value="Field"/&gt;&lt;pref name="dontAskDelayCitationUpda</vt:lpwstr>
  </property>
  <property fmtid="{D5CDD505-2E9C-101B-9397-08002B2CF9AE}" pid="26" name="ZOTERO_PREF_2">
    <vt:lpwstr>tes" value="true"/&gt;&lt;/prefs&gt;&lt;/data&gt;</vt:lpwstr>
  </property>
</Properties>
</file>